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78C995" w14:textId="020938F3" w:rsidR="00FE7778" w:rsidRPr="00DB6C68" w:rsidRDefault="00046E5E" w:rsidP="00DB6C68">
      <w:pPr>
        <w:jc w:val="center"/>
        <w:rPr>
          <w:rFonts w:asciiTheme="majorHAnsi" w:hAnsiTheme="majorHAnsi" w:cstheme="majorHAnsi"/>
          <w:b/>
          <w:bCs/>
          <w:sz w:val="28"/>
          <w:szCs w:val="28"/>
        </w:rPr>
      </w:pPr>
      <w:r w:rsidRPr="00DB6C68">
        <w:rPr>
          <w:rFonts w:asciiTheme="majorHAnsi" w:hAnsiTheme="majorHAnsi" w:cstheme="majorHAnsi"/>
          <w:b/>
          <w:bCs/>
          <w:sz w:val="28"/>
          <w:szCs w:val="28"/>
        </w:rPr>
        <w:t>Agent-Based Modeling with</w:t>
      </w:r>
      <w:r w:rsidR="00F11C08" w:rsidRPr="00DB6C68">
        <w:rPr>
          <w:rFonts w:asciiTheme="majorHAnsi" w:hAnsiTheme="majorHAnsi" w:cstheme="majorHAnsi"/>
          <w:b/>
          <w:bCs/>
          <w:sz w:val="28"/>
          <w:szCs w:val="28"/>
        </w:rPr>
        <w:t xml:space="preserve"> FRED</w:t>
      </w:r>
      <w:r w:rsidR="001412D8" w:rsidRPr="00DB6C68">
        <w:rPr>
          <w:rFonts w:asciiTheme="majorHAnsi" w:hAnsiTheme="majorHAnsi" w:cstheme="majorHAnsi"/>
          <w:b/>
          <w:bCs/>
          <w:sz w:val="28"/>
          <w:szCs w:val="28"/>
        </w:rPr>
        <w:t>:</w:t>
      </w:r>
    </w:p>
    <w:p w14:paraId="36DA85CA" w14:textId="3BF6BA41" w:rsidR="001412D8" w:rsidRPr="00D71999" w:rsidRDefault="001412D8" w:rsidP="00D71999">
      <w:pPr>
        <w:jc w:val="center"/>
        <w:rPr>
          <w:rFonts w:cstheme="majorHAnsi"/>
          <w:b/>
          <w:sz w:val="28"/>
        </w:rPr>
      </w:pPr>
      <w:r w:rsidRPr="00D71999">
        <w:rPr>
          <w:rFonts w:asciiTheme="majorHAnsi" w:hAnsiTheme="majorHAnsi" w:cstheme="majorHAnsi"/>
          <w:b/>
          <w:sz w:val="28"/>
        </w:rPr>
        <w:t xml:space="preserve">A </w:t>
      </w:r>
      <w:r w:rsidR="00607775">
        <w:rPr>
          <w:rFonts w:asciiTheme="majorHAnsi" w:hAnsiTheme="majorHAnsi" w:cstheme="majorHAnsi"/>
          <w:b/>
          <w:sz w:val="28"/>
        </w:rPr>
        <w:t>Programm</w:t>
      </w:r>
      <w:r w:rsidR="001C19F3">
        <w:rPr>
          <w:rFonts w:asciiTheme="majorHAnsi" w:hAnsiTheme="majorHAnsi" w:cstheme="majorHAnsi"/>
          <w:b/>
          <w:sz w:val="28"/>
        </w:rPr>
        <w:t>er's</w:t>
      </w:r>
      <w:r w:rsidR="00CF1D1B">
        <w:rPr>
          <w:rFonts w:asciiTheme="majorHAnsi" w:hAnsiTheme="majorHAnsi" w:cstheme="majorHAnsi"/>
          <w:b/>
          <w:sz w:val="28"/>
        </w:rPr>
        <w:t xml:space="preserve"> </w:t>
      </w:r>
      <w:r w:rsidRPr="00D71999">
        <w:rPr>
          <w:rFonts w:asciiTheme="majorHAnsi" w:hAnsiTheme="majorHAnsi" w:cstheme="majorHAnsi"/>
          <w:b/>
          <w:sz w:val="28"/>
        </w:rPr>
        <w:t>Guide to FRED</w:t>
      </w:r>
    </w:p>
    <w:p w14:paraId="010A59BD" w14:textId="77777777" w:rsidR="001412D8" w:rsidRDefault="001412D8" w:rsidP="003617D6">
      <w:pPr>
        <w:pStyle w:val="Title"/>
        <w:jc w:val="center"/>
        <w:rPr>
          <w:b/>
          <w:sz w:val="24"/>
          <w:szCs w:val="28"/>
        </w:rPr>
      </w:pPr>
    </w:p>
    <w:p w14:paraId="66DA4074" w14:textId="216D8169" w:rsidR="00447A57" w:rsidRPr="00D02FC1" w:rsidRDefault="001412D8" w:rsidP="003617D6">
      <w:pPr>
        <w:pStyle w:val="Title"/>
        <w:jc w:val="center"/>
        <w:rPr>
          <w:b/>
          <w:sz w:val="24"/>
          <w:szCs w:val="28"/>
        </w:rPr>
      </w:pPr>
      <w:r>
        <w:rPr>
          <w:b/>
          <w:sz w:val="24"/>
          <w:szCs w:val="28"/>
        </w:rPr>
        <w:t xml:space="preserve">by </w:t>
      </w:r>
      <w:r w:rsidR="00447A57" w:rsidRPr="00D02FC1">
        <w:rPr>
          <w:b/>
          <w:sz w:val="24"/>
          <w:szCs w:val="28"/>
        </w:rPr>
        <w:t>John Grefenstette</w:t>
      </w:r>
      <w:r w:rsidR="00DD5BB6" w:rsidRPr="00D02FC1">
        <w:rPr>
          <w:b/>
          <w:sz w:val="24"/>
          <w:szCs w:val="28"/>
        </w:rPr>
        <w:t xml:space="preserve"> and Donald Burke</w:t>
      </w:r>
    </w:p>
    <w:p w14:paraId="5DE78E7C" w14:textId="043FB3B0" w:rsidR="00447A57" w:rsidRPr="00D02FC1" w:rsidRDefault="00C3139F" w:rsidP="003617D6">
      <w:pPr>
        <w:pStyle w:val="Title"/>
        <w:jc w:val="center"/>
        <w:rPr>
          <w:b/>
          <w:sz w:val="24"/>
          <w:szCs w:val="28"/>
        </w:rPr>
      </w:pPr>
      <w:r w:rsidRPr="00D02FC1">
        <w:rPr>
          <w:b/>
          <w:sz w:val="24"/>
          <w:szCs w:val="28"/>
        </w:rPr>
        <w:t>[D</w:t>
      </w:r>
      <w:r w:rsidR="007D0193" w:rsidRPr="00D02FC1">
        <w:rPr>
          <w:b/>
          <w:sz w:val="24"/>
          <w:szCs w:val="28"/>
        </w:rPr>
        <w:t xml:space="preserve">raft </w:t>
      </w:r>
      <w:r w:rsidR="00151AB3">
        <w:rPr>
          <w:b/>
          <w:sz w:val="24"/>
          <w:szCs w:val="28"/>
        </w:rPr>
        <w:t>–</w:t>
      </w:r>
      <w:r w:rsidRPr="00D02FC1">
        <w:rPr>
          <w:b/>
          <w:sz w:val="24"/>
          <w:szCs w:val="28"/>
        </w:rPr>
        <w:t xml:space="preserve"> </w:t>
      </w:r>
      <w:r w:rsidR="007C5678">
        <w:rPr>
          <w:b/>
          <w:sz w:val="24"/>
          <w:szCs w:val="28"/>
        </w:rPr>
        <w:t>1</w:t>
      </w:r>
      <w:r w:rsidR="00485CC6">
        <w:rPr>
          <w:b/>
          <w:sz w:val="24"/>
          <w:szCs w:val="28"/>
        </w:rPr>
        <w:t>8</w:t>
      </w:r>
      <w:r w:rsidR="003F3F81">
        <w:rPr>
          <w:b/>
          <w:sz w:val="24"/>
          <w:szCs w:val="28"/>
        </w:rPr>
        <w:t xml:space="preserve"> </w:t>
      </w:r>
      <w:r w:rsidR="00E878BD">
        <w:rPr>
          <w:b/>
          <w:sz w:val="24"/>
          <w:szCs w:val="28"/>
        </w:rPr>
        <w:t>May</w:t>
      </w:r>
      <w:r w:rsidR="005911BB" w:rsidRPr="00D02FC1">
        <w:rPr>
          <w:b/>
          <w:sz w:val="24"/>
          <w:szCs w:val="28"/>
        </w:rPr>
        <w:t xml:space="preserve"> 20</w:t>
      </w:r>
      <w:r w:rsidR="00CE2796">
        <w:rPr>
          <w:b/>
          <w:sz w:val="24"/>
          <w:szCs w:val="28"/>
        </w:rPr>
        <w:t>20</w:t>
      </w:r>
      <w:r w:rsidRPr="00D02FC1">
        <w:rPr>
          <w:b/>
          <w:sz w:val="24"/>
          <w:szCs w:val="28"/>
        </w:rPr>
        <w:t xml:space="preserve"> – Do Not Distribute]</w:t>
      </w:r>
    </w:p>
    <w:p w14:paraId="17521DEA" w14:textId="77777777" w:rsidR="00447A57" w:rsidRPr="003617D6" w:rsidRDefault="00447A57" w:rsidP="003617D6"/>
    <w:p w14:paraId="264879C4" w14:textId="2CB622A4" w:rsidR="00A33399" w:rsidRPr="003617D6" w:rsidRDefault="00A33399" w:rsidP="003617D6"/>
    <w:sdt>
      <w:sdtPr>
        <w:rPr>
          <w:rFonts w:ascii="Times New Roman" w:eastAsia="Times New Roman" w:hAnsi="Times New Roman" w:cs="Times New Roman"/>
          <w:b w:val="0"/>
          <w:bCs w:val="0"/>
          <w:color w:val="auto"/>
          <w:sz w:val="24"/>
          <w:szCs w:val="24"/>
        </w:rPr>
        <w:id w:val="-2067562460"/>
        <w:docPartObj>
          <w:docPartGallery w:val="Table of Contents"/>
          <w:docPartUnique/>
        </w:docPartObj>
      </w:sdtPr>
      <w:sdtEndPr>
        <w:rPr>
          <w:rFonts w:asciiTheme="minorHAnsi" w:hAnsiTheme="minorHAnsi"/>
          <w:noProof/>
          <w:sz w:val="22"/>
        </w:rPr>
      </w:sdtEndPr>
      <w:sdtContent>
        <w:p w14:paraId="5F4E1E81" w14:textId="25A8921A" w:rsidR="00A21448" w:rsidRDefault="00A21448" w:rsidP="003617D6">
          <w:pPr>
            <w:pStyle w:val="TOCHeading"/>
          </w:pPr>
          <w:r>
            <w:t>Table of Contents</w:t>
          </w:r>
        </w:p>
        <w:p w14:paraId="4C61B6DD" w14:textId="2FC8B5A8" w:rsidR="00485CC6" w:rsidRDefault="00A21448">
          <w:pPr>
            <w:pStyle w:val="TOC1"/>
            <w:tabs>
              <w:tab w:val="right" w:leader="dot" w:pos="9638"/>
            </w:tabs>
            <w:rPr>
              <w:rFonts w:eastAsiaTheme="minorEastAsia" w:cstheme="minorBidi"/>
              <w:b w:val="0"/>
              <w:bCs w:val="0"/>
              <w:noProof/>
              <w:sz w:val="24"/>
              <w:szCs w:val="24"/>
            </w:rPr>
          </w:pPr>
          <w:r w:rsidRPr="003617D6">
            <w:rPr>
              <w:sz w:val="22"/>
              <w:szCs w:val="22"/>
            </w:rPr>
            <w:fldChar w:fldCharType="begin"/>
          </w:r>
          <w:r w:rsidRPr="003617D6">
            <w:rPr>
              <w:sz w:val="22"/>
              <w:szCs w:val="22"/>
            </w:rPr>
            <w:instrText xml:space="preserve"> TOC \o "1-3" \h \z \u </w:instrText>
          </w:r>
          <w:r w:rsidRPr="003617D6">
            <w:rPr>
              <w:sz w:val="22"/>
              <w:szCs w:val="22"/>
            </w:rPr>
            <w:fldChar w:fldCharType="separate"/>
          </w:r>
          <w:hyperlink w:anchor="_Toc40674543" w:history="1">
            <w:r w:rsidR="00485CC6" w:rsidRPr="00A867F8">
              <w:rPr>
                <w:rStyle w:val="Hyperlink"/>
                <w:noProof/>
              </w:rPr>
              <w:t>Chapter 1: Overview of Agent Based Modeling</w:t>
            </w:r>
            <w:r w:rsidR="00485CC6">
              <w:rPr>
                <w:noProof/>
                <w:webHidden/>
              </w:rPr>
              <w:tab/>
            </w:r>
            <w:r w:rsidR="00485CC6">
              <w:rPr>
                <w:noProof/>
                <w:webHidden/>
              </w:rPr>
              <w:fldChar w:fldCharType="begin"/>
            </w:r>
            <w:r w:rsidR="00485CC6">
              <w:rPr>
                <w:noProof/>
                <w:webHidden/>
              </w:rPr>
              <w:instrText xml:space="preserve"> PAGEREF _Toc40674543 \h </w:instrText>
            </w:r>
            <w:r w:rsidR="00485CC6">
              <w:rPr>
                <w:noProof/>
                <w:webHidden/>
              </w:rPr>
            </w:r>
            <w:r w:rsidR="00485CC6">
              <w:rPr>
                <w:noProof/>
                <w:webHidden/>
              </w:rPr>
              <w:fldChar w:fldCharType="separate"/>
            </w:r>
            <w:r w:rsidR="00485CC6">
              <w:rPr>
                <w:noProof/>
                <w:webHidden/>
              </w:rPr>
              <w:t>1</w:t>
            </w:r>
            <w:r w:rsidR="00485CC6">
              <w:rPr>
                <w:noProof/>
                <w:webHidden/>
              </w:rPr>
              <w:fldChar w:fldCharType="end"/>
            </w:r>
          </w:hyperlink>
        </w:p>
        <w:p w14:paraId="5BB123C2" w14:textId="3253A570" w:rsidR="00485CC6" w:rsidRDefault="00485CC6">
          <w:pPr>
            <w:pStyle w:val="TOC2"/>
            <w:tabs>
              <w:tab w:val="right" w:leader="dot" w:pos="9638"/>
            </w:tabs>
            <w:rPr>
              <w:rFonts w:eastAsiaTheme="minorEastAsia" w:cstheme="minorBidi"/>
              <w:i w:val="0"/>
              <w:iCs w:val="0"/>
              <w:noProof/>
              <w:sz w:val="24"/>
              <w:szCs w:val="24"/>
            </w:rPr>
          </w:pPr>
          <w:hyperlink w:anchor="_Toc40674544" w:history="1">
            <w:r w:rsidRPr="00A867F8">
              <w:rPr>
                <w:rStyle w:val="Hyperlink"/>
                <w:noProof/>
              </w:rPr>
              <w:t>What is FRED?</w:t>
            </w:r>
            <w:r>
              <w:rPr>
                <w:noProof/>
                <w:webHidden/>
              </w:rPr>
              <w:tab/>
            </w:r>
            <w:r>
              <w:rPr>
                <w:noProof/>
                <w:webHidden/>
              </w:rPr>
              <w:fldChar w:fldCharType="begin"/>
            </w:r>
            <w:r>
              <w:rPr>
                <w:noProof/>
                <w:webHidden/>
              </w:rPr>
              <w:instrText xml:space="preserve"> PAGEREF _Toc40674544 \h </w:instrText>
            </w:r>
            <w:r>
              <w:rPr>
                <w:noProof/>
                <w:webHidden/>
              </w:rPr>
            </w:r>
            <w:r>
              <w:rPr>
                <w:noProof/>
                <w:webHidden/>
              </w:rPr>
              <w:fldChar w:fldCharType="separate"/>
            </w:r>
            <w:r>
              <w:rPr>
                <w:noProof/>
                <w:webHidden/>
              </w:rPr>
              <w:t>1</w:t>
            </w:r>
            <w:r>
              <w:rPr>
                <w:noProof/>
                <w:webHidden/>
              </w:rPr>
              <w:fldChar w:fldCharType="end"/>
            </w:r>
          </w:hyperlink>
        </w:p>
        <w:p w14:paraId="35B5C3C3" w14:textId="00F386D2" w:rsidR="00485CC6" w:rsidRDefault="00485CC6">
          <w:pPr>
            <w:pStyle w:val="TOC2"/>
            <w:tabs>
              <w:tab w:val="right" w:leader="dot" w:pos="9638"/>
            </w:tabs>
            <w:rPr>
              <w:rFonts w:eastAsiaTheme="minorEastAsia" w:cstheme="minorBidi"/>
              <w:i w:val="0"/>
              <w:iCs w:val="0"/>
              <w:noProof/>
              <w:sz w:val="24"/>
              <w:szCs w:val="24"/>
            </w:rPr>
          </w:pPr>
          <w:hyperlink w:anchor="_Toc40674545" w:history="1">
            <w:r w:rsidRPr="00A867F8">
              <w:rPr>
                <w:rStyle w:val="Hyperlink"/>
                <w:noProof/>
              </w:rPr>
              <w:t>Agent-based Models</w:t>
            </w:r>
            <w:r>
              <w:rPr>
                <w:noProof/>
                <w:webHidden/>
              </w:rPr>
              <w:tab/>
            </w:r>
            <w:r>
              <w:rPr>
                <w:noProof/>
                <w:webHidden/>
              </w:rPr>
              <w:fldChar w:fldCharType="begin"/>
            </w:r>
            <w:r>
              <w:rPr>
                <w:noProof/>
                <w:webHidden/>
              </w:rPr>
              <w:instrText xml:space="preserve"> PAGEREF _Toc40674545 \h </w:instrText>
            </w:r>
            <w:r>
              <w:rPr>
                <w:noProof/>
                <w:webHidden/>
              </w:rPr>
            </w:r>
            <w:r>
              <w:rPr>
                <w:noProof/>
                <w:webHidden/>
              </w:rPr>
              <w:fldChar w:fldCharType="separate"/>
            </w:r>
            <w:r>
              <w:rPr>
                <w:noProof/>
                <w:webHidden/>
              </w:rPr>
              <w:t>1</w:t>
            </w:r>
            <w:r>
              <w:rPr>
                <w:noProof/>
                <w:webHidden/>
              </w:rPr>
              <w:fldChar w:fldCharType="end"/>
            </w:r>
          </w:hyperlink>
        </w:p>
        <w:p w14:paraId="1923D41A" w14:textId="5306CB74" w:rsidR="00485CC6" w:rsidRDefault="00485CC6">
          <w:pPr>
            <w:pStyle w:val="TOC2"/>
            <w:tabs>
              <w:tab w:val="right" w:leader="dot" w:pos="9638"/>
            </w:tabs>
            <w:rPr>
              <w:rFonts w:eastAsiaTheme="minorEastAsia" w:cstheme="minorBidi"/>
              <w:i w:val="0"/>
              <w:iCs w:val="0"/>
              <w:noProof/>
              <w:sz w:val="24"/>
              <w:szCs w:val="24"/>
            </w:rPr>
          </w:pPr>
          <w:hyperlink w:anchor="_Toc40674546" w:history="1">
            <w:r w:rsidRPr="00A867F8">
              <w:rPr>
                <w:rStyle w:val="Hyperlink"/>
                <w:noProof/>
              </w:rPr>
              <w:t>Foundational Concepts in FRED</w:t>
            </w:r>
            <w:r>
              <w:rPr>
                <w:noProof/>
                <w:webHidden/>
              </w:rPr>
              <w:tab/>
            </w:r>
            <w:r>
              <w:rPr>
                <w:noProof/>
                <w:webHidden/>
              </w:rPr>
              <w:fldChar w:fldCharType="begin"/>
            </w:r>
            <w:r>
              <w:rPr>
                <w:noProof/>
                <w:webHidden/>
              </w:rPr>
              <w:instrText xml:space="preserve"> PAGEREF _Toc40674546 \h </w:instrText>
            </w:r>
            <w:r>
              <w:rPr>
                <w:noProof/>
                <w:webHidden/>
              </w:rPr>
            </w:r>
            <w:r>
              <w:rPr>
                <w:noProof/>
                <w:webHidden/>
              </w:rPr>
              <w:fldChar w:fldCharType="separate"/>
            </w:r>
            <w:r>
              <w:rPr>
                <w:noProof/>
                <w:webHidden/>
              </w:rPr>
              <w:t>1</w:t>
            </w:r>
            <w:r>
              <w:rPr>
                <w:noProof/>
                <w:webHidden/>
              </w:rPr>
              <w:fldChar w:fldCharType="end"/>
            </w:r>
          </w:hyperlink>
        </w:p>
        <w:p w14:paraId="0E8CAF22" w14:textId="4004B977" w:rsidR="00485CC6" w:rsidRDefault="00485CC6">
          <w:pPr>
            <w:pStyle w:val="TOC2"/>
            <w:tabs>
              <w:tab w:val="right" w:leader="dot" w:pos="9638"/>
            </w:tabs>
            <w:rPr>
              <w:rFonts w:eastAsiaTheme="minorEastAsia" w:cstheme="minorBidi"/>
              <w:i w:val="0"/>
              <w:iCs w:val="0"/>
              <w:noProof/>
              <w:sz w:val="24"/>
              <w:szCs w:val="24"/>
            </w:rPr>
          </w:pPr>
          <w:hyperlink w:anchor="_Toc40674547" w:history="1">
            <w:r w:rsidRPr="00A867F8">
              <w:rPr>
                <w:rStyle w:val="Hyperlink"/>
                <w:noProof/>
              </w:rPr>
              <w:t>The FRED Simulation Cycle</w:t>
            </w:r>
            <w:r>
              <w:rPr>
                <w:noProof/>
                <w:webHidden/>
              </w:rPr>
              <w:tab/>
            </w:r>
            <w:r>
              <w:rPr>
                <w:noProof/>
                <w:webHidden/>
              </w:rPr>
              <w:fldChar w:fldCharType="begin"/>
            </w:r>
            <w:r>
              <w:rPr>
                <w:noProof/>
                <w:webHidden/>
              </w:rPr>
              <w:instrText xml:space="preserve"> PAGEREF _Toc40674547 \h </w:instrText>
            </w:r>
            <w:r>
              <w:rPr>
                <w:noProof/>
                <w:webHidden/>
              </w:rPr>
            </w:r>
            <w:r>
              <w:rPr>
                <w:noProof/>
                <w:webHidden/>
              </w:rPr>
              <w:fldChar w:fldCharType="separate"/>
            </w:r>
            <w:r>
              <w:rPr>
                <w:noProof/>
                <w:webHidden/>
              </w:rPr>
              <w:t>2</w:t>
            </w:r>
            <w:r>
              <w:rPr>
                <w:noProof/>
                <w:webHidden/>
              </w:rPr>
              <w:fldChar w:fldCharType="end"/>
            </w:r>
          </w:hyperlink>
        </w:p>
        <w:p w14:paraId="46275BFB" w14:textId="3FDB4483" w:rsidR="00485CC6" w:rsidRDefault="00485CC6">
          <w:pPr>
            <w:pStyle w:val="TOC2"/>
            <w:tabs>
              <w:tab w:val="right" w:leader="dot" w:pos="9638"/>
            </w:tabs>
            <w:rPr>
              <w:rFonts w:eastAsiaTheme="minorEastAsia" w:cstheme="minorBidi"/>
              <w:i w:val="0"/>
              <w:iCs w:val="0"/>
              <w:noProof/>
              <w:sz w:val="24"/>
              <w:szCs w:val="24"/>
            </w:rPr>
          </w:pPr>
          <w:hyperlink w:anchor="_Toc40674548" w:history="1">
            <w:r w:rsidRPr="00A867F8">
              <w:rPr>
                <w:rStyle w:val="Hyperlink"/>
                <w:noProof/>
              </w:rPr>
              <w:t>The Modeling Process</w:t>
            </w:r>
            <w:r>
              <w:rPr>
                <w:noProof/>
                <w:webHidden/>
              </w:rPr>
              <w:tab/>
            </w:r>
            <w:r>
              <w:rPr>
                <w:noProof/>
                <w:webHidden/>
              </w:rPr>
              <w:fldChar w:fldCharType="begin"/>
            </w:r>
            <w:r>
              <w:rPr>
                <w:noProof/>
                <w:webHidden/>
              </w:rPr>
              <w:instrText xml:space="preserve"> PAGEREF _Toc40674548 \h </w:instrText>
            </w:r>
            <w:r>
              <w:rPr>
                <w:noProof/>
                <w:webHidden/>
              </w:rPr>
            </w:r>
            <w:r>
              <w:rPr>
                <w:noProof/>
                <w:webHidden/>
              </w:rPr>
              <w:fldChar w:fldCharType="separate"/>
            </w:r>
            <w:r>
              <w:rPr>
                <w:noProof/>
                <w:webHidden/>
              </w:rPr>
              <w:t>3</w:t>
            </w:r>
            <w:r>
              <w:rPr>
                <w:noProof/>
                <w:webHidden/>
              </w:rPr>
              <w:fldChar w:fldCharType="end"/>
            </w:r>
          </w:hyperlink>
        </w:p>
        <w:p w14:paraId="6F008199" w14:textId="2E137F17" w:rsidR="00485CC6" w:rsidRDefault="00485CC6">
          <w:pPr>
            <w:pStyle w:val="TOC3"/>
            <w:tabs>
              <w:tab w:val="right" w:leader="dot" w:pos="9638"/>
            </w:tabs>
            <w:rPr>
              <w:rFonts w:eastAsiaTheme="minorEastAsia" w:cstheme="minorBidi"/>
              <w:noProof/>
              <w:sz w:val="24"/>
              <w:szCs w:val="24"/>
            </w:rPr>
          </w:pPr>
          <w:hyperlink w:anchor="_Toc40674549" w:history="1">
            <w:r w:rsidRPr="00A867F8">
              <w:rPr>
                <w:rStyle w:val="Hyperlink"/>
                <w:noProof/>
              </w:rPr>
              <w:t>Focus on the purpose of a model</w:t>
            </w:r>
            <w:r>
              <w:rPr>
                <w:noProof/>
                <w:webHidden/>
              </w:rPr>
              <w:tab/>
            </w:r>
            <w:r>
              <w:rPr>
                <w:noProof/>
                <w:webHidden/>
              </w:rPr>
              <w:fldChar w:fldCharType="begin"/>
            </w:r>
            <w:r>
              <w:rPr>
                <w:noProof/>
                <w:webHidden/>
              </w:rPr>
              <w:instrText xml:space="preserve"> PAGEREF _Toc40674549 \h </w:instrText>
            </w:r>
            <w:r>
              <w:rPr>
                <w:noProof/>
                <w:webHidden/>
              </w:rPr>
            </w:r>
            <w:r>
              <w:rPr>
                <w:noProof/>
                <w:webHidden/>
              </w:rPr>
              <w:fldChar w:fldCharType="separate"/>
            </w:r>
            <w:r>
              <w:rPr>
                <w:noProof/>
                <w:webHidden/>
              </w:rPr>
              <w:t>3</w:t>
            </w:r>
            <w:r>
              <w:rPr>
                <w:noProof/>
                <w:webHidden/>
              </w:rPr>
              <w:fldChar w:fldCharType="end"/>
            </w:r>
          </w:hyperlink>
        </w:p>
        <w:p w14:paraId="0178CD7C" w14:textId="7A2A98FB" w:rsidR="00485CC6" w:rsidRDefault="00485CC6">
          <w:pPr>
            <w:pStyle w:val="TOC3"/>
            <w:tabs>
              <w:tab w:val="right" w:leader="dot" w:pos="9638"/>
            </w:tabs>
            <w:rPr>
              <w:rFonts w:eastAsiaTheme="minorEastAsia" w:cstheme="minorBidi"/>
              <w:noProof/>
              <w:sz w:val="24"/>
              <w:szCs w:val="24"/>
            </w:rPr>
          </w:pPr>
          <w:hyperlink w:anchor="_Toc40674550" w:history="1">
            <w:r w:rsidRPr="00A867F8">
              <w:rPr>
                <w:rStyle w:val="Hyperlink"/>
                <w:noProof/>
              </w:rPr>
              <w:t>Intrinsic, endogeneous and exogeneous features of the model</w:t>
            </w:r>
            <w:r>
              <w:rPr>
                <w:noProof/>
                <w:webHidden/>
              </w:rPr>
              <w:tab/>
            </w:r>
            <w:r>
              <w:rPr>
                <w:noProof/>
                <w:webHidden/>
              </w:rPr>
              <w:fldChar w:fldCharType="begin"/>
            </w:r>
            <w:r>
              <w:rPr>
                <w:noProof/>
                <w:webHidden/>
              </w:rPr>
              <w:instrText xml:space="preserve"> PAGEREF _Toc40674550 \h </w:instrText>
            </w:r>
            <w:r>
              <w:rPr>
                <w:noProof/>
                <w:webHidden/>
              </w:rPr>
            </w:r>
            <w:r>
              <w:rPr>
                <w:noProof/>
                <w:webHidden/>
              </w:rPr>
              <w:fldChar w:fldCharType="separate"/>
            </w:r>
            <w:r>
              <w:rPr>
                <w:noProof/>
                <w:webHidden/>
              </w:rPr>
              <w:t>3</w:t>
            </w:r>
            <w:r>
              <w:rPr>
                <w:noProof/>
                <w:webHidden/>
              </w:rPr>
              <w:fldChar w:fldCharType="end"/>
            </w:r>
          </w:hyperlink>
        </w:p>
        <w:p w14:paraId="126FCE1D" w14:textId="5FF4E032" w:rsidR="00485CC6" w:rsidRDefault="00485CC6">
          <w:pPr>
            <w:pStyle w:val="TOC3"/>
            <w:tabs>
              <w:tab w:val="right" w:leader="dot" w:pos="9638"/>
            </w:tabs>
            <w:rPr>
              <w:rFonts w:eastAsiaTheme="minorEastAsia" w:cstheme="minorBidi"/>
              <w:noProof/>
              <w:sz w:val="24"/>
              <w:szCs w:val="24"/>
            </w:rPr>
          </w:pPr>
          <w:hyperlink w:anchor="_Toc40674551" w:history="1">
            <w:r w:rsidRPr="00A867F8">
              <w:rPr>
                <w:rStyle w:val="Hyperlink"/>
                <w:noProof/>
              </w:rPr>
              <w:t>Sources of data</w:t>
            </w:r>
            <w:r>
              <w:rPr>
                <w:noProof/>
                <w:webHidden/>
              </w:rPr>
              <w:tab/>
            </w:r>
            <w:r>
              <w:rPr>
                <w:noProof/>
                <w:webHidden/>
              </w:rPr>
              <w:fldChar w:fldCharType="begin"/>
            </w:r>
            <w:r>
              <w:rPr>
                <w:noProof/>
                <w:webHidden/>
              </w:rPr>
              <w:instrText xml:space="preserve"> PAGEREF _Toc40674551 \h </w:instrText>
            </w:r>
            <w:r>
              <w:rPr>
                <w:noProof/>
                <w:webHidden/>
              </w:rPr>
            </w:r>
            <w:r>
              <w:rPr>
                <w:noProof/>
                <w:webHidden/>
              </w:rPr>
              <w:fldChar w:fldCharType="separate"/>
            </w:r>
            <w:r>
              <w:rPr>
                <w:noProof/>
                <w:webHidden/>
              </w:rPr>
              <w:t>3</w:t>
            </w:r>
            <w:r>
              <w:rPr>
                <w:noProof/>
                <w:webHidden/>
              </w:rPr>
              <w:fldChar w:fldCharType="end"/>
            </w:r>
          </w:hyperlink>
        </w:p>
        <w:p w14:paraId="6642EDA0" w14:textId="7FB19A3F" w:rsidR="00485CC6" w:rsidRDefault="00485CC6">
          <w:pPr>
            <w:pStyle w:val="TOC3"/>
            <w:tabs>
              <w:tab w:val="right" w:leader="dot" w:pos="9638"/>
            </w:tabs>
            <w:rPr>
              <w:rFonts w:eastAsiaTheme="minorEastAsia" w:cstheme="minorBidi"/>
              <w:noProof/>
              <w:sz w:val="24"/>
              <w:szCs w:val="24"/>
            </w:rPr>
          </w:pPr>
          <w:hyperlink w:anchor="_Toc40674552" w:history="1">
            <w:r w:rsidRPr="00A867F8">
              <w:rPr>
                <w:rStyle w:val="Hyperlink"/>
                <w:noProof/>
              </w:rPr>
              <w:t>Building a conceptual model</w:t>
            </w:r>
            <w:r>
              <w:rPr>
                <w:noProof/>
                <w:webHidden/>
              </w:rPr>
              <w:tab/>
            </w:r>
            <w:r>
              <w:rPr>
                <w:noProof/>
                <w:webHidden/>
              </w:rPr>
              <w:fldChar w:fldCharType="begin"/>
            </w:r>
            <w:r>
              <w:rPr>
                <w:noProof/>
                <w:webHidden/>
              </w:rPr>
              <w:instrText xml:space="preserve"> PAGEREF _Toc40674552 \h </w:instrText>
            </w:r>
            <w:r>
              <w:rPr>
                <w:noProof/>
                <w:webHidden/>
              </w:rPr>
            </w:r>
            <w:r>
              <w:rPr>
                <w:noProof/>
                <w:webHidden/>
              </w:rPr>
              <w:fldChar w:fldCharType="separate"/>
            </w:r>
            <w:r>
              <w:rPr>
                <w:noProof/>
                <w:webHidden/>
              </w:rPr>
              <w:t>3</w:t>
            </w:r>
            <w:r>
              <w:rPr>
                <w:noProof/>
                <w:webHidden/>
              </w:rPr>
              <w:fldChar w:fldCharType="end"/>
            </w:r>
          </w:hyperlink>
        </w:p>
        <w:p w14:paraId="30A2F638" w14:textId="09DA2328" w:rsidR="00485CC6" w:rsidRDefault="00485CC6">
          <w:pPr>
            <w:pStyle w:val="TOC3"/>
            <w:tabs>
              <w:tab w:val="right" w:leader="dot" w:pos="9638"/>
            </w:tabs>
            <w:rPr>
              <w:rFonts w:eastAsiaTheme="minorEastAsia" w:cstheme="minorBidi"/>
              <w:noProof/>
              <w:sz w:val="24"/>
              <w:szCs w:val="24"/>
            </w:rPr>
          </w:pPr>
          <w:hyperlink w:anchor="_Toc40674553" w:history="1">
            <w:r w:rsidRPr="00A867F8">
              <w:rPr>
                <w:rStyle w:val="Hyperlink"/>
                <w:noProof/>
              </w:rPr>
              <w:t>Implementing the model in FRED</w:t>
            </w:r>
            <w:r>
              <w:rPr>
                <w:noProof/>
                <w:webHidden/>
              </w:rPr>
              <w:tab/>
            </w:r>
            <w:r>
              <w:rPr>
                <w:noProof/>
                <w:webHidden/>
              </w:rPr>
              <w:fldChar w:fldCharType="begin"/>
            </w:r>
            <w:r>
              <w:rPr>
                <w:noProof/>
                <w:webHidden/>
              </w:rPr>
              <w:instrText xml:space="preserve"> PAGEREF _Toc40674553 \h </w:instrText>
            </w:r>
            <w:r>
              <w:rPr>
                <w:noProof/>
                <w:webHidden/>
              </w:rPr>
            </w:r>
            <w:r>
              <w:rPr>
                <w:noProof/>
                <w:webHidden/>
              </w:rPr>
              <w:fldChar w:fldCharType="separate"/>
            </w:r>
            <w:r>
              <w:rPr>
                <w:noProof/>
                <w:webHidden/>
              </w:rPr>
              <w:t>3</w:t>
            </w:r>
            <w:r>
              <w:rPr>
                <w:noProof/>
                <w:webHidden/>
              </w:rPr>
              <w:fldChar w:fldCharType="end"/>
            </w:r>
          </w:hyperlink>
        </w:p>
        <w:p w14:paraId="76CC9177" w14:textId="1448769C" w:rsidR="00485CC6" w:rsidRDefault="00485CC6">
          <w:pPr>
            <w:pStyle w:val="TOC3"/>
            <w:tabs>
              <w:tab w:val="right" w:leader="dot" w:pos="9638"/>
            </w:tabs>
            <w:rPr>
              <w:rFonts w:eastAsiaTheme="minorEastAsia" w:cstheme="minorBidi"/>
              <w:noProof/>
              <w:sz w:val="24"/>
              <w:szCs w:val="24"/>
            </w:rPr>
          </w:pPr>
          <w:hyperlink w:anchor="_Toc40674554" w:history="1">
            <w:r w:rsidRPr="00A867F8">
              <w:rPr>
                <w:rStyle w:val="Hyperlink"/>
                <w:noProof/>
              </w:rPr>
              <w:t>Model verification</w:t>
            </w:r>
            <w:r>
              <w:rPr>
                <w:noProof/>
                <w:webHidden/>
              </w:rPr>
              <w:tab/>
            </w:r>
            <w:r>
              <w:rPr>
                <w:noProof/>
                <w:webHidden/>
              </w:rPr>
              <w:fldChar w:fldCharType="begin"/>
            </w:r>
            <w:r>
              <w:rPr>
                <w:noProof/>
                <w:webHidden/>
              </w:rPr>
              <w:instrText xml:space="preserve"> PAGEREF _Toc40674554 \h </w:instrText>
            </w:r>
            <w:r>
              <w:rPr>
                <w:noProof/>
                <w:webHidden/>
              </w:rPr>
            </w:r>
            <w:r>
              <w:rPr>
                <w:noProof/>
                <w:webHidden/>
              </w:rPr>
              <w:fldChar w:fldCharType="separate"/>
            </w:r>
            <w:r>
              <w:rPr>
                <w:noProof/>
                <w:webHidden/>
              </w:rPr>
              <w:t>3</w:t>
            </w:r>
            <w:r>
              <w:rPr>
                <w:noProof/>
                <w:webHidden/>
              </w:rPr>
              <w:fldChar w:fldCharType="end"/>
            </w:r>
          </w:hyperlink>
        </w:p>
        <w:p w14:paraId="20F57B3E" w14:textId="0E5EBBA4" w:rsidR="00485CC6" w:rsidRDefault="00485CC6">
          <w:pPr>
            <w:pStyle w:val="TOC3"/>
            <w:tabs>
              <w:tab w:val="right" w:leader="dot" w:pos="9638"/>
            </w:tabs>
            <w:rPr>
              <w:rFonts w:eastAsiaTheme="minorEastAsia" w:cstheme="minorBidi"/>
              <w:noProof/>
              <w:sz w:val="24"/>
              <w:szCs w:val="24"/>
            </w:rPr>
          </w:pPr>
          <w:hyperlink w:anchor="_Toc40674555" w:history="1">
            <w:r w:rsidRPr="00A867F8">
              <w:rPr>
                <w:rStyle w:val="Hyperlink"/>
                <w:noProof/>
              </w:rPr>
              <w:t>Calibration</w:t>
            </w:r>
            <w:r>
              <w:rPr>
                <w:noProof/>
                <w:webHidden/>
              </w:rPr>
              <w:tab/>
            </w:r>
            <w:r>
              <w:rPr>
                <w:noProof/>
                <w:webHidden/>
              </w:rPr>
              <w:fldChar w:fldCharType="begin"/>
            </w:r>
            <w:r>
              <w:rPr>
                <w:noProof/>
                <w:webHidden/>
              </w:rPr>
              <w:instrText xml:space="preserve"> PAGEREF _Toc40674555 \h </w:instrText>
            </w:r>
            <w:r>
              <w:rPr>
                <w:noProof/>
                <w:webHidden/>
              </w:rPr>
            </w:r>
            <w:r>
              <w:rPr>
                <w:noProof/>
                <w:webHidden/>
              </w:rPr>
              <w:fldChar w:fldCharType="separate"/>
            </w:r>
            <w:r>
              <w:rPr>
                <w:noProof/>
                <w:webHidden/>
              </w:rPr>
              <w:t>3</w:t>
            </w:r>
            <w:r>
              <w:rPr>
                <w:noProof/>
                <w:webHidden/>
              </w:rPr>
              <w:fldChar w:fldCharType="end"/>
            </w:r>
          </w:hyperlink>
        </w:p>
        <w:p w14:paraId="0485BA7D" w14:textId="5B9C15DE" w:rsidR="00485CC6" w:rsidRDefault="00485CC6">
          <w:pPr>
            <w:pStyle w:val="TOC3"/>
            <w:tabs>
              <w:tab w:val="right" w:leader="dot" w:pos="9638"/>
            </w:tabs>
            <w:rPr>
              <w:rFonts w:eastAsiaTheme="minorEastAsia" w:cstheme="minorBidi"/>
              <w:noProof/>
              <w:sz w:val="24"/>
              <w:szCs w:val="24"/>
            </w:rPr>
          </w:pPr>
          <w:hyperlink w:anchor="_Toc40674556" w:history="1">
            <w:r w:rsidRPr="00A867F8">
              <w:rPr>
                <w:rStyle w:val="Hyperlink"/>
                <w:noProof/>
              </w:rPr>
              <w:t>Sensitivity analysis</w:t>
            </w:r>
            <w:r>
              <w:rPr>
                <w:noProof/>
                <w:webHidden/>
              </w:rPr>
              <w:tab/>
            </w:r>
            <w:r>
              <w:rPr>
                <w:noProof/>
                <w:webHidden/>
              </w:rPr>
              <w:fldChar w:fldCharType="begin"/>
            </w:r>
            <w:r>
              <w:rPr>
                <w:noProof/>
                <w:webHidden/>
              </w:rPr>
              <w:instrText xml:space="preserve"> PAGEREF _Toc40674556 \h </w:instrText>
            </w:r>
            <w:r>
              <w:rPr>
                <w:noProof/>
                <w:webHidden/>
              </w:rPr>
            </w:r>
            <w:r>
              <w:rPr>
                <w:noProof/>
                <w:webHidden/>
              </w:rPr>
              <w:fldChar w:fldCharType="separate"/>
            </w:r>
            <w:r>
              <w:rPr>
                <w:noProof/>
                <w:webHidden/>
              </w:rPr>
              <w:t>3</w:t>
            </w:r>
            <w:r>
              <w:rPr>
                <w:noProof/>
                <w:webHidden/>
              </w:rPr>
              <w:fldChar w:fldCharType="end"/>
            </w:r>
          </w:hyperlink>
        </w:p>
        <w:p w14:paraId="19501365" w14:textId="63908A87" w:rsidR="00485CC6" w:rsidRDefault="00485CC6">
          <w:pPr>
            <w:pStyle w:val="TOC3"/>
            <w:tabs>
              <w:tab w:val="right" w:leader="dot" w:pos="9638"/>
            </w:tabs>
            <w:rPr>
              <w:rFonts w:eastAsiaTheme="minorEastAsia" w:cstheme="minorBidi"/>
              <w:noProof/>
              <w:sz w:val="24"/>
              <w:szCs w:val="24"/>
            </w:rPr>
          </w:pPr>
          <w:hyperlink w:anchor="_Toc40674557" w:history="1">
            <w:r w:rsidRPr="00A867F8">
              <w:rPr>
                <w:rStyle w:val="Hyperlink"/>
                <w:noProof/>
              </w:rPr>
              <w:t>Uncertainty analysis</w:t>
            </w:r>
            <w:r>
              <w:rPr>
                <w:noProof/>
                <w:webHidden/>
              </w:rPr>
              <w:tab/>
            </w:r>
            <w:r>
              <w:rPr>
                <w:noProof/>
                <w:webHidden/>
              </w:rPr>
              <w:fldChar w:fldCharType="begin"/>
            </w:r>
            <w:r>
              <w:rPr>
                <w:noProof/>
                <w:webHidden/>
              </w:rPr>
              <w:instrText xml:space="preserve"> PAGEREF _Toc40674557 \h </w:instrText>
            </w:r>
            <w:r>
              <w:rPr>
                <w:noProof/>
                <w:webHidden/>
              </w:rPr>
            </w:r>
            <w:r>
              <w:rPr>
                <w:noProof/>
                <w:webHidden/>
              </w:rPr>
              <w:fldChar w:fldCharType="separate"/>
            </w:r>
            <w:r>
              <w:rPr>
                <w:noProof/>
                <w:webHidden/>
              </w:rPr>
              <w:t>3</w:t>
            </w:r>
            <w:r>
              <w:rPr>
                <w:noProof/>
                <w:webHidden/>
              </w:rPr>
              <w:fldChar w:fldCharType="end"/>
            </w:r>
          </w:hyperlink>
        </w:p>
        <w:p w14:paraId="3004D632" w14:textId="6D75CEA0" w:rsidR="00485CC6" w:rsidRDefault="00485CC6">
          <w:pPr>
            <w:pStyle w:val="TOC3"/>
            <w:tabs>
              <w:tab w:val="right" w:leader="dot" w:pos="9638"/>
            </w:tabs>
            <w:rPr>
              <w:rFonts w:eastAsiaTheme="minorEastAsia" w:cstheme="minorBidi"/>
              <w:noProof/>
              <w:sz w:val="24"/>
              <w:szCs w:val="24"/>
            </w:rPr>
          </w:pPr>
          <w:hyperlink w:anchor="_Toc40674558" w:history="1">
            <w:r w:rsidRPr="00A867F8">
              <w:rPr>
                <w:rStyle w:val="Hyperlink"/>
                <w:noProof/>
              </w:rPr>
              <w:t>Costs and benefits of agent-based models</w:t>
            </w:r>
            <w:r>
              <w:rPr>
                <w:noProof/>
                <w:webHidden/>
              </w:rPr>
              <w:tab/>
            </w:r>
            <w:r>
              <w:rPr>
                <w:noProof/>
                <w:webHidden/>
              </w:rPr>
              <w:fldChar w:fldCharType="begin"/>
            </w:r>
            <w:r>
              <w:rPr>
                <w:noProof/>
                <w:webHidden/>
              </w:rPr>
              <w:instrText xml:space="preserve"> PAGEREF _Toc40674558 \h </w:instrText>
            </w:r>
            <w:r>
              <w:rPr>
                <w:noProof/>
                <w:webHidden/>
              </w:rPr>
            </w:r>
            <w:r>
              <w:rPr>
                <w:noProof/>
                <w:webHidden/>
              </w:rPr>
              <w:fldChar w:fldCharType="separate"/>
            </w:r>
            <w:r>
              <w:rPr>
                <w:noProof/>
                <w:webHidden/>
              </w:rPr>
              <w:t>3</w:t>
            </w:r>
            <w:r>
              <w:rPr>
                <w:noProof/>
                <w:webHidden/>
              </w:rPr>
              <w:fldChar w:fldCharType="end"/>
            </w:r>
          </w:hyperlink>
        </w:p>
        <w:p w14:paraId="449A0119" w14:textId="6882263D" w:rsidR="00485CC6" w:rsidRDefault="00485CC6">
          <w:pPr>
            <w:pStyle w:val="TOC2"/>
            <w:tabs>
              <w:tab w:val="right" w:leader="dot" w:pos="9638"/>
            </w:tabs>
            <w:rPr>
              <w:rFonts w:eastAsiaTheme="minorEastAsia" w:cstheme="minorBidi"/>
              <w:i w:val="0"/>
              <w:iCs w:val="0"/>
              <w:noProof/>
              <w:sz w:val="24"/>
              <w:szCs w:val="24"/>
            </w:rPr>
          </w:pPr>
          <w:hyperlink w:anchor="_Toc40674559" w:history="1">
            <w:r w:rsidRPr="00A867F8">
              <w:rPr>
                <w:rStyle w:val="Hyperlink"/>
                <w:noProof/>
              </w:rPr>
              <w:t>Modeling with FRED</w:t>
            </w:r>
            <w:r>
              <w:rPr>
                <w:noProof/>
                <w:webHidden/>
              </w:rPr>
              <w:tab/>
            </w:r>
            <w:r>
              <w:rPr>
                <w:noProof/>
                <w:webHidden/>
              </w:rPr>
              <w:fldChar w:fldCharType="begin"/>
            </w:r>
            <w:r>
              <w:rPr>
                <w:noProof/>
                <w:webHidden/>
              </w:rPr>
              <w:instrText xml:space="preserve"> PAGEREF _Toc40674559 \h </w:instrText>
            </w:r>
            <w:r>
              <w:rPr>
                <w:noProof/>
                <w:webHidden/>
              </w:rPr>
            </w:r>
            <w:r>
              <w:rPr>
                <w:noProof/>
                <w:webHidden/>
              </w:rPr>
              <w:fldChar w:fldCharType="separate"/>
            </w:r>
            <w:r>
              <w:rPr>
                <w:noProof/>
                <w:webHidden/>
              </w:rPr>
              <w:t>3</w:t>
            </w:r>
            <w:r>
              <w:rPr>
                <w:noProof/>
                <w:webHidden/>
              </w:rPr>
              <w:fldChar w:fldCharType="end"/>
            </w:r>
          </w:hyperlink>
        </w:p>
        <w:p w14:paraId="6328FA1D" w14:textId="52FAC681" w:rsidR="00485CC6" w:rsidRDefault="00485CC6">
          <w:pPr>
            <w:pStyle w:val="TOC2"/>
            <w:tabs>
              <w:tab w:val="right" w:leader="dot" w:pos="9638"/>
            </w:tabs>
            <w:rPr>
              <w:rFonts w:eastAsiaTheme="minorEastAsia" w:cstheme="minorBidi"/>
              <w:i w:val="0"/>
              <w:iCs w:val="0"/>
              <w:noProof/>
              <w:sz w:val="24"/>
              <w:szCs w:val="24"/>
            </w:rPr>
          </w:pPr>
          <w:hyperlink w:anchor="_Toc40674560" w:history="1">
            <w:r w:rsidRPr="00A867F8">
              <w:rPr>
                <w:rStyle w:val="Hyperlink"/>
                <w:noProof/>
              </w:rPr>
              <w:t>Design Goals of FRED</w:t>
            </w:r>
            <w:r>
              <w:rPr>
                <w:noProof/>
                <w:webHidden/>
              </w:rPr>
              <w:tab/>
            </w:r>
            <w:r>
              <w:rPr>
                <w:noProof/>
                <w:webHidden/>
              </w:rPr>
              <w:fldChar w:fldCharType="begin"/>
            </w:r>
            <w:r>
              <w:rPr>
                <w:noProof/>
                <w:webHidden/>
              </w:rPr>
              <w:instrText xml:space="preserve"> PAGEREF _Toc40674560 \h </w:instrText>
            </w:r>
            <w:r>
              <w:rPr>
                <w:noProof/>
                <w:webHidden/>
              </w:rPr>
            </w:r>
            <w:r>
              <w:rPr>
                <w:noProof/>
                <w:webHidden/>
              </w:rPr>
              <w:fldChar w:fldCharType="separate"/>
            </w:r>
            <w:r>
              <w:rPr>
                <w:noProof/>
                <w:webHidden/>
              </w:rPr>
              <w:t>4</w:t>
            </w:r>
            <w:r>
              <w:rPr>
                <w:noProof/>
                <w:webHidden/>
              </w:rPr>
              <w:fldChar w:fldCharType="end"/>
            </w:r>
          </w:hyperlink>
        </w:p>
        <w:p w14:paraId="3610292A" w14:textId="41DEE9C8" w:rsidR="00485CC6" w:rsidRDefault="00485CC6">
          <w:pPr>
            <w:pStyle w:val="TOC3"/>
            <w:tabs>
              <w:tab w:val="right" w:leader="dot" w:pos="9638"/>
            </w:tabs>
            <w:rPr>
              <w:rFonts w:eastAsiaTheme="minorEastAsia" w:cstheme="minorBidi"/>
              <w:noProof/>
              <w:sz w:val="24"/>
              <w:szCs w:val="24"/>
            </w:rPr>
          </w:pPr>
          <w:hyperlink w:anchor="_Toc40674561" w:history="1">
            <w:r w:rsidRPr="00A867F8">
              <w:rPr>
                <w:rStyle w:val="Hyperlink"/>
                <w:noProof/>
              </w:rPr>
              <w:t>Efficiency with Large Populations</w:t>
            </w:r>
            <w:r>
              <w:rPr>
                <w:noProof/>
                <w:webHidden/>
              </w:rPr>
              <w:tab/>
            </w:r>
            <w:r>
              <w:rPr>
                <w:noProof/>
                <w:webHidden/>
              </w:rPr>
              <w:fldChar w:fldCharType="begin"/>
            </w:r>
            <w:r>
              <w:rPr>
                <w:noProof/>
                <w:webHidden/>
              </w:rPr>
              <w:instrText xml:space="preserve"> PAGEREF _Toc40674561 \h </w:instrText>
            </w:r>
            <w:r>
              <w:rPr>
                <w:noProof/>
                <w:webHidden/>
              </w:rPr>
            </w:r>
            <w:r>
              <w:rPr>
                <w:noProof/>
                <w:webHidden/>
              </w:rPr>
              <w:fldChar w:fldCharType="separate"/>
            </w:r>
            <w:r>
              <w:rPr>
                <w:noProof/>
                <w:webHidden/>
              </w:rPr>
              <w:t>4</w:t>
            </w:r>
            <w:r>
              <w:rPr>
                <w:noProof/>
                <w:webHidden/>
              </w:rPr>
              <w:fldChar w:fldCharType="end"/>
            </w:r>
          </w:hyperlink>
        </w:p>
        <w:p w14:paraId="2508090D" w14:textId="6E7E674F" w:rsidR="00485CC6" w:rsidRDefault="00485CC6">
          <w:pPr>
            <w:pStyle w:val="TOC3"/>
            <w:tabs>
              <w:tab w:val="right" w:leader="dot" w:pos="9638"/>
            </w:tabs>
            <w:rPr>
              <w:rFonts w:eastAsiaTheme="minorEastAsia" w:cstheme="minorBidi"/>
              <w:noProof/>
              <w:sz w:val="24"/>
              <w:szCs w:val="24"/>
            </w:rPr>
          </w:pPr>
          <w:hyperlink w:anchor="_Toc40674562" w:history="1">
            <w:r w:rsidRPr="00A867F8">
              <w:rPr>
                <w:rStyle w:val="Hyperlink"/>
                <w:noProof/>
              </w:rPr>
              <w:t>Realistic Population Models</w:t>
            </w:r>
            <w:r>
              <w:rPr>
                <w:noProof/>
                <w:webHidden/>
              </w:rPr>
              <w:tab/>
            </w:r>
            <w:r>
              <w:rPr>
                <w:noProof/>
                <w:webHidden/>
              </w:rPr>
              <w:fldChar w:fldCharType="begin"/>
            </w:r>
            <w:r>
              <w:rPr>
                <w:noProof/>
                <w:webHidden/>
              </w:rPr>
              <w:instrText xml:space="preserve"> PAGEREF _Toc40674562 \h </w:instrText>
            </w:r>
            <w:r>
              <w:rPr>
                <w:noProof/>
                <w:webHidden/>
              </w:rPr>
            </w:r>
            <w:r>
              <w:rPr>
                <w:noProof/>
                <w:webHidden/>
              </w:rPr>
              <w:fldChar w:fldCharType="separate"/>
            </w:r>
            <w:r>
              <w:rPr>
                <w:noProof/>
                <w:webHidden/>
              </w:rPr>
              <w:t>4</w:t>
            </w:r>
            <w:r>
              <w:rPr>
                <w:noProof/>
                <w:webHidden/>
              </w:rPr>
              <w:fldChar w:fldCharType="end"/>
            </w:r>
          </w:hyperlink>
        </w:p>
        <w:p w14:paraId="404FF491" w14:textId="25BE2F03" w:rsidR="00485CC6" w:rsidRDefault="00485CC6">
          <w:pPr>
            <w:pStyle w:val="TOC3"/>
            <w:tabs>
              <w:tab w:val="right" w:leader="dot" w:pos="9638"/>
            </w:tabs>
            <w:rPr>
              <w:rFonts w:eastAsiaTheme="minorEastAsia" w:cstheme="minorBidi"/>
              <w:noProof/>
              <w:sz w:val="24"/>
              <w:szCs w:val="24"/>
            </w:rPr>
          </w:pPr>
          <w:hyperlink w:anchor="_Toc40674563" w:history="1">
            <w:r w:rsidRPr="00A867F8">
              <w:rPr>
                <w:rStyle w:val="Hyperlink"/>
                <w:noProof/>
              </w:rPr>
              <w:t>Track Conditions at Population Level</w:t>
            </w:r>
            <w:r>
              <w:rPr>
                <w:noProof/>
                <w:webHidden/>
              </w:rPr>
              <w:tab/>
            </w:r>
            <w:r>
              <w:rPr>
                <w:noProof/>
                <w:webHidden/>
              </w:rPr>
              <w:fldChar w:fldCharType="begin"/>
            </w:r>
            <w:r>
              <w:rPr>
                <w:noProof/>
                <w:webHidden/>
              </w:rPr>
              <w:instrText xml:space="preserve"> PAGEREF _Toc40674563 \h </w:instrText>
            </w:r>
            <w:r>
              <w:rPr>
                <w:noProof/>
                <w:webHidden/>
              </w:rPr>
            </w:r>
            <w:r>
              <w:rPr>
                <w:noProof/>
                <w:webHidden/>
              </w:rPr>
              <w:fldChar w:fldCharType="separate"/>
            </w:r>
            <w:r>
              <w:rPr>
                <w:noProof/>
                <w:webHidden/>
              </w:rPr>
              <w:t>4</w:t>
            </w:r>
            <w:r>
              <w:rPr>
                <w:noProof/>
                <w:webHidden/>
              </w:rPr>
              <w:fldChar w:fldCharType="end"/>
            </w:r>
          </w:hyperlink>
        </w:p>
        <w:p w14:paraId="56662508" w14:textId="60E461C1" w:rsidR="00485CC6" w:rsidRDefault="00485CC6">
          <w:pPr>
            <w:pStyle w:val="TOC3"/>
            <w:tabs>
              <w:tab w:val="right" w:leader="dot" w:pos="9638"/>
            </w:tabs>
            <w:rPr>
              <w:rFonts w:eastAsiaTheme="minorEastAsia" w:cstheme="minorBidi"/>
              <w:noProof/>
              <w:sz w:val="24"/>
              <w:szCs w:val="24"/>
            </w:rPr>
          </w:pPr>
          <w:hyperlink w:anchor="_Toc40674564" w:history="1">
            <w:r w:rsidRPr="00A867F8">
              <w:rPr>
                <w:rStyle w:val="Hyperlink"/>
                <w:noProof/>
              </w:rPr>
              <w:t>Limited Active Set of Individuals</w:t>
            </w:r>
            <w:r>
              <w:rPr>
                <w:noProof/>
                <w:webHidden/>
              </w:rPr>
              <w:tab/>
            </w:r>
            <w:r>
              <w:rPr>
                <w:noProof/>
                <w:webHidden/>
              </w:rPr>
              <w:fldChar w:fldCharType="begin"/>
            </w:r>
            <w:r>
              <w:rPr>
                <w:noProof/>
                <w:webHidden/>
              </w:rPr>
              <w:instrText xml:space="preserve"> PAGEREF _Toc40674564 \h </w:instrText>
            </w:r>
            <w:r>
              <w:rPr>
                <w:noProof/>
                <w:webHidden/>
              </w:rPr>
            </w:r>
            <w:r>
              <w:rPr>
                <w:noProof/>
                <w:webHidden/>
              </w:rPr>
              <w:fldChar w:fldCharType="separate"/>
            </w:r>
            <w:r>
              <w:rPr>
                <w:noProof/>
                <w:webHidden/>
              </w:rPr>
              <w:t>5</w:t>
            </w:r>
            <w:r>
              <w:rPr>
                <w:noProof/>
                <w:webHidden/>
              </w:rPr>
              <w:fldChar w:fldCharType="end"/>
            </w:r>
          </w:hyperlink>
        </w:p>
        <w:p w14:paraId="27A79340" w14:textId="5E8B29EF" w:rsidR="00485CC6" w:rsidRDefault="00485CC6">
          <w:pPr>
            <w:pStyle w:val="TOC3"/>
            <w:tabs>
              <w:tab w:val="right" w:leader="dot" w:pos="9638"/>
            </w:tabs>
            <w:rPr>
              <w:rFonts w:eastAsiaTheme="minorEastAsia" w:cstheme="minorBidi"/>
              <w:noProof/>
              <w:sz w:val="24"/>
              <w:szCs w:val="24"/>
            </w:rPr>
          </w:pPr>
          <w:hyperlink w:anchor="_Toc40674565" w:history="1">
            <w:r w:rsidRPr="00A867F8">
              <w:rPr>
                <w:rStyle w:val="Hyperlink"/>
                <w:noProof/>
              </w:rPr>
              <w:t>Extensibility</w:t>
            </w:r>
            <w:r>
              <w:rPr>
                <w:noProof/>
                <w:webHidden/>
              </w:rPr>
              <w:tab/>
            </w:r>
            <w:r>
              <w:rPr>
                <w:noProof/>
                <w:webHidden/>
              </w:rPr>
              <w:fldChar w:fldCharType="begin"/>
            </w:r>
            <w:r>
              <w:rPr>
                <w:noProof/>
                <w:webHidden/>
              </w:rPr>
              <w:instrText xml:space="preserve"> PAGEREF _Toc40674565 \h </w:instrText>
            </w:r>
            <w:r>
              <w:rPr>
                <w:noProof/>
                <w:webHidden/>
              </w:rPr>
            </w:r>
            <w:r>
              <w:rPr>
                <w:noProof/>
                <w:webHidden/>
              </w:rPr>
              <w:fldChar w:fldCharType="separate"/>
            </w:r>
            <w:r>
              <w:rPr>
                <w:noProof/>
                <w:webHidden/>
              </w:rPr>
              <w:t>5</w:t>
            </w:r>
            <w:r>
              <w:rPr>
                <w:noProof/>
                <w:webHidden/>
              </w:rPr>
              <w:fldChar w:fldCharType="end"/>
            </w:r>
          </w:hyperlink>
        </w:p>
        <w:p w14:paraId="62C8D4F1" w14:textId="56C689E4" w:rsidR="00485CC6" w:rsidRDefault="00485CC6">
          <w:pPr>
            <w:pStyle w:val="TOC2"/>
            <w:tabs>
              <w:tab w:val="right" w:leader="dot" w:pos="9638"/>
            </w:tabs>
            <w:rPr>
              <w:rFonts w:eastAsiaTheme="minorEastAsia" w:cstheme="minorBidi"/>
              <w:i w:val="0"/>
              <w:iCs w:val="0"/>
              <w:noProof/>
              <w:sz w:val="24"/>
              <w:szCs w:val="24"/>
            </w:rPr>
          </w:pPr>
          <w:hyperlink w:anchor="_Toc40674566" w:history="1">
            <w:r w:rsidRPr="00A867F8">
              <w:rPr>
                <w:rStyle w:val="Hyperlink"/>
                <w:noProof/>
              </w:rPr>
              <w:t>Suitability of FRED</w:t>
            </w:r>
            <w:r>
              <w:rPr>
                <w:noProof/>
                <w:webHidden/>
              </w:rPr>
              <w:tab/>
            </w:r>
            <w:r>
              <w:rPr>
                <w:noProof/>
                <w:webHidden/>
              </w:rPr>
              <w:fldChar w:fldCharType="begin"/>
            </w:r>
            <w:r>
              <w:rPr>
                <w:noProof/>
                <w:webHidden/>
              </w:rPr>
              <w:instrText xml:space="preserve"> PAGEREF _Toc40674566 \h </w:instrText>
            </w:r>
            <w:r>
              <w:rPr>
                <w:noProof/>
                <w:webHidden/>
              </w:rPr>
            </w:r>
            <w:r>
              <w:rPr>
                <w:noProof/>
                <w:webHidden/>
              </w:rPr>
              <w:fldChar w:fldCharType="separate"/>
            </w:r>
            <w:r>
              <w:rPr>
                <w:noProof/>
                <w:webHidden/>
              </w:rPr>
              <w:t>5</w:t>
            </w:r>
            <w:r>
              <w:rPr>
                <w:noProof/>
                <w:webHidden/>
              </w:rPr>
              <w:fldChar w:fldCharType="end"/>
            </w:r>
          </w:hyperlink>
        </w:p>
        <w:p w14:paraId="4D9E0175" w14:textId="6A217FCF" w:rsidR="00485CC6" w:rsidRDefault="00485CC6">
          <w:pPr>
            <w:pStyle w:val="TOC2"/>
            <w:tabs>
              <w:tab w:val="right" w:leader="dot" w:pos="9638"/>
            </w:tabs>
            <w:rPr>
              <w:rFonts w:eastAsiaTheme="minorEastAsia" w:cstheme="minorBidi"/>
              <w:i w:val="0"/>
              <w:iCs w:val="0"/>
              <w:noProof/>
              <w:sz w:val="24"/>
              <w:szCs w:val="24"/>
            </w:rPr>
          </w:pPr>
          <w:hyperlink w:anchor="_Toc40674567" w:history="1">
            <w:r w:rsidRPr="00A867F8">
              <w:rPr>
                <w:rStyle w:val="Hyperlink"/>
                <w:noProof/>
              </w:rPr>
              <w:t>FRED Versions</w:t>
            </w:r>
            <w:r>
              <w:rPr>
                <w:noProof/>
                <w:webHidden/>
              </w:rPr>
              <w:tab/>
            </w:r>
            <w:r>
              <w:rPr>
                <w:noProof/>
                <w:webHidden/>
              </w:rPr>
              <w:fldChar w:fldCharType="begin"/>
            </w:r>
            <w:r>
              <w:rPr>
                <w:noProof/>
                <w:webHidden/>
              </w:rPr>
              <w:instrText xml:space="preserve"> PAGEREF _Toc40674567 \h </w:instrText>
            </w:r>
            <w:r>
              <w:rPr>
                <w:noProof/>
                <w:webHidden/>
              </w:rPr>
            </w:r>
            <w:r>
              <w:rPr>
                <w:noProof/>
                <w:webHidden/>
              </w:rPr>
              <w:fldChar w:fldCharType="separate"/>
            </w:r>
            <w:r>
              <w:rPr>
                <w:noProof/>
                <w:webHidden/>
              </w:rPr>
              <w:t>5</w:t>
            </w:r>
            <w:r>
              <w:rPr>
                <w:noProof/>
                <w:webHidden/>
              </w:rPr>
              <w:fldChar w:fldCharType="end"/>
            </w:r>
          </w:hyperlink>
        </w:p>
        <w:p w14:paraId="41AAD286" w14:textId="6D0E72C0" w:rsidR="00485CC6" w:rsidRDefault="00485CC6">
          <w:pPr>
            <w:pStyle w:val="TOC3"/>
            <w:tabs>
              <w:tab w:val="right" w:leader="dot" w:pos="9638"/>
            </w:tabs>
            <w:rPr>
              <w:rFonts w:eastAsiaTheme="minorEastAsia" w:cstheme="minorBidi"/>
              <w:noProof/>
              <w:sz w:val="24"/>
              <w:szCs w:val="24"/>
            </w:rPr>
          </w:pPr>
          <w:hyperlink w:anchor="_Toc40674568" w:history="1">
            <w:r w:rsidRPr="00A867F8">
              <w:rPr>
                <w:rStyle w:val="Hyperlink"/>
                <w:noProof/>
              </w:rPr>
              <w:t>Revision Notes</w:t>
            </w:r>
            <w:r>
              <w:rPr>
                <w:noProof/>
                <w:webHidden/>
              </w:rPr>
              <w:tab/>
            </w:r>
            <w:r>
              <w:rPr>
                <w:noProof/>
                <w:webHidden/>
              </w:rPr>
              <w:fldChar w:fldCharType="begin"/>
            </w:r>
            <w:r>
              <w:rPr>
                <w:noProof/>
                <w:webHidden/>
              </w:rPr>
              <w:instrText xml:space="preserve"> PAGEREF _Toc40674568 \h </w:instrText>
            </w:r>
            <w:r>
              <w:rPr>
                <w:noProof/>
                <w:webHidden/>
              </w:rPr>
            </w:r>
            <w:r>
              <w:rPr>
                <w:noProof/>
                <w:webHidden/>
              </w:rPr>
              <w:fldChar w:fldCharType="separate"/>
            </w:r>
            <w:r>
              <w:rPr>
                <w:noProof/>
                <w:webHidden/>
              </w:rPr>
              <w:t>6</w:t>
            </w:r>
            <w:r>
              <w:rPr>
                <w:noProof/>
                <w:webHidden/>
              </w:rPr>
              <w:fldChar w:fldCharType="end"/>
            </w:r>
          </w:hyperlink>
        </w:p>
        <w:p w14:paraId="515B4388" w14:textId="54442678" w:rsidR="00485CC6" w:rsidRDefault="00485CC6">
          <w:pPr>
            <w:pStyle w:val="TOC1"/>
            <w:tabs>
              <w:tab w:val="right" w:leader="dot" w:pos="9638"/>
            </w:tabs>
            <w:rPr>
              <w:rFonts w:eastAsiaTheme="minorEastAsia" w:cstheme="minorBidi"/>
              <w:b w:val="0"/>
              <w:bCs w:val="0"/>
              <w:noProof/>
              <w:sz w:val="24"/>
              <w:szCs w:val="24"/>
            </w:rPr>
          </w:pPr>
          <w:hyperlink w:anchor="_Toc40674569" w:history="1">
            <w:r w:rsidRPr="00A867F8">
              <w:rPr>
                <w:rStyle w:val="Hyperlink"/>
                <w:noProof/>
              </w:rPr>
              <w:t>Chapter 2: Synthetic Populations</w:t>
            </w:r>
            <w:r>
              <w:rPr>
                <w:noProof/>
                <w:webHidden/>
              </w:rPr>
              <w:tab/>
            </w:r>
            <w:r>
              <w:rPr>
                <w:noProof/>
                <w:webHidden/>
              </w:rPr>
              <w:fldChar w:fldCharType="begin"/>
            </w:r>
            <w:r>
              <w:rPr>
                <w:noProof/>
                <w:webHidden/>
              </w:rPr>
              <w:instrText xml:space="preserve"> PAGEREF _Toc40674569 \h </w:instrText>
            </w:r>
            <w:r>
              <w:rPr>
                <w:noProof/>
                <w:webHidden/>
              </w:rPr>
            </w:r>
            <w:r>
              <w:rPr>
                <w:noProof/>
                <w:webHidden/>
              </w:rPr>
              <w:fldChar w:fldCharType="separate"/>
            </w:r>
            <w:r>
              <w:rPr>
                <w:noProof/>
                <w:webHidden/>
              </w:rPr>
              <w:t>12</w:t>
            </w:r>
            <w:r>
              <w:rPr>
                <w:noProof/>
                <w:webHidden/>
              </w:rPr>
              <w:fldChar w:fldCharType="end"/>
            </w:r>
          </w:hyperlink>
        </w:p>
        <w:p w14:paraId="353AA4FA" w14:textId="7742C2CB" w:rsidR="00485CC6" w:rsidRDefault="00485CC6">
          <w:pPr>
            <w:pStyle w:val="TOC2"/>
            <w:tabs>
              <w:tab w:val="right" w:leader="dot" w:pos="9638"/>
            </w:tabs>
            <w:rPr>
              <w:rFonts w:eastAsiaTheme="minorEastAsia" w:cstheme="minorBidi"/>
              <w:i w:val="0"/>
              <w:iCs w:val="0"/>
              <w:noProof/>
              <w:sz w:val="24"/>
              <w:szCs w:val="24"/>
            </w:rPr>
          </w:pPr>
          <w:hyperlink w:anchor="_Toc40674570" w:history="1">
            <w:r w:rsidRPr="00A867F8">
              <w:rPr>
                <w:rStyle w:val="Hyperlink"/>
                <w:noProof/>
              </w:rPr>
              <w:t>Definition</w:t>
            </w:r>
            <w:r>
              <w:rPr>
                <w:noProof/>
                <w:webHidden/>
              </w:rPr>
              <w:tab/>
            </w:r>
            <w:r>
              <w:rPr>
                <w:noProof/>
                <w:webHidden/>
              </w:rPr>
              <w:fldChar w:fldCharType="begin"/>
            </w:r>
            <w:r>
              <w:rPr>
                <w:noProof/>
                <w:webHidden/>
              </w:rPr>
              <w:instrText xml:space="preserve"> PAGEREF _Toc40674570 \h </w:instrText>
            </w:r>
            <w:r>
              <w:rPr>
                <w:noProof/>
                <w:webHidden/>
              </w:rPr>
            </w:r>
            <w:r>
              <w:rPr>
                <w:noProof/>
                <w:webHidden/>
              </w:rPr>
              <w:fldChar w:fldCharType="separate"/>
            </w:r>
            <w:r>
              <w:rPr>
                <w:noProof/>
                <w:webHidden/>
              </w:rPr>
              <w:t>12</w:t>
            </w:r>
            <w:r>
              <w:rPr>
                <w:noProof/>
                <w:webHidden/>
              </w:rPr>
              <w:fldChar w:fldCharType="end"/>
            </w:r>
          </w:hyperlink>
        </w:p>
        <w:p w14:paraId="25D7EC3B" w14:textId="16F8DC43" w:rsidR="00485CC6" w:rsidRDefault="00485CC6">
          <w:pPr>
            <w:pStyle w:val="TOC2"/>
            <w:tabs>
              <w:tab w:val="right" w:leader="dot" w:pos="9638"/>
            </w:tabs>
            <w:rPr>
              <w:rFonts w:eastAsiaTheme="minorEastAsia" w:cstheme="minorBidi"/>
              <w:i w:val="0"/>
              <w:iCs w:val="0"/>
              <w:noProof/>
              <w:sz w:val="24"/>
              <w:szCs w:val="24"/>
            </w:rPr>
          </w:pPr>
          <w:hyperlink w:anchor="_Toc40674571" w:history="1">
            <w:r w:rsidRPr="00A867F8">
              <w:rPr>
                <w:rStyle w:val="Hyperlink"/>
                <w:noProof/>
              </w:rPr>
              <w:t>Data sources</w:t>
            </w:r>
            <w:r>
              <w:rPr>
                <w:noProof/>
                <w:webHidden/>
              </w:rPr>
              <w:tab/>
            </w:r>
            <w:r>
              <w:rPr>
                <w:noProof/>
                <w:webHidden/>
              </w:rPr>
              <w:fldChar w:fldCharType="begin"/>
            </w:r>
            <w:r>
              <w:rPr>
                <w:noProof/>
                <w:webHidden/>
              </w:rPr>
              <w:instrText xml:space="preserve"> PAGEREF _Toc40674571 \h </w:instrText>
            </w:r>
            <w:r>
              <w:rPr>
                <w:noProof/>
                <w:webHidden/>
              </w:rPr>
            </w:r>
            <w:r>
              <w:rPr>
                <w:noProof/>
                <w:webHidden/>
              </w:rPr>
              <w:fldChar w:fldCharType="separate"/>
            </w:r>
            <w:r>
              <w:rPr>
                <w:noProof/>
                <w:webHidden/>
              </w:rPr>
              <w:t>12</w:t>
            </w:r>
            <w:r>
              <w:rPr>
                <w:noProof/>
                <w:webHidden/>
              </w:rPr>
              <w:fldChar w:fldCharType="end"/>
            </w:r>
          </w:hyperlink>
        </w:p>
        <w:p w14:paraId="678E4C01" w14:textId="51AB7ABF" w:rsidR="00485CC6" w:rsidRDefault="00485CC6">
          <w:pPr>
            <w:pStyle w:val="TOC2"/>
            <w:tabs>
              <w:tab w:val="right" w:leader="dot" w:pos="9638"/>
            </w:tabs>
            <w:rPr>
              <w:rFonts w:eastAsiaTheme="minorEastAsia" w:cstheme="minorBidi"/>
              <w:i w:val="0"/>
              <w:iCs w:val="0"/>
              <w:noProof/>
              <w:sz w:val="24"/>
              <w:szCs w:val="24"/>
            </w:rPr>
          </w:pPr>
          <w:hyperlink w:anchor="_Toc40674572" w:history="1">
            <w:r w:rsidRPr="00A867F8">
              <w:rPr>
                <w:rStyle w:val="Hyperlink"/>
                <w:noProof/>
              </w:rPr>
              <w:t>Process</w:t>
            </w:r>
            <w:r>
              <w:rPr>
                <w:noProof/>
                <w:webHidden/>
              </w:rPr>
              <w:tab/>
            </w:r>
            <w:r>
              <w:rPr>
                <w:noProof/>
                <w:webHidden/>
              </w:rPr>
              <w:fldChar w:fldCharType="begin"/>
            </w:r>
            <w:r>
              <w:rPr>
                <w:noProof/>
                <w:webHidden/>
              </w:rPr>
              <w:instrText xml:space="preserve"> PAGEREF _Toc40674572 \h </w:instrText>
            </w:r>
            <w:r>
              <w:rPr>
                <w:noProof/>
                <w:webHidden/>
              </w:rPr>
            </w:r>
            <w:r>
              <w:rPr>
                <w:noProof/>
                <w:webHidden/>
              </w:rPr>
              <w:fldChar w:fldCharType="separate"/>
            </w:r>
            <w:r>
              <w:rPr>
                <w:noProof/>
                <w:webHidden/>
              </w:rPr>
              <w:t>12</w:t>
            </w:r>
            <w:r>
              <w:rPr>
                <w:noProof/>
                <w:webHidden/>
              </w:rPr>
              <w:fldChar w:fldCharType="end"/>
            </w:r>
          </w:hyperlink>
        </w:p>
        <w:p w14:paraId="5906A185" w14:textId="7C6CA876" w:rsidR="00485CC6" w:rsidRDefault="00485CC6">
          <w:pPr>
            <w:pStyle w:val="TOC2"/>
            <w:tabs>
              <w:tab w:val="right" w:leader="dot" w:pos="9638"/>
            </w:tabs>
            <w:rPr>
              <w:rFonts w:eastAsiaTheme="minorEastAsia" w:cstheme="minorBidi"/>
              <w:i w:val="0"/>
              <w:iCs w:val="0"/>
              <w:noProof/>
              <w:sz w:val="24"/>
              <w:szCs w:val="24"/>
            </w:rPr>
          </w:pPr>
          <w:hyperlink w:anchor="_Toc40674573" w:history="1">
            <w:r w:rsidRPr="00A867F8">
              <w:rPr>
                <w:rStyle w:val="Hyperlink"/>
                <w:noProof/>
              </w:rPr>
              <w:t>Projections of Future Demographics</w:t>
            </w:r>
            <w:r>
              <w:rPr>
                <w:noProof/>
                <w:webHidden/>
              </w:rPr>
              <w:tab/>
            </w:r>
            <w:r>
              <w:rPr>
                <w:noProof/>
                <w:webHidden/>
              </w:rPr>
              <w:fldChar w:fldCharType="begin"/>
            </w:r>
            <w:r>
              <w:rPr>
                <w:noProof/>
                <w:webHidden/>
              </w:rPr>
              <w:instrText xml:space="preserve"> PAGEREF _Toc40674573 \h </w:instrText>
            </w:r>
            <w:r>
              <w:rPr>
                <w:noProof/>
                <w:webHidden/>
              </w:rPr>
            </w:r>
            <w:r>
              <w:rPr>
                <w:noProof/>
                <w:webHidden/>
              </w:rPr>
              <w:fldChar w:fldCharType="separate"/>
            </w:r>
            <w:r>
              <w:rPr>
                <w:noProof/>
                <w:webHidden/>
              </w:rPr>
              <w:t>12</w:t>
            </w:r>
            <w:r>
              <w:rPr>
                <w:noProof/>
                <w:webHidden/>
              </w:rPr>
              <w:fldChar w:fldCharType="end"/>
            </w:r>
          </w:hyperlink>
        </w:p>
        <w:p w14:paraId="6E6F5F61" w14:textId="4003E7CD" w:rsidR="00485CC6" w:rsidRDefault="00485CC6">
          <w:pPr>
            <w:pStyle w:val="TOC1"/>
            <w:tabs>
              <w:tab w:val="right" w:leader="dot" w:pos="9638"/>
            </w:tabs>
            <w:rPr>
              <w:rFonts w:eastAsiaTheme="minorEastAsia" w:cstheme="minorBidi"/>
              <w:b w:val="0"/>
              <w:bCs w:val="0"/>
              <w:noProof/>
              <w:sz w:val="24"/>
              <w:szCs w:val="24"/>
            </w:rPr>
          </w:pPr>
          <w:hyperlink w:anchor="_Toc40674574" w:history="1">
            <w:r w:rsidRPr="00A867F8">
              <w:rPr>
                <w:rStyle w:val="Hyperlink"/>
                <w:noProof/>
              </w:rPr>
              <w:t>Chapter 3: Declarative Programming in FRED</w:t>
            </w:r>
            <w:r>
              <w:rPr>
                <w:noProof/>
                <w:webHidden/>
              </w:rPr>
              <w:tab/>
            </w:r>
            <w:r>
              <w:rPr>
                <w:noProof/>
                <w:webHidden/>
              </w:rPr>
              <w:fldChar w:fldCharType="begin"/>
            </w:r>
            <w:r>
              <w:rPr>
                <w:noProof/>
                <w:webHidden/>
              </w:rPr>
              <w:instrText xml:space="preserve"> PAGEREF _Toc40674574 \h </w:instrText>
            </w:r>
            <w:r>
              <w:rPr>
                <w:noProof/>
                <w:webHidden/>
              </w:rPr>
            </w:r>
            <w:r>
              <w:rPr>
                <w:noProof/>
                <w:webHidden/>
              </w:rPr>
              <w:fldChar w:fldCharType="separate"/>
            </w:r>
            <w:r>
              <w:rPr>
                <w:noProof/>
                <w:webHidden/>
              </w:rPr>
              <w:t>14</w:t>
            </w:r>
            <w:r>
              <w:rPr>
                <w:noProof/>
                <w:webHidden/>
              </w:rPr>
              <w:fldChar w:fldCharType="end"/>
            </w:r>
          </w:hyperlink>
        </w:p>
        <w:p w14:paraId="41AAF3F0" w14:textId="76E2783C" w:rsidR="00485CC6" w:rsidRDefault="00485CC6">
          <w:pPr>
            <w:pStyle w:val="TOC2"/>
            <w:tabs>
              <w:tab w:val="right" w:leader="dot" w:pos="9638"/>
            </w:tabs>
            <w:rPr>
              <w:rFonts w:eastAsiaTheme="minorEastAsia" w:cstheme="minorBidi"/>
              <w:i w:val="0"/>
              <w:iCs w:val="0"/>
              <w:noProof/>
              <w:sz w:val="24"/>
              <w:szCs w:val="24"/>
            </w:rPr>
          </w:pPr>
          <w:hyperlink w:anchor="_Toc40674575" w:history="1">
            <w:r w:rsidRPr="00A867F8">
              <w:rPr>
                <w:rStyle w:val="Hyperlink"/>
                <w:noProof/>
              </w:rPr>
              <w:t>A Minimal FRED Program</w:t>
            </w:r>
            <w:r>
              <w:rPr>
                <w:noProof/>
                <w:webHidden/>
              </w:rPr>
              <w:tab/>
            </w:r>
            <w:r>
              <w:rPr>
                <w:noProof/>
                <w:webHidden/>
              </w:rPr>
              <w:fldChar w:fldCharType="begin"/>
            </w:r>
            <w:r>
              <w:rPr>
                <w:noProof/>
                <w:webHidden/>
              </w:rPr>
              <w:instrText xml:space="preserve"> PAGEREF _Toc40674575 \h </w:instrText>
            </w:r>
            <w:r>
              <w:rPr>
                <w:noProof/>
                <w:webHidden/>
              </w:rPr>
            </w:r>
            <w:r>
              <w:rPr>
                <w:noProof/>
                <w:webHidden/>
              </w:rPr>
              <w:fldChar w:fldCharType="separate"/>
            </w:r>
            <w:r>
              <w:rPr>
                <w:noProof/>
                <w:webHidden/>
              </w:rPr>
              <w:t>14</w:t>
            </w:r>
            <w:r>
              <w:rPr>
                <w:noProof/>
                <w:webHidden/>
              </w:rPr>
              <w:fldChar w:fldCharType="end"/>
            </w:r>
          </w:hyperlink>
        </w:p>
        <w:p w14:paraId="565D2703" w14:textId="7422C6E2" w:rsidR="00485CC6" w:rsidRDefault="00485CC6">
          <w:pPr>
            <w:pStyle w:val="TOC2"/>
            <w:tabs>
              <w:tab w:val="right" w:leader="dot" w:pos="9638"/>
            </w:tabs>
            <w:rPr>
              <w:rFonts w:eastAsiaTheme="minorEastAsia" w:cstheme="minorBidi"/>
              <w:i w:val="0"/>
              <w:iCs w:val="0"/>
              <w:noProof/>
              <w:sz w:val="24"/>
              <w:szCs w:val="24"/>
            </w:rPr>
          </w:pPr>
          <w:hyperlink w:anchor="_Toc40674576" w:history="1">
            <w:r w:rsidRPr="00A867F8">
              <w:rPr>
                <w:rStyle w:val="Hyperlink"/>
                <w:noProof/>
              </w:rPr>
              <w:t>Running a FRED Program</w:t>
            </w:r>
            <w:r>
              <w:rPr>
                <w:noProof/>
                <w:webHidden/>
              </w:rPr>
              <w:tab/>
            </w:r>
            <w:r>
              <w:rPr>
                <w:noProof/>
                <w:webHidden/>
              </w:rPr>
              <w:fldChar w:fldCharType="begin"/>
            </w:r>
            <w:r>
              <w:rPr>
                <w:noProof/>
                <w:webHidden/>
              </w:rPr>
              <w:instrText xml:space="preserve"> PAGEREF _Toc40674576 \h </w:instrText>
            </w:r>
            <w:r>
              <w:rPr>
                <w:noProof/>
                <w:webHidden/>
              </w:rPr>
            </w:r>
            <w:r>
              <w:rPr>
                <w:noProof/>
                <w:webHidden/>
              </w:rPr>
              <w:fldChar w:fldCharType="separate"/>
            </w:r>
            <w:r>
              <w:rPr>
                <w:noProof/>
                <w:webHidden/>
              </w:rPr>
              <w:t>14</w:t>
            </w:r>
            <w:r>
              <w:rPr>
                <w:noProof/>
                <w:webHidden/>
              </w:rPr>
              <w:fldChar w:fldCharType="end"/>
            </w:r>
          </w:hyperlink>
        </w:p>
        <w:p w14:paraId="4EAE7C59" w14:textId="0A87A8A3" w:rsidR="00485CC6" w:rsidRDefault="00485CC6">
          <w:pPr>
            <w:pStyle w:val="TOC2"/>
            <w:tabs>
              <w:tab w:val="right" w:leader="dot" w:pos="9638"/>
            </w:tabs>
            <w:rPr>
              <w:rFonts w:eastAsiaTheme="minorEastAsia" w:cstheme="minorBidi"/>
              <w:i w:val="0"/>
              <w:iCs w:val="0"/>
              <w:noProof/>
              <w:sz w:val="24"/>
              <w:szCs w:val="24"/>
            </w:rPr>
          </w:pPr>
          <w:hyperlink w:anchor="_Toc40674577" w:history="1">
            <w:r w:rsidRPr="00A867F8">
              <w:rPr>
                <w:rStyle w:val="Hyperlink"/>
                <w:noProof/>
              </w:rPr>
              <w:t>The Structure of a FRED Program</w:t>
            </w:r>
            <w:r>
              <w:rPr>
                <w:noProof/>
                <w:webHidden/>
              </w:rPr>
              <w:tab/>
            </w:r>
            <w:r>
              <w:rPr>
                <w:noProof/>
                <w:webHidden/>
              </w:rPr>
              <w:fldChar w:fldCharType="begin"/>
            </w:r>
            <w:r>
              <w:rPr>
                <w:noProof/>
                <w:webHidden/>
              </w:rPr>
              <w:instrText xml:space="preserve"> PAGEREF _Toc40674577 \h </w:instrText>
            </w:r>
            <w:r>
              <w:rPr>
                <w:noProof/>
                <w:webHidden/>
              </w:rPr>
            </w:r>
            <w:r>
              <w:rPr>
                <w:noProof/>
                <w:webHidden/>
              </w:rPr>
              <w:fldChar w:fldCharType="separate"/>
            </w:r>
            <w:r>
              <w:rPr>
                <w:noProof/>
                <w:webHidden/>
              </w:rPr>
              <w:t>15</w:t>
            </w:r>
            <w:r>
              <w:rPr>
                <w:noProof/>
                <w:webHidden/>
              </w:rPr>
              <w:fldChar w:fldCharType="end"/>
            </w:r>
          </w:hyperlink>
        </w:p>
        <w:p w14:paraId="16E54F81" w14:textId="3281865B" w:rsidR="00485CC6" w:rsidRDefault="00485CC6">
          <w:pPr>
            <w:pStyle w:val="TOC2"/>
            <w:tabs>
              <w:tab w:val="right" w:leader="dot" w:pos="9638"/>
            </w:tabs>
            <w:rPr>
              <w:rFonts w:eastAsiaTheme="minorEastAsia" w:cstheme="minorBidi"/>
              <w:i w:val="0"/>
              <w:iCs w:val="0"/>
              <w:noProof/>
              <w:sz w:val="24"/>
              <w:szCs w:val="24"/>
            </w:rPr>
          </w:pPr>
          <w:hyperlink w:anchor="_Toc40674578" w:history="1">
            <w:r w:rsidRPr="00A867F8">
              <w:rPr>
                <w:rStyle w:val="Hyperlink"/>
                <w:noProof/>
              </w:rPr>
              <w:t>Use Statements</w:t>
            </w:r>
            <w:r>
              <w:rPr>
                <w:noProof/>
                <w:webHidden/>
              </w:rPr>
              <w:tab/>
            </w:r>
            <w:r>
              <w:rPr>
                <w:noProof/>
                <w:webHidden/>
              </w:rPr>
              <w:fldChar w:fldCharType="begin"/>
            </w:r>
            <w:r>
              <w:rPr>
                <w:noProof/>
                <w:webHidden/>
              </w:rPr>
              <w:instrText xml:space="preserve"> PAGEREF _Toc40674578 \h </w:instrText>
            </w:r>
            <w:r>
              <w:rPr>
                <w:noProof/>
                <w:webHidden/>
              </w:rPr>
            </w:r>
            <w:r>
              <w:rPr>
                <w:noProof/>
                <w:webHidden/>
              </w:rPr>
              <w:fldChar w:fldCharType="separate"/>
            </w:r>
            <w:r>
              <w:rPr>
                <w:noProof/>
                <w:webHidden/>
              </w:rPr>
              <w:t>16</w:t>
            </w:r>
            <w:r>
              <w:rPr>
                <w:noProof/>
                <w:webHidden/>
              </w:rPr>
              <w:fldChar w:fldCharType="end"/>
            </w:r>
          </w:hyperlink>
        </w:p>
        <w:p w14:paraId="7627D44A" w14:textId="6881C18F" w:rsidR="00485CC6" w:rsidRDefault="00485CC6">
          <w:pPr>
            <w:pStyle w:val="TOC2"/>
            <w:tabs>
              <w:tab w:val="right" w:leader="dot" w:pos="9638"/>
            </w:tabs>
            <w:rPr>
              <w:rFonts w:eastAsiaTheme="minorEastAsia" w:cstheme="minorBidi"/>
              <w:i w:val="0"/>
              <w:iCs w:val="0"/>
              <w:noProof/>
              <w:sz w:val="24"/>
              <w:szCs w:val="24"/>
            </w:rPr>
          </w:pPr>
          <w:hyperlink w:anchor="_Toc40674579" w:history="1">
            <w:r w:rsidRPr="00A867F8">
              <w:rPr>
                <w:rStyle w:val="Hyperlink"/>
                <w:noProof/>
              </w:rPr>
              <w:t>Include Statements</w:t>
            </w:r>
            <w:r>
              <w:rPr>
                <w:noProof/>
                <w:webHidden/>
              </w:rPr>
              <w:tab/>
            </w:r>
            <w:r>
              <w:rPr>
                <w:noProof/>
                <w:webHidden/>
              </w:rPr>
              <w:fldChar w:fldCharType="begin"/>
            </w:r>
            <w:r>
              <w:rPr>
                <w:noProof/>
                <w:webHidden/>
              </w:rPr>
              <w:instrText xml:space="preserve"> PAGEREF _Toc40674579 \h </w:instrText>
            </w:r>
            <w:r>
              <w:rPr>
                <w:noProof/>
                <w:webHidden/>
              </w:rPr>
            </w:r>
            <w:r>
              <w:rPr>
                <w:noProof/>
                <w:webHidden/>
              </w:rPr>
              <w:fldChar w:fldCharType="separate"/>
            </w:r>
            <w:r>
              <w:rPr>
                <w:noProof/>
                <w:webHidden/>
              </w:rPr>
              <w:t>16</w:t>
            </w:r>
            <w:r>
              <w:rPr>
                <w:noProof/>
                <w:webHidden/>
              </w:rPr>
              <w:fldChar w:fldCharType="end"/>
            </w:r>
          </w:hyperlink>
        </w:p>
        <w:p w14:paraId="7107FF36" w14:textId="72BDCA67" w:rsidR="00485CC6" w:rsidRDefault="00485CC6">
          <w:pPr>
            <w:pStyle w:val="TOC2"/>
            <w:tabs>
              <w:tab w:val="right" w:leader="dot" w:pos="9638"/>
            </w:tabs>
            <w:rPr>
              <w:rFonts w:eastAsiaTheme="minorEastAsia" w:cstheme="minorBidi"/>
              <w:i w:val="0"/>
              <w:iCs w:val="0"/>
              <w:noProof/>
              <w:sz w:val="24"/>
              <w:szCs w:val="24"/>
            </w:rPr>
          </w:pPr>
          <w:hyperlink w:anchor="_Toc40674580" w:history="1">
            <w:r w:rsidRPr="00A867F8">
              <w:rPr>
                <w:rStyle w:val="Hyperlink"/>
                <w:noProof/>
              </w:rPr>
              <w:t>Property Statements</w:t>
            </w:r>
            <w:r>
              <w:rPr>
                <w:noProof/>
                <w:webHidden/>
              </w:rPr>
              <w:tab/>
            </w:r>
            <w:r>
              <w:rPr>
                <w:noProof/>
                <w:webHidden/>
              </w:rPr>
              <w:fldChar w:fldCharType="begin"/>
            </w:r>
            <w:r>
              <w:rPr>
                <w:noProof/>
                <w:webHidden/>
              </w:rPr>
              <w:instrText xml:space="preserve"> PAGEREF _Toc40674580 \h </w:instrText>
            </w:r>
            <w:r>
              <w:rPr>
                <w:noProof/>
                <w:webHidden/>
              </w:rPr>
            </w:r>
            <w:r>
              <w:rPr>
                <w:noProof/>
                <w:webHidden/>
              </w:rPr>
              <w:fldChar w:fldCharType="separate"/>
            </w:r>
            <w:r>
              <w:rPr>
                <w:noProof/>
                <w:webHidden/>
              </w:rPr>
              <w:t>16</w:t>
            </w:r>
            <w:r>
              <w:rPr>
                <w:noProof/>
                <w:webHidden/>
              </w:rPr>
              <w:fldChar w:fldCharType="end"/>
            </w:r>
          </w:hyperlink>
        </w:p>
        <w:p w14:paraId="5AD69CD9" w14:textId="0BCA5CC6" w:rsidR="00485CC6" w:rsidRDefault="00485CC6">
          <w:pPr>
            <w:pStyle w:val="TOC2"/>
            <w:tabs>
              <w:tab w:val="right" w:leader="dot" w:pos="9638"/>
            </w:tabs>
            <w:rPr>
              <w:rFonts w:eastAsiaTheme="minorEastAsia" w:cstheme="minorBidi"/>
              <w:i w:val="0"/>
              <w:iCs w:val="0"/>
              <w:noProof/>
              <w:sz w:val="24"/>
              <w:szCs w:val="24"/>
            </w:rPr>
          </w:pPr>
          <w:hyperlink w:anchor="_Toc40674581" w:history="1">
            <w:r w:rsidRPr="00A867F8">
              <w:rPr>
                <w:rStyle w:val="Hyperlink"/>
                <w:noProof/>
              </w:rPr>
              <w:t>Condition and States</w:t>
            </w:r>
            <w:r>
              <w:rPr>
                <w:noProof/>
                <w:webHidden/>
              </w:rPr>
              <w:tab/>
            </w:r>
            <w:r>
              <w:rPr>
                <w:noProof/>
                <w:webHidden/>
              </w:rPr>
              <w:fldChar w:fldCharType="begin"/>
            </w:r>
            <w:r>
              <w:rPr>
                <w:noProof/>
                <w:webHidden/>
              </w:rPr>
              <w:instrText xml:space="preserve"> PAGEREF _Toc40674581 \h </w:instrText>
            </w:r>
            <w:r>
              <w:rPr>
                <w:noProof/>
                <w:webHidden/>
              </w:rPr>
            </w:r>
            <w:r>
              <w:rPr>
                <w:noProof/>
                <w:webHidden/>
              </w:rPr>
              <w:fldChar w:fldCharType="separate"/>
            </w:r>
            <w:r>
              <w:rPr>
                <w:noProof/>
                <w:webHidden/>
              </w:rPr>
              <w:t>16</w:t>
            </w:r>
            <w:r>
              <w:rPr>
                <w:noProof/>
                <w:webHidden/>
              </w:rPr>
              <w:fldChar w:fldCharType="end"/>
            </w:r>
          </w:hyperlink>
        </w:p>
        <w:p w14:paraId="764C0FC3" w14:textId="7D983BC7" w:rsidR="00485CC6" w:rsidRDefault="00485CC6">
          <w:pPr>
            <w:pStyle w:val="TOC2"/>
            <w:tabs>
              <w:tab w:val="right" w:leader="dot" w:pos="9638"/>
            </w:tabs>
            <w:rPr>
              <w:rFonts w:eastAsiaTheme="minorEastAsia" w:cstheme="minorBidi"/>
              <w:i w:val="0"/>
              <w:iCs w:val="0"/>
              <w:noProof/>
              <w:sz w:val="24"/>
              <w:szCs w:val="24"/>
            </w:rPr>
          </w:pPr>
          <w:hyperlink w:anchor="_Toc40674582" w:history="1">
            <w:r w:rsidRPr="00A867F8">
              <w:rPr>
                <w:rStyle w:val="Hyperlink"/>
                <w:noProof/>
              </w:rPr>
              <w:t>A Note for Previous FRED Users</w:t>
            </w:r>
            <w:r>
              <w:rPr>
                <w:noProof/>
                <w:webHidden/>
              </w:rPr>
              <w:tab/>
            </w:r>
            <w:r>
              <w:rPr>
                <w:noProof/>
                <w:webHidden/>
              </w:rPr>
              <w:fldChar w:fldCharType="begin"/>
            </w:r>
            <w:r>
              <w:rPr>
                <w:noProof/>
                <w:webHidden/>
              </w:rPr>
              <w:instrText xml:space="preserve"> PAGEREF _Toc40674582 \h </w:instrText>
            </w:r>
            <w:r>
              <w:rPr>
                <w:noProof/>
                <w:webHidden/>
              </w:rPr>
            </w:r>
            <w:r>
              <w:rPr>
                <w:noProof/>
                <w:webHidden/>
              </w:rPr>
              <w:fldChar w:fldCharType="separate"/>
            </w:r>
            <w:r>
              <w:rPr>
                <w:noProof/>
                <w:webHidden/>
              </w:rPr>
              <w:t>17</w:t>
            </w:r>
            <w:r>
              <w:rPr>
                <w:noProof/>
                <w:webHidden/>
              </w:rPr>
              <w:fldChar w:fldCharType="end"/>
            </w:r>
          </w:hyperlink>
        </w:p>
        <w:p w14:paraId="5F05B15C" w14:textId="035FD1CE" w:rsidR="00485CC6" w:rsidRDefault="00485CC6">
          <w:pPr>
            <w:pStyle w:val="TOC1"/>
            <w:tabs>
              <w:tab w:val="right" w:leader="dot" w:pos="9638"/>
            </w:tabs>
            <w:rPr>
              <w:rFonts w:eastAsiaTheme="minorEastAsia" w:cstheme="minorBidi"/>
              <w:b w:val="0"/>
              <w:bCs w:val="0"/>
              <w:noProof/>
              <w:sz w:val="24"/>
              <w:szCs w:val="24"/>
            </w:rPr>
          </w:pPr>
          <w:hyperlink w:anchor="_Toc40674583" w:history="1">
            <w:r w:rsidRPr="00A867F8">
              <w:rPr>
                <w:rStyle w:val="Hyperlink"/>
                <w:noProof/>
              </w:rPr>
              <w:t>Chapter 4: Agents and Their Properties</w:t>
            </w:r>
            <w:r>
              <w:rPr>
                <w:noProof/>
                <w:webHidden/>
              </w:rPr>
              <w:tab/>
            </w:r>
            <w:r>
              <w:rPr>
                <w:noProof/>
                <w:webHidden/>
              </w:rPr>
              <w:fldChar w:fldCharType="begin"/>
            </w:r>
            <w:r>
              <w:rPr>
                <w:noProof/>
                <w:webHidden/>
              </w:rPr>
              <w:instrText xml:space="preserve"> PAGEREF _Toc40674583 \h </w:instrText>
            </w:r>
            <w:r>
              <w:rPr>
                <w:noProof/>
                <w:webHidden/>
              </w:rPr>
            </w:r>
            <w:r>
              <w:rPr>
                <w:noProof/>
                <w:webHidden/>
              </w:rPr>
              <w:fldChar w:fldCharType="separate"/>
            </w:r>
            <w:r>
              <w:rPr>
                <w:noProof/>
                <w:webHidden/>
              </w:rPr>
              <w:t>20</w:t>
            </w:r>
            <w:r>
              <w:rPr>
                <w:noProof/>
                <w:webHidden/>
              </w:rPr>
              <w:fldChar w:fldCharType="end"/>
            </w:r>
          </w:hyperlink>
        </w:p>
        <w:p w14:paraId="78720AA2" w14:textId="32139862" w:rsidR="00485CC6" w:rsidRDefault="00485CC6">
          <w:pPr>
            <w:pStyle w:val="TOC2"/>
            <w:tabs>
              <w:tab w:val="right" w:leader="dot" w:pos="9638"/>
            </w:tabs>
            <w:rPr>
              <w:rFonts w:eastAsiaTheme="minorEastAsia" w:cstheme="minorBidi"/>
              <w:i w:val="0"/>
              <w:iCs w:val="0"/>
              <w:noProof/>
              <w:sz w:val="24"/>
              <w:szCs w:val="24"/>
            </w:rPr>
          </w:pPr>
          <w:hyperlink w:anchor="_Toc40674584" w:history="1">
            <w:r w:rsidRPr="00A867F8">
              <w:rPr>
                <w:rStyle w:val="Hyperlink"/>
                <w:noProof/>
              </w:rPr>
              <w:t>Conditions</w:t>
            </w:r>
            <w:r>
              <w:rPr>
                <w:noProof/>
                <w:webHidden/>
              </w:rPr>
              <w:tab/>
            </w:r>
            <w:r>
              <w:rPr>
                <w:noProof/>
                <w:webHidden/>
              </w:rPr>
              <w:fldChar w:fldCharType="begin"/>
            </w:r>
            <w:r>
              <w:rPr>
                <w:noProof/>
                <w:webHidden/>
              </w:rPr>
              <w:instrText xml:space="preserve"> PAGEREF _Toc40674584 \h </w:instrText>
            </w:r>
            <w:r>
              <w:rPr>
                <w:noProof/>
                <w:webHidden/>
              </w:rPr>
            </w:r>
            <w:r>
              <w:rPr>
                <w:noProof/>
                <w:webHidden/>
              </w:rPr>
              <w:fldChar w:fldCharType="separate"/>
            </w:r>
            <w:r>
              <w:rPr>
                <w:noProof/>
                <w:webHidden/>
              </w:rPr>
              <w:t>20</w:t>
            </w:r>
            <w:r>
              <w:rPr>
                <w:noProof/>
                <w:webHidden/>
              </w:rPr>
              <w:fldChar w:fldCharType="end"/>
            </w:r>
          </w:hyperlink>
        </w:p>
        <w:p w14:paraId="4A0EDE7D" w14:textId="69CE281D" w:rsidR="00485CC6" w:rsidRDefault="00485CC6">
          <w:pPr>
            <w:pStyle w:val="TOC2"/>
            <w:tabs>
              <w:tab w:val="right" w:leader="dot" w:pos="9638"/>
            </w:tabs>
            <w:rPr>
              <w:rFonts w:eastAsiaTheme="minorEastAsia" w:cstheme="minorBidi"/>
              <w:i w:val="0"/>
              <w:iCs w:val="0"/>
              <w:noProof/>
              <w:sz w:val="24"/>
              <w:szCs w:val="24"/>
            </w:rPr>
          </w:pPr>
          <w:hyperlink w:anchor="_Toc40674585" w:history="1">
            <w:r w:rsidRPr="00A867F8">
              <w:rPr>
                <w:rStyle w:val="Hyperlink"/>
                <w:rFonts w:cstheme="minorHAnsi"/>
                <w:noProof/>
              </w:rPr>
              <w:t>States</w:t>
            </w:r>
            <w:r>
              <w:rPr>
                <w:noProof/>
                <w:webHidden/>
              </w:rPr>
              <w:tab/>
            </w:r>
            <w:r>
              <w:rPr>
                <w:noProof/>
                <w:webHidden/>
              </w:rPr>
              <w:fldChar w:fldCharType="begin"/>
            </w:r>
            <w:r>
              <w:rPr>
                <w:noProof/>
                <w:webHidden/>
              </w:rPr>
              <w:instrText xml:space="preserve"> PAGEREF _Toc40674585 \h </w:instrText>
            </w:r>
            <w:r>
              <w:rPr>
                <w:noProof/>
                <w:webHidden/>
              </w:rPr>
            </w:r>
            <w:r>
              <w:rPr>
                <w:noProof/>
                <w:webHidden/>
              </w:rPr>
              <w:fldChar w:fldCharType="separate"/>
            </w:r>
            <w:r>
              <w:rPr>
                <w:noProof/>
                <w:webHidden/>
              </w:rPr>
              <w:t>21</w:t>
            </w:r>
            <w:r>
              <w:rPr>
                <w:noProof/>
                <w:webHidden/>
              </w:rPr>
              <w:fldChar w:fldCharType="end"/>
            </w:r>
          </w:hyperlink>
        </w:p>
        <w:p w14:paraId="377A4225" w14:textId="1ED06159" w:rsidR="00485CC6" w:rsidRDefault="00485CC6">
          <w:pPr>
            <w:pStyle w:val="TOC2"/>
            <w:tabs>
              <w:tab w:val="right" w:leader="dot" w:pos="9638"/>
            </w:tabs>
            <w:rPr>
              <w:rFonts w:eastAsiaTheme="minorEastAsia" w:cstheme="minorBidi"/>
              <w:i w:val="0"/>
              <w:iCs w:val="0"/>
              <w:noProof/>
              <w:sz w:val="24"/>
              <w:szCs w:val="24"/>
            </w:rPr>
          </w:pPr>
          <w:hyperlink w:anchor="_Toc40674586" w:history="1">
            <w:r w:rsidRPr="00A867F8">
              <w:rPr>
                <w:rStyle w:val="Hyperlink"/>
                <w:noProof/>
              </w:rPr>
              <w:t>Meta-Agents</w:t>
            </w:r>
            <w:r>
              <w:rPr>
                <w:noProof/>
                <w:webHidden/>
              </w:rPr>
              <w:tab/>
            </w:r>
            <w:r>
              <w:rPr>
                <w:noProof/>
                <w:webHidden/>
              </w:rPr>
              <w:fldChar w:fldCharType="begin"/>
            </w:r>
            <w:r>
              <w:rPr>
                <w:noProof/>
                <w:webHidden/>
              </w:rPr>
              <w:instrText xml:space="preserve"> PAGEREF _Toc40674586 \h </w:instrText>
            </w:r>
            <w:r>
              <w:rPr>
                <w:noProof/>
                <w:webHidden/>
              </w:rPr>
            </w:r>
            <w:r>
              <w:rPr>
                <w:noProof/>
                <w:webHidden/>
              </w:rPr>
              <w:fldChar w:fldCharType="separate"/>
            </w:r>
            <w:r>
              <w:rPr>
                <w:noProof/>
                <w:webHidden/>
              </w:rPr>
              <w:t>21</w:t>
            </w:r>
            <w:r>
              <w:rPr>
                <w:noProof/>
                <w:webHidden/>
              </w:rPr>
              <w:fldChar w:fldCharType="end"/>
            </w:r>
          </w:hyperlink>
        </w:p>
        <w:p w14:paraId="68484C06" w14:textId="1A595E79" w:rsidR="00485CC6" w:rsidRDefault="00485CC6">
          <w:pPr>
            <w:pStyle w:val="TOC3"/>
            <w:tabs>
              <w:tab w:val="right" w:leader="dot" w:pos="9638"/>
            </w:tabs>
            <w:rPr>
              <w:rFonts w:eastAsiaTheme="minorEastAsia" w:cstheme="minorBidi"/>
              <w:noProof/>
              <w:sz w:val="24"/>
              <w:szCs w:val="24"/>
            </w:rPr>
          </w:pPr>
          <w:hyperlink w:anchor="_Toc40674587" w:history="1">
            <w:r w:rsidRPr="00A867F8">
              <w:rPr>
                <w:rStyle w:val="Hyperlink"/>
                <w:rFonts w:eastAsiaTheme="minorHAnsi"/>
                <w:noProof/>
              </w:rPr>
              <w:t>The Import Agent</w:t>
            </w:r>
            <w:r>
              <w:rPr>
                <w:noProof/>
                <w:webHidden/>
              </w:rPr>
              <w:tab/>
            </w:r>
            <w:r>
              <w:rPr>
                <w:noProof/>
                <w:webHidden/>
              </w:rPr>
              <w:fldChar w:fldCharType="begin"/>
            </w:r>
            <w:r>
              <w:rPr>
                <w:noProof/>
                <w:webHidden/>
              </w:rPr>
              <w:instrText xml:space="preserve"> PAGEREF _Toc40674587 \h </w:instrText>
            </w:r>
            <w:r>
              <w:rPr>
                <w:noProof/>
                <w:webHidden/>
              </w:rPr>
            </w:r>
            <w:r>
              <w:rPr>
                <w:noProof/>
                <w:webHidden/>
              </w:rPr>
              <w:fldChar w:fldCharType="separate"/>
            </w:r>
            <w:r>
              <w:rPr>
                <w:noProof/>
                <w:webHidden/>
              </w:rPr>
              <w:t>21</w:t>
            </w:r>
            <w:r>
              <w:rPr>
                <w:noProof/>
                <w:webHidden/>
              </w:rPr>
              <w:fldChar w:fldCharType="end"/>
            </w:r>
          </w:hyperlink>
        </w:p>
        <w:p w14:paraId="38996011" w14:textId="44E0D7DD" w:rsidR="00485CC6" w:rsidRDefault="00485CC6">
          <w:pPr>
            <w:pStyle w:val="TOC3"/>
            <w:tabs>
              <w:tab w:val="right" w:leader="dot" w:pos="9638"/>
            </w:tabs>
            <w:rPr>
              <w:rFonts w:eastAsiaTheme="minorEastAsia" w:cstheme="minorBidi"/>
              <w:noProof/>
              <w:sz w:val="24"/>
              <w:szCs w:val="24"/>
            </w:rPr>
          </w:pPr>
          <w:hyperlink w:anchor="_Toc40674588" w:history="1">
            <w:r w:rsidRPr="00A867F8">
              <w:rPr>
                <w:rStyle w:val="Hyperlink"/>
                <w:rFonts w:eastAsiaTheme="minorHAnsi"/>
                <w:noProof/>
              </w:rPr>
              <w:t>Administrators</w:t>
            </w:r>
            <w:r>
              <w:rPr>
                <w:noProof/>
                <w:webHidden/>
              </w:rPr>
              <w:tab/>
            </w:r>
            <w:r>
              <w:rPr>
                <w:noProof/>
                <w:webHidden/>
              </w:rPr>
              <w:fldChar w:fldCharType="begin"/>
            </w:r>
            <w:r>
              <w:rPr>
                <w:noProof/>
                <w:webHidden/>
              </w:rPr>
              <w:instrText xml:space="preserve"> PAGEREF _Toc40674588 \h </w:instrText>
            </w:r>
            <w:r>
              <w:rPr>
                <w:noProof/>
                <w:webHidden/>
              </w:rPr>
            </w:r>
            <w:r>
              <w:rPr>
                <w:noProof/>
                <w:webHidden/>
              </w:rPr>
              <w:fldChar w:fldCharType="separate"/>
            </w:r>
            <w:r>
              <w:rPr>
                <w:noProof/>
                <w:webHidden/>
              </w:rPr>
              <w:t>22</w:t>
            </w:r>
            <w:r>
              <w:rPr>
                <w:noProof/>
                <w:webHidden/>
              </w:rPr>
              <w:fldChar w:fldCharType="end"/>
            </w:r>
          </w:hyperlink>
        </w:p>
        <w:p w14:paraId="6F073681" w14:textId="68B5F640" w:rsidR="00485CC6" w:rsidRDefault="00485CC6">
          <w:pPr>
            <w:pStyle w:val="TOC3"/>
            <w:tabs>
              <w:tab w:val="right" w:leader="dot" w:pos="9638"/>
            </w:tabs>
            <w:rPr>
              <w:rFonts w:eastAsiaTheme="minorEastAsia" w:cstheme="minorBidi"/>
              <w:noProof/>
              <w:sz w:val="24"/>
              <w:szCs w:val="24"/>
            </w:rPr>
          </w:pPr>
          <w:hyperlink w:anchor="_Toc40674589" w:history="1">
            <w:r w:rsidRPr="00A867F8">
              <w:rPr>
                <w:rStyle w:val="Hyperlink"/>
                <w:noProof/>
              </w:rPr>
              <w:t>Meta-Agents and State Spaces</w:t>
            </w:r>
            <w:r>
              <w:rPr>
                <w:noProof/>
                <w:webHidden/>
              </w:rPr>
              <w:tab/>
            </w:r>
            <w:r>
              <w:rPr>
                <w:noProof/>
                <w:webHidden/>
              </w:rPr>
              <w:fldChar w:fldCharType="begin"/>
            </w:r>
            <w:r>
              <w:rPr>
                <w:noProof/>
                <w:webHidden/>
              </w:rPr>
              <w:instrText xml:space="preserve"> PAGEREF _Toc40674589 \h </w:instrText>
            </w:r>
            <w:r>
              <w:rPr>
                <w:noProof/>
                <w:webHidden/>
              </w:rPr>
            </w:r>
            <w:r>
              <w:rPr>
                <w:noProof/>
                <w:webHidden/>
              </w:rPr>
              <w:fldChar w:fldCharType="separate"/>
            </w:r>
            <w:r>
              <w:rPr>
                <w:noProof/>
                <w:webHidden/>
              </w:rPr>
              <w:t>23</w:t>
            </w:r>
            <w:r>
              <w:rPr>
                <w:noProof/>
                <w:webHidden/>
              </w:rPr>
              <w:fldChar w:fldCharType="end"/>
            </w:r>
          </w:hyperlink>
        </w:p>
        <w:p w14:paraId="02C2D3E6" w14:textId="0CACAAB1" w:rsidR="00485CC6" w:rsidRDefault="00485CC6">
          <w:pPr>
            <w:pStyle w:val="TOC2"/>
            <w:tabs>
              <w:tab w:val="right" w:leader="dot" w:pos="9638"/>
            </w:tabs>
            <w:rPr>
              <w:rFonts w:eastAsiaTheme="minorEastAsia" w:cstheme="minorBidi"/>
              <w:i w:val="0"/>
              <w:iCs w:val="0"/>
              <w:noProof/>
              <w:sz w:val="24"/>
              <w:szCs w:val="24"/>
            </w:rPr>
          </w:pPr>
          <w:hyperlink w:anchor="_Toc40674590" w:history="1">
            <w:r w:rsidRPr="00A867F8">
              <w:rPr>
                <w:rStyle w:val="Hyperlink"/>
                <w:noProof/>
              </w:rPr>
              <w:t>Variables</w:t>
            </w:r>
            <w:r>
              <w:rPr>
                <w:noProof/>
                <w:webHidden/>
              </w:rPr>
              <w:tab/>
            </w:r>
            <w:r>
              <w:rPr>
                <w:noProof/>
                <w:webHidden/>
              </w:rPr>
              <w:fldChar w:fldCharType="begin"/>
            </w:r>
            <w:r>
              <w:rPr>
                <w:noProof/>
                <w:webHidden/>
              </w:rPr>
              <w:instrText xml:space="preserve"> PAGEREF _Toc40674590 \h </w:instrText>
            </w:r>
            <w:r>
              <w:rPr>
                <w:noProof/>
                <w:webHidden/>
              </w:rPr>
            </w:r>
            <w:r>
              <w:rPr>
                <w:noProof/>
                <w:webHidden/>
              </w:rPr>
              <w:fldChar w:fldCharType="separate"/>
            </w:r>
            <w:r>
              <w:rPr>
                <w:noProof/>
                <w:webHidden/>
              </w:rPr>
              <w:t>23</w:t>
            </w:r>
            <w:r>
              <w:rPr>
                <w:noProof/>
                <w:webHidden/>
              </w:rPr>
              <w:fldChar w:fldCharType="end"/>
            </w:r>
          </w:hyperlink>
        </w:p>
        <w:p w14:paraId="0747DABA" w14:textId="0F6E5A99" w:rsidR="00485CC6" w:rsidRDefault="00485CC6">
          <w:pPr>
            <w:pStyle w:val="TOC3"/>
            <w:tabs>
              <w:tab w:val="right" w:leader="dot" w:pos="9638"/>
            </w:tabs>
            <w:rPr>
              <w:rFonts w:eastAsiaTheme="minorEastAsia" w:cstheme="minorBidi"/>
              <w:noProof/>
              <w:sz w:val="24"/>
              <w:szCs w:val="24"/>
            </w:rPr>
          </w:pPr>
          <w:hyperlink w:anchor="_Toc40674591" w:history="1">
            <w:r w:rsidRPr="00A867F8">
              <w:rPr>
                <w:rStyle w:val="Hyperlink"/>
                <w:noProof/>
              </w:rPr>
              <w:t>Global Variables</w:t>
            </w:r>
            <w:r>
              <w:rPr>
                <w:noProof/>
                <w:webHidden/>
              </w:rPr>
              <w:tab/>
            </w:r>
            <w:r>
              <w:rPr>
                <w:noProof/>
                <w:webHidden/>
              </w:rPr>
              <w:fldChar w:fldCharType="begin"/>
            </w:r>
            <w:r>
              <w:rPr>
                <w:noProof/>
                <w:webHidden/>
              </w:rPr>
              <w:instrText xml:space="preserve"> PAGEREF _Toc40674591 \h </w:instrText>
            </w:r>
            <w:r>
              <w:rPr>
                <w:noProof/>
                <w:webHidden/>
              </w:rPr>
            </w:r>
            <w:r>
              <w:rPr>
                <w:noProof/>
                <w:webHidden/>
              </w:rPr>
              <w:fldChar w:fldCharType="separate"/>
            </w:r>
            <w:r>
              <w:rPr>
                <w:noProof/>
                <w:webHidden/>
              </w:rPr>
              <w:t>23</w:t>
            </w:r>
            <w:r>
              <w:rPr>
                <w:noProof/>
                <w:webHidden/>
              </w:rPr>
              <w:fldChar w:fldCharType="end"/>
            </w:r>
          </w:hyperlink>
        </w:p>
        <w:p w14:paraId="6A9EBF94" w14:textId="4CBEEA9D" w:rsidR="00485CC6" w:rsidRDefault="00485CC6">
          <w:pPr>
            <w:pStyle w:val="TOC3"/>
            <w:tabs>
              <w:tab w:val="right" w:leader="dot" w:pos="9638"/>
            </w:tabs>
            <w:rPr>
              <w:rFonts w:eastAsiaTheme="minorEastAsia" w:cstheme="minorBidi"/>
              <w:noProof/>
              <w:sz w:val="24"/>
              <w:szCs w:val="24"/>
            </w:rPr>
          </w:pPr>
          <w:hyperlink w:anchor="_Toc40674592" w:history="1">
            <w:r w:rsidRPr="00A867F8">
              <w:rPr>
                <w:rStyle w:val="Hyperlink"/>
                <w:noProof/>
              </w:rPr>
              <w:t>Personal Variables</w:t>
            </w:r>
            <w:r>
              <w:rPr>
                <w:noProof/>
                <w:webHidden/>
              </w:rPr>
              <w:tab/>
            </w:r>
            <w:r>
              <w:rPr>
                <w:noProof/>
                <w:webHidden/>
              </w:rPr>
              <w:fldChar w:fldCharType="begin"/>
            </w:r>
            <w:r>
              <w:rPr>
                <w:noProof/>
                <w:webHidden/>
              </w:rPr>
              <w:instrText xml:space="preserve"> PAGEREF _Toc40674592 \h </w:instrText>
            </w:r>
            <w:r>
              <w:rPr>
                <w:noProof/>
                <w:webHidden/>
              </w:rPr>
            </w:r>
            <w:r>
              <w:rPr>
                <w:noProof/>
                <w:webHidden/>
              </w:rPr>
              <w:fldChar w:fldCharType="separate"/>
            </w:r>
            <w:r>
              <w:rPr>
                <w:noProof/>
                <w:webHidden/>
              </w:rPr>
              <w:t>23</w:t>
            </w:r>
            <w:r>
              <w:rPr>
                <w:noProof/>
                <w:webHidden/>
              </w:rPr>
              <w:fldChar w:fldCharType="end"/>
            </w:r>
          </w:hyperlink>
        </w:p>
        <w:p w14:paraId="67286F77" w14:textId="7A807953" w:rsidR="00485CC6" w:rsidRDefault="00485CC6">
          <w:pPr>
            <w:pStyle w:val="TOC3"/>
            <w:tabs>
              <w:tab w:val="right" w:leader="dot" w:pos="9638"/>
            </w:tabs>
            <w:rPr>
              <w:rFonts w:eastAsiaTheme="minorEastAsia" w:cstheme="minorBidi"/>
              <w:noProof/>
              <w:sz w:val="24"/>
              <w:szCs w:val="24"/>
            </w:rPr>
          </w:pPr>
          <w:hyperlink w:anchor="_Toc40674593" w:history="1">
            <w:r w:rsidRPr="00A867F8">
              <w:rPr>
                <w:rStyle w:val="Hyperlink"/>
                <w:noProof/>
              </w:rPr>
              <w:t>Initializing Variables</w:t>
            </w:r>
            <w:r>
              <w:rPr>
                <w:noProof/>
                <w:webHidden/>
              </w:rPr>
              <w:tab/>
            </w:r>
            <w:r>
              <w:rPr>
                <w:noProof/>
                <w:webHidden/>
              </w:rPr>
              <w:fldChar w:fldCharType="begin"/>
            </w:r>
            <w:r>
              <w:rPr>
                <w:noProof/>
                <w:webHidden/>
              </w:rPr>
              <w:instrText xml:space="preserve"> PAGEREF _Toc40674593 \h </w:instrText>
            </w:r>
            <w:r>
              <w:rPr>
                <w:noProof/>
                <w:webHidden/>
              </w:rPr>
            </w:r>
            <w:r>
              <w:rPr>
                <w:noProof/>
                <w:webHidden/>
              </w:rPr>
              <w:fldChar w:fldCharType="separate"/>
            </w:r>
            <w:r>
              <w:rPr>
                <w:noProof/>
                <w:webHidden/>
              </w:rPr>
              <w:t>24</w:t>
            </w:r>
            <w:r>
              <w:rPr>
                <w:noProof/>
                <w:webHidden/>
              </w:rPr>
              <w:fldChar w:fldCharType="end"/>
            </w:r>
          </w:hyperlink>
        </w:p>
        <w:p w14:paraId="15490991" w14:textId="44D6CE93" w:rsidR="00485CC6" w:rsidRDefault="00485CC6">
          <w:pPr>
            <w:pStyle w:val="TOC2"/>
            <w:tabs>
              <w:tab w:val="right" w:leader="dot" w:pos="9638"/>
            </w:tabs>
            <w:rPr>
              <w:rFonts w:eastAsiaTheme="minorEastAsia" w:cstheme="minorBidi"/>
              <w:i w:val="0"/>
              <w:iCs w:val="0"/>
              <w:noProof/>
              <w:sz w:val="24"/>
              <w:szCs w:val="24"/>
            </w:rPr>
          </w:pPr>
          <w:hyperlink w:anchor="_Toc40674594" w:history="1">
            <w:r w:rsidRPr="00A867F8">
              <w:rPr>
                <w:rStyle w:val="Hyperlink"/>
                <w:noProof/>
              </w:rPr>
              <w:t>Factors</w:t>
            </w:r>
            <w:r>
              <w:rPr>
                <w:noProof/>
                <w:webHidden/>
              </w:rPr>
              <w:tab/>
            </w:r>
            <w:r>
              <w:rPr>
                <w:noProof/>
                <w:webHidden/>
              </w:rPr>
              <w:fldChar w:fldCharType="begin"/>
            </w:r>
            <w:r>
              <w:rPr>
                <w:noProof/>
                <w:webHidden/>
              </w:rPr>
              <w:instrText xml:space="preserve"> PAGEREF _Toc40674594 \h </w:instrText>
            </w:r>
            <w:r>
              <w:rPr>
                <w:noProof/>
                <w:webHidden/>
              </w:rPr>
            </w:r>
            <w:r>
              <w:rPr>
                <w:noProof/>
                <w:webHidden/>
              </w:rPr>
              <w:fldChar w:fldCharType="separate"/>
            </w:r>
            <w:r>
              <w:rPr>
                <w:noProof/>
                <w:webHidden/>
              </w:rPr>
              <w:t>25</w:t>
            </w:r>
            <w:r>
              <w:rPr>
                <w:noProof/>
                <w:webHidden/>
              </w:rPr>
              <w:fldChar w:fldCharType="end"/>
            </w:r>
          </w:hyperlink>
        </w:p>
        <w:p w14:paraId="2E00B148" w14:textId="2B0E6D12" w:rsidR="00485CC6" w:rsidRDefault="00485CC6">
          <w:pPr>
            <w:pStyle w:val="TOC3"/>
            <w:tabs>
              <w:tab w:val="right" w:leader="dot" w:pos="9638"/>
            </w:tabs>
            <w:rPr>
              <w:rFonts w:eastAsiaTheme="minorEastAsia" w:cstheme="minorBidi"/>
              <w:noProof/>
              <w:sz w:val="24"/>
              <w:szCs w:val="24"/>
            </w:rPr>
          </w:pPr>
          <w:hyperlink w:anchor="_Toc40674595" w:history="1">
            <w:r w:rsidRPr="00A867F8">
              <w:rPr>
                <w:rStyle w:val="Hyperlink"/>
                <w:rFonts w:eastAsiaTheme="minorHAnsi"/>
                <w:noProof/>
              </w:rPr>
              <w:t>Factors based on the simulation run</w:t>
            </w:r>
            <w:r>
              <w:rPr>
                <w:noProof/>
                <w:webHidden/>
              </w:rPr>
              <w:tab/>
            </w:r>
            <w:r>
              <w:rPr>
                <w:noProof/>
                <w:webHidden/>
              </w:rPr>
              <w:fldChar w:fldCharType="begin"/>
            </w:r>
            <w:r>
              <w:rPr>
                <w:noProof/>
                <w:webHidden/>
              </w:rPr>
              <w:instrText xml:space="preserve"> PAGEREF _Toc40674595 \h </w:instrText>
            </w:r>
            <w:r>
              <w:rPr>
                <w:noProof/>
                <w:webHidden/>
              </w:rPr>
            </w:r>
            <w:r>
              <w:rPr>
                <w:noProof/>
                <w:webHidden/>
              </w:rPr>
              <w:fldChar w:fldCharType="separate"/>
            </w:r>
            <w:r>
              <w:rPr>
                <w:noProof/>
                <w:webHidden/>
              </w:rPr>
              <w:t>25</w:t>
            </w:r>
            <w:r>
              <w:rPr>
                <w:noProof/>
                <w:webHidden/>
              </w:rPr>
              <w:fldChar w:fldCharType="end"/>
            </w:r>
          </w:hyperlink>
        </w:p>
        <w:p w14:paraId="6B9DD412" w14:textId="0F09EF6A" w:rsidR="00485CC6" w:rsidRDefault="00485CC6">
          <w:pPr>
            <w:pStyle w:val="TOC3"/>
            <w:tabs>
              <w:tab w:val="right" w:leader="dot" w:pos="9638"/>
            </w:tabs>
            <w:rPr>
              <w:rFonts w:eastAsiaTheme="minorEastAsia" w:cstheme="minorBidi"/>
              <w:noProof/>
              <w:sz w:val="24"/>
              <w:szCs w:val="24"/>
            </w:rPr>
          </w:pPr>
          <w:hyperlink w:anchor="_Toc40674596" w:history="1">
            <w:r w:rsidRPr="00A867F8">
              <w:rPr>
                <w:rStyle w:val="Hyperlink"/>
                <w:rFonts w:eastAsiaTheme="minorHAnsi"/>
                <w:noProof/>
              </w:rPr>
              <w:t>Factors based on time and dates</w:t>
            </w:r>
            <w:r>
              <w:rPr>
                <w:noProof/>
                <w:webHidden/>
              </w:rPr>
              <w:tab/>
            </w:r>
            <w:r>
              <w:rPr>
                <w:noProof/>
                <w:webHidden/>
              </w:rPr>
              <w:fldChar w:fldCharType="begin"/>
            </w:r>
            <w:r>
              <w:rPr>
                <w:noProof/>
                <w:webHidden/>
              </w:rPr>
              <w:instrText xml:space="preserve"> PAGEREF _Toc40674596 \h </w:instrText>
            </w:r>
            <w:r>
              <w:rPr>
                <w:noProof/>
                <w:webHidden/>
              </w:rPr>
            </w:r>
            <w:r>
              <w:rPr>
                <w:noProof/>
                <w:webHidden/>
              </w:rPr>
              <w:fldChar w:fldCharType="separate"/>
            </w:r>
            <w:r>
              <w:rPr>
                <w:noProof/>
                <w:webHidden/>
              </w:rPr>
              <w:t>25</w:t>
            </w:r>
            <w:r>
              <w:rPr>
                <w:noProof/>
                <w:webHidden/>
              </w:rPr>
              <w:fldChar w:fldCharType="end"/>
            </w:r>
          </w:hyperlink>
        </w:p>
        <w:p w14:paraId="20DDAA3B" w14:textId="7C727D9C" w:rsidR="00485CC6" w:rsidRDefault="00485CC6">
          <w:pPr>
            <w:pStyle w:val="TOC3"/>
            <w:tabs>
              <w:tab w:val="right" w:leader="dot" w:pos="9638"/>
            </w:tabs>
            <w:rPr>
              <w:rFonts w:eastAsiaTheme="minorEastAsia" w:cstheme="minorBidi"/>
              <w:noProof/>
              <w:sz w:val="24"/>
              <w:szCs w:val="24"/>
            </w:rPr>
          </w:pPr>
          <w:hyperlink w:anchor="_Toc40674597" w:history="1">
            <w:r w:rsidRPr="00A867F8">
              <w:rPr>
                <w:rStyle w:val="Hyperlink"/>
                <w:rFonts w:eastAsiaTheme="minorHAnsi"/>
                <w:noProof/>
              </w:rPr>
              <w:t>Factors based on the agent's demographics</w:t>
            </w:r>
            <w:r>
              <w:rPr>
                <w:noProof/>
                <w:webHidden/>
              </w:rPr>
              <w:tab/>
            </w:r>
            <w:r>
              <w:rPr>
                <w:noProof/>
                <w:webHidden/>
              </w:rPr>
              <w:fldChar w:fldCharType="begin"/>
            </w:r>
            <w:r>
              <w:rPr>
                <w:noProof/>
                <w:webHidden/>
              </w:rPr>
              <w:instrText xml:space="preserve"> PAGEREF _Toc40674597 \h </w:instrText>
            </w:r>
            <w:r>
              <w:rPr>
                <w:noProof/>
                <w:webHidden/>
              </w:rPr>
            </w:r>
            <w:r>
              <w:rPr>
                <w:noProof/>
                <w:webHidden/>
              </w:rPr>
              <w:fldChar w:fldCharType="separate"/>
            </w:r>
            <w:r>
              <w:rPr>
                <w:noProof/>
                <w:webHidden/>
              </w:rPr>
              <w:t>26</w:t>
            </w:r>
            <w:r>
              <w:rPr>
                <w:noProof/>
                <w:webHidden/>
              </w:rPr>
              <w:fldChar w:fldCharType="end"/>
            </w:r>
          </w:hyperlink>
        </w:p>
        <w:p w14:paraId="72D85E4A" w14:textId="476190B8" w:rsidR="00485CC6" w:rsidRDefault="00485CC6">
          <w:pPr>
            <w:pStyle w:val="TOC3"/>
            <w:tabs>
              <w:tab w:val="right" w:leader="dot" w:pos="9638"/>
            </w:tabs>
            <w:rPr>
              <w:rFonts w:eastAsiaTheme="minorEastAsia" w:cstheme="minorBidi"/>
              <w:noProof/>
              <w:sz w:val="24"/>
              <w:szCs w:val="24"/>
            </w:rPr>
          </w:pPr>
          <w:hyperlink w:anchor="_Toc40674598" w:history="1">
            <w:r w:rsidRPr="00A867F8">
              <w:rPr>
                <w:rStyle w:val="Hyperlink"/>
                <w:rFonts w:eastAsiaTheme="minorHAnsi"/>
                <w:noProof/>
              </w:rPr>
              <w:t>Factors based on agent's own state</w:t>
            </w:r>
            <w:r>
              <w:rPr>
                <w:noProof/>
                <w:webHidden/>
              </w:rPr>
              <w:tab/>
            </w:r>
            <w:r>
              <w:rPr>
                <w:noProof/>
                <w:webHidden/>
              </w:rPr>
              <w:fldChar w:fldCharType="begin"/>
            </w:r>
            <w:r>
              <w:rPr>
                <w:noProof/>
                <w:webHidden/>
              </w:rPr>
              <w:instrText xml:space="preserve"> PAGEREF _Toc40674598 \h </w:instrText>
            </w:r>
            <w:r>
              <w:rPr>
                <w:noProof/>
                <w:webHidden/>
              </w:rPr>
            </w:r>
            <w:r>
              <w:rPr>
                <w:noProof/>
                <w:webHidden/>
              </w:rPr>
              <w:fldChar w:fldCharType="separate"/>
            </w:r>
            <w:r>
              <w:rPr>
                <w:noProof/>
                <w:webHidden/>
              </w:rPr>
              <w:t>26</w:t>
            </w:r>
            <w:r>
              <w:rPr>
                <w:noProof/>
                <w:webHidden/>
              </w:rPr>
              <w:fldChar w:fldCharType="end"/>
            </w:r>
          </w:hyperlink>
        </w:p>
        <w:p w14:paraId="71A63A4F" w14:textId="2C69B6A2" w:rsidR="00485CC6" w:rsidRDefault="00485CC6">
          <w:pPr>
            <w:pStyle w:val="TOC3"/>
            <w:tabs>
              <w:tab w:val="right" w:leader="dot" w:pos="9638"/>
            </w:tabs>
            <w:rPr>
              <w:rFonts w:eastAsiaTheme="minorEastAsia" w:cstheme="minorBidi"/>
              <w:noProof/>
              <w:sz w:val="24"/>
              <w:szCs w:val="24"/>
            </w:rPr>
          </w:pPr>
          <w:hyperlink w:anchor="_Toc40674599" w:history="1">
            <w:r w:rsidRPr="00A867F8">
              <w:rPr>
                <w:rStyle w:val="Hyperlink"/>
                <w:rFonts w:eastAsiaTheme="minorHAnsi"/>
                <w:noProof/>
              </w:rPr>
              <w:t>Factors based on other agents</w:t>
            </w:r>
            <w:r>
              <w:rPr>
                <w:noProof/>
                <w:webHidden/>
              </w:rPr>
              <w:tab/>
            </w:r>
            <w:r>
              <w:rPr>
                <w:noProof/>
                <w:webHidden/>
              </w:rPr>
              <w:fldChar w:fldCharType="begin"/>
            </w:r>
            <w:r>
              <w:rPr>
                <w:noProof/>
                <w:webHidden/>
              </w:rPr>
              <w:instrText xml:space="preserve"> PAGEREF _Toc40674599 \h </w:instrText>
            </w:r>
            <w:r>
              <w:rPr>
                <w:noProof/>
                <w:webHidden/>
              </w:rPr>
            </w:r>
            <w:r>
              <w:rPr>
                <w:noProof/>
                <w:webHidden/>
              </w:rPr>
              <w:fldChar w:fldCharType="separate"/>
            </w:r>
            <w:r>
              <w:rPr>
                <w:noProof/>
                <w:webHidden/>
              </w:rPr>
              <w:t>26</w:t>
            </w:r>
            <w:r>
              <w:rPr>
                <w:noProof/>
                <w:webHidden/>
              </w:rPr>
              <w:fldChar w:fldCharType="end"/>
            </w:r>
          </w:hyperlink>
        </w:p>
        <w:p w14:paraId="1117EB9A" w14:textId="560462D9" w:rsidR="00485CC6" w:rsidRDefault="00485CC6">
          <w:pPr>
            <w:pStyle w:val="TOC3"/>
            <w:tabs>
              <w:tab w:val="right" w:leader="dot" w:pos="9638"/>
            </w:tabs>
            <w:rPr>
              <w:rFonts w:eastAsiaTheme="minorEastAsia" w:cstheme="minorBidi"/>
              <w:noProof/>
              <w:sz w:val="24"/>
              <w:szCs w:val="24"/>
            </w:rPr>
          </w:pPr>
          <w:hyperlink w:anchor="_Toc40674600" w:history="1">
            <w:r w:rsidRPr="00A867F8">
              <w:rPr>
                <w:rStyle w:val="Hyperlink"/>
                <w:rFonts w:eastAsiaTheme="minorHAnsi"/>
                <w:noProof/>
              </w:rPr>
              <w:t>Factors based on the agent's groups</w:t>
            </w:r>
            <w:r>
              <w:rPr>
                <w:noProof/>
                <w:webHidden/>
              </w:rPr>
              <w:tab/>
            </w:r>
            <w:r>
              <w:rPr>
                <w:noProof/>
                <w:webHidden/>
              </w:rPr>
              <w:fldChar w:fldCharType="begin"/>
            </w:r>
            <w:r>
              <w:rPr>
                <w:noProof/>
                <w:webHidden/>
              </w:rPr>
              <w:instrText xml:space="preserve"> PAGEREF _Toc40674600 \h </w:instrText>
            </w:r>
            <w:r>
              <w:rPr>
                <w:noProof/>
                <w:webHidden/>
              </w:rPr>
            </w:r>
            <w:r>
              <w:rPr>
                <w:noProof/>
                <w:webHidden/>
              </w:rPr>
              <w:fldChar w:fldCharType="separate"/>
            </w:r>
            <w:r>
              <w:rPr>
                <w:noProof/>
                <w:webHidden/>
              </w:rPr>
              <w:t>26</w:t>
            </w:r>
            <w:r>
              <w:rPr>
                <w:noProof/>
                <w:webHidden/>
              </w:rPr>
              <w:fldChar w:fldCharType="end"/>
            </w:r>
          </w:hyperlink>
        </w:p>
        <w:p w14:paraId="5DB63302" w14:textId="5B569AC0" w:rsidR="00485CC6" w:rsidRDefault="00485CC6">
          <w:pPr>
            <w:pStyle w:val="TOC3"/>
            <w:tabs>
              <w:tab w:val="right" w:leader="dot" w:pos="9638"/>
            </w:tabs>
            <w:rPr>
              <w:rFonts w:eastAsiaTheme="minorEastAsia" w:cstheme="minorBidi"/>
              <w:noProof/>
              <w:sz w:val="24"/>
              <w:szCs w:val="24"/>
            </w:rPr>
          </w:pPr>
          <w:hyperlink w:anchor="_Toc40674601" w:history="1">
            <w:r w:rsidRPr="00A867F8">
              <w:rPr>
                <w:rStyle w:val="Hyperlink"/>
                <w:rFonts w:eastAsiaTheme="minorHAnsi"/>
                <w:noProof/>
              </w:rPr>
              <w:t>Factors based on the agent's networks</w:t>
            </w:r>
            <w:r>
              <w:rPr>
                <w:noProof/>
                <w:webHidden/>
              </w:rPr>
              <w:tab/>
            </w:r>
            <w:r>
              <w:rPr>
                <w:noProof/>
                <w:webHidden/>
              </w:rPr>
              <w:fldChar w:fldCharType="begin"/>
            </w:r>
            <w:r>
              <w:rPr>
                <w:noProof/>
                <w:webHidden/>
              </w:rPr>
              <w:instrText xml:space="preserve"> PAGEREF _Toc40674601 \h </w:instrText>
            </w:r>
            <w:r>
              <w:rPr>
                <w:noProof/>
                <w:webHidden/>
              </w:rPr>
            </w:r>
            <w:r>
              <w:rPr>
                <w:noProof/>
                <w:webHidden/>
              </w:rPr>
              <w:fldChar w:fldCharType="separate"/>
            </w:r>
            <w:r>
              <w:rPr>
                <w:noProof/>
                <w:webHidden/>
              </w:rPr>
              <w:t>27</w:t>
            </w:r>
            <w:r>
              <w:rPr>
                <w:noProof/>
                <w:webHidden/>
              </w:rPr>
              <w:fldChar w:fldCharType="end"/>
            </w:r>
          </w:hyperlink>
        </w:p>
        <w:p w14:paraId="31CFB92E" w14:textId="40184934" w:rsidR="00485CC6" w:rsidRDefault="00485CC6">
          <w:pPr>
            <w:pStyle w:val="TOC2"/>
            <w:tabs>
              <w:tab w:val="right" w:leader="dot" w:pos="9638"/>
            </w:tabs>
            <w:rPr>
              <w:rFonts w:eastAsiaTheme="minorEastAsia" w:cstheme="minorBidi"/>
              <w:i w:val="0"/>
              <w:iCs w:val="0"/>
              <w:noProof/>
              <w:sz w:val="24"/>
              <w:szCs w:val="24"/>
            </w:rPr>
          </w:pPr>
          <w:hyperlink w:anchor="_Toc40674602" w:history="1">
            <w:r w:rsidRPr="00A867F8">
              <w:rPr>
                <w:rStyle w:val="Hyperlink"/>
                <w:rFonts w:eastAsiaTheme="minorHAnsi"/>
                <w:noProof/>
              </w:rPr>
              <w:t>Expressions</w:t>
            </w:r>
            <w:r>
              <w:rPr>
                <w:noProof/>
                <w:webHidden/>
              </w:rPr>
              <w:tab/>
            </w:r>
            <w:r>
              <w:rPr>
                <w:noProof/>
                <w:webHidden/>
              </w:rPr>
              <w:fldChar w:fldCharType="begin"/>
            </w:r>
            <w:r>
              <w:rPr>
                <w:noProof/>
                <w:webHidden/>
              </w:rPr>
              <w:instrText xml:space="preserve"> PAGEREF _Toc40674602 \h </w:instrText>
            </w:r>
            <w:r>
              <w:rPr>
                <w:noProof/>
                <w:webHidden/>
              </w:rPr>
            </w:r>
            <w:r>
              <w:rPr>
                <w:noProof/>
                <w:webHidden/>
              </w:rPr>
              <w:fldChar w:fldCharType="separate"/>
            </w:r>
            <w:r>
              <w:rPr>
                <w:noProof/>
                <w:webHidden/>
              </w:rPr>
              <w:t>28</w:t>
            </w:r>
            <w:r>
              <w:rPr>
                <w:noProof/>
                <w:webHidden/>
              </w:rPr>
              <w:fldChar w:fldCharType="end"/>
            </w:r>
          </w:hyperlink>
        </w:p>
        <w:p w14:paraId="08FFF14E" w14:textId="0787C724" w:rsidR="00485CC6" w:rsidRDefault="00485CC6">
          <w:pPr>
            <w:pStyle w:val="TOC3"/>
            <w:tabs>
              <w:tab w:val="right" w:leader="dot" w:pos="9638"/>
            </w:tabs>
            <w:rPr>
              <w:rFonts w:eastAsiaTheme="minorEastAsia" w:cstheme="minorBidi"/>
              <w:noProof/>
              <w:sz w:val="24"/>
              <w:szCs w:val="24"/>
            </w:rPr>
          </w:pPr>
          <w:hyperlink w:anchor="_Toc40674603" w:history="1">
            <w:r w:rsidRPr="00A867F8">
              <w:rPr>
                <w:rStyle w:val="Hyperlink"/>
                <w:noProof/>
              </w:rPr>
              <w:t>List Variables and List-Valued Expressions</w:t>
            </w:r>
            <w:r>
              <w:rPr>
                <w:noProof/>
                <w:webHidden/>
              </w:rPr>
              <w:tab/>
            </w:r>
            <w:r>
              <w:rPr>
                <w:noProof/>
                <w:webHidden/>
              </w:rPr>
              <w:fldChar w:fldCharType="begin"/>
            </w:r>
            <w:r>
              <w:rPr>
                <w:noProof/>
                <w:webHidden/>
              </w:rPr>
              <w:instrText xml:space="preserve"> PAGEREF _Toc40674603 \h </w:instrText>
            </w:r>
            <w:r>
              <w:rPr>
                <w:noProof/>
                <w:webHidden/>
              </w:rPr>
            </w:r>
            <w:r>
              <w:rPr>
                <w:noProof/>
                <w:webHidden/>
              </w:rPr>
              <w:fldChar w:fldCharType="separate"/>
            </w:r>
            <w:r>
              <w:rPr>
                <w:noProof/>
                <w:webHidden/>
              </w:rPr>
              <w:t>29</w:t>
            </w:r>
            <w:r>
              <w:rPr>
                <w:noProof/>
                <w:webHidden/>
              </w:rPr>
              <w:fldChar w:fldCharType="end"/>
            </w:r>
          </w:hyperlink>
        </w:p>
        <w:p w14:paraId="5DD8FDC6" w14:textId="408A1E12" w:rsidR="00485CC6" w:rsidRDefault="00485CC6">
          <w:pPr>
            <w:pStyle w:val="TOC3"/>
            <w:tabs>
              <w:tab w:val="right" w:leader="dot" w:pos="9638"/>
            </w:tabs>
            <w:rPr>
              <w:rFonts w:eastAsiaTheme="minorEastAsia" w:cstheme="minorBidi"/>
              <w:noProof/>
              <w:sz w:val="24"/>
              <w:szCs w:val="24"/>
            </w:rPr>
          </w:pPr>
          <w:hyperlink w:anchor="_Toc40674604" w:history="1">
            <w:r w:rsidRPr="00A867F8">
              <w:rPr>
                <w:rStyle w:val="Hyperlink"/>
                <w:noProof/>
              </w:rPr>
              <w:t>Functions within Expressions</w:t>
            </w:r>
            <w:r>
              <w:rPr>
                <w:noProof/>
                <w:webHidden/>
              </w:rPr>
              <w:tab/>
            </w:r>
            <w:r>
              <w:rPr>
                <w:noProof/>
                <w:webHidden/>
              </w:rPr>
              <w:fldChar w:fldCharType="begin"/>
            </w:r>
            <w:r>
              <w:rPr>
                <w:noProof/>
                <w:webHidden/>
              </w:rPr>
              <w:instrText xml:space="preserve"> PAGEREF _Toc40674604 \h </w:instrText>
            </w:r>
            <w:r>
              <w:rPr>
                <w:noProof/>
                <w:webHidden/>
              </w:rPr>
            </w:r>
            <w:r>
              <w:rPr>
                <w:noProof/>
                <w:webHidden/>
              </w:rPr>
              <w:fldChar w:fldCharType="separate"/>
            </w:r>
            <w:r>
              <w:rPr>
                <w:noProof/>
                <w:webHidden/>
              </w:rPr>
              <w:t>30</w:t>
            </w:r>
            <w:r>
              <w:rPr>
                <w:noProof/>
                <w:webHidden/>
              </w:rPr>
              <w:fldChar w:fldCharType="end"/>
            </w:r>
          </w:hyperlink>
        </w:p>
        <w:p w14:paraId="688C76DC" w14:textId="64E460A6" w:rsidR="00485CC6" w:rsidRDefault="00485CC6">
          <w:pPr>
            <w:pStyle w:val="TOC2"/>
            <w:tabs>
              <w:tab w:val="right" w:leader="dot" w:pos="9638"/>
            </w:tabs>
            <w:rPr>
              <w:rFonts w:eastAsiaTheme="minorEastAsia" w:cstheme="minorBidi"/>
              <w:i w:val="0"/>
              <w:iCs w:val="0"/>
              <w:noProof/>
              <w:sz w:val="24"/>
              <w:szCs w:val="24"/>
            </w:rPr>
          </w:pPr>
          <w:hyperlink w:anchor="_Toc40674605" w:history="1">
            <w:r w:rsidRPr="00A867F8">
              <w:rPr>
                <w:rStyle w:val="Hyperlink"/>
                <w:noProof/>
              </w:rPr>
              <w:t>Predicates</w:t>
            </w:r>
            <w:r>
              <w:rPr>
                <w:noProof/>
                <w:webHidden/>
              </w:rPr>
              <w:tab/>
            </w:r>
            <w:r>
              <w:rPr>
                <w:noProof/>
                <w:webHidden/>
              </w:rPr>
              <w:fldChar w:fldCharType="begin"/>
            </w:r>
            <w:r>
              <w:rPr>
                <w:noProof/>
                <w:webHidden/>
              </w:rPr>
              <w:instrText xml:space="preserve"> PAGEREF _Toc40674605 \h </w:instrText>
            </w:r>
            <w:r>
              <w:rPr>
                <w:noProof/>
                <w:webHidden/>
              </w:rPr>
            </w:r>
            <w:r>
              <w:rPr>
                <w:noProof/>
                <w:webHidden/>
              </w:rPr>
              <w:fldChar w:fldCharType="separate"/>
            </w:r>
            <w:r>
              <w:rPr>
                <w:noProof/>
                <w:webHidden/>
              </w:rPr>
              <w:t>33</w:t>
            </w:r>
            <w:r>
              <w:rPr>
                <w:noProof/>
                <w:webHidden/>
              </w:rPr>
              <w:fldChar w:fldCharType="end"/>
            </w:r>
          </w:hyperlink>
        </w:p>
        <w:p w14:paraId="6FB8BF45" w14:textId="11C54439" w:rsidR="00485CC6" w:rsidRDefault="00485CC6">
          <w:pPr>
            <w:pStyle w:val="TOC3"/>
            <w:tabs>
              <w:tab w:val="right" w:leader="dot" w:pos="9638"/>
            </w:tabs>
            <w:rPr>
              <w:rFonts w:eastAsiaTheme="minorEastAsia" w:cstheme="minorBidi"/>
              <w:noProof/>
              <w:sz w:val="24"/>
              <w:szCs w:val="24"/>
            </w:rPr>
          </w:pPr>
          <w:hyperlink w:anchor="_Toc40674606" w:history="1">
            <w:r w:rsidRPr="00A867F8">
              <w:rPr>
                <w:rStyle w:val="Hyperlink"/>
                <w:noProof/>
              </w:rPr>
              <w:t>Comparisons</w:t>
            </w:r>
            <w:r>
              <w:rPr>
                <w:noProof/>
                <w:webHidden/>
              </w:rPr>
              <w:tab/>
            </w:r>
            <w:r>
              <w:rPr>
                <w:noProof/>
                <w:webHidden/>
              </w:rPr>
              <w:fldChar w:fldCharType="begin"/>
            </w:r>
            <w:r>
              <w:rPr>
                <w:noProof/>
                <w:webHidden/>
              </w:rPr>
              <w:instrText xml:space="preserve"> PAGEREF _Toc40674606 \h </w:instrText>
            </w:r>
            <w:r>
              <w:rPr>
                <w:noProof/>
                <w:webHidden/>
              </w:rPr>
            </w:r>
            <w:r>
              <w:rPr>
                <w:noProof/>
                <w:webHidden/>
              </w:rPr>
              <w:fldChar w:fldCharType="separate"/>
            </w:r>
            <w:r>
              <w:rPr>
                <w:noProof/>
                <w:webHidden/>
              </w:rPr>
              <w:t>33</w:t>
            </w:r>
            <w:r>
              <w:rPr>
                <w:noProof/>
                <w:webHidden/>
              </w:rPr>
              <w:fldChar w:fldCharType="end"/>
            </w:r>
          </w:hyperlink>
        </w:p>
        <w:p w14:paraId="1D8EA2BE" w14:textId="5A5D0508" w:rsidR="00485CC6" w:rsidRDefault="00485CC6">
          <w:pPr>
            <w:pStyle w:val="TOC3"/>
            <w:tabs>
              <w:tab w:val="right" w:leader="dot" w:pos="9638"/>
            </w:tabs>
            <w:rPr>
              <w:rFonts w:eastAsiaTheme="minorEastAsia" w:cstheme="minorBidi"/>
              <w:noProof/>
              <w:sz w:val="24"/>
              <w:szCs w:val="24"/>
            </w:rPr>
          </w:pPr>
          <w:hyperlink w:anchor="_Toc40674607" w:history="1">
            <w:r w:rsidRPr="00A867F8">
              <w:rPr>
                <w:rStyle w:val="Hyperlink"/>
                <w:rFonts w:eastAsiaTheme="minorHAnsi"/>
                <w:noProof/>
              </w:rPr>
              <w:t>Meta-Agent Predicates</w:t>
            </w:r>
            <w:r>
              <w:rPr>
                <w:noProof/>
                <w:webHidden/>
              </w:rPr>
              <w:tab/>
            </w:r>
            <w:r>
              <w:rPr>
                <w:noProof/>
                <w:webHidden/>
              </w:rPr>
              <w:fldChar w:fldCharType="begin"/>
            </w:r>
            <w:r>
              <w:rPr>
                <w:noProof/>
                <w:webHidden/>
              </w:rPr>
              <w:instrText xml:space="preserve"> PAGEREF _Toc40674607 \h </w:instrText>
            </w:r>
            <w:r>
              <w:rPr>
                <w:noProof/>
                <w:webHidden/>
              </w:rPr>
            </w:r>
            <w:r>
              <w:rPr>
                <w:noProof/>
                <w:webHidden/>
              </w:rPr>
              <w:fldChar w:fldCharType="separate"/>
            </w:r>
            <w:r>
              <w:rPr>
                <w:noProof/>
                <w:webHidden/>
              </w:rPr>
              <w:t>33</w:t>
            </w:r>
            <w:r>
              <w:rPr>
                <w:noProof/>
                <w:webHidden/>
              </w:rPr>
              <w:fldChar w:fldCharType="end"/>
            </w:r>
          </w:hyperlink>
        </w:p>
        <w:p w14:paraId="0406236D" w14:textId="359A8E1C" w:rsidR="00485CC6" w:rsidRDefault="00485CC6">
          <w:pPr>
            <w:pStyle w:val="TOC3"/>
            <w:tabs>
              <w:tab w:val="right" w:leader="dot" w:pos="9638"/>
            </w:tabs>
            <w:rPr>
              <w:rFonts w:eastAsiaTheme="minorEastAsia" w:cstheme="minorBidi"/>
              <w:noProof/>
              <w:sz w:val="24"/>
              <w:szCs w:val="24"/>
            </w:rPr>
          </w:pPr>
          <w:hyperlink w:anchor="_Toc40674608" w:history="1">
            <w:r w:rsidRPr="00A867F8">
              <w:rPr>
                <w:rStyle w:val="Hyperlink"/>
                <w:rFonts w:eastAsiaTheme="minorHAnsi"/>
                <w:noProof/>
              </w:rPr>
              <w:t>Place Predicates</w:t>
            </w:r>
            <w:r>
              <w:rPr>
                <w:noProof/>
                <w:webHidden/>
              </w:rPr>
              <w:tab/>
            </w:r>
            <w:r>
              <w:rPr>
                <w:noProof/>
                <w:webHidden/>
              </w:rPr>
              <w:fldChar w:fldCharType="begin"/>
            </w:r>
            <w:r>
              <w:rPr>
                <w:noProof/>
                <w:webHidden/>
              </w:rPr>
              <w:instrText xml:space="preserve"> PAGEREF _Toc40674608 \h </w:instrText>
            </w:r>
            <w:r>
              <w:rPr>
                <w:noProof/>
                <w:webHidden/>
              </w:rPr>
            </w:r>
            <w:r>
              <w:rPr>
                <w:noProof/>
                <w:webHidden/>
              </w:rPr>
              <w:fldChar w:fldCharType="separate"/>
            </w:r>
            <w:r>
              <w:rPr>
                <w:noProof/>
                <w:webHidden/>
              </w:rPr>
              <w:t>33</w:t>
            </w:r>
            <w:r>
              <w:rPr>
                <w:noProof/>
                <w:webHidden/>
              </w:rPr>
              <w:fldChar w:fldCharType="end"/>
            </w:r>
          </w:hyperlink>
        </w:p>
        <w:p w14:paraId="7A89BC40" w14:textId="415634D7" w:rsidR="00485CC6" w:rsidRDefault="00485CC6">
          <w:pPr>
            <w:pStyle w:val="TOC3"/>
            <w:tabs>
              <w:tab w:val="right" w:leader="dot" w:pos="9638"/>
            </w:tabs>
            <w:rPr>
              <w:rFonts w:eastAsiaTheme="minorEastAsia" w:cstheme="minorBidi"/>
              <w:noProof/>
              <w:sz w:val="24"/>
              <w:szCs w:val="24"/>
            </w:rPr>
          </w:pPr>
          <w:hyperlink w:anchor="_Toc40674609" w:history="1">
            <w:r w:rsidRPr="00A867F8">
              <w:rPr>
                <w:rStyle w:val="Hyperlink"/>
                <w:rFonts w:eastAsiaTheme="minorHAnsi"/>
                <w:noProof/>
              </w:rPr>
              <w:t>Date Predicates</w:t>
            </w:r>
            <w:r>
              <w:rPr>
                <w:noProof/>
                <w:webHidden/>
              </w:rPr>
              <w:tab/>
            </w:r>
            <w:r>
              <w:rPr>
                <w:noProof/>
                <w:webHidden/>
              </w:rPr>
              <w:fldChar w:fldCharType="begin"/>
            </w:r>
            <w:r>
              <w:rPr>
                <w:noProof/>
                <w:webHidden/>
              </w:rPr>
              <w:instrText xml:space="preserve"> PAGEREF _Toc40674609 \h </w:instrText>
            </w:r>
            <w:r>
              <w:rPr>
                <w:noProof/>
                <w:webHidden/>
              </w:rPr>
            </w:r>
            <w:r>
              <w:rPr>
                <w:noProof/>
                <w:webHidden/>
              </w:rPr>
              <w:fldChar w:fldCharType="separate"/>
            </w:r>
            <w:r>
              <w:rPr>
                <w:noProof/>
                <w:webHidden/>
              </w:rPr>
              <w:t>34</w:t>
            </w:r>
            <w:r>
              <w:rPr>
                <w:noProof/>
                <w:webHidden/>
              </w:rPr>
              <w:fldChar w:fldCharType="end"/>
            </w:r>
          </w:hyperlink>
        </w:p>
        <w:p w14:paraId="1107D12C" w14:textId="280AC00F" w:rsidR="00485CC6" w:rsidRDefault="00485CC6">
          <w:pPr>
            <w:pStyle w:val="TOC3"/>
            <w:tabs>
              <w:tab w:val="right" w:leader="dot" w:pos="9638"/>
            </w:tabs>
            <w:rPr>
              <w:rFonts w:eastAsiaTheme="minorEastAsia" w:cstheme="minorBidi"/>
              <w:noProof/>
              <w:sz w:val="24"/>
              <w:szCs w:val="24"/>
            </w:rPr>
          </w:pPr>
          <w:hyperlink w:anchor="_Toc40674610" w:history="1">
            <w:r w:rsidRPr="00A867F8">
              <w:rPr>
                <w:rStyle w:val="Hyperlink"/>
                <w:rFonts w:eastAsiaTheme="minorHAnsi"/>
                <w:noProof/>
              </w:rPr>
              <w:t>Exposure Predicates</w:t>
            </w:r>
            <w:r>
              <w:rPr>
                <w:noProof/>
                <w:webHidden/>
              </w:rPr>
              <w:tab/>
            </w:r>
            <w:r>
              <w:rPr>
                <w:noProof/>
                <w:webHidden/>
              </w:rPr>
              <w:fldChar w:fldCharType="begin"/>
            </w:r>
            <w:r>
              <w:rPr>
                <w:noProof/>
                <w:webHidden/>
              </w:rPr>
              <w:instrText xml:space="preserve"> PAGEREF _Toc40674610 \h </w:instrText>
            </w:r>
            <w:r>
              <w:rPr>
                <w:noProof/>
                <w:webHidden/>
              </w:rPr>
            </w:r>
            <w:r>
              <w:rPr>
                <w:noProof/>
                <w:webHidden/>
              </w:rPr>
              <w:fldChar w:fldCharType="separate"/>
            </w:r>
            <w:r>
              <w:rPr>
                <w:noProof/>
                <w:webHidden/>
              </w:rPr>
              <w:t>34</w:t>
            </w:r>
            <w:r>
              <w:rPr>
                <w:noProof/>
                <w:webHidden/>
              </w:rPr>
              <w:fldChar w:fldCharType="end"/>
            </w:r>
          </w:hyperlink>
        </w:p>
        <w:p w14:paraId="73F04A71" w14:textId="371F390E" w:rsidR="00485CC6" w:rsidRDefault="00485CC6">
          <w:pPr>
            <w:pStyle w:val="TOC3"/>
            <w:tabs>
              <w:tab w:val="right" w:leader="dot" w:pos="9638"/>
            </w:tabs>
            <w:rPr>
              <w:rFonts w:eastAsiaTheme="minorEastAsia" w:cstheme="minorBidi"/>
              <w:noProof/>
              <w:sz w:val="24"/>
              <w:szCs w:val="24"/>
            </w:rPr>
          </w:pPr>
          <w:hyperlink w:anchor="_Toc40674611" w:history="1">
            <w:r w:rsidRPr="00A867F8">
              <w:rPr>
                <w:rStyle w:val="Hyperlink"/>
                <w:rFonts w:eastAsiaTheme="minorHAnsi"/>
                <w:noProof/>
              </w:rPr>
              <w:t>Symbolic Values in Predicates</w:t>
            </w:r>
            <w:r>
              <w:rPr>
                <w:noProof/>
                <w:webHidden/>
              </w:rPr>
              <w:tab/>
            </w:r>
            <w:r>
              <w:rPr>
                <w:noProof/>
                <w:webHidden/>
              </w:rPr>
              <w:fldChar w:fldCharType="begin"/>
            </w:r>
            <w:r>
              <w:rPr>
                <w:noProof/>
                <w:webHidden/>
              </w:rPr>
              <w:instrText xml:space="preserve"> PAGEREF _Toc40674611 \h </w:instrText>
            </w:r>
            <w:r>
              <w:rPr>
                <w:noProof/>
                <w:webHidden/>
              </w:rPr>
            </w:r>
            <w:r>
              <w:rPr>
                <w:noProof/>
                <w:webHidden/>
              </w:rPr>
              <w:fldChar w:fldCharType="separate"/>
            </w:r>
            <w:r>
              <w:rPr>
                <w:noProof/>
                <w:webHidden/>
              </w:rPr>
              <w:t>34</w:t>
            </w:r>
            <w:r>
              <w:rPr>
                <w:noProof/>
                <w:webHidden/>
              </w:rPr>
              <w:fldChar w:fldCharType="end"/>
            </w:r>
          </w:hyperlink>
        </w:p>
        <w:p w14:paraId="6464B980" w14:textId="7966A013" w:rsidR="00485CC6" w:rsidRDefault="00485CC6">
          <w:pPr>
            <w:pStyle w:val="TOC3"/>
            <w:tabs>
              <w:tab w:val="right" w:leader="dot" w:pos="9638"/>
            </w:tabs>
            <w:rPr>
              <w:rFonts w:eastAsiaTheme="minorEastAsia" w:cstheme="minorBidi"/>
              <w:noProof/>
              <w:sz w:val="24"/>
              <w:szCs w:val="24"/>
            </w:rPr>
          </w:pPr>
          <w:hyperlink w:anchor="_Toc40674612" w:history="1">
            <w:r w:rsidRPr="00A867F8">
              <w:rPr>
                <w:rStyle w:val="Hyperlink"/>
                <w:noProof/>
              </w:rPr>
              <w:t>Negating Predicates</w:t>
            </w:r>
            <w:r>
              <w:rPr>
                <w:noProof/>
                <w:webHidden/>
              </w:rPr>
              <w:tab/>
            </w:r>
            <w:r>
              <w:rPr>
                <w:noProof/>
                <w:webHidden/>
              </w:rPr>
              <w:fldChar w:fldCharType="begin"/>
            </w:r>
            <w:r>
              <w:rPr>
                <w:noProof/>
                <w:webHidden/>
              </w:rPr>
              <w:instrText xml:space="preserve"> PAGEREF _Toc40674612 \h </w:instrText>
            </w:r>
            <w:r>
              <w:rPr>
                <w:noProof/>
                <w:webHidden/>
              </w:rPr>
            </w:r>
            <w:r>
              <w:rPr>
                <w:noProof/>
                <w:webHidden/>
              </w:rPr>
              <w:fldChar w:fldCharType="separate"/>
            </w:r>
            <w:r>
              <w:rPr>
                <w:noProof/>
                <w:webHidden/>
              </w:rPr>
              <w:t>34</w:t>
            </w:r>
            <w:r>
              <w:rPr>
                <w:noProof/>
                <w:webHidden/>
              </w:rPr>
              <w:fldChar w:fldCharType="end"/>
            </w:r>
          </w:hyperlink>
        </w:p>
        <w:p w14:paraId="072D456F" w14:textId="6CF67727" w:rsidR="00485CC6" w:rsidRDefault="00485CC6">
          <w:pPr>
            <w:pStyle w:val="TOC1"/>
            <w:tabs>
              <w:tab w:val="right" w:leader="dot" w:pos="9638"/>
            </w:tabs>
            <w:rPr>
              <w:rFonts w:eastAsiaTheme="minorEastAsia" w:cstheme="minorBidi"/>
              <w:b w:val="0"/>
              <w:bCs w:val="0"/>
              <w:noProof/>
              <w:sz w:val="24"/>
              <w:szCs w:val="24"/>
            </w:rPr>
          </w:pPr>
          <w:hyperlink w:anchor="_Toc40674613" w:history="1">
            <w:r w:rsidRPr="00A867F8">
              <w:rPr>
                <w:rStyle w:val="Hyperlink"/>
                <w:noProof/>
              </w:rPr>
              <w:t>Chapter 5: Mixing Groups</w:t>
            </w:r>
            <w:r>
              <w:rPr>
                <w:noProof/>
                <w:webHidden/>
              </w:rPr>
              <w:tab/>
            </w:r>
            <w:r>
              <w:rPr>
                <w:noProof/>
                <w:webHidden/>
              </w:rPr>
              <w:fldChar w:fldCharType="begin"/>
            </w:r>
            <w:r>
              <w:rPr>
                <w:noProof/>
                <w:webHidden/>
              </w:rPr>
              <w:instrText xml:space="preserve"> PAGEREF _Toc40674613 \h </w:instrText>
            </w:r>
            <w:r>
              <w:rPr>
                <w:noProof/>
                <w:webHidden/>
              </w:rPr>
            </w:r>
            <w:r>
              <w:rPr>
                <w:noProof/>
                <w:webHidden/>
              </w:rPr>
              <w:fldChar w:fldCharType="separate"/>
            </w:r>
            <w:r>
              <w:rPr>
                <w:noProof/>
                <w:webHidden/>
              </w:rPr>
              <w:t>35</w:t>
            </w:r>
            <w:r>
              <w:rPr>
                <w:noProof/>
                <w:webHidden/>
              </w:rPr>
              <w:fldChar w:fldCharType="end"/>
            </w:r>
          </w:hyperlink>
        </w:p>
        <w:p w14:paraId="6ECD764F" w14:textId="137B0D6C" w:rsidR="00485CC6" w:rsidRDefault="00485CC6">
          <w:pPr>
            <w:pStyle w:val="TOC2"/>
            <w:tabs>
              <w:tab w:val="right" w:leader="dot" w:pos="9638"/>
            </w:tabs>
            <w:rPr>
              <w:rFonts w:eastAsiaTheme="minorEastAsia" w:cstheme="minorBidi"/>
              <w:i w:val="0"/>
              <w:iCs w:val="0"/>
              <w:noProof/>
              <w:sz w:val="24"/>
              <w:szCs w:val="24"/>
            </w:rPr>
          </w:pPr>
          <w:hyperlink w:anchor="_Toc40674614" w:history="1">
            <w:r w:rsidRPr="00A867F8">
              <w:rPr>
                <w:rStyle w:val="Hyperlink"/>
                <w:noProof/>
              </w:rPr>
              <w:t>Declaring a Mixing Group</w:t>
            </w:r>
            <w:r>
              <w:rPr>
                <w:noProof/>
                <w:webHidden/>
              </w:rPr>
              <w:tab/>
            </w:r>
            <w:r>
              <w:rPr>
                <w:noProof/>
                <w:webHidden/>
              </w:rPr>
              <w:fldChar w:fldCharType="begin"/>
            </w:r>
            <w:r>
              <w:rPr>
                <w:noProof/>
                <w:webHidden/>
              </w:rPr>
              <w:instrText xml:space="preserve"> PAGEREF _Toc40674614 \h </w:instrText>
            </w:r>
            <w:r>
              <w:rPr>
                <w:noProof/>
                <w:webHidden/>
              </w:rPr>
            </w:r>
            <w:r>
              <w:rPr>
                <w:noProof/>
                <w:webHidden/>
              </w:rPr>
              <w:fldChar w:fldCharType="separate"/>
            </w:r>
            <w:r>
              <w:rPr>
                <w:noProof/>
                <w:webHidden/>
              </w:rPr>
              <w:t>35</w:t>
            </w:r>
            <w:r>
              <w:rPr>
                <w:noProof/>
                <w:webHidden/>
              </w:rPr>
              <w:fldChar w:fldCharType="end"/>
            </w:r>
          </w:hyperlink>
        </w:p>
        <w:p w14:paraId="5B409D5F" w14:textId="28B51F94" w:rsidR="00485CC6" w:rsidRDefault="00485CC6">
          <w:pPr>
            <w:pStyle w:val="TOC2"/>
            <w:tabs>
              <w:tab w:val="right" w:leader="dot" w:pos="9638"/>
            </w:tabs>
            <w:rPr>
              <w:rFonts w:eastAsiaTheme="minorEastAsia" w:cstheme="minorBidi"/>
              <w:i w:val="0"/>
              <w:iCs w:val="0"/>
              <w:noProof/>
              <w:sz w:val="24"/>
              <w:szCs w:val="24"/>
            </w:rPr>
          </w:pPr>
          <w:hyperlink w:anchor="_Toc40674615" w:history="1">
            <w:r w:rsidRPr="00A867F8">
              <w:rPr>
                <w:rStyle w:val="Hyperlink"/>
                <w:noProof/>
              </w:rPr>
              <w:t>Maximum Place Size</w:t>
            </w:r>
            <w:r>
              <w:rPr>
                <w:noProof/>
                <w:webHidden/>
              </w:rPr>
              <w:tab/>
            </w:r>
            <w:r>
              <w:rPr>
                <w:noProof/>
                <w:webHidden/>
              </w:rPr>
              <w:fldChar w:fldCharType="begin"/>
            </w:r>
            <w:r>
              <w:rPr>
                <w:noProof/>
                <w:webHidden/>
              </w:rPr>
              <w:instrText xml:space="preserve"> PAGEREF _Toc40674615 \h </w:instrText>
            </w:r>
            <w:r>
              <w:rPr>
                <w:noProof/>
                <w:webHidden/>
              </w:rPr>
            </w:r>
            <w:r>
              <w:rPr>
                <w:noProof/>
                <w:webHidden/>
              </w:rPr>
              <w:fldChar w:fldCharType="separate"/>
            </w:r>
            <w:r>
              <w:rPr>
                <w:noProof/>
                <w:webHidden/>
              </w:rPr>
              <w:t>35</w:t>
            </w:r>
            <w:r>
              <w:rPr>
                <w:noProof/>
                <w:webHidden/>
              </w:rPr>
              <w:fldChar w:fldCharType="end"/>
            </w:r>
          </w:hyperlink>
        </w:p>
        <w:p w14:paraId="58E23C46" w14:textId="34099C09" w:rsidR="00485CC6" w:rsidRDefault="00485CC6">
          <w:pPr>
            <w:pStyle w:val="TOC2"/>
            <w:tabs>
              <w:tab w:val="right" w:leader="dot" w:pos="9638"/>
            </w:tabs>
            <w:rPr>
              <w:rFonts w:eastAsiaTheme="minorEastAsia" w:cstheme="minorBidi"/>
              <w:i w:val="0"/>
              <w:iCs w:val="0"/>
              <w:noProof/>
              <w:sz w:val="24"/>
              <w:szCs w:val="24"/>
            </w:rPr>
          </w:pPr>
          <w:hyperlink w:anchor="_Toc40674616" w:history="1">
            <w:r w:rsidRPr="00A867F8">
              <w:rPr>
                <w:rStyle w:val="Hyperlink"/>
                <w:noProof/>
              </w:rPr>
              <w:t>Group Schedules</w:t>
            </w:r>
            <w:r>
              <w:rPr>
                <w:noProof/>
                <w:webHidden/>
              </w:rPr>
              <w:tab/>
            </w:r>
            <w:r>
              <w:rPr>
                <w:noProof/>
                <w:webHidden/>
              </w:rPr>
              <w:fldChar w:fldCharType="begin"/>
            </w:r>
            <w:r>
              <w:rPr>
                <w:noProof/>
                <w:webHidden/>
              </w:rPr>
              <w:instrText xml:space="preserve"> PAGEREF _Toc40674616 \h </w:instrText>
            </w:r>
            <w:r>
              <w:rPr>
                <w:noProof/>
                <w:webHidden/>
              </w:rPr>
            </w:r>
            <w:r>
              <w:rPr>
                <w:noProof/>
                <w:webHidden/>
              </w:rPr>
              <w:fldChar w:fldCharType="separate"/>
            </w:r>
            <w:r>
              <w:rPr>
                <w:noProof/>
                <w:webHidden/>
              </w:rPr>
              <w:t>35</w:t>
            </w:r>
            <w:r>
              <w:rPr>
                <w:noProof/>
                <w:webHidden/>
              </w:rPr>
              <w:fldChar w:fldCharType="end"/>
            </w:r>
          </w:hyperlink>
        </w:p>
        <w:p w14:paraId="7A2F1F72" w14:textId="2DFA722E" w:rsidR="00485CC6" w:rsidRDefault="00485CC6">
          <w:pPr>
            <w:pStyle w:val="TOC2"/>
            <w:tabs>
              <w:tab w:val="right" w:leader="dot" w:pos="9638"/>
            </w:tabs>
            <w:rPr>
              <w:rFonts w:eastAsiaTheme="minorEastAsia" w:cstheme="minorBidi"/>
              <w:i w:val="0"/>
              <w:iCs w:val="0"/>
              <w:noProof/>
              <w:sz w:val="24"/>
              <w:szCs w:val="24"/>
            </w:rPr>
          </w:pPr>
          <w:hyperlink w:anchor="_Toc40674617" w:history="1">
            <w:r w:rsidRPr="00A867F8">
              <w:rPr>
                <w:rStyle w:val="Hyperlink"/>
                <w:noProof/>
              </w:rPr>
              <w:t>Places</w:t>
            </w:r>
            <w:r>
              <w:rPr>
                <w:noProof/>
                <w:webHidden/>
              </w:rPr>
              <w:tab/>
            </w:r>
            <w:r>
              <w:rPr>
                <w:noProof/>
                <w:webHidden/>
              </w:rPr>
              <w:fldChar w:fldCharType="begin"/>
            </w:r>
            <w:r>
              <w:rPr>
                <w:noProof/>
                <w:webHidden/>
              </w:rPr>
              <w:instrText xml:space="preserve"> PAGEREF _Toc40674617 \h </w:instrText>
            </w:r>
            <w:r>
              <w:rPr>
                <w:noProof/>
                <w:webHidden/>
              </w:rPr>
            </w:r>
            <w:r>
              <w:rPr>
                <w:noProof/>
                <w:webHidden/>
              </w:rPr>
              <w:fldChar w:fldCharType="separate"/>
            </w:r>
            <w:r>
              <w:rPr>
                <w:noProof/>
                <w:webHidden/>
              </w:rPr>
              <w:t>38</w:t>
            </w:r>
            <w:r>
              <w:rPr>
                <w:noProof/>
                <w:webHidden/>
              </w:rPr>
              <w:fldChar w:fldCharType="end"/>
            </w:r>
          </w:hyperlink>
        </w:p>
        <w:p w14:paraId="7CD64655" w14:textId="4CEE6E47" w:rsidR="00485CC6" w:rsidRDefault="00485CC6">
          <w:pPr>
            <w:pStyle w:val="TOC3"/>
            <w:tabs>
              <w:tab w:val="right" w:leader="dot" w:pos="9638"/>
            </w:tabs>
            <w:rPr>
              <w:rFonts w:eastAsiaTheme="minorEastAsia" w:cstheme="minorBidi"/>
              <w:noProof/>
              <w:sz w:val="24"/>
              <w:szCs w:val="24"/>
            </w:rPr>
          </w:pPr>
          <w:hyperlink w:anchor="_Toc40674618" w:history="1">
            <w:r w:rsidRPr="00A867F8">
              <w:rPr>
                <w:rStyle w:val="Hyperlink"/>
                <w:noProof/>
              </w:rPr>
              <w:t>User-Defined Place Types</w:t>
            </w:r>
            <w:r>
              <w:rPr>
                <w:noProof/>
                <w:webHidden/>
              </w:rPr>
              <w:tab/>
            </w:r>
            <w:r>
              <w:rPr>
                <w:noProof/>
                <w:webHidden/>
              </w:rPr>
              <w:fldChar w:fldCharType="begin"/>
            </w:r>
            <w:r>
              <w:rPr>
                <w:noProof/>
                <w:webHidden/>
              </w:rPr>
              <w:instrText xml:space="preserve"> PAGEREF _Toc40674618 \h </w:instrText>
            </w:r>
            <w:r>
              <w:rPr>
                <w:noProof/>
                <w:webHidden/>
              </w:rPr>
            </w:r>
            <w:r>
              <w:rPr>
                <w:noProof/>
                <w:webHidden/>
              </w:rPr>
              <w:fldChar w:fldCharType="separate"/>
            </w:r>
            <w:r>
              <w:rPr>
                <w:noProof/>
                <w:webHidden/>
              </w:rPr>
              <w:t>38</w:t>
            </w:r>
            <w:r>
              <w:rPr>
                <w:noProof/>
                <w:webHidden/>
              </w:rPr>
              <w:fldChar w:fldCharType="end"/>
            </w:r>
          </w:hyperlink>
        </w:p>
        <w:p w14:paraId="435516B3" w14:textId="691632BD" w:rsidR="00485CC6" w:rsidRDefault="00485CC6">
          <w:pPr>
            <w:pStyle w:val="TOC3"/>
            <w:tabs>
              <w:tab w:val="right" w:leader="dot" w:pos="9638"/>
            </w:tabs>
            <w:rPr>
              <w:rFonts w:eastAsiaTheme="minorEastAsia" w:cstheme="minorBidi"/>
              <w:noProof/>
              <w:sz w:val="24"/>
              <w:szCs w:val="24"/>
            </w:rPr>
          </w:pPr>
          <w:hyperlink w:anchor="_Toc40674619" w:history="1">
            <w:r w:rsidRPr="00A867F8">
              <w:rPr>
                <w:rStyle w:val="Hyperlink"/>
                <w:noProof/>
              </w:rPr>
              <w:t>Partitions</w:t>
            </w:r>
            <w:r>
              <w:rPr>
                <w:noProof/>
                <w:webHidden/>
              </w:rPr>
              <w:tab/>
            </w:r>
            <w:r>
              <w:rPr>
                <w:noProof/>
                <w:webHidden/>
              </w:rPr>
              <w:fldChar w:fldCharType="begin"/>
            </w:r>
            <w:r>
              <w:rPr>
                <w:noProof/>
                <w:webHidden/>
              </w:rPr>
              <w:instrText xml:space="preserve"> PAGEREF _Toc40674619 \h </w:instrText>
            </w:r>
            <w:r>
              <w:rPr>
                <w:noProof/>
                <w:webHidden/>
              </w:rPr>
            </w:r>
            <w:r>
              <w:rPr>
                <w:noProof/>
                <w:webHidden/>
              </w:rPr>
              <w:fldChar w:fldCharType="separate"/>
            </w:r>
            <w:r>
              <w:rPr>
                <w:noProof/>
                <w:webHidden/>
              </w:rPr>
              <w:t>40</w:t>
            </w:r>
            <w:r>
              <w:rPr>
                <w:noProof/>
                <w:webHidden/>
              </w:rPr>
              <w:fldChar w:fldCharType="end"/>
            </w:r>
          </w:hyperlink>
        </w:p>
        <w:p w14:paraId="3254B98E" w14:textId="14A92469" w:rsidR="00485CC6" w:rsidRDefault="00485CC6">
          <w:pPr>
            <w:pStyle w:val="TOC3"/>
            <w:tabs>
              <w:tab w:val="right" w:leader="dot" w:pos="9638"/>
            </w:tabs>
            <w:rPr>
              <w:rFonts w:eastAsiaTheme="minorEastAsia" w:cstheme="minorBidi"/>
              <w:noProof/>
              <w:sz w:val="24"/>
              <w:szCs w:val="24"/>
            </w:rPr>
          </w:pPr>
          <w:hyperlink w:anchor="_Toc40674620" w:history="1">
            <w:r w:rsidRPr="00A867F8">
              <w:rPr>
                <w:rStyle w:val="Hyperlink"/>
                <w:noProof/>
              </w:rPr>
              <w:t>Inviting agents to a place</w:t>
            </w:r>
            <w:r>
              <w:rPr>
                <w:noProof/>
                <w:webHidden/>
              </w:rPr>
              <w:tab/>
            </w:r>
            <w:r>
              <w:rPr>
                <w:noProof/>
                <w:webHidden/>
              </w:rPr>
              <w:fldChar w:fldCharType="begin"/>
            </w:r>
            <w:r>
              <w:rPr>
                <w:noProof/>
                <w:webHidden/>
              </w:rPr>
              <w:instrText xml:space="preserve"> PAGEREF _Toc40674620 \h </w:instrText>
            </w:r>
            <w:r>
              <w:rPr>
                <w:noProof/>
                <w:webHidden/>
              </w:rPr>
            </w:r>
            <w:r>
              <w:rPr>
                <w:noProof/>
                <w:webHidden/>
              </w:rPr>
              <w:fldChar w:fldCharType="separate"/>
            </w:r>
            <w:r>
              <w:rPr>
                <w:noProof/>
                <w:webHidden/>
              </w:rPr>
              <w:t>41</w:t>
            </w:r>
            <w:r>
              <w:rPr>
                <w:noProof/>
                <w:webHidden/>
              </w:rPr>
              <w:fldChar w:fldCharType="end"/>
            </w:r>
          </w:hyperlink>
        </w:p>
        <w:p w14:paraId="775F3EF8" w14:textId="23FB73F7" w:rsidR="00485CC6" w:rsidRDefault="00485CC6">
          <w:pPr>
            <w:pStyle w:val="TOC2"/>
            <w:tabs>
              <w:tab w:val="right" w:leader="dot" w:pos="9638"/>
            </w:tabs>
            <w:rPr>
              <w:rFonts w:eastAsiaTheme="minorEastAsia" w:cstheme="minorBidi"/>
              <w:i w:val="0"/>
              <w:iCs w:val="0"/>
              <w:noProof/>
              <w:sz w:val="24"/>
              <w:szCs w:val="24"/>
            </w:rPr>
          </w:pPr>
          <w:hyperlink w:anchor="_Toc40674621" w:history="1">
            <w:r w:rsidRPr="00A867F8">
              <w:rPr>
                <w:rStyle w:val="Hyperlink"/>
                <w:noProof/>
              </w:rPr>
              <w:t>Networks</w:t>
            </w:r>
            <w:r>
              <w:rPr>
                <w:noProof/>
                <w:webHidden/>
              </w:rPr>
              <w:tab/>
            </w:r>
            <w:r>
              <w:rPr>
                <w:noProof/>
                <w:webHidden/>
              </w:rPr>
              <w:fldChar w:fldCharType="begin"/>
            </w:r>
            <w:r>
              <w:rPr>
                <w:noProof/>
                <w:webHidden/>
              </w:rPr>
              <w:instrText xml:space="preserve"> PAGEREF _Toc40674621 \h </w:instrText>
            </w:r>
            <w:r>
              <w:rPr>
                <w:noProof/>
                <w:webHidden/>
              </w:rPr>
            </w:r>
            <w:r>
              <w:rPr>
                <w:noProof/>
                <w:webHidden/>
              </w:rPr>
              <w:fldChar w:fldCharType="separate"/>
            </w:r>
            <w:r>
              <w:rPr>
                <w:noProof/>
                <w:webHidden/>
              </w:rPr>
              <w:t>41</w:t>
            </w:r>
            <w:r>
              <w:rPr>
                <w:noProof/>
                <w:webHidden/>
              </w:rPr>
              <w:fldChar w:fldCharType="end"/>
            </w:r>
          </w:hyperlink>
        </w:p>
        <w:p w14:paraId="1BFFADC0" w14:textId="0DFE7234" w:rsidR="00485CC6" w:rsidRDefault="00485CC6">
          <w:pPr>
            <w:pStyle w:val="TOC3"/>
            <w:tabs>
              <w:tab w:val="right" w:leader="dot" w:pos="9638"/>
            </w:tabs>
            <w:rPr>
              <w:rFonts w:eastAsiaTheme="minorEastAsia" w:cstheme="minorBidi"/>
              <w:noProof/>
              <w:sz w:val="24"/>
              <w:szCs w:val="24"/>
            </w:rPr>
          </w:pPr>
          <w:hyperlink w:anchor="_Toc40674622" w:history="1">
            <w:r w:rsidRPr="00A867F8">
              <w:rPr>
                <w:rStyle w:val="Hyperlink"/>
                <w:rFonts w:eastAsiaTheme="minorHAnsi"/>
                <w:noProof/>
              </w:rPr>
              <w:t>Joining a Network</w:t>
            </w:r>
            <w:r>
              <w:rPr>
                <w:noProof/>
                <w:webHidden/>
              </w:rPr>
              <w:tab/>
            </w:r>
            <w:r>
              <w:rPr>
                <w:noProof/>
                <w:webHidden/>
              </w:rPr>
              <w:fldChar w:fldCharType="begin"/>
            </w:r>
            <w:r>
              <w:rPr>
                <w:noProof/>
                <w:webHidden/>
              </w:rPr>
              <w:instrText xml:space="preserve"> PAGEREF _Toc40674622 \h </w:instrText>
            </w:r>
            <w:r>
              <w:rPr>
                <w:noProof/>
                <w:webHidden/>
              </w:rPr>
            </w:r>
            <w:r>
              <w:rPr>
                <w:noProof/>
                <w:webHidden/>
              </w:rPr>
              <w:fldChar w:fldCharType="separate"/>
            </w:r>
            <w:r>
              <w:rPr>
                <w:noProof/>
                <w:webHidden/>
              </w:rPr>
              <w:t>42</w:t>
            </w:r>
            <w:r>
              <w:rPr>
                <w:noProof/>
                <w:webHidden/>
              </w:rPr>
              <w:fldChar w:fldCharType="end"/>
            </w:r>
          </w:hyperlink>
        </w:p>
        <w:p w14:paraId="3AB969C1" w14:textId="4779C372" w:rsidR="00485CC6" w:rsidRDefault="00485CC6">
          <w:pPr>
            <w:pStyle w:val="TOC3"/>
            <w:tabs>
              <w:tab w:val="right" w:leader="dot" w:pos="9638"/>
            </w:tabs>
            <w:rPr>
              <w:rFonts w:eastAsiaTheme="minorEastAsia" w:cstheme="minorBidi"/>
              <w:noProof/>
              <w:sz w:val="24"/>
              <w:szCs w:val="24"/>
            </w:rPr>
          </w:pPr>
          <w:hyperlink w:anchor="_Toc40674623" w:history="1">
            <w:r w:rsidRPr="00A867F8">
              <w:rPr>
                <w:rStyle w:val="Hyperlink"/>
                <w:rFonts w:eastAsiaTheme="minorHAnsi"/>
                <w:noProof/>
              </w:rPr>
              <w:t>Adding Edges</w:t>
            </w:r>
            <w:r>
              <w:rPr>
                <w:noProof/>
                <w:webHidden/>
              </w:rPr>
              <w:tab/>
            </w:r>
            <w:r>
              <w:rPr>
                <w:noProof/>
                <w:webHidden/>
              </w:rPr>
              <w:fldChar w:fldCharType="begin"/>
            </w:r>
            <w:r>
              <w:rPr>
                <w:noProof/>
                <w:webHidden/>
              </w:rPr>
              <w:instrText xml:space="preserve"> PAGEREF _Toc40674623 \h </w:instrText>
            </w:r>
            <w:r>
              <w:rPr>
                <w:noProof/>
                <w:webHidden/>
              </w:rPr>
            </w:r>
            <w:r>
              <w:rPr>
                <w:noProof/>
                <w:webHidden/>
              </w:rPr>
              <w:fldChar w:fldCharType="separate"/>
            </w:r>
            <w:r>
              <w:rPr>
                <w:noProof/>
                <w:webHidden/>
              </w:rPr>
              <w:t>42</w:t>
            </w:r>
            <w:r>
              <w:rPr>
                <w:noProof/>
                <w:webHidden/>
              </w:rPr>
              <w:fldChar w:fldCharType="end"/>
            </w:r>
          </w:hyperlink>
        </w:p>
        <w:p w14:paraId="761AE421" w14:textId="6381CF62" w:rsidR="00485CC6" w:rsidRDefault="00485CC6">
          <w:pPr>
            <w:pStyle w:val="TOC3"/>
            <w:tabs>
              <w:tab w:val="right" w:leader="dot" w:pos="9638"/>
            </w:tabs>
            <w:rPr>
              <w:rFonts w:eastAsiaTheme="minorEastAsia" w:cstheme="minorBidi"/>
              <w:noProof/>
              <w:sz w:val="24"/>
              <w:szCs w:val="24"/>
            </w:rPr>
          </w:pPr>
          <w:hyperlink w:anchor="_Toc40674624" w:history="1">
            <w:r w:rsidRPr="00A867F8">
              <w:rPr>
                <w:rStyle w:val="Hyperlink"/>
                <w:rFonts w:eastAsiaTheme="minorHAnsi"/>
                <w:noProof/>
              </w:rPr>
              <w:t>Deleting Edges</w:t>
            </w:r>
            <w:r>
              <w:rPr>
                <w:noProof/>
                <w:webHidden/>
              </w:rPr>
              <w:tab/>
            </w:r>
            <w:r>
              <w:rPr>
                <w:noProof/>
                <w:webHidden/>
              </w:rPr>
              <w:fldChar w:fldCharType="begin"/>
            </w:r>
            <w:r>
              <w:rPr>
                <w:noProof/>
                <w:webHidden/>
              </w:rPr>
              <w:instrText xml:space="preserve"> PAGEREF _Toc40674624 \h </w:instrText>
            </w:r>
            <w:r>
              <w:rPr>
                <w:noProof/>
                <w:webHidden/>
              </w:rPr>
            </w:r>
            <w:r>
              <w:rPr>
                <w:noProof/>
                <w:webHidden/>
              </w:rPr>
              <w:fldChar w:fldCharType="separate"/>
            </w:r>
            <w:r>
              <w:rPr>
                <w:noProof/>
                <w:webHidden/>
              </w:rPr>
              <w:t>42</w:t>
            </w:r>
            <w:r>
              <w:rPr>
                <w:noProof/>
                <w:webHidden/>
              </w:rPr>
              <w:fldChar w:fldCharType="end"/>
            </w:r>
          </w:hyperlink>
        </w:p>
        <w:p w14:paraId="00AED016" w14:textId="74C4FDAD" w:rsidR="00485CC6" w:rsidRDefault="00485CC6">
          <w:pPr>
            <w:pStyle w:val="TOC3"/>
            <w:tabs>
              <w:tab w:val="right" w:leader="dot" w:pos="9638"/>
            </w:tabs>
            <w:rPr>
              <w:rFonts w:eastAsiaTheme="minorEastAsia" w:cstheme="minorBidi"/>
              <w:noProof/>
              <w:sz w:val="24"/>
              <w:szCs w:val="24"/>
            </w:rPr>
          </w:pPr>
          <w:hyperlink w:anchor="_Toc40674625" w:history="1">
            <w:r w:rsidRPr="00A867F8">
              <w:rPr>
                <w:rStyle w:val="Hyperlink"/>
                <w:noProof/>
              </w:rPr>
              <w:t>Quitting a Network</w:t>
            </w:r>
            <w:r>
              <w:rPr>
                <w:noProof/>
                <w:webHidden/>
              </w:rPr>
              <w:tab/>
            </w:r>
            <w:r>
              <w:rPr>
                <w:noProof/>
                <w:webHidden/>
              </w:rPr>
              <w:fldChar w:fldCharType="begin"/>
            </w:r>
            <w:r>
              <w:rPr>
                <w:noProof/>
                <w:webHidden/>
              </w:rPr>
              <w:instrText xml:space="preserve"> PAGEREF _Toc40674625 \h </w:instrText>
            </w:r>
            <w:r>
              <w:rPr>
                <w:noProof/>
                <w:webHidden/>
              </w:rPr>
            </w:r>
            <w:r>
              <w:rPr>
                <w:noProof/>
                <w:webHidden/>
              </w:rPr>
              <w:fldChar w:fldCharType="separate"/>
            </w:r>
            <w:r>
              <w:rPr>
                <w:noProof/>
                <w:webHidden/>
              </w:rPr>
              <w:t>43</w:t>
            </w:r>
            <w:r>
              <w:rPr>
                <w:noProof/>
                <w:webHidden/>
              </w:rPr>
              <w:fldChar w:fldCharType="end"/>
            </w:r>
          </w:hyperlink>
        </w:p>
        <w:p w14:paraId="4D71867A" w14:textId="4CF15B67" w:rsidR="00485CC6" w:rsidRDefault="00485CC6">
          <w:pPr>
            <w:pStyle w:val="TOC3"/>
            <w:tabs>
              <w:tab w:val="right" w:leader="dot" w:pos="9638"/>
            </w:tabs>
            <w:rPr>
              <w:rFonts w:eastAsiaTheme="minorEastAsia" w:cstheme="minorBidi"/>
              <w:noProof/>
              <w:sz w:val="24"/>
              <w:szCs w:val="24"/>
            </w:rPr>
          </w:pPr>
          <w:hyperlink w:anchor="_Toc40674626" w:history="1">
            <w:r w:rsidRPr="00A867F8">
              <w:rPr>
                <w:rStyle w:val="Hyperlink"/>
                <w:noProof/>
              </w:rPr>
              <w:t>An Agent's Degree in a Network</w:t>
            </w:r>
            <w:r>
              <w:rPr>
                <w:noProof/>
                <w:webHidden/>
              </w:rPr>
              <w:tab/>
            </w:r>
            <w:r>
              <w:rPr>
                <w:noProof/>
                <w:webHidden/>
              </w:rPr>
              <w:fldChar w:fldCharType="begin"/>
            </w:r>
            <w:r>
              <w:rPr>
                <w:noProof/>
                <w:webHidden/>
              </w:rPr>
              <w:instrText xml:space="preserve"> PAGEREF _Toc40674626 \h </w:instrText>
            </w:r>
            <w:r>
              <w:rPr>
                <w:noProof/>
                <w:webHidden/>
              </w:rPr>
            </w:r>
            <w:r>
              <w:rPr>
                <w:noProof/>
                <w:webHidden/>
              </w:rPr>
              <w:fldChar w:fldCharType="separate"/>
            </w:r>
            <w:r>
              <w:rPr>
                <w:noProof/>
                <w:webHidden/>
              </w:rPr>
              <w:t>44</w:t>
            </w:r>
            <w:r>
              <w:rPr>
                <w:noProof/>
                <w:webHidden/>
              </w:rPr>
              <w:fldChar w:fldCharType="end"/>
            </w:r>
          </w:hyperlink>
        </w:p>
        <w:p w14:paraId="1740CFCA" w14:textId="3D45C66F" w:rsidR="00485CC6" w:rsidRDefault="00485CC6">
          <w:pPr>
            <w:pStyle w:val="TOC1"/>
            <w:tabs>
              <w:tab w:val="right" w:leader="dot" w:pos="9638"/>
            </w:tabs>
            <w:rPr>
              <w:rFonts w:eastAsiaTheme="minorEastAsia" w:cstheme="minorBidi"/>
              <w:b w:val="0"/>
              <w:bCs w:val="0"/>
              <w:noProof/>
              <w:sz w:val="24"/>
              <w:szCs w:val="24"/>
            </w:rPr>
          </w:pPr>
          <w:hyperlink w:anchor="_Toc40674627" w:history="1">
            <w:r w:rsidRPr="00A867F8">
              <w:rPr>
                <w:rStyle w:val="Hyperlink"/>
                <w:noProof/>
              </w:rPr>
              <w:t>Chapter 6: Rules for States</w:t>
            </w:r>
            <w:r>
              <w:rPr>
                <w:noProof/>
                <w:webHidden/>
              </w:rPr>
              <w:tab/>
            </w:r>
            <w:r>
              <w:rPr>
                <w:noProof/>
                <w:webHidden/>
              </w:rPr>
              <w:fldChar w:fldCharType="begin"/>
            </w:r>
            <w:r>
              <w:rPr>
                <w:noProof/>
                <w:webHidden/>
              </w:rPr>
              <w:instrText xml:space="preserve"> PAGEREF _Toc40674627 \h </w:instrText>
            </w:r>
            <w:r>
              <w:rPr>
                <w:noProof/>
                <w:webHidden/>
              </w:rPr>
            </w:r>
            <w:r>
              <w:rPr>
                <w:noProof/>
                <w:webHidden/>
              </w:rPr>
              <w:fldChar w:fldCharType="separate"/>
            </w:r>
            <w:r>
              <w:rPr>
                <w:noProof/>
                <w:webHidden/>
              </w:rPr>
              <w:t>45</w:t>
            </w:r>
            <w:r>
              <w:rPr>
                <w:noProof/>
                <w:webHidden/>
              </w:rPr>
              <w:fldChar w:fldCharType="end"/>
            </w:r>
          </w:hyperlink>
        </w:p>
        <w:p w14:paraId="2C7032AE" w14:textId="50DCE03F" w:rsidR="00485CC6" w:rsidRDefault="00485CC6">
          <w:pPr>
            <w:pStyle w:val="TOC2"/>
            <w:tabs>
              <w:tab w:val="right" w:leader="dot" w:pos="9638"/>
            </w:tabs>
            <w:rPr>
              <w:rFonts w:eastAsiaTheme="minorEastAsia" w:cstheme="minorBidi"/>
              <w:i w:val="0"/>
              <w:iCs w:val="0"/>
              <w:noProof/>
              <w:sz w:val="24"/>
              <w:szCs w:val="24"/>
            </w:rPr>
          </w:pPr>
          <w:hyperlink w:anchor="_Toc40674628" w:history="1">
            <w:r w:rsidRPr="00A867F8">
              <w:rPr>
                <w:rStyle w:val="Hyperlink"/>
                <w:noProof/>
              </w:rPr>
              <w:t>Action Rules</w:t>
            </w:r>
            <w:r>
              <w:rPr>
                <w:noProof/>
                <w:webHidden/>
              </w:rPr>
              <w:tab/>
            </w:r>
            <w:r>
              <w:rPr>
                <w:noProof/>
                <w:webHidden/>
              </w:rPr>
              <w:fldChar w:fldCharType="begin"/>
            </w:r>
            <w:r>
              <w:rPr>
                <w:noProof/>
                <w:webHidden/>
              </w:rPr>
              <w:instrText xml:space="preserve"> PAGEREF _Toc40674628 \h </w:instrText>
            </w:r>
            <w:r>
              <w:rPr>
                <w:noProof/>
                <w:webHidden/>
              </w:rPr>
            </w:r>
            <w:r>
              <w:rPr>
                <w:noProof/>
                <w:webHidden/>
              </w:rPr>
              <w:fldChar w:fldCharType="separate"/>
            </w:r>
            <w:r>
              <w:rPr>
                <w:noProof/>
                <w:webHidden/>
              </w:rPr>
              <w:t>46</w:t>
            </w:r>
            <w:r>
              <w:rPr>
                <w:noProof/>
                <w:webHidden/>
              </w:rPr>
              <w:fldChar w:fldCharType="end"/>
            </w:r>
          </w:hyperlink>
        </w:p>
        <w:p w14:paraId="6754FCD3" w14:textId="2FD80534" w:rsidR="00485CC6" w:rsidRDefault="00485CC6">
          <w:pPr>
            <w:pStyle w:val="TOC3"/>
            <w:tabs>
              <w:tab w:val="right" w:leader="dot" w:pos="9638"/>
            </w:tabs>
            <w:rPr>
              <w:rFonts w:eastAsiaTheme="minorEastAsia" w:cstheme="minorBidi"/>
              <w:noProof/>
              <w:sz w:val="24"/>
              <w:szCs w:val="24"/>
            </w:rPr>
          </w:pPr>
          <w:hyperlink w:anchor="_Toc40674629" w:history="1">
            <w:r w:rsidRPr="00A867F8">
              <w:rPr>
                <w:rStyle w:val="Hyperlink"/>
                <w:noProof/>
              </w:rPr>
              <w:t>Demographics Actions</w:t>
            </w:r>
            <w:r>
              <w:rPr>
                <w:noProof/>
                <w:webHidden/>
              </w:rPr>
              <w:tab/>
            </w:r>
            <w:r>
              <w:rPr>
                <w:noProof/>
                <w:webHidden/>
              </w:rPr>
              <w:fldChar w:fldCharType="begin"/>
            </w:r>
            <w:r>
              <w:rPr>
                <w:noProof/>
                <w:webHidden/>
              </w:rPr>
              <w:instrText xml:space="preserve"> PAGEREF _Toc40674629 \h </w:instrText>
            </w:r>
            <w:r>
              <w:rPr>
                <w:noProof/>
                <w:webHidden/>
              </w:rPr>
            </w:r>
            <w:r>
              <w:rPr>
                <w:noProof/>
                <w:webHidden/>
              </w:rPr>
              <w:fldChar w:fldCharType="separate"/>
            </w:r>
            <w:r>
              <w:rPr>
                <w:noProof/>
                <w:webHidden/>
              </w:rPr>
              <w:t>46</w:t>
            </w:r>
            <w:r>
              <w:rPr>
                <w:noProof/>
                <w:webHidden/>
              </w:rPr>
              <w:fldChar w:fldCharType="end"/>
            </w:r>
          </w:hyperlink>
        </w:p>
        <w:p w14:paraId="42740CA9" w14:textId="1863DD79" w:rsidR="00485CC6" w:rsidRDefault="00485CC6">
          <w:pPr>
            <w:pStyle w:val="TOC3"/>
            <w:tabs>
              <w:tab w:val="right" w:leader="dot" w:pos="9638"/>
            </w:tabs>
            <w:rPr>
              <w:rFonts w:eastAsiaTheme="minorEastAsia" w:cstheme="minorBidi"/>
              <w:noProof/>
              <w:sz w:val="24"/>
              <w:szCs w:val="24"/>
            </w:rPr>
          </w:pPr>
          <w:hyperlink w:anchor="_Toc40674630" w:history="1">
            <w:r w:rsidRPr="00A867F8">
              <w:rPr>
                <w:rStyle w:val="Hyperlink"/>
                <w:rFonts w:eastAsiaTheme="minorHAnsi"/>
                <w:noProof/>
              </w:rPr>
              <w:t>Actions Affecting an Agent's Groups</w:t>
            </w:r>
            <w:r>
              <w:rPr>
                <w:noProof/>
                <w:webHidden/>
              </w:rPr>
              <w:tab/>
            </w:r>
            <w:r>
              <w:rPr>
                <w:noProof/>
                <w:webHidden/>
              </w:rPr>
              <w:fldChar w:fldCharType="begin"/>
            </w:r>
            <w:r>
              <w:rPr>
                <w:noProof/>
                <w:webHidden/>
              </w:rPr>
              <w:instrText xml:space="preserve"> PAGEREF _Toc40674630 \h </w:instrText>
            </w:r>
            <w:r>
              <w:rPr>
                <w:noProof/>
                <w:webHidden/>
              </w:rPr>
            </w:r>
            <w:r>
              <w:rPr>
                <w:noProof/>
                <w:webHidden/>
              </w:rPr>
              <w:fldChar w:fldCharType="separate"/>
            </w:r>
            <w:r>
              <w:rPr>
                <w:noProof/>
                <w:webHidden/>
              </w:rPr>
              <w:t>46</w:t>
            </w:r>
            <w:r>
              <w:rPr>
                <w:noProof/>
                <w:webHidden/>
              </w:rPr>
              <w:fldChar w:fldCharType="end"/>
            </w:r>
          </w:hyperlink>
        </w:p>
        <w:p w14:paraId="79167958" w14:textId="4AA8E182" w:rsidR="00485CC6" w:rsidRDefault="00485CC6">
          <w:pPr>
            <w:pStyle w:val="TOC3"/>
            <w:tabs>
              <w:tab w:val="right" w:leader="dot" w:pos="9638"/>
            </w:tabs>
            <w:rPr>
              <w:rFonts w:eastAsiaTheme="minorEastAsia" w:cstheme="minorBidi"/>
              <w:noProof/>
              <w:sz w:val="24"/>
              <w:szCs w:val="24"/>
            </w:rPr>
          </w:pPr>
          <w:hyperlink w:anchor="_Toc40674631" w:history="1">
            <w:r w:rsidRPr="00A867F8">
              <w:rPr>
                <w:rStyle w:val="Hyperlink"/>
                <w:rFonts w:eastAsiaTheme="minorHAnsi"/>
                <w:noProof/>
              </w:rPr>
              <w:t>Actions that Change an Agent's State</w:t>
            </w:r>
            <w:r>
              <w:rPr>
                <w:noProof/>
                <w:webHidden/>
              </w:rPr>
              <w:tab/>
            </w:r>
            <w:r>
              <w:rPr>
                <w:noProof/>
                <w:webHidden/>
              </w:rPr>
              <w:fldChar w:fldCharType="begin"/>
            </w:r>
            <w:r>
              <w:rPr>
                <w:noProof/>
                <w:webHidden/>
              </w:rPr>
              <w:instrText xml:space="preserve"> PAGEREF _Toc40674631 \h </w:instrText>
            </w:r>
            <w:r>
              <w:rPr>
                <w:noProof/>
                <w:webHidden/>
              </w:rPr>
            </w:r>
            <w:r>
              <w:rPr>
                <w:noProof/>
                <w:webHidden/>
              </w:rPr>
              <w:fldChar w:fldCharType="separate"/>
            </w:r>
            <w:r>
              <w:rPr>
                <w:noProof/>
                <w:webHidden/>
              </w:rPr>
              <w:t>47</w:t>
            </w:r>
            <w:r>
              <w:rPr>
                <w:noProof/>
                <w:webHidden/>
              </w:rPr>
              <w:fldChar w:fldCharType="end"/>
            </w:r>
          </w:hyperlink>
        </w:p>
        <w:p w14:paraId="6E3A2FE2" w14:textId="2EDEDE5F" w:rsidR="00485CC6" w:rsidRDefault="00485CC6">
          <w:pPr>
            <w:pStyle w:val="TOC3"/>
            <w:tabs>
              <w:tab w:val="right" w:leader="dot" w:pos="9638"/>
            </w:tabs>
            <w:rPr>
              <w:rFonts w:eastAsiaTheme="minorEastAsia" w:cstheme="minorBidi"/>
              <w:noProof/>
              <w:sz w:val="24"/>
              <w:szCs w:val="24"/>
            </w:rPr>
          </w:pPr>
          <w:hyperlink w:anchor="_Toc40674632" w:history="1">
            <w:r w:rsidRPr="00A867F8">
              <w:rPr>
                <w:rStyle w:val="Hyperlink"/>
                <w:noProof/>
              </w:rPr>
              <w:t>Actions that Change an Agent's Variables</w:t>
            </w:r>
            <w:r>
              <w:rPr>
                <w:noProof/>
                <w:webHidden/>
              </w:rPr>
              <w:tab/>
            </w:r>
            <w:r>
              <w:rPr>
                <w:noProof/>
                <w:webHidden/>
              </w:rPr>
              <w:fldChar w:fldCharType="begin"/>
            </w:r>
            <w:r>
              <w:rPr>
                <w:noProof/>
                <w:webHidden/>
              </w:rPr>
              <w:instrText xml:space="preserve"> PAGEREF _Toc40674632 \h </w:instrText>
            </w:r>
            <w:r>
              <w:rPr>
                <w:noProof/>
                <w:webHidden/>
              </w:rPr>
            </w:r>
            <w:r>
              <w:rPr>
                <w:noProof/>
                <w:webHidden/>
              </w:rPr>
              <w:fldChar w:fldCharType="separate"/>
            </w:r>
            <w:r>
              <w:rPr>
                <w:noProof/>
                <w:webHidden/>
              </w:rPr>
              <w:t>47</w:t>
            </w:r>
            <w:r>
              <w:rPr>
                <w:noProof/>
                <w:webHidden/>
              </w:rPr>
              <w:fldChar w:fldCharType="end"/>
            </w:r>
          </w:hyperlink>
        </w:p>
        <w:p w14:paraId="494BE850" w14:textId="315018AF" w:rsidR="00485CC6" w:rsidRDefault="00485CC6">
          <w:pPr>
            <w:pStyle w:val="TOC3"/>
            <w:tabs>
              <w:tab w:val="right" w:leader="dot" w:pos="9638"/>
            </w:tabs>
            <w:rPr>
              <w:rFonts w:eastAsiaTheme="minorEastAsia" w:cstheme="minorBidi"/>
              <w:noProof/>
              <w:sz w:val="24"/>
              <w:szCs w:val="24"/>
            </w:rPr>
          </w:pPr>
          <w:hyperlink w:anchor="_Toc40674633" w:history="1">
            <w:r w:rsidRPr="00A867F8">
              <w:rPr>
                <w:rStyle w:val="Hyperlink"/>
                <w:noProof/>
              </w:rPr>
              <w:t>Actions that Produce Outputs</w:t>
            </w:r>
            <w:r>
              <w:rPr>
                <w:noProof/>
                <w:webHidden/>
              </w:rPr>
              <w:tab/>
            </w:r>
            <w:r>
              <w:rPr>
                <w:noProof/>
                <w:webHidden/>
              </w:rPr>
              <w:fldChar w:fldCharType="begin"/>
            </w:r>
            <w:r>
              <w:rPr>
                <w:noProof/>
                <w:webHidden/>
              </w:rPr>
              <w:instrText xml:space="preserve"> PAGEREF _Toc40674633 \h </w:instrText>
            </w:r>
            <w:r>
              <w:rPr>
                <w:noProof/>
                <w:webHidden/>
              </w:rPr>
            </w:r>
            <w:r>
              <w:rPr>
                <w:noProof/>
                <w:webHidden/>
              </w:rPr>
              <w:fldChar w:fldCharType="separate"/>
            </w:r>
            <w:r>
              <w:rPr>
                <w:noProof/>
                <w:webHidden/>
              </w:rPr>
              <w:t>48</w:t>
            </w:r>
            <w:r>
              <w:rPr>
                <w:noProof/>
                <w:webHidden/>
              </w:rPr>
              <w:fldChar w:fldCharType="end"/>
            </w:r>
          </w:hyperlink>
        </w:p>
        <w:p w14:paraId="001C1E9B" w14:textId="55EF5F7A" w:rsidR="00485CC6" w:rsidRDefault="00485CC6">
          <w:pPr>
            <w:pStyle w:val="TOC2"/>
            <w:tabs>
              <w:tab w:val="right" w:leader="dot" w:pos="9638"/>
            </w:tabs>
            <w:rPr>
              <w:rFonts w:eastAsiaTheme="minorEastAsia" w:cstheme="minorBidi"/>
              <w:i w:val="0"/>
              <w:iCs w:val="0"/>
              <w:noProof/>
              <w:sz w:val="24"/>
              <w:szCs w:val="24"/>
            </w:rPr>
          </w:pPr>
          <w:hyperlink w:anchor="_Toc40674634" w:history="1">
            <w:r w:rsidRPr="00A867F8">
              <w:rPr>
                <w:rStyle w:val="Hyperlink"/>
                <w:noProof/>
              </w:rPr>
              <w:t>Administrative Actions</w:t>
            </w:r>
            <w:r>
              <w:rPr>
                <w:noProof/>
                <w:webHidden/>
              </w:rPr>
              <w:tab/>
            </w:r>
            <w:r>
              <w:rPr>
                <w:noProof/>
                <w:webHidden/>
              </w:rPr>
              <w:fldChar w:fldCharType="begin"/>
            </w:r>
            <w:r>
              <w:rPr>
                <w:noProof/>
                <w:webHidden/>
              </w:rPr>
              <w:instrText xml:space="preserve"> PAGEREF _Toc40674634 \h </w:instrText>
            </w:r>
            <w:r>
              <w:rPr>
                <w:noProof/>
                <w:webHidden/>
              </w:rPr>
            </w:r>
            <w:r>
              <w:rPr>
                <w:noProof/>
                <w:webHidden/>
              </w:rPr>
              <w:fldChar w:fldCharType="separate"/>
            </w:r>
            <w:r>
              <w:rPr>
                <w:noProof/>
                <w:webHidden/>
              </w:rPr>
              <w:t>48</w:t>
            </w:r>
            <w:r>
              <w:rPr>
                <w:noProof/>
                <w:webHidden/>
              </w:rPr>
              <w:fldChar w:fldCharType="end"/>
            </w:r>
          </w:hyperlink>
        </w:p>
        <w:p w14:paraId="51CED61B" w14:textId="0911A46C" w:rsidR="00485CC6" w:rsidRDefault="00485CC6">
          <w:pPr>
            <w:pStyle w:val="TOC2"/>
            <w:tabs>
              <w:tab w:val="right" w:leader="dot" w:pos="9638"/>
            </w:tabs>
            <w:rPr>
              <w:rFonts w:eastAsiaTheme="minorEastAsia" w:cstheme="minorBidi"/>
              <w:i w:val="0"/>
              <w:iCs w:val="0"/>
              <w:noProof/>
              <w:sz w:val="24"/>
              <w:szCs w:val="24"/>
            </w:rPr>
          </w:pPr>
          <w:hyperlink w:anchor="_Toc40674635" w:history="1">
            <w:r w:rsidRPr="00A867F8">
              <w:rPr>
                <w:rStyle w:val="Hyperlink"/>
                <w:noProof/>
              </w:rPr>
              <w:t>Import Actions</w:t>
            </w:r>
            <w:r>
              <w:rPr>
                <w:noProof/>
                <w:webHidden/>
              </w:rPr>
              <w:tab/>
            </w:r>
            <w:r>
              <w:rPr>
                <w:noProof/>
                <w:webHidden/>
              </w:rPr>
              <w:fldChar w:fldCharType="begin"/>
            </w:r>
            <w:r>
              <w:rPr>
                <w:noProof/>
                <w:webHidden/>
              </w:rPr>
              <w:instrText xml:space="preserve"> PAGEREF _Toc40674635 \h </w:instrText>
            </w:r>
            <w:r>
              <w:rPr>
                <w:noProof/>
                <w:webHidden/>
              </w:rPr>
            </w:r>
            <w:r>
              <w:rPr>
                <w:noProof/>
                <w:webHidden/>
              </w:rPr>
              <w:fldChar w:fldCharType="separate"/>
            </w:r>
            <w:r>
              <w:rPr>
                <w:noProof/>
                <w:webHidden/>
              </w:rPr>
              <w:t>49</w:t>
            </w:r>
            <w:r>
              <w:rPr>
                <w:noProof/>
                <w:webHidden/>
              </w:rPr>
              <w:fldChar w:fldCharType="end"/>
            </w:r>
          </w:hyperlink>
        </w:p>
        <w:p w14:paraId="06F8B3B0" w14:textId="5ED15262" w:rsidR="00485CC6" w:rsidRDefault="00485CC6">
          <w:pPr>
            <w:pStyle w:val="TOC2"/>
            <w:tabs>
              <w:tab w:val="right" w:leader="dot" w:pos="9638"/>
            </w:tabs>
            <w:rPr>
              <w:rFonts w:eastAsiaTheme="minorEastAsia" w:cstheme="minorBidi"/>
              <w:i w:val="0"/>
              <w:iCs w:val="0"/>
              <w:noProof/>
              <w:sz w:val="24"/>
              <w:szCs w:val="24"/>
            </w:rPr>
          </w:pPr>
          <w:hyperlink w:anchor="_Toc40674636" w:history="1">
            <w:r w:rsidRPr="00A867F8">
              <w:rPr>
                <w:rStyle w:val="Hyperlink"/>
                <w:noProof/>
              </w:rPr>
              <w:t>Wait Rules</w:t>
            </w:r>
            <w:r>
              <w:rPr>
                <w:noProof/>
                <w:webHidden/>
              </w:rPr>
              <w:tab/>
            </w:r>
            <w:r>
              <w:rPr>
                <w:noProof/>
                <w:webHidden/>
              </w:rPr>
              <w:fldChar w:fldCharType="begin"/>
            </w:r>
            <w:r>
              <w:rPr>
                <w:noProof/>
                <w:webHidden/>
              </w:rPr>
              <w:instrText xml:space="preserve"> PAGEREF _Toc40674636 \h </w:instrText>
            </w:r>
            <w:r>
              <w:rPr>
                <w:noProof/>
                <w:webHidden/>
              </w:rPr>
            </w:r>
            <w:r>
              <w:rPr>
                <w:noProof/>
                <w:webHidden/>
              </w:rPr>
              <w:fldChar w:fldCharType="separate"/>
            </w:r>
            <w:r>
              <w:rPr>
                <w:noProof/>
                <w:webHidden/>
              </w:rPr>
              <w:t>50</w:t>
            </w:r>
            <w:r>
              <w:rPr>
                <w:noProof/>
                <w:webHidden/>
              </w:rPr>
              <w:fldChar w:fldCharType="end"/>
            </w:r>
          </w:hyperlink>
        </w:p>
        <w:p w14:paraId="0E121BB1" w14:textId="33337C01" w:rsidR="00485CC6" w:rsidRDefault="00485CC6">
          <w:pPr>
            <w:pStyle w:val="TOC3"/>
            <w:tabs>
              <w:tab w:val="right" w:leader="dot" w:pos="9638"/>
            </w:tabs>
            <w:rPr>
              <w:rFonts w:eastAsiaTheme="minorEastAsia" w:cstheme="minorBidi"/>
              <w:noProof/>
              <w:sz w:val="24"/>
              <w:szCs w:val="24"/>
            </w:rPr>
          </w:pPr>
          <w:hyperlink w:anchor="_Toc40674637" w:history="1">
            <w:r w:rsidRPr="00A867F8">
              <w:rPr>
                <w:rStyle w:val="Hyperlink"/>
                <w:noProof/>
              </w:rPr>
              <w:t>Useful Distributions for State Durations</w:t>
            </w:r>
            <w:r>
              <w:rPr>
                <w:noProof/>
                <w:webHidden/>
              </w:rPr>
              <w:tab/>
            </w:r>
            <w:r>
              <w:rPr>
                <w:noProof/>
                <w:webHidden/>
              </w:rPr>
              <w:fldChar w:fldCharType="begin"/>
            </w:r>
            <w:r>
              <w:rPr>
                <w:noProof/>
                <w:webHidden/>
              </w:rPr>
              <w:instrText xml:space="preserve"> PAGEREF _Toc40674637 \h </w:instrText>
            </w:r>
            <w:r>
              <w:rPr>
                <w:noProof/>
                <w:webHidden/>
              </w:rPr>
            </w:r>
            <w:r>
              <w:rPr>
                <w:noProof/>
                <w:webHidden/>
              </w:rPr>
              <w:fldChar w:fldCharType="separate"/>
            </w:r>
            <w:r>
              <w:rPr>
                <w:noProof/>
                <w:webHidden/>
              </w:rPr>
              <w:t>50</w:t>
            </w:r>
            <w:r>
              <w:rPr>
                <w:noProof/>
                <w:webHidden/>
              </w:rPr>
              <w:fldChar w:fldCharType="end"/>
            </w:r>
          </w:hyperlink>
        </w:p>
        <w:p w14:paraId="67BD03FB" w14:textId="412723F3" w:rsidR="00485CC6" w:rsidRDefault="00485CC6">
          <w:pPr>
            <w:pStyle w:val="TOC2"/>
            <w:tabs>
              <w:tab w:val="right" w:leader="dot" w:pos="9638"/>
            </w:tabs>
            <w:rPr>
              <w:rFonts w:eastAsiaTheme="minorEastAsia" w:cstheme="minorBidi"/>
              <w:i w:val="0"/>
              <w:iCs w:val="0"/>
              <w:noProof/>
              <w:sz w:val="24"/>
              <w:szCs w:val="24"/>
            </w:rPr>
          </w:pPr>
          <w:hyperlink w:anchor="_Toc40674638" w:history="1">
            <w:r w:rsidRPr="00A867F8">
              <w:rPr>
                <w:rStyle w:val="Hyperlink"/>
                <w:noProof/>
              </w:rPr>
              <w:t>Transition Rules</w:t>
            </w:r>
            <w:r>
              <w:rPr>
                <w:noProof/>
                <w:webHidden/>
              </w:rPr>
              <w:tab/>
            </w:r>
            <w:r>
              <w:rPr>
                <w:noProof/>
                <w:webHidden/>
              </w:rPr>
              <w:fldChar w:fldCharType="begin"/>
            </w:r>
            <w:r>
              <w:rPr>
                <w:noProof/>
                <w:webHidden/>
              </w:rPr>
              <w:instrText xml:space="preserve"> PAGEREF _Toc40674638 \h </w:instrText>
            </w:r>
            <w:r>
              <w:rPr>
                <w:noProof/>
                <w:webHidden/>
              </w:rPr>
            </w:r>
            <w:r>
              <w:rPr>
                <w:noProof/>
                <w:webHidden/>
              </w:rPr>
              <w:fldChar w:fldCharType="separate"/>
            </w:r>
            <w:r>
              <w:rPr>
                <w:noProof/>
                <w:webHidden/>
              </w:rPr>
              <w:t>52</w:t>
            </w:r>
            <w:r>
              <w:rPr>
                <w:noProof/>
                <w:webHidden/>
              </w:rPr>
              <w:fldChar w:fldCharType="end"/>
            </w:r>
          </w:hyperlink>
        </w:p>
        <w:p w14:paraId="594E943E" w14:textId="3425D727" w:rsidR="00485CC6" w:rsidRDefault="00485CC6">
          <w:pPr>
            <w:pStyle w:val="TOC3"/>
            <w:tabs>
              <w:tab w:val="right" w:leader="dot" w:pos="9638"/>
            </w:tabs>
            <w:rPr>
              <w:rFonts w:eastAsiaTheme="minorEastAsia" w:cstheme="minorBidi"/>
              <w:noProof/>
              <w:sz w:val="24"/>
              <w:szCs w:val="24"/>
            </w:rPr>
          </w:pPr>
          <w:hyperlink w:anchor="_Toc40674639" w:history="1">
            <w:r w:rsidRPr="00A867F8">
              <w:rPr>
                <w:rStyle w:val="Hyperlink"/>
                <w:noProof/>
              </w:rPr>
              <w:t>Probabilistic Rules</w:t>
            </w:r>
            <w:r>
              <w:rPr>
                <w:noProof/>
                <w:webHidden/>
              </w:rPr>
              <w:tab/>
            </w:r>
            <w:r>
              <w:rPr>
                <w:noProof/>
                <w:webHidden/>
              </w:rPr>
              <w:fldChar w:fldCharType="begin"/>
            </w:r>
            <w:r>
              <w:rPr>
                <w:noProof/>
                <w:webHidden/>
              </w:rPr>
              <w:instrText xml:space="preserve"> PAGEREF _Toc40674639 \h </w:instrText>
            </w:r>
            <w:r>
              <w:rPr>
                <w:noProof/>
                <w:webHidden/>
              </w:rPr>
            </w:r>
            <w:r>
              <w:rPr>
                <w:noProof/>
                <w:webHidden/>
              </w:rPr>
              <w:fldChar w:fldCharType="separate"/>
            </w:r>
            <w:r>
              <w:rPr>
                <w:noProof/>
                <w:webHidden/>
              </w:rPr>
              <w:t>52</w:t>
            </w:r>
            <w:r>
              <w:rPr>
                <w:noProof/>
                <w:webHidden/>
              </w:rPr>
              <w:fldChar w:fldCharType="end"/>
            </w:r>
          </w:hyperlink>
        </w:p>
        <w:p w14:paraId="3699E31E" w14:textId="496E5DEB" w:rsidR="00485CC6" w:rsidRDefault="00485CC6">
          <w:pPr>
            <w:pStyle w:val="TOC3"/>
            <w:tabs>
              <w:tab w:val="right" w:leader="dot" w:pos="9638"/>
            </w:tabs>
            <w:rPr>
              <w:rFonts w:eastAsiaTheme="minorEastAsia" w:cstheme="minorBidi"/>
              <w:noProof/>
              <w:sz w:val="24"/>
              <w:szCs w:val="24"/>
            </w:rPr>
          </w:pPr>
          <w:hyperlink w:anchor="_Toc40674640" w:history="1">
            <w:r w:rsidRPr="00A867F8">
              <w:rPr>
                <w:rStyle w:val="Hyperlink"/>
                <w:noProof/>
              </w:rPr>
              <w:t>Default Next State Rules</w:t>
            </w:r>
            <w:r>
              <w:rPr>
                <w:noProof/>
                <w:webHidden/>
              </w:rPr>
              <w:tab/>
            </w:r>
            <w:r>
              <w:rPr>
                <w:noProof/>
                <w:webHidden/>
              </w:rPr>
              <w:fldChar w:fldCharType="begin"/>
            </w:r>
            <w:r>
              <w:rPr>
                <w:noProof/>
                <w:webHidden/>
              </w:rPr>
              <w:instrText xml:space="preserve"> PAGEREF _Toc40674640 \h </w:instrText>
            </w:r>
            <w:r>
              <w:rPr>
                <w:noProof/>
                <w:webHidden/>
              </w:rPr>
            </w:r>
            <w:r>
              <w:rPr>
                <w:noProof/>
                <w:webHidden/>
              </w:rPr>
              <w:fldChar w:fldCharType="separate"/>
            </w:r>
            <w:r>
              <w:rPr>
                <w:noProof/>
                <w:webHidden/>
              </w:rPr>
              <w:t>52</w:t>
            </w:r>
            <w:r>
              <w:rPr>
                <w:noProof/>
                <w:webHidden/>
              </w:rPr>
              <w:fldChar w:fldCharType="end"/>
            </w:r>
          </w:hyperlink>
        </w:p>
        <w:p w14:paraId="48AAD282" w14:textId="26031604" w:rsidR="00485CC6" w:rsidRDefault="00485CC6">
          <w:pPr>
            <w:pStyle w:val="TOC1"/>
            <w:tabs>
              <w:tab w:val="right" w:leader="dot" w:pos="9638"/>
            </w:tabs>
            <w:rPr>
              <w:rFonts w:eastAsiaTheme="minorEastAsia" w:cstheme="minorBidi"/>
              <w:b w:val="0"/>
              <w:bCs w:val="0"/>
              <w:noProof/>
              <w:sz w:val="24"/>
              <w:szCs w:val="24"/>
            </w:rPr>
          </w:pPr>
          <w:hyperlink w:anchor="_Toc40674641" w:history="1">
            <w:r w:rsidRPr="00A867F8">
              <w:rPr>
                <w:rStyle w:val="Hyperlink"/>
                <w:noProof/>
              </w:rPr>
              <w:t>Chapter 7: State Transitions</w:t>
            </w:r>
            <w:r>
              <w:rPr>
                <w:noProof/>
                <w:webHidden/>
              </w:rPr>
              <w:tab/>
            </w:r>
            <w:r>
              <w:rPr>
                <w:noProof/>
                <w:webHidden/>
              </w:rPr>
              <w:fldChar w:fldCharType="begin"/>
            </w:r>
            <w:r>
              <w:rPr>
                <w:noProof/>
                <w:webHidden/>
              </w:rPr>
              <w:instrText xml:space="preserve"> PAGEREF _Toc40674641 \h </w:instrText>
            </w:r>
            <w:r>
              <w:rPr>
                <w:noProof/>
                <w:webHidden/>
              </w:rPr>
            </w:r>
            <w:r>
              <w:rPr>
                <w:noProof/>
                <w:webHidden/>
              </w:rPr>
              <w:fldChar w:fldCharType="separate"/>
            </w:r>
            <w:r>
              <w:rPr>
                <w:noProof/>
                <w:webHidden/>
              </w:rPr>
              <w:t>53</w:t>
            </w:r>
            <w:r>
              <w:rPr>
                <w:noProof/>
                <w:webHidden/>
              </w:rPr>
              <w:fldChar w:fldCharType="end"/>
            </w:r>
          </w:hyperlink>
        </w:p>
        <w:p w14:paraId="5C5AB28C" w14:textId="7F7C3D3F" w:rsidR="00485CC6" w:rsidRDefault="00485CC6">
          <w:pPr>
            <w:pStyle w:val="TOC2"/>
            <w:tabs>
              <w:tab w:val="right" w:leader="dot" w:pos="9638"/>
            </w:tabs>
            <w:rPr>
              <w:rFonts w:eastAsiaTheme="minorEastAsia" w:cstheme="minorBidi"/>
              <w:i w:val="0"/>
              <w:iCs w:val="0"/>
              <w:noProof/>
              <w:sz w:val="24"/>
              <w:szCs w:val="24"/>
            </w:rPr>
          </w:pPr>
          <w:hyperlink w:anchor="_Toc40674642" w:history="1">
            <w:r w:rsidRPr="00A867F8">
              <w:rPr>
                <w:rStyle w:val="Hyperlink"/>
                <w:noProof/>
              </w:rPr>
              <w:t>Probabilistic Rules</w:t>
            </w:r>
            <w:r>
              <w:rPr>
                <w:noProof/>
                <w:webHidden/>
              </w:rPr>
              <w:tab/>
            </w:r>
            <w:r>
              <w:rPr>
                <w:noProof/>
                <w:webHidden/>
              </w:rPr>
              <w:fldChar w:fldCharType="begin"/>
            </w:r>
            <w:r>
              <w:rPr>
                <w:noProof/>
                <w:webHidden/>
              </w:rPr>
              <w:instrText xml:space="preserve"> PAGEREF _Toc40674642 \h </w:instrText>
            </w:r>
            <w:r>
              <w:rPr>
                <w:noProof/>
                <w:webHidden/>
              </w:rPr>
            </w:r>
            <w:r>
              <w:rPr>
                <w:noProof/>
                <w:webHidden/>
              </w:rPr>
              <w:fldChar w:fldCharType="separate"/>
            </w:r>
            <w:r>
              <w:rPr>
                <w:noProof/>
                <w:webHidden/>
              </w:rPr>
              <w:t>53</w:t>
            </w:r>
            <w:r>
              <w:rPr>
                <w:noProof/>
                <w:webHidden/>
              </w:rPr>
              <w:fldChar w:fldCharType="end"/>
            </w:r>
          </w:hyperlink>
        </w:p>
        <w:p w14:paraId="1E807F3A" w14:textId="338DDD0B" w:rsidR="00485CC6" w:rsidRDefault="00485CC6">
          <w:pPr>
            <w:pStyle w:val="TOC2"/>
            <w:tabs>
              <w:tab w:val="right" w:leader="dot" w:pos="9638"/>
            </w:tabs>
            <w:rPr>
              <w:rFonts w:eastAsiaTheme="minorEastAsia" w:cstheme="minorBidi"/>
              <w:i w:val="0"/>
              <w:iCs w:val="0"/>
              <w:noProof/>
              <w:sz w:val="24"/>
              <w:szCs w:val="24"/>
            </w:rPr>
          </w:pPr>
          <w:hyperlink w:anchor="_Toc40674643" w:history="1">
            <w:r w:rsidRPr="00A867F8">
              <w:rPr>
                <w:rStyle w:val="Hyperlink"/>
                <w:noProof/>
              </w:rPr>
              <w:t>Default Next State Rule and Normalization</w:t>
            </w:r>
            <w:r>
              <w:rPr>
                <w:noProof/>
                <w:webHidden/>
              </w:rPr>
              <w:tab/>
            </w:r>
            <w:r>
              <w:rPr>
                <w:noProof/>
                <w:webHidden/>
              </w:rPr>
              <w:fldChar w:fldCharType="begin"/>
            </w:r>
            <w:r>
              <w:rPr>
                <w:noProof/>
                <w:webHidden/>
              </w:rPr>
              <w:instrText xml:space="preserve"> PAGEREF _Toc40674643 \h </w:instrText>
            </w:r>
            <w:r>
              <w:rPr>
                <w:noProof/>
                <w:webHidden/>
              </w:rPr>
            </w:r>
            <w:r>
              <w:rPr>
                <w:noProof/>
                <w:webHidden/>
              </w:rPr>
              <w:fldChar w:fldCharType="separate"/>
            </w:r>
            <w:r>
              <w:rPr>
                <w:noProof/>
                <w:webHidden/>
              </w:rPr>
              <w:t>54</w:t>
            </w:r>
            <w:r>
              <w:rPr>
                <w:noProof/>
                <w:webHidden/>
              </w:rPr>
              <w:fldChar w:fldCharType="end"/>
            </w:r>
          </w:hyperlink>
        </w:p>
        <w:p w14:paraId="429D89CB" w14:textId="535D55F3" w:rsidR="00485CC6" w:rsidRDefault="00485CC6">
          <w:pPr>
            <w:pStyle w:val="TOC2"/>
            <w:tabs>
              <w:tab w:val="right" w:leader="dot" w:pos="9638"/>
            </w:tabs>
            <w:rPr>
              <w:rFonts w:eastAsiaTheme="minorEastAsia" w:cstheme="minorBidi"/>
              <w:i w:val="0"/>
              <w:iCs w:val="0"/>
              <w:noProof/>
              <w:sz w:val="24"/>
              <w:szCs w:val="24"/>
            </w:rPr>
          </w:pPr>
          <w:hyperlink w:anchor="_Toc40674644" w:history="1">
            <w:r w:rsidRPr="00A867F8">
              <w:rPr>
                <w:rStyle w:val="Hyperlink"/>
                <w:noProof/>
              </w:rPr>
              <w:t>Example: Using Rules to Represent Health Risks</w:t>
            </w:r>
            <w:r>
              <w:rPr>
                <w:noProof/>
                <w:webHidden/>
              </w:rPr>
              <w:tab/>
            </w:r>
            <w:r>
              <w:rPr>
                <w:noProof/>
                <w:webHidden/>
              </w:rPr>
              <w:fldChar w:fldCharType="begin"/>
            </w:r>
            <w:r>
              <w:rPr>
                <w:noProof/>
                <w:webHidden/>
              </w:rPr>
              <w:instrText xml:space="preserve"> PAGEREF _Toc40674644 \h </w:instrText>
            </w:r>
            <w:r>
              <w:rPr>
                <w:noProof/>
                <w:webHidden/>
              </w:rPr>
            </w:r>
            <w:r>
              <w:rPr>
                <w:noProof/>
                <w:webHidden/>
              </w:rPr>
              <w:fldChar w:fldCharType="separate"/>
            </w:r>
            <w:r>
              <w:rPr>
                <w:noProof/>
                <w:webHidden/>
              </w:rPr>
              <w:t>54</w:t>
            </w:r>
            <w:r>
              <w:rPr>
                <w:noProof/>
                <w:webHidden/>
              </w:rPr>
              <w:fldChar w:fldCharType="end"/>
            </w:r>
          </w:hyperlink>
        </w:p>
        <w:p w14:paraId="30BC13A7" w14:textId="4317E86F" w:rsidR="00485CC6" w:rsidRDefault="00485CC6">
          <w:pPr>
            <w:pStyle w:val="TOC1"/>
            <w:tabs>
              <w:tab w:val="right" w:leader="dot" w:pos="9638"/>
            </w:tabs>
            <w:rPr>
              <w:rFonts w:eastAsiaTheme="minorEastAsia" w:cstheme="minorBidi"/>
              <w:b w:val="0"/>
              <w:bCs w:val="0"/>
              <w:noProof/>
              <w:sz w:val="24"/>
              <w:szCs w:val="24"/>
            </w:rPr>
          </w:pPr>
          <w:hyperlink w:anchor="_Toc40674645" w:history="1">
            <w:r w:rsidRPr="00A867F8">
              <w:rPr>
                <w:rStyle w:val="Hyperlink"/>
                <w:noProof/>
              </w:rPr>
              <w:t>Chapter 8: Transmission</w:t>
            </w:r>
            <w:r>
              <w:rPr>
                <w:noProof/>
                <w:webHidden/>
              </w:rPr>
              <w:tab/>
            </w:r>
            <w:r>
              <w:rPr>
                <w:noProof/>
                <w:webHidden/>
              </w:rPr>
              <w:fldChar w:fldCharType="begin"/>
            </w:r>
            <w:r>
              <w:rPr>
                <w:noProof/>
                <w:webHidden/>
              </w:rPr>
              <w:instrText xml:space="preserve"> PAGEREF _Toc40674645 \h </w:instrText>
            </w:r>
            <w:r>
              <w:rPr>
                <w:noProof/>
                <w:webHidden/>
              </w:rPr>
            </w:r>
            <w:r>
              <w:rPr>
                <w:noProof/>
                <w:webHidden/>
              </w:rPr>
              <w:fldChar w:fldCharType="separate"/>
            </w:r>
            <w:r>
              <w:rPr>
                <w:noProof/>
                <w:webHidden/>
              </w:rPr>
              <w:t>57</w:t>
            </w:r>
            <w:r>
              <w:rPr>
                <w:noProof/>
                <w:webHidden/>
              </w:rPr>
              <w:fldChar w:fldCharType="end"/>
            </w:r>
          </w:hyperlink>
        </w:p>
        <w:p w14:paraId="3A4ABE84" w14:textId="4A04FD44" w:rsidR="00485CC6" w:rsidRDefault="00485CC6">
          <w:pPr>
            <w:pStyle w:val="TOC2"/>
            <w:tabs>
              <w:tab w:val="right" w:leader="dot" w:pos="9638"/>
            </w:tabs>
            <w:rPr>
              <w:rFonts w:eastAsiaTheme="minorEastAsia" w:cstheme="minorBidi"/>
              <w:i w:val="0"/>
              <w:iCs w:val="0"/>
              <w:noProof/>
              <w:sz w:val="24"/>
              <w:szCs w:val="24"/>
            </w:rPr>
          </w:pPr>
          <w:hyperlink w:anchor="_Toc40674646" w:history="1">
            <w:r w:rsidRPr="00A867F8">
              <w:rPr>
                <w:rStyle w:val="Hyperlink"/>
                <w:noProof/>
              </w:rPr>
              <w:t>Transmissibility</w:t>
            </w:r>
            <w:r>
              <w:rPr>
                <w:noProof/>
                <w:webHidden/>
              </w:rPr>
              <w:tab/>
            </w:r>
            <w:r>
              <w:rPr>
                <w:noProof/>
                <w:webHidden/>
              </w:rPr>
              <w:fldChar w:fldCharType="begin"/>
            </w:r>
            <w:r>
              <w:rPr>
                <w:noProof/>
                <w:webHidden/>
              </w:rPr>
              <w:instrText xml:space="preserve"> PAGEREF _Toc40674646 \h </w:instrText>
            </w:r>
            <w:r>
              <w:rPr>
                <w:noProof/>
                <w:webHidden/>
              </w:rPr>
            </w:r>
            <w:r>
              <w:rPr>
                <w:noProof/>
                <w:webHidden/>
              </w:rPr>
              <w:fldChar w:fldCharType="separate"/>
            </w:r>
            <w:r>
              <w:rPr>
                <w:noProof/>
                <w:webHidden/>
              </w:rPr>
              <w:t>57</w:t>
            </w:r>
            <w:r>
              <w:rPr>
                <w:noProof/>
                <w:webHidden/>
              </w:rPr>
              <w:fldChar w:fldCharType="end"/>
            </w:r>
          </w:hyperlink>
        </w:p>
        <w:p w14:paraId="607BA76A" w14:textId="500D6933" w:rsidR="00485CC6" w:rsidRDefault="00485CC6">
          <w:pPr>
            <w:pStyle w:val="TOC3"/>
            <w:tabs>
              <w:tab w:val="right" w:leader="dot" w:pos="9638"/>
            </w:tabs>
            <w:rPr>
              <w:rFonts w:eastAsiaTheme="minorEastAsia" w:cstheme="minorBidi"/>
              <w:noProof/>
              <w:sz w:val="24"/>
              <w:szCs w:val="24"/>
            </w:rPr>
          </w:pPr>
          <w:hyperlink w:anchor="_Toc40674647" w:history="1">
            <w:r w:rsidRPr="00A867F8">
              <w:rPr>
                <w:rStyle w:val="Hyperlink"/>
                <w:noProof/>
              </w:rPr>
              <w:t>The Transmissibility of a Condition</w:t>
            </w:r>
            <w:r>
              <w:rPr>
                <w:noProof/>
                <w:webHidden/>
              </w:rPr>
              <w:tab/>
            </w:r>
            <w:r>
              <w:rPr>
                <w:noProof/>
                <w:webHidden/>
              </w:rPr>
              <w:fldChar w:fldCharType="begin"/>
            </w:r>
            <w:r>
              <w:rPr>
                <w:noProof/>
                <w:webHidden/>
              </w:rPr>
              <w:instrText xml:space="preserve"> PAGEREF _Toc40674647 \h </w:instrText>
            </w:r>
            <w:r>
              <w:rPr>
                <w:noProof/>
                <w:webHidden/>
              </w:rPr>
            </w:r>
            <w:r>
              <w:rPr>
                <w:noProof/>
                <w:webHidden/>
              </w:rPr>
              <w:fldChar w:fldCharType="separate"/>
            </w:r>
            <w:r>
              <w:rPr>
                <w:noProof/>
                <w:webHidden/>
              </w:rPr>
              <w:t>57</w:t>
            </w:r>
            <w:r>
              <w:rPr>
                <w:noProof/>
                <w:webHidden/>
              </w:rPr>
              <w:fldChar w:fldCharType="end"/>
            </w:r>
          </w:hyperlink>
        </w:p>
        <w:p w14:paraId="02D28912" w14:textId="4C482C6C" w:rsidR="00485CC6" w:rsidRDefault="00485CC6">
          <w:pPr>
            <w:pStyle w:val="TOC3"/>
            <w:tabs>
              <w:tab w:val="right" w:leader="dot" w:pos="9638"/>
            </w:tabs>
            <w:rPr>
              <w:rFonts w:eastAsiaTheme="minorEastAsia" w:cstheme="minorBidi"/>
              <w:noProof/>
              <w:sz w:val="24"/>
              <w:szCs w:val="24"/>
            </w:rPr>
          </w:pPr>
          <w:hyperlink w:anchor="_Toc40674648" w:history="1">
            <w:r w:rsidRPr="00A867F8">
              <w:rPr>
                <w:rStyle w:val="Hyperlink"/>
                <w:noProof/>
              </w:rPr>
              <w:t>The Transmissibility of an Agent</w:t>
            </w:r>
            <w:r>
              <w:rPr>
                <w:noProof/>
                <w:webHidden/>
              </w:rPr>
              <w:tab/>
            </w:r>
            <w:r>
              <w:rPr>
                <w:noProof/>
                <w:webHidden/>
              </w:rPr>
              <w:fldChar w:fldCharType="begin"/>
            </w:r>
            <w:r>
              <w:rPr>
                <w:noProof/>
                <w:webHidden/>
              </w:rPr>
              <w:instrText xml:space="preserve"> PAGEREF _Toc40674648 \h </w:instrText>
            </w:r>
            <w:r>
              <w:rPr>
                <w:noProof/>
                <w:webHidden/>
              </w:rPr>
            </w:r>
            <w:r>
              <w:rPr>
                <w:noProof/>
                <w:webHidden/>
              </w:rPr>
              <w:fldChar w:fldCharType="separate"/>
            </w:r>
            <w:r>
              <w:rPr>
                <w:noProof/>
                <w:webHidden/>
              </w:rPr>
              <w:t>58</w:t>
            </w:r>
            <w:r>
              <w:rPr>
                <w:noProof/>
                <w:webHidden/>
              </w:rPr>
              <w:fldChar w:fldCharType="end"/>
            </w:r>
          </w:hyperlink>
        </w:p>
        <w:p w14:paraId="61E118CE" w14:textId="2D594950" w:rsidR="00485CC6" w:rsidRDefault="00485CC6">
          <w:pPr>
            <w:pStyle w:val="TOC2"/>
            <w:tabs>
              <w:tab w:val="right" w:leader="dot" w:pos="9638"/>
            </w:tabs>
            <w:rPr>
              <w:rFonts w:eastAsiaTheme="minorEastAsia" w:cstheme="minorBidi"/>
              <w:i w:val="0"/>
              <w:iCs w:val="0"/>
              <w:noProof/>
              <w:sz w:val="24"/>
              <w:szCs w:val="24"/>
            </w:rPr>
          </w:pPr>
          <w:hyperlink w:anchor="_Toc40674649" w:history="1">
            <w:r w:rsidRPr="00A867F8">
              <w:rPr>
                <w:rStyle w:val="Hyperlink"/>
                <w:noProof/>
              </w:rPr>
              <w:t>Transmission by the Import Agent</w:t>
            </w:r>
            <w:r>
              <w:rPr>
                <w:noProof/>
                <w:webHidden/>
              </w:rPr>
              <w:tab/>
            </w:r>
            <w:r>
              <w:rPr>
                <w:noProof/>
                <w:webHidden/>
              </w:rPr>
              <w:fldChar w:fldCharType="begin"/>
            </w:r>
            <w:r>
              <w:rPr>
                <w:noProof/>
                <w:webHidden/>
              </w:rPr>
              <w:instrText xml:space="preserve"> PAGEREF _Toc40674649 \h </w:instrText>
            </w:r>
            <w:r>
              <w:rPr>
                <w:noProof/>
                <w:webHidden/>
              </w:rPr>
            </w:r>
            <w:r>
              <w:rPr>
                <w:noProof/>
                <w:webHidden/>
              </w:rPr>
              <w:fldChar w:fldCharType="separate"/>
            </w:r>
            <w:r>
              <w:rPr>
                <w:noProof/>
                <w:webHidden/>
              </w:rPr>
              <w:t>58</w:t>
            </w:r>
            <w:r>
              <w:rPr>
                <w:noProof/>
                <w:webHidden/>
              </w:rPr>
              <w:fldChar w:fldCharType="end"/>
            </w:r>
          </w:hyperlink>
        </w:p>
        <w:p w14:paraId="1381898E" w14:textId="30D09451" w:rsidR="00485CC6" w:rsidRDefault="00485CC6">
          <w:pPr>
            <w:pStyle w:val="TOC2"/>
            <w:tabs>
              <w:tab w:val="right" w:leader="dot" w:pos="9638"/>
            </w:tabs>
            <w:rPr>
              <w:rFonts w:eastAsiaTheme="minorEastAsia" w:cstheme="minorBidi"/>
              <w:i w:val="0"/>
              <w:iCs w:val="0"/>
              <w:noProof/>
              <w:sz w:val="24"/>
              <w:szCs w:val="24"/>
            </w:rPr>
          </w:pPr>
          <w:hyperlink w:anchor="_Toc40674650" w:history="1">
            <w:r w:rsidRPr="00A867F8">
              <w:rPr>
                <w:rStyle w:val="Hyperlink"/>
                <w:noProof/>
              </w:rPr>
              <w:t>Transmission in Places</w:t>
            </w:r>
            <w:r>
              <w:rPr>
                <w:noProof/>
                <w:webHidden/>
              </w:rPr>
              <w:tab/>
            </w:r>
            <w:r>
              <w:rPr>
                <w:noProof/>
                <w:webHidden/>
              </w:rPr>
              <w:fldChar w:fldCharType="begin"/>
            </w:r>
            <w:r>
              <w:rPr>
                <w:noProof/>
                <w:webHidden/>
              </w:rPr>
              <w:instrText xml:space="preserve"> PAGEREF _Toc40674650 \h </w:instrText>
            </w:r>
            <w:r>
              <w:rPr>
                <w:noProof/>
                <w:webHidden/>
              </w:rPr>
            </w:r>
            <w:r>
              <w:rPr>
                <w:noProof/>
                <w:webHidden/>
              </w:rPr>
              <w:fldChar w:fldCharType="separate"/>
            </w:r>
            <w:r>
              <w:rPr>
                <w:noProof/>
                <w:webHidden/>
              </w:rPr>
              <w:t>60</w:t>
            </w:r>
            <w:r>
              <w:rPr>
                <w:noProof/>
                <w:webHidden/>
              </w:rPr>
              <w:fldChar w:fldCharType="end"/>
            </w:r>
          </w:hyperlink>
        </w:p>
        <w:p w14:paraId="6B86DA95" w14:textId="41709EAD" w:rsidR="00485CC6" w:rsidRDefault="00485CC6">
          <w:pPr>
            <w:pStyle w:val="TOC3"/>
            <w:tabs>
              <w:tab w:val="right" w:leader="dot" w:pos="9638"/>
            </w:tabs>
            <w:rPr>
              <w:rFonts w:eastAsiaTheme="minorEastAsia" w:cstheme="minorBidi"/>
              <w:noProof/>
              <w:sz w:val="24"/>
              <w:szCs w:val="24"/>
            </w:rPr>
          </w:pPr>
          <w:hyperlink w:anchor="_Toc40674651" w:history="1">
            <w:r w:rsidRPr="00A867F8">
              <w:rPr>
                <w:rStyle w:val="Hyperlink"/>
                <w:noProof/>
              </w:rPr>
              <w:t>Transmission by Rate</w:t>
            </w:r>
            <w:r>
              <w:rPr>
                <w:noProof/>
                <w:webHidden/>
              </w:rPr>
              <w:tab/>
            </w:r>
            <w:r>
              <w:rPr>
                <w:noProof/>
                <w:webHidden/>
              </w:rPr>
              <w:fldChar w:fldCharType="begin"/>
            </w:r>
            <w:r>
              <w:rPr>
                <w:noProof/>
                <w:webHidden/>
              </w:rPr>
              <w:instrText xml:space="preserve"> PAGEREF _Toc40674651 \h </w:instrText>
            </w:r>
            <w:r>
              <w:rPr>
                <w:noProof/>
                <w:webHidden/>
              </w:rPr>
            </w:r>
            <w:r>
              <w:rPr>
                <w:noProof/>
                <w:webHidden/>
              </w:rPr>
              <w:fldChar w:fldCharType="separate"/>
            </w:r>
            <w:r>
              <w:rPr>
                <w:noProof/>
                <w:webHidden/>
              </w:rPr>
              <w:t>60</w:t>
            </w:r>
            <w:r>
              <w:rPr>
                <w:noProof/>
                <w:webHidden/>
              </w:rPr>
              <w:fldChar w:fldCharType="end"/>
            </w:r>
          </w:hyperlink>
        </w:p>
        <w:p w14:paraId="2F7C89B4" w14:textId="766CC285" w:rsidR="00485CC6" w:rsidRDefault="00485CC6">
          <w:pPr>
            <w:pStyle w:val="TOC2"/>
            <w:tabs>
              <w:tab w:val="right" w:leader="dot" w:pos="9638"/>
            </w:tabs>
            <w:rPr>
              <w:rFonts w:eastAsiaTheme="minorEastAsia" w:cstheme="minorBidi"/>
              <w:i w:val="0"/>
              <w:iCs w:val="0"/>
              <w:noProof/>
              <w:sz w:val="24"/>
              <w:szCs w:val="24"/>
            </w:rPr>
          </w:pPr>
          <w:hyperlink w:anchor="_Toc40674652" w:history="1">
            <w:r w:rsidRPr="00A867F8">
              <w:rPr>
                <w:rStyle w:val="Hyperlink"/>
                <w:noProof/>
              </w:rPr>
              <w:t>Transmission by Probability</w:t>
            </w:r>
            <w:r>
              <w:rPr>
                <w:noProof/>
                <w:webHidden/>
              </w:rPr>
              <w:tab/>
            </w:r>
            <w:r>
              <w:rPr>
                <w:noProof/>
                <w:webHidden/>
              </w:rPr>
              <w:fldChar w:fldCharType="begin"/>
            </w:r>
            <w:r>
              <w:rPr>
                <w:noProof/>
                <w:webHidden/>
              </w:rPr>
              <w:instrText xml:space="preserve"> PAGEREF _Toc40674652 \h </w:instrText>
            </w:r>
            <w:r>
              <w:rPr>
                <w:noProof/>
                <w:webHidden/>
              </w:rPr>
            </w:r>
            <w:r>
              <w:rPr>
                <w:noProof/>
                <w:webHidden/>
              </w:rPr>
              <w:fldChar w:fldCharType="separate"/>
            </w:r>
            <w:r>
              <w:rPr>
                <w:noProof/>
                <w:webHidden/>
              </w:rPr>
              <w:t>62</w:t>
            </w:r>
            <w:r>
              <w:rPr>
                <w:noProof/>
                <w:webHidden/>
              </w:rPr>
              <w:fldChar w:fldCharType="end"/>
            </w:r>
          </w:hyperlink>
        </w:p>
        <w:p w14:paraId="57BB96BB" w14:textId="7A028683" w:rsidR="00485CC6" w:rsidRDefault="00485CC6">
          <w:pPr>
            <w:pStyle w:val="TOC2"/>
            <w:tabs>
              <w:tab w:val="right" w:leader="dot" w:pos="9638"/>
            </w:tabs>
            <w:rPr>
              <w:rFonts w:eastAsiaTheme="minorEastAsia" w:cstheme="minorBidi"/>
              <w:i w:val="0"/>
              <w:iCs w:val="0"/>
              <w:noProof/>
              <w:sz w:val="24"/>
              <w:szCs w:val="24"/>
            </w:rPr>
          </w:pPr>
          <w:hyperlink w:anchor="_Toc40674653" w:history="1">
            <w:r w:rsidRPr="00A867F8">
              <w:rPr>
                <w:rStyle w:val="Hyperlink"/>
                <w:noProof/>
              </w:rPr>
              <w:t>Transmission in Networks</w:t>
            </w:r>
            <w:r>
              <w:rPr>
                <w:noProof/>
                <w:webHidden/>
              </w:rPr>
              <w:tab/>
            </w:r>
            <w:r>
              <w:rPr>
                <w:noProof/>
                <w:webHidden/>
              </w:rPr>
              <w:fldChar w:fldCharType="begin"/>
            </w:r>
            <w:r>
              <w:rPr>
                <w:noProof/>
                <w:webHidden/>
              </w:rPr>
              <w:instrText xml:space="preserve"> PAGEREF _Toc40674653 \h </w:instrText>
            </w:r>
            <w:r>
              <w:rPr>
                <w:noProof/>
                <w:webHidden/>
              </w:rPr>
            </w:r>
            <w:r>
              <w:rPr>
                <w:noProof/>
                <w:webHidden/>
              </w:rPr>
              <w:fldChar w:fldCharType="separate"/>
            </w:r>
            <w:r>
              <w:rPr>
                <w:noProof/>
                <w:webHidden/>
              </w:rPr>
              <w:t>64</w:t>
            </w:r>
            <w:r>
              <w:rPr>
                <w:noProof/>
                <w:webHidden/>
              </w:rPr>
              <w:fldChar w:fldCharType="end"/>
            </w:r>
          </w:hyperlink>
        </w:p>
        <w:p w14:paraId="529263B1" w14:textId="759289EE" w:rsidR="00485CC6" w:rsidRDefault="00485CC6">
          <w:pPr>
            <w:pStyle w:val="TOC2"/>
            <w:tabs>
              <w:tab w:val="right" w:leader="dot" w:pos="9638"/>
            </w:tabs>
            <w:rPr>
              <w:rFonts w:eastAsiaTheme="minorEastAsia" w:cstheme="minorBidi"/>
              <w:i w:val="0"/>
              <w:iCs w:val="0"/>
              <w:noProof/>
              <w:sz w:val="24"/>
              <w:szCs w:val="24"/>
            </w:rPr>
          </w:pPr>
          <w:hyperlink w:anchor="_Toc40674654" w:history="1">
            <w:r w:rsidRPr="00A867F8">
              <w:rPr>
                <w:rStyle w:val="Hyperlink"/>
                <w:noProof/>
              </w:rPr>
              <w:t>Transmission of Places</w:t>
            </w:r>
            <w:r>
              <w:rPr>
                <w:noProof/>
                <w:webHidden/>
              </w:rPr>
              <w:tab/>
            </w:r>
            <w:r>
              <w:rPr>
                <w:noProof/>
                <w:webHidden/>
              </w:rPr>
              <w:fldChar w:fldCharType="begin"/>
            </w:r>
            <w:r>
              <w:rPr>
                <w:noProof/>
                <w:webHidden/>
              </w:rPr>
              <w:instrText xml:space="preserve"> PAGEREF _Toc40674654 \h </w:instrText>
            </w:r>
            <w:r>
              <w:rPr>
                <w:noProof/>
                <w:webHidden/>
              </w:rPr>
            </w:r>
            <w:r>
              <w:rPr>
                <w:noProof/>
                <w:webHidden/>
              </w:rPr>
              <w:fldChar w:fldCharType="separate"/>
            </w:r>
            <w:r>
              <w:rPr>
                <w:noProof/>
                <w:webHidden/>
              </w:rPr>
              <w:t>66</w:t>
            </w:r>
            <w:r>
              <w:rPr>
                <w:noProof/>
                <w:webHidden/>
              </w:rPr>
              <w:fldChar w:fldCharType="end"/>
            </w:r>
          </w:hyperlink>
        </w:p>
        <w:p w14:paraId="55075C62" w14:textId="6A72217D" w:rsidR="00485CC6" w:rsidRDefault="00485CC6">
          <w:pPr>
            <w:pStyle w:val="TOC2"/>
            <w:tabs>
              <w:tab w:val="right" w:leader="dot" w:pos="9638"/>
            </w:tabs>
            <w:rPr>
              <w:rFonts w:eastAsiaTheme="minorEastAsia" w:cstheme="minorBidi"/>
              <w:i w:val="0"/>
              <w:iCs w:val="0"/>
              <w:noProof/>
              <w:sz w:val="24"/>
              <w:szCs w:val="24"/>
            </w:rPr>
          </w:pPr>
          <w:hyperlink w:anchor="_Toc40674655" w:history="1">
            <w:r w:rsidRPr="00A867F8">
              <w:rPr>
                <w:rStyle w:val="Hyperlink"/>
                <w:noProof/>
              </w:rPr>
              <w:t>Cross-Condition Transmission</w:t>
            </w:r>
            <w:r>
              <w:rPr>
                <w:noProof/>
                <w:webHidden/>
              </w:rPr>
              <w:tab/>
            </w:r>
            <w:r>
              <w:rPr>
                <w:noProof/>
                <w:webHidden/>
              </w:rPr>
              <w:fldChar w:fldCharType="begin"/>
            </w:r>
            <w:r>
              <w:rPr>
                <w:noProof/>
                <w:webHidden/>
              </w:rPr>
              <w:instrText xml:space="preserve"> PAGEREF _Toc40674655 \h </w:instrText>
            </w:r>
            <w:r>
              <w:rPr>
                <w:noProof/>
                <w:webHidden/>
              </w:rPr>
            </w:r>
            <w:r>
              <w:rPr>
                <w:noProof/>
                <w:webHidden/>
              </w:rPr>
              <w:fldChar w:fldCharType="separate"/>
            </w:r>
            <w:r>
              <w:rPr>
                <w:noProof/>
                <w:webHidden/>
              </w:rPr>
              <w:t>67</w:t>
            </w:r>
            <w:r>
              <w:rPr>
                <w:noProof/>
                <w:webHidden/>
              </w:rPr>
              <w:fldChar w:fldCharType="end"/>
            </w:r>
          </w:hyperlink>
        </w:p>
        <w:p w14:paraId="167008B3" w14:textId="27029DD4" w:rsidR="00485CC6" w:rsidRDefault="00485CC6">
          <w:pPr>
            <w:pStyle w:val="TOC1"/>
            <w:tabs>
              <w:tab w:val="right" w:leader="dot" w:pos="9638"/>
            </w:tabs>
            <w:rPr>
              <w:rFonts w:eastAsiaTheme="minorEastAsia" w:cstheme="minorBidi"/>
              <w:b w:val="0"/>
              <w:bCs w:val="0"/>
              <w:noProof/>
              <w:sz w:val="24"/>
              <w:szCs w:val="24"/>
            </w:rPr>
          </w:pPr>
          <w:hyperlink w:anchor="_Toc40674656" w:history="1">
            <w:r w:rsidRPr="00A867F8">
              <w:rPr>
                <w:rStyle w:val="Hyperlink"/>
                <w:noProof/>
              </w:rPr>
              <w:t>Chapter 9: FRED Output</w:t>
            </w:r>
            <w:r>
              <w:rPr>
                <w:noProof/>
                <w:webHidden/>
              </w:rPr>
              <w:tab/>
            </w:r>
            <w:r>
              <w:rPr>
                <w:noProof/>
                <w:webHidden/>
              </w:rPr>
              <w:fldChar w:fldCharType="begin"/>
            </w:r>
            <w:r>
              <w:rPr>
                <w:noProof/>
                <w:webHidden/>
              </w:rPr>
              <w:instrText xml:space="preserve"> PAGEREF _Toc40674656 \h </w:instrText>
            </w:r>
            <w:r>
              <w:rPr>
                <w:noProof/>
                <w:webHidden/>
              </w:rPr>
            </w:r>
            <w:r>
              <w:rPr>
                <w:noProof/>
                <w:webHidden/>
              </w:rPr>
              <w:fldChar w:fldCharType="separate"/>
            </w:r>
            <w:r>
              <w:rPr>
                <w:noProof/>
                <w:webHidden/>
              </w:rPr>
              <w:t>69</w:t>
            </w:r>
            <w:r>
              <w:rPr>
                <w:noProof/>
                <w:webHidden/>
              </w:rPr>
              <w:fldChar w:fldCharType="end"/>
            </w:r>
          </w:hyperlink>
        </w:p>
        <w:p w14:paraId="630A807C" w14:textId="0C464368" w:rsidR="00485CC6" w:rsidRDefault="00485CC6">
          <w:pPr>
            <w:pStyle w:val="TOC2"/>
            <w:tabs>
              <w:tab w:val="right" w:leader="dot" w:pos="9638"/>
            </w:tabs>
            <w:rPr>
              <w:rFonts w:eastAsiaTheme="minorEastAsia" w:cstheme="minorBidi"/>
              <w:i w:val="0"/>
              <w:iCs w:val="0"/>
              <w:noProof/>
              <w:sz w:val="24"/>
              <w:szCs w:val="24"/>
            </w:rPr>
          </w:pPr>
          <w:hyperlink w:anchor="_Toc40674657" w:history="1">
            <w:r w:rsidRPr="00A867F8">
              <w:rPr>
                <w:rStyle w:val="Hyperlink"/>
                <w:noProof/>
              </w:rPr>
              <w:t>Output Files</w:t>
            </w:r>
            <w:r>
              <w:rPr>
                <w:noProof/>
                <w:webHidden/>
              </w:rPr>
              <w:tab/>
            </w:r>
            <w:r>
              <w:rPr>
                <w:noProof/>
                <w:webHidden/>
              </w:rPr>
              <w:fldChar w:fldCharType="begin"/>
            </w:r>
            <w:r>
              <w:rPr>
                <w:noProof/>
                <w:webHidden/>
              </w:rPr>
              <w:instrText xml:space="preserve"> PAGEREF _Toc40674657 \h </w:instrText>
            </w:r>
            <w:r>
              <w:rPr>
                <w:noProof/>
                <w:webHidden/>
              </w:rPr>
            </w:r>
            <w:r>
              <w:rPr>
                <w:noProof/>
                <w:webHidden/>
              </w:rPr>
              <w:fldChar w:fldCharType="separate"/>
            </w:r>
            <w:r>
              <w:rPr>
                <w:noProof/>
                <w:webHidden/>
              </w:rPr>
              <w:t>69</w:t>
            </w:r>
            <w:r>
              <w:rPr>
                <w:noProof/>
                <w:webHidden/>
              </w:rPr>
              <w:fldChar w:fldCharType="end"/>
            </w:r>
          </w:hyperlink>
        </w:p>
        <w:p w14:paraId="24EFFD80" w14:textId="3F79613A" w:rsidR="00485CC6" w:rsidRDefault="00485CC6">
          <w:pPr>
            <w:pStyle w:val="TOC2"/>
            <w:tabs>
              <w:tab w:val="right" w:leader="dot" w:pos="9638"/>
            </w:tabs>
            <w:rPr>
              <w:rFonts w:eastAsiaTheme="minorEastAsia" w:cstheme="minorBidi"/>
              <w:i w:val="0"/>
              <w:iCs w:val="0"/>
              <w:noProof/>
              <w:sz w:val="24"/>
              <w:szCs w:val="24"/>
            </w:rPr>
          </w:pPr>
          <w:hyperlink w:anchor="_Toc40674658" w:history="1">
            <w:r w:rsidRPr="00A867F8">
              <w:rPr>
                <w:rStyle w:val="Hyperlink"/>
                <w:noProof/>
              </w:rPr>
              <w:t>Time Series Output</w:t>
            </w:r>
            <w:r>
              <w:rPr>
                <w:noProof/>
                <w:webHidden/>
              </w:rPr>
              <w:tab/>
            </w:r>
            <w:r>
              <w:rPr>
                <w:noProof/>
                <w:webHidden/>
              </w:rPr>
              <w:fldChar w:fldCharType="begin"/>
            </w:r>
            <w:r>
              <w:rPr>
                <w:noProof/>
                <w:webHidden/>
              </w:rPr>
              <w:instrText xml:space="preserve"> PAGEREF _Toc40674658 \h </w:instrText>
            </w:r>
            <w:r>
              <w:rPr>
                <w:noProof/>
                <w:webHidden/>
              </w:rPr>
            </w:r>
            <w:r>
              <w:rPr>
                <w:noProof/>
                <w:webHidden/>
              </w:rPr>
              <w:fldChar w:fldCharType="separate"/>
            </w:r>
            <w:r>
              <w:rPr>
                <w:noProof/>
                <w:webHidden/>
              </w:rPr>
              <w:t>69</w:t>
            </w:r>
            <w:r>
              <w:rPr>
                <w:noProof/>
                <w:webHidden/>
              </w:rPr>
              <w:fldChar w:fldCharType="end"/>
            </w:r>
          </w:hyperlink>
        </w:p>
        <w:p w14:paraId="25DCD2EC" w14:textId="6CAFDA07" w:rsidR="00485CC6" w:rsidRDefault="00485CC6">
          <w:pPr>
            <w:pStyle w:val="TOC2"/>
            <w:tabs>
              <w:tab w:val="right" w:leader="dot" w:pos="9638"/>
            </w:tabs>
            <w:rPr>
              <w:rFonts w:eastAsiaTheme="minorEastAsia" w:cstheme="minorBidi"/>
              <w:i w:val="0"/>
              <w:iCs w:val="0"/>
              <w:noProof/>
              <w:sz w:val="24"/>
              <w:szCs w:val="24"/>
            </w:rPr>
          </w:pPr>
          <w:hyperlink w:anchor="_Toc40674659" w:history="1">
            <w:r w:rsidRPr="00A867F8">
              <w:rPr>
                <w:rStyle w:val="Hyperlink"/>
                <w:noProof/>
              </w:rPr>
              <w:t>Health Records File</w:t>
            </w:r>
            <w:r>
              <w:rPr>
                <w:noProof/>
                <w:webHidden/>
              </w:rPr>
              <w:tab/>
            </w:r>
            <w:r>
              <w:rPr>
                <w:noProof/>
                <w:webHidden/>
              </w:rPr>
              <w:fldChar w:fldCharType="begin"/>
            </w:r>
            <w:r>
              <w:rPr>
                <w:noProof/>
                <w:webHidden/>
              </w:rPr>
              <w:instrText xml:space="preserve"> PAGEREF _Toc40674659 \h </w:instrText>
            </w:r>
            <w:r>
              <w:rPr>
                <w:noProof/>
                <w:webHidden/>
              </w:rPr>
            </w:r>
            <w:r>
              <w:rPr>
                <w:noProof/>
                <w:webHidden/>
              </w:rPr>
              <w:fldChar w:fldCharType="separate"/>
            </w:r>
            <w:r>
              <w:rPr>
                <w:noProof/>
                <w:webHidden/>
              </w:rPr>
              <w:t>72</w:t>
            </w:r>
            <w:r>
              <w:rPr>
                <w:noProof/>
                <w:webHidden/>
              </w:rPr>
              <w:fldChar w:fldCharType="end"/>
            </w:r>
          </w:hyperlink>
        </w:p>
        <w:p w14:paraId="23945CC9" w14:textId="2F0DE66F" w:rsidR="00485CC6" w:rsidRDefault="00485CC6">
          <w:pPr>
            <w:pStyle w:val="TOC2"/>
            <w:tabs>
              <w:tab w:val="right" w:leader="dot" w:pos="9638"/>
            </w:tabs>
            <w:rPr>
              <w:rFonts w:eastAsiaTheme="minorEastAsia" w:cstheme="minorBidi"/>
              <w:i w:val="0"/>
              <w:iCs w:val="0"/>
              <w:noProof/>
              <w:sz w:val="24"/>
              <w:szCs w:val="24"/>
            </w:rPr>
          </w:pPr>
          <w:hyperlink w:anchor="_Toc40674660" w:history="1">
            <w:r w:rsidRPr="00A867F8">
              <w:rPr>
                <w:rStyle w:val="Hyperlink"/>
                <w:noProof/>
              </w:rPr>
              <w:t>Individual Report Files</w:t>
            </w:r>
            <w:r>
              <w:rPr>
                <w:noProof/>
                <w:webHidden/>
              </w:rPr>
              <w:tab/>
            </w:r>
            <w:r>
              <w:rPr>
                <w:noProof/>
                <w:webHidden/>
              </w:rPr>
              <w:fldChar w:fldCharType="begin"/>
            </w:r>
            <w:r>
              <w:rPr>
                <w:noProof/>
                <w:webHidden/>
              </w:rPr>
              <w:instrText xml:space="preserve"> PAGEREF _Toc40674660 \h </w:instrText>
            </w:r>
            <w:r>
              <w:rPr>
                <w:noProof/>
                <w:webHidden/>
              </w:rPr>
            </w:r>
            <w:r>
              <w:rPr>
                <w:noProof/>
                <w:webHidden/>
              </w:rPr>
              <w:fldChar w:fldCharType="separate"/>
            </w:r>
            <w:r>
              <w:rPr>
                <w:noProof/>
                <w:webHidden/>
              </w:rPr>
              <w:t>74</w:t>
            </w:r>
            <w:r>
              <w:rPr>
                <w:noProof/>
                <w:webHidden/>
              </w:rPr>
              <w:fldChar w:fldCharType="end"/>
            </w:r>
          </w:hyperlink>
        </w:p>
        <w:p w14:paraId="0DB85594" w14:textId="469FF229" w:rsidR="00485CC6" w:rsidRDefault="00485CC6">
          <w:pPr>
            <w:pStyle w:val="TOC2"/>
            <w:tabs>
              <w:tab w:val="right" w:leader="dot" w:pos="9638"/>
            </w:tabs>
            <w:rPr>
              <w:rFonts w:eastAsiaTheme="minorEastAsia" w:cstheme="minorBidi"/>
              <w:i w:val="0"/>
              <w:iCs w:val="0"/>
              <w:noProof/>
              <w:sz w:val="24"/>
              <w:szCs w:val="24"/>
            </w:rPr>
          </w:pPr>
          <w:hyperlink w:anchor="_Toc40674661" w:history="1">
            <w:r w:rsidRPr="00A867F8">
              <w:rPr>
                <w:rStyle w:val="Hyperlink"/>
                <w:noProof/>
              </w:rPr>
              <w:t>Network Files</w:t>
            </w:r>
            <w:r>
              <w:rPr>
                <w:noProof/>
                <w:webHidden/>
              </w:rPr>
              <w:tab/>
            </w:r>
            <w:r>
              <w:rPr>
                <w:noProof/>
                <w:webHidden/>
              </w:rPr>
              <w:fldChar w:fldCharType="begin"/>
            </w:r>
            <w:r>
              <w:rPr>
                <w:noProof/>
                <w:webHidden/>
              </w:rPr>
              <w:instrText xml:space="preserve"> PAGEREF _Toc40674661 \h </w:instrText>
            </w:r>
            <w:r>
              <w:rPr>
                <w:noProof/>
                <w:webHidden/>
              </w:rPr>
            </w:r>
            <w:r>
              <w:rPr>
                <w:noProof/>
                <w:webHidden/>
              </w:rPr>
              <w:fldChar w:fldCharType="separate"/>
            </w:r>
            <w:r>
              <w:rPr>
                <w:noProof/>
                <w:webHidden/>
              </w:rPr>
              <w:t>74</w:t>
            </w:r>
            <w:r>
              <w:rPr>
                <w:noProof/>
                <w:webHidden/>
              </w:rPr>
              <w:fldChar w:fldCharType="end"/>
            </w:r>
          </w:hyperlink>
        </w:p>
        <w:p w14:paraId="73B7B7F9" w14:textId="40AFDD8E" w:rsidR="00485CC6" w:rsidRDefault="00485CC6">
          <w:pPr>
            <w:pStyle w:val="TOC3"/>
            <w:tabs>
              <w:tab w:val="right" w:leader="dot" w:pos="9638"/>
            </w:tabs>
            <w:rPr>
              <w:rFonts w:eastAsiaTheme="minorEastAsia" w:cstheme="minorBidi"/>
              <w:noProof/>
              <w:sz w:val="24"/>
              <w:szCs w:val="24"/>
            </w:rPr>
          </w:pPr>
          <w:hyperlink w:anchor="_Toc40674662" w:history="1">
            <w:r w:rsidRPr="00A867F8">
              <w:rPr>
                <w:rStyle w:val="Hyperlink"/>
                <w:noProof/>
              </w:rPr>
              <w:t>Gelphi for Network Display and Analysis</w:t>
            </w:r>
            <w:r>
              <w:rPr>
                <w:noProof/>
                <w:webHidden/>
              </w:rPr>
              <w:tab/>
            </w:r>
            <w:r>
              <w:rPr>
                <w:noProof/>
                <w:webHidden/>
              </w:rPr>
              <w:fldChar w:fldCharType="begin"/>
            </w:r>
            <w:r>
              <w:rPr>
                <w:noProof/>
                <w:webHidden/>
              </w:rPr>
              <w:instrText xml:space="preserve"> PAGEREF _Toc40674662 \h </w:instrText>
            </w:r>
            <w:r>
              <w:rPr>
                <w:noProof/>
                <w:webHidden/>
              </w:rPr>
            </w:r>
            <w:r>
              <w:rPr>
                <w:noProof/>
                <w:webHidden/>
              </w:rPr>
              <w:fldChar w:fldCharType="separate"/>
            </w:r>
            <w:r>
              <w:rPr>
                <w:noProof/>
                <w:webHidden/>
              </w:rPr>
              <w:t>77</w:t>
            </w:r>
            <w:r>
              <w:rPr>
                <w:noProof/>
                <w:webHidden/>
              </w:rPr>
              <w:fldChar w:fldCharType="end"/>
            </w:r>
          </w:hyperlink>
        </w:p>
        <w:p w14:paraId="6A19C7E9" w14:textId="10B2CEA2" w:rsidR="00485CC6" w:rsidRDefault="00485CC6">
          <w:pPr>
            <w:pStyle w:val="TOC2"/>
            <w:tabs>
              <w:tab w:val="right" w:leader="dot" w:pos="9638"/>
            </w:tabs>
            <w:rPr>
              <w:rFonts w:eastAsiaTheme="minorEastAsia" w:cstheme="minorBidi"/>
              <w:i w:val="0"/>
              <w:iCs w:val="0"/>
              <w:noProof/>
              <w:sz w:val="24"/>
              <w:szCs w:val="24"/>
            </w:rPr>
          </w:pPr>
          <w:hyperlink w:anchor="_Toc40674663" w:history="1">
            <w:r w:rsidRPr="00A867F8">
              <w:rPr>
                <w:rStyle w:val="Hyperlink"/>
                <w:noProof/>
              </w:rPr>
              <w:t>The LOG File</w:t>
            </w:r>
            <w:r>
              <w:rPr>
                <w:noProof/>
                <w:webHidden/>
              </w:rPr>
              <w:tab/>
            </w:r>
            <w:r>
              <w:rPr>
                <w:noProof/>
                <w:webHidden/>
              </w:rPr>
              <w:fldChar w:fldCharType="begin"/>
            </w:r>
            <w:r>
              <w:rPr>
                <w:noProof/>
                <w:webHidden/>
              </w:rPr>
              <w:instrText xml:space="preserve"> PAGEREF _Toc40674663 \h </w:instrText>
            </w:r>
            <w:r>
              <w:rPr>
                <w:noProof/>
                <w:webHidden/>
              </w:rPr>
            </w:r>
            <w:r>
              <w:rPr>
                <w:noProof/>
                <w:webHidden/>
              </w:rPr>
              <w:fldChar w:fldCharType="separate"/>
            </w:r>
            <w:r>
              <w:rPr>
                <w:noProof/>
                <w:webHidden/>
              </w:rPr>
              <w:t>78</w:t>
            </w:r>
            <w:r>
              <w:rPr>
                <w:noProof/>
                <w:webHidden/>
              </w:rPr>
              <w:fldChar w:fldCharType="end"/>
            </w:r>
          </w:hyperlink>
        </w:p>
        <w:p w14:paraId="7A172A9B" w14:textId="26D9C5E9" w:rsidR="00485CC6" w:rsidRDefault="00485CC6">
          <w:pPr>
            <w:pStyle w:val="TOC2"/>
            <w:tabs>
              <w:tab w:val="right" w:leader="dot" w:pos="9638"/>
            </w:tabs>
            <w:rPr>
              <w:rFonts w:eastAsiaTheme="minorEastAsia" w:cstheme="minorBidi"/>
              <w:i w:val="0"/>
              <w:iCs w:val="0"/>
              <w:noProof/>
              <w:sz w:val="24"/>
              <w:szCs w:val="24"/>
            </w:rPr>
          </w:pPr>
          <w:hyperlink w:anchor="_Toc40674664" w:history="1">
            <w:r w:rsidRPr="00A867F8">
              <w:rPr>
                <w:rStyle w:val="Hyperlink"/>
                <w:noProof/>
              </w:rPr>
              <w:t>Errors and Warnings</w:t>
            </w:r>
            <w:r>
              <w:rPr>
                <w:noProof/>
                <w:webHidden/>
              </w:rPr>
              <w:tab/>
            </w:r>
            <w:r>
              <w:rPr>
                <w:noProof/>
                <w:webHidden/>
              </w:rPr>
              <w:fldChar w:fldCharType="begin"/>
            </w:r>
            <w:r>
              <w:rPr>
                <w:noProof/>
                <w:webHidden/>
              </w:rPr>
              <w:instrText xml:space="preserve"> PAGEREF _Toc40674664 \h </w:instrText>
            </w:r>
            <w:r>
              <w:rPr>
                <w:noProof/>
                <w:webHidden/>
              </w:rPr>
            </w:r>
            <w:r>
              <w:rPr>
                <w:noProof/>
                <w:webHidden/>
              </w:rPr>
              <w:fldChar w:fldCharType="separate"/>
            </w:r>
            <w:r>
              <w:rPr>
                <w:noProof/>
                <w:webHidden/>
              </w:rPr>
              <w:t>78</w:t>
            </w:r>
            <w:r>
              <w:rPr>
                <w:noProof/>
                <w:webHidden/>
              </w:rPr>
              <w:fldChar w:fldCharType="end"/>
            </w:r>
          </w:hyperlink>
        </w:p>
        <w:p w14:paraId="65CA6AE7" w14:textId="303285CC" w:rsidR="00485CC6" w:rsidRDefault="00485CC6">
          <w:pPr>
            <w:pStyle w:val="TOC2"/>
            <w:tabs>
              <w:tab w:val="right" w:leader="dot" w:pos="9638"/>
            </w:tabs>
            <w:rPr>
              <w:rFonts w:eastAsiaTheme="minorEastAsia" w:cstheme="minorBidi"/>
              <w:i w:val="0"/>
              <w:iCs w:val="0"/>
              <w:noProof/>
              <w:sz w:val="24"/>
              <w:szCs w:val="24"/>
            </w:rPr>
          </w:pPr>
          <w:hyperlink w:anchor="_Toc40674665" w:history="1">
            <w:r w:rsidRPr="00A867F8">
              <w:rPr>
                <w:rStyle w:val="Hyperlink"/>
                <w:noProof/>
              </w:rPr>
              <w:t>Plotting and Visualization</w:t>
            </w:r>
            <w:r>
              <w:rPr>
                <w:noProof/>
                <w:webHidden/>
              </w:rPr>
              <w:tab/>
            </w:r>
            <w:r>
              <w:rPr>
                <w:noProof/>
                <w:webHidden/>
              </w:rPr>
              <w:fldChar w:fldCharType="begin"/>
            </w:r>
            <w:r>
              <w:rPr>
                <w:noProof/>
                <w:webHidden/>
              </w:rPr>
              <w:instrText xml:space="preserve"> PAGEREF _Toc40674665 \h </w:instrText>
            </w:r>
            <w:r>
              <w:rPr>
                <w:noProof/>
                <w:webHidden/>
              </w:rPr>
            </w:r>
            <w:r>
              <w:rPr>
                <w:noProof/>
                <w:webHidden/>
              </w:rPr>
              <w:fldChar w:fldCharType="separate"/>
            </w:r>
            <w:r>
              <w:rPr>
                <w:noProof/>
                <w:webHidden/>
              </w:rPr>
              <w:t>78</w:t>
            </w:r>
            <w:r>
              <w:rPr>
                <w:noProof/>
                <w:webHidden/>
              </w:rPr>
              <w:fldChar w:fldCharType="end"/>
            </w:r>
          </w:hyperlink>
        </w:p>
        <w:p w14:paraId="2173FDA8" w14:textId="7B8E50DC" w:rsidR="00485CC6" w:rsidRDefault="00485CC6">
          <w:pPr>
            <w:pStyle w:val="TOC3"/>
            <w:tabs>
              <w:tab w:val="right" w:leader="dot" w:pos="9638"/>
            </w:tabs>
            <w:rPr>
              <w:rFonts w:eastAsiaTheme="minorEastAsia" w:cstheme="minorBidi"/>
              <w:noProof/>
              <w:sz w:val="24"/>
              <w:szCs w:val="24"/>
            </w:rPr>
          </w:pPr>
          <w:hyperlink w:anchor="_Toc40674666" w:history="1">
            <w:r w:rsidRPr="00A867F8">
              <w:rPr>
                <w:rStyle w:val="Hyperlink"/>
                <w:rFonts w:cstheme="minorHAnsi"/>
                <w:noProof/>
              </w:rPr>
              <w:t>Dormant States</w:t>
            </w:r>
            <w:r>
              <w:rPr>
                <w:noProof/>
                <w:webHidden/>
              </w:rPr>
              <w:tab/>
            </w:r>
            <w:r>
              <w:rPr>
                <w:noProof/>
                <w:webHidden/>
              </w:rPr>
              <w:fldChar w:fldCharType="begin"/>
            </w:r>
            <w:r>
              <w:rPr>
                <w:noProof/>
                <w:webHidden/>
              </w:rPr>
              <w:instrText xml:space="preserve"> PAGEREF _Toc40674666 \h </w:instrText>
            </w:r>
            <w:r>
              <w:rPr>
                <w:noProof/>
                <w:webHidden/>
              </w:rPr>
            </w:r>
            <w:r>
              <w:rPr>
                <w:noProof/>
                <w:webHidden/>
              </w:rPr>
              <w:fldChar w:fldCharType="separate"/>
            </w:r>
            <w:r>
              <w:rPr>
                <w:noProof/>
                <w:webHidden/>
              </w:rPr>
              <w:t>78</w:t>
            </w:r>
            <w:r>
              <w:rPr>
                <w:noProof/>
                <w:webHidden/>
              </w:rPr>
              <w:fldChar w:fldCharType="end"/>
            </w:r>
          </w:hyperlink>
        </w:p>
        <w:p w14:paraId="79D6D26C" w14:textId="30871303" w:rsidR="00485CC6" w:rsidRDefault="00485CC6">
          <w:pPr>
            <w:pStyle w:val="TOC1"/>
            <w:tabs>
              <w:tab w:val="right" w:leader="dot" w:pos="9638"/>
            </w:tabs>
            <w:rPr>
              <w:rFonts w:eastAsiaTheme="minorEastAsia" w:cstheme="minorBidi"/>
              <w:b w:val="0"/>
              <w:bCs w:val="0"/>
              <w:noProof/>
              <w:sz w:val="24"/>
              <w:szCs w:val="24"/>
            </w:rPr>
          </w:pPr>
          <w:hyperlink w:anchor="_Toc40674667" w:history="1">
            <w:r w:rsidRPr="00A867F8">
              <w:rPr>
                <w:rStyle w:val="Hyperlink"/>
                <w:noProof/>
              </w:rPr>
              <w:t>Chapter 10: FRED Simulation Information Management System</w:t>
            </w:r>
            <w:r>
              <w:rPr>
                <w:noProof/>
                <w:webHidden/>
              </w:rPr>
              <w:tab/>
            </w:r>
            <w:r>
              <w:rPr>
                <w:noProof/>
                <w:webHidden/>
              </w:rPr>
              <w:fldChar w:fldCharType="begin"/>
            </w:r>
            <w:r>
              <w:rPr>
                <w:noProof/>
                <w:webHidden/>
              </w:rPr>
              <w:instrText xml:space="preserve"> PAGEREF _Toc40674667 \h </w:instrText>
            </w:r>
            <w:r>
              <w:rPr>
                <w:noProof/>
                <w:webHidden/>
              </w:rPr>
            </w:r>
            <w:r>
              <w:rPr>
                <w:noProof/>
                <w:webHidden/>
              </w:rPr>
              <w:fldChar w:fldCharType="separate"/>
            </w:r>
            <w:r>
              <w:rPr>
                <w:noProof/>
                <w:webHidden/>
              </w:rPr>
              <w:t>80</w:t>
            </w:r>
            <w:r>
              <w:rPr>
                <w:noProof/>
                <w:webHidden/>
              </w:rPr>
              <w:fldChar w:fldCharType="end"/>
            </w:r>
          </w:hyperlink>
        </w:p>
        <w:p w14:paraId="41536282" w14:textId="0B96F025" w:rsidR="00485CC6" w:rsidRDefault="00485CC6">
          <w:pPr>
            <w:pStyle w:val="TOC2"/>
            <w:tabs>
              <w:tab w:val="right" w:leader="dot" w:pos="9638"/>
            </w:tabs>
            <w:rPr>
              <w:rFonts w:eastAsiaTheme="minorEastAsia" w:cstheme="minorBidi"/>
              <w:i w:val="0"/>
              <w:iCs w:val="0"/>
              <w:noProof/>
              <w:sz w:val="24"/>
              <w:szCs w:val="24"/>
            </w:rPr>
          </w:pPr>
          <w:hyperlink w:anchor="_Toc40674668" w:history="1">
            <w:r w:rsidRPr="00A867F8">
              <w:rPr>
                <w:rStyle w:val="Hyperlink"/>
                <w:noProof/>
              </w:rPr>
              <w:t>Running FRED directly</w:t>
            </w:r>
            <w:r>
              <w:rPr>
                <w:noProof/>
                <w:webHidden/>
              </w:rPr>
              <w:tab/>
            </w:r>
            <w:r>
              <w:rPr>
                <w:noProof/>
                <w:webHidden/>
              </w:rPr>
              <w:fldChar w:fldCharType="begin"/>
            </w:r>
            <w:r>
              <w:rPr>
                <w:noProof/>
                <w:webHidden/>
              </w:rPr>
              <w:instrText xml:space="preserve"> PAGEREF _Toc40674668 \h </w:instrText>
            </w:r>
            <w:r>
              <w:rPr>
                <w:noProof/>
                <w:webHidden/>
              </w:rPr>
            </w:r>
            <w:r>
              <w:rPr>
                <w:noProof/>
                <w:webHidden/>
              </w:rPr>
              <w:fldChar w:fldCharType="separate"/>
            </w:r>
            <w:r>
              <w:rPr>
                <w:noProof/>
                <w:webHidden/>
              </w:rPr>
              <w:t>80</w:t>
            </w:r>
            <w:r>
              <w:rPr>
                <w:noProof/>
                <w:webHidden/>
              </w:rPr>
              <w:fldChar w:fldCharType="end"/>
            </w:r>
          </w:hyperlink>
        </w:p>
        <w:p w14:paraId="36F6F702" w14:textId="1C98C3C8" w:rsidR="00485CC6" w:rsidRDefault="00485CC6">
          <w:pPr>
            <w:pStyle w:val="TOC3"/>
            <w:tabs>
              <w:tab w:val="right" w:leader="dot" w:pos="9638"/>
            </w:tabs>
            <w:rPr>
              <w:rFonts w:eastAsiaTheme="minorEastAsia" w:cstheme="minorBidi"/>
              <w:noProof/>
              <w:sz w:val="24"/>
              <w:szCs w:val="24"/>
            </w:rPr>
          </w:pPr>
          <w:hyperlink w:anchor="_Toc40674669" w:history="1">
            <w:r w:rsidRPr="00A867F8">
              <w:rPr>
                <w:rStyle w:val="Hyperlink"/>
                <w:noProof/>
              </w:rPr>
              <w:t>Example: running FRED</w:t>
            </w:r>
            <w:r>
              <w:rPr>
                <w:noProof/>
                <w:webHidden/>
              </w:rPr>
              <w:tab/>
            </w:r>
            <w:r>
              <w:rPr>
                <w:noProof/>
                <w:webHidden/>
              </w:rPr>
              <w:fldChar w:fldCharType="begin"/>
            </w:r>
            <w:r>
              <w:rPr>
                <w:noProof/>
                <w:webHidden/>
              </w:rPr>
              <w:instrText xml:space="preserve"> PAGEREF _Toc40674669 \h </w:instrText>
            </w:r>
            <w:r>
              <w:rPr>
                <w:noProof/>
                <w:webHidden/>
              </w:rPr>
            </w:r>
            <w:r>
              <w:rPr>
                <w:noProof/>
                <w:webHidden/>
              </w:rPr>
              <w:fldChar w:fldCharType="separate"/>
            </w:r>
            <w:r>
              <w:rPr>
                <w:noProof/>
                <w:webHidden/>
              </w:rPr>
              <w:t>80</w:t>
            </w:r>
            <w:r>
              <w:rPr>
                <w:noProof/>
                <w:webHidden/>
              </w:rPr>
              <w:fldChar w:fldCharType="end"/>
            </w:r>
          </w:hyperlink>
        </w:p>
        <w:p w14:paraId="3B6EE324" w14:textId="2B795A36" w:rsidR="00485CC6" w:rsidRDefault="00485CC6">
          <w:pPr>
            <w:pStyle w:val="TOC2"/>
            <w:tabs>
              <w:tab w:val="right" w:leader="dot" w:pos="9638"/>
            </w:tabs>
            <w:rPr>
              <w:rFonts w:eastAsiaTheme="minorEastAsia" w:cstheme="minorBidi"/>
              <w:i w:val="0"/>
              <w:iCs w:val="0"/>
              <w:noProof/>
              <w:sz w:val="24"/>
              <w:szCs w:val="24"/>
            </w:rPr>
          </w:pPr>
          <w:hyperlink w:anchor="_Toc40674670" w:history="1">
            <w:r w:rsidRPr="00A867F8">
              <w:rPr>
                <w:rStyle w:val="Hyperlink"/>
                <w:noProof/>
              </w:rPr>
              <w:t>FRED command line options</w:t>
            </w:r>
            <w:r>
              <w:rPr>
                <w:noProof/>
                <w:webHidden/>
              </w:rPr>
              <w:tab/>
            </w:r>
            <w:r>
              <w:rPr>
                <w:noProof/>
                <w:webHidden/>
              </w:rPr>
              <w:fldChar w:fldCharType="begin"/>
            </w:r>
            <w:r>
              <w:rPr>
                <w:noProof/>
                <w:webHidden/>
              </w:rPr>
              <w:instrText xml:space="preserve"> PAGEREF _Toc40674670 \h </w:instrText>
            </w:r>
            <w:r>
              <w:rPr>
                <w:noProof/>
                <w:webHidden/>
              </w:rPr>
            </w:r>
            <w:r>
              <w:rPr>
                <w:noProof/>
                <w:webHidden/>
              </w:rPr>
              <w:fldChar w:fldCharType="separate"/>
            </w:r>
            <w:r>
              <w:rPr>
                <w:noProof/>
                <w:webHidden/>
              </w:rPr>
              <w:t>81</w:t>
            </w:r>
            <w:r>
              <w:rPr>
                <w:noProof/>
                <w:webHidden/>
              </w:rPr>
              <w:fldChar w:fldCharType="end"/>
            </w:r>
          </w:hyperlink>
        </w:p>
        <w:p w14:paraId="280CA6A2" w14:textId="3E45BACE" w:rsidR="00485CC6" w:rsidRDefault="00485CC6">
          <w:pPr>
            <w:pStyle w:val="TOC2"/>
            <w:tabs>
              <w:tab w:val="right" w:leader="dot" w:pos="9638"/>
            </w:tabs>
            <w:rPr>
              <w:rFonts w:eastAsiaTheme="minorEastAsia" w:cstheme="minorBidi"/>
              <w:i w:val="0"/>
              <w:iCs w:val="0"/>
              <w:noProof/>
              <w:sz w:val="24"/>
              <w:szCs w:val="24"/>
            </w:rPr>
          </w:pPr>
          <w:hyperlink w:anchor="_Toc40674671" w:history="1">
            <w:r w:rsidRPr="00A867F8">
              <w:rPr>
                <w:rStyle w:val="Hyperlink"/>
                <w:noProof/>
              </w:rPr>
              <w:t>The FRED Compiler</w:t>
            </w:r>
            <w:r>
              <w:rPr>
                <w:noProof/>
                <w:webHidden/>
              </w:rPr>
              <w:tab/>
            </w:r>
            <w:r>
              <w:rPr>
                <w:noProof/>
                <w:webHidden/>
              </w:rPr>
              <w:fldChar w:fldCharType="begin"/>
            </w:r>
            <w:r>
              <w:rPr>
                <w:noProof/>
                <w:webHidden/>
              </w:rPr>
              <w:instrText xml:space="preserve"> PAGEREF _Toc40674671 \h </w:instrText>
            </w:r>
            <w:r>
              <w:rPr>
                <w:noProof/>
                <w:webHidden/>
              </w:rPr>
            </w:r>
            <w:r>
              <w:rPr>
                <w:noProof/>
                <w:webHidden/>
              </w:rPr>
              <w:fldChar w:fldCharType="separate"/>
            </w:r>
            <w:r>
              <w:rPr>
                <w:noProof/>
                <w:webHidden/>
              </w:rPr>
              <w:t>81</w:t>
            </w:r>
            <w:r>
              <w:rPr>
                <w:noProof/>
                <w:webHidden/>
              </w:rPr>
              <w:fldChar w:fldCharType="end"/>
            </w:r>
          </w:hyperlink>
        </w:p>
        <w:p w14:paraId="0861646E" w14:textId="5605BF4C" w:rsidR="00485CC6" w:rsidRDefault="00485CC6">
          <w:pPr>
            <w:pStyle w:val="TOC2"/>
            <w:tabs>
              <w:tab w:val="right" w:leader="dot" w:pos="9638"/>
            </w:tabs>
            <w:rPr>
              <w:rFonts w:eastAsiaTheme="minorEastAsia" w:cstheme="minorBidi"/>
              <w:i w:val="0"/>
              <w:iCs w:val="0"/>
              <w:noProof/>
              <w:sz w:val="24"/>
              <w:szCs w:val="24"/>
            </w:rPr>
          </w:pPr>
          <w:hyperlink w:anchor="_Toc40674672" w:history="1">
            <w:r w:rsidRPr="00A867F8">
              <w:rPr>
                <w:rStyle w:val="Hyperlink"/>
                <w:noProof/>
              </w:rPr>
              <w:t>FRED commands</w:t>
            </w:r>
            <w:r>
              <w:rPr>
                <w:noProof/>
                <w:webHidden/>
              </w:rPr>
              <w:tab/>
            </w:r>
            <w:r>
              <w:rPr>
                <w:noProof/>
                <w:webHidden/>
              </w:rPr>
              <w:fldChar w:fldCharType="begin"/>
            </w:r>
            <w:r>
              <w:rPr>
                <w:noProof/>
                <w:webHidden/>
              </w:rPr>
              <w:instrText xml:space="preserve"> PAGEREF _Toc40674672 \h </w:instrText>
            </w:r>
            <w:r>
              <w:rPr>
                <w:noProof/>
                <w:webHidden/>
              </w:rPr>
            </w:r>
            <w:r>
              <w:rPr>
                <w:noProof/>
                <w:webHidden/>
              </w:rPr>
              <w:fldChar w:fldCharType="separate"/>
            </w:r>
            <w:r>
              <w:rPr>
                <w:noProof/>
                <w:webHidden/>
              </w:rPr>
              <w:t>82</w:t>
            </w:r>
            <w:r>
              <w:rPr>
                <w:noProof/>
                <w:webHidden/>
              </w:rPr>
              <w:fldChar w:fldCharType="end"/>
            </w:r>
          </w:hyperlink>
        </w:p>
        <w:p w14:paraId="1B567FB1" w14:textId="0D52ADC2" w:rsidR="00485CC6" w:rsidRDefault="00485CC6">
          <w:pPr>
            <w:pStyle w:val="TOC2"/>
            <w:tabs>
              <w:tab w:val="right" w:leader="dot" w:pos="9638"/>
            </w:tabs>
            <w:rPr>
              <w:rFonts w:eastAsiaTheme="minorEastAsia" w:cstheme="minorBidi"/>
              <w:i w:val="0"/>
              <w:iCs w:val="0"/>
              <w:noProof/>
              <w:sz w:val="24"/>
              <w:szCs w:val="24"/>
            </w:rPr>
          </w:pPr>
          <w:hyperlink w:anchor="_Toc40674673" w:history="1">
            <w:r w:rsidRPr="00A867F8">
              <w:rPr>
                <w:rStyle w:val="Hyperlink"/>
                <w:noProof/>
              </w:rPr>
              <w:t>Job Control</w:t>
            </w:r>
            <w:r>
              <w:rPr>
                <w:noProof/>
                <w:webHidden/>
              </w:rPr>
              <w:tab/>
            </w:r>
            <w:r>
              <w:rPr>
                <w:noProof/>
                <w:webHidden/>
              </w:rPr>
              <w:fldChar w:fldCharType="begin"/>
            </w:r>
            <w:r>
              <w:rPr>
                <w:noProof/>
                <w:webHidden/>
              </w:rPr>
              <w:instrText xml:space="preserve"> PAGEREF _Toc40674673 \h </w:instrText>
            </w:r>
            <w:r>
              <w:rPr>
                <w:noProof/>
                <w:webHidden/>
              </w:rPr>
            </w:r>
            <w:r>
              <w:rPr>
                <w:noProof/>
                <w:webHidden/>
              </w:rPr>
              <w:fldChar w:fldCharType="separate"/>
            </w:r>
            <w:r>
              <w:rPr>
                <w:noProof/>
                <w:webHidden/>
              </w:rPr>
              <w:t>84</w:t>
            </w:r>
            <w:r>
              <w:rPr>
                <w:noProof/>
                <w:webHidden/>
              </w:rPr>
              <w:fldChar w:fldCharType="end"/>
            </w:r>
          </w:hyperlink>
        </w:p>
        <w:p w14:paraId="606D77D3" w14:textId="79300B8C" w:rsidR="00485CC6" w:rsidRDefault="00485CC6">
          <w:pPr>
            <w:pStyle w:val="TOC1"/>
            <w:tabs>
              <w:tab w:val="right" w:leader="dot" w:pos="9638"/>
            </w:tabs>
            <w:rPr>
              <w:rFonts w:eastAsiaTheme="minorEastAsia" w:cstheme="minorBidi"/>
              <w:b w:val="0"/>
              <w:bCs w:val="0"/>
              <w:noProof/>
              <w:sz w:val="24"/>
              <w:szCs w:val="24"/>
            </w:rPr>
          </w:pPr>
          <w:hyperlink w:anchor="_Toc40674674" w:history="1">
            <w:r w:rsidRPr="00A867F8">
              <w:rPr>
                <w:rStyle w:val="Hyperlink"/>
                <w:noProof/>
              </w:rPr>
              <w:t>Chapter 11: FRED Web Interface</w:t>
            </w:r>
            <w:r>
              <w:rPr>
                <w:noProof/>
                <w:webHidden/>
              </w:rPr>
              <w:tab/>
            </w:r>
            <w:r>
              <w:rPr>
                <w:noProof/>
                <w:webHidden/>
              </w:rPr>
              <w:fldChar w:fldCharType="begin"/>
            </w:r>
            <w:r>
              <w:rPr>
                <w:noProof/>
                <w:webHidden/>
              </w:rPr>
              <w:instrText xml:space="preserve"> PAGEREF _Toc40674674 \h </w:instrText>
            </w:r>
            <w:r>
              <w:rPr>
                <w:noProof/>
                <w:webHidden/>
              </w:rPr>
            </w:r>
            <w:r>
              <w:rPr>
                <w:noProof/>
                <w:webHidden/>
              </w:rPr>
              <w:fldChar w:fldCharType="separate"/>
            </w:r>
            <w:r>
              <w:rPr>
                <w:noProof/>
                <w:webHidden/>
              </w:rPr>
              <w:t>87</w:t>
            </w:r>
            <w:r>
              <w:rPr>
                <w:noProof/>
                <w:webHidden/>
              </w:rPr>
              <w:fldChar w:fldCharType="end"/>
            </w:r>
          </w:hyperlink>
        </w:p>
        <w:p w14:paraId="629AC147" w14:textId="2AD8C78C" w:rsidR="00485CC6" w:rsidRDefault="00485CC6">
          <w:pPr>
            <w:pStyle w:val="TOC1"/>
            <w:tabs>
              <w:tab w:val="right" w:leader="dot" w:pos="9638"/>
            </w:tabs>
            <w:rPr>
              <w:rFonts w:eastAsiaTheme="minorEastAsia" w:cstheme="minorBidi"/>
              <w:b w:val="0"/>
              <w:bCs w:val="0"/>
              <w:noProof/>
              <w:sz w:val="24"/>
              <w:szCs w:val="24"/>
            </w:rPr>
          </w:pPr>
          <w:hyperlink w:anchor="_Toc40674675" w:history="1">
            <w:r w:rsidRPr="00A867F8">
              <w:rPr>
                <w:rStyle w:val="Hyperlink"/>
                <w:noProof/>
              </w:rPr>
              <w:t>Chapter 12: The FRED Library</w:t>
            </w:r>
            <w:r>
              <w:rPr>
                <w:noProof/>
                <w:webHidden/>
              </w:rPr>
              <w:tab/>
            </w:r>
            <w:r>
              <w:rPr>
                <w:noProof/>
                <w:webHidden/>
              </w:rPr>
              <w:fldChar w:fldCharType="begin"/>
            </w:r>
            <w:r>
              <w:rPr>
                <w:noProof/>
                <w:webHidden/>
              </w:rPr>
              <w:instrText xml:space="preserve"> PAGEREF _Toc40674675 \h </w:instrText>
            </w:r>
            <w:r>
              <w:rPr>
                <w:noProof/>
                <w:webHidden/>
              </w:rPr>
            </w:r>
            <w:r>
              <w:rPr>
                <w:noProof/>
                <w:webHidden/>
              </w:rPr>
              <w:fldChar w:fldCharType="separate"/>
            </w:r>
            <w:r>
              <w:rPr>
                <w:noProof/>
                <w:webHidden/>
              </w:rPr>
              <w:t>88</w:t>
            </w:r>
            <w:r>
              <w:rPr>
                <w:noProof/>
                <w:webHidden/>
              </w:rPr>
              <w:fldChar w:fldCharType="end"/>
            </w:r>
          </w:hyperlink>
        </w:p>
        <w:p w14:paraId="65F5A2A6" w14:textId="796E0EB6" w:rsidR="00485CC6" w:rsidRDefault="00485CC6">
          <w:pPr>
            <w:pStyle w:val="TOC2"/>
            <w:tabs>
              <w:tab w:val="right" w:leader="dot" w:pos="9638"/>
            </w:tabs>
            <w:rPr>
              <w:rFonts w:eastAsiaTheme="minorEastAsia" w:cstheme="minorBidi"/>
              <w:i w:val="0"/>
              <w:iCs w:val="0"/>
              <w:noProof/>
              <w:sz w:val="24"/>
              <w:szCs w:val="24"/>
            </w:rPr>
          </w:pPr>
          <w:hyperlink w:anchor="_Toc40674676" w:history="1">
            <w:r w:rsidRPr="00A867F8">
              <w:rPr>
                <w:rStyle w:val="Hyperlink"/>
                <w:noProof/>
              </w:rPr>
              <w:t>Learning about the FRED Library</w:t>
            </w:r>
            <w:r>
              <w:rPr>
                <w:noProof/>
                <w:webHidden/>
              </w:rPr>
              <w:tab/>
            </w:r>
            <w:r>
              <w:rPr>
                <w:noProof/>
                <w:webHidden/>
              </w:rPr>
              <w:fldChar w:fldCharType="begin"/>
            </w:r>
            <w:r>
              <w:rPr>
                <w:noProof/>
                <w:webHidden/>
              </w:rPr>
              <w:instrText xml:space="preserve"> PAGEREF _Toc40674676 \h </w:instrText>
            </w:r>
            <w:r>
              <w:rPr>
                <w:noProof/>
                <w:webHidden/>
              </w:rPr>
            </w:r>
            <w:r>
              <w:rPr>
                <w:noProof/>
                <w:webHidden/>
              </w:rPr>
              <w:fldChar w:fldCharType="separate"/>
            </w:r>
            <w:r>
              <w:rPr>
                <w:noProof/>
                <w:webHidden/>
              </w:rPr>
              <w:t>88</w:t>
            </w:r>
            <w:r>
              <w:rPr>
                <w:noProof/>
                <w:webHidden/>
              </w:rPr>
              <w:fldChar w:fldCharType="end"/>
            </w:r>
          </w:hyperlink>
        </w:p>
        <w:p w14:paraId="1B6D9CB0" w14:textId="1A9FB222" w:rsidR="00485CC6" w:rsidRDefault="00485CC6">
          <w:pPr>
            <w:pStyle w:val="TOC2"/>
            <w:tabs>
              <w:tab w:val="right" w:leader="dot" w:pos="9638"/>
            </w:tabs>
            <w:rPr>
              <w:rFonts w:eastAsiaTheme="minorEastAsia" w:cstheme="minorBidi"/>
              <w:i w:val="0"/>
              <w:iCs w:val="0"/>
              <w:noProof/>
              <w:sz w:val="24"/>
              <w:szCs w:val="24"/>
            </w:rPr>
          </w:pPr>
          <w:hyperlink w:anchor="_Toc40674677" w:history="1">
            <w:r w:rsidRPr="00A867F8">
              <w:rPr>
                <w:rStyle w:val="Hyperlink"/>
                <w:noProof/>
              </w:rPr>
              <w:t>Using a FRED Library</w:t>
            </w:r>
            <w:r>
              <w:rPr>
                <w:noProof/>
                <w:webHidden/>
              </w:rPr>
              <w:tab/>
            </w:r>
            <w:r>
              <w:rPr>
                <w:noProof/>
                <w:webHidden/>
              </w:rPr>
              <w:fldChar w:fldCharType="begin"/>
            </w:r>
            <w:r>
              <w:rPr>
                <w:noProof/>
                <w:webHidden/>
              </w:rPr>
              <w:instrText xml:space="preserve"> PAGEREF _Toc40674677 \h </w:instrText>
            </w:r>
            <w:r>
              <w:rPr>
                <w:noProof/>
                <w:webHidden/>
              </w:rPr>
            </w:r>
            <w:r>
              <w:rPr>
                <w:noProof/>
                <w:webHidden/>
              </w:rPr>
              <w:fldChar w:fldCharType="separate"/>
            </w:r>
            <w:r>
              <w:rPr>
                <w:noProof/>
                <w:webHidden/>
              </w:rPr>
              <w:t>91</w:t>
            </w:r>
            <w:r>
              <w:rPr>
                <w:noProof/>
                <w:webHidden/>
              </w:rPr>
              <w:fldChar w:fldCharType="end"/>
            </w:r>
          </w:hyperlink>
        </w:p>
        <w:p w14:paraId="5720D25E" w14:textId="6397ED2E" w:rsidR="00485CC6" w:rsidRDefault="00485CC6">
          <w:pPr>
            <w:pStyle w:val="TOC2"/>
            <w:tabs>
              <w:tab w:val="right" w:leader="dot" w:pos="9638"/>
            </w:tabs>
            <w:rPr>
              <w:rFonts w:eastAsiaTheme="minorEastAsia" w:cstheme="minorBidi"/>
              <w:i w:val="0"/>
              <w:iCs w:val="0"/>
              <w:noProof/>
              <w:sz w:val="24"/>
              <w:szCs w:val="24"/>
            </w:rPr>
          </w:pPr>
          <w:hyperlink w:anchor="_Toc40674678" w:history="1">
            <w:r w:rsidRPr="00A867F8">
              <w:rPr>
                <w:rStyle w:val="Hyperlink"/>
                <w:noProof/>
              </w:rPr>
              <w:t>Conditions Defined in Modules</w:t>
            </w:r>
            <w:r>
              <w:rPr>
                <w:noProof/>
                <w:webHidden/>
              </w:rPr>
              <w:tab/>
            </w:r>
            <w:r>
              <w:rPr>
                <w:noProof/>
                <w:webHidden/>
              </w:rPr>
              <w:fldChar w:fldCharType="begin"/>
            </w:r>
            <w:r>
              <w:rPr>
                <w:noProof/>
                <w:webHidden/>
              </w:rPr>
              <w:instrText xml:space="preserve"> PAGEREF _Toc40674678 \h </w:instrText>
            </w:r>
            <w:r>
              <w:rPr>
                <w:noProof/>
                <w:webHidden/>
              </w:rPr>
            </w:r>
            <w:r>
              <w:rPr>
                <w:noProof/>
                <w:webHidden/>
              </w:rPr>
              <w:fldChar w:fldCharType="separate"/>
            </w:r>
            <w:r>
              <w:rPr>
                <w:noProof/>
                <w:webHidden/>
              </w:rPr>
              <w:t>91</w:t>
            </w:r>
            <w:r>
              <w:rPr>
                <w:noProof/>
                <w:webHidden/>
              </w:rPr>
              <w:fldChar w:fldCharType="end"/>
            </w:r>
          </w:hyperlink>
        </w:p>
        <w:p w14:paraId="21335676" w14:textId="5913F8D4" w:rsidR="00485CC6" w:rsidRDefault="00485CC6">
          <w:pPr>
            <w:pStyle w:val="TOC2"/>
            <w:tabs>
              <w:tab w:val="right" w:leader="dot" w:pos="9638"/>
            </w:tabs>
            <w:rPr>
              <w:rFonts w:eastAsiaTheme="minorEastAsia" w:cstheme="minorBidi"/>
              <w:i w:val="0"/>
              <w:iCs w:val="0"/>
              <w:noProof/>
              <w:sz w:val="24"/>
              <w:szCs w:val="24"/>
            </w:rPr>
          </w:pPr>
          <w:hyperlink w:anchor="_Toc40674679" w:history="1">
            <w:r w:rsidRPr="00A867F8">
              <w:rPr>
                <w:rStyle w:val="Hyperlink"/>
                <w:noProof/>
              </w:rPr>
              <w:t>The FRED Community</w:t>
            </w:r>
            <w:r>
              <w:rPr>
                <w:noProof/>
                <w:webHidden/>
              </w:rPr>
              <w:tab/>
            </w:r>
            <w:r>
              <w:rPr>
                <w:noProof/>
                <w:webHidden/>
              </w:rPr>
              <w:fldChar w:fldCharType="begin"/>
            </w:r>
            <w:r>
              <w:rPr>
                <w:noProof/>
                <w:webHidden/>
              </w:rPr>
              <w:instrText xml:space="preserve"> PAGEREF _Toc40674679 \h </w:instrText>
            </w:r>
            <w:r>
              <w:rPr>
                <w:noProof/>
                <w:webHidden/>
              </w:rPr>
            </w:r>
            <w:r>
              <w:rPr>
                <w:noProof/>
                <w:webHidden/>
              </w:rPr>
              <w:fldChar w:fldCharType="separate"/>
            </w:r>
            <w:r>
              <w:rPr>
                <w:noProof/>
                <w:webHidden/>
              </w:rPr>
              <w:t>92</w:t>
            </w:r>
            <w:r>
              <w:rPr>
                <w:noProof/>
                <w:webHidden/>
              </w:rPr>
              <w:fldChar w:fldCharType="end"/>
            </w:r>
          </w:hyperlink>
        </w:p>
        <w:p w14:paraId="4988BF70" w14:textId="0AD6EF36" w:rsidR="00485CC6" w:rsidRDefault="00485CC6">
          <w:pPr>
            <w:pStyle w:val="TOC1"/>
            <w:tabs>
              <w:tab w:val="right" w:leader="dot" w:pos="9638"/>
            </w:tabs>
            <w:rPr>
              <w:rFonts w:eastAsiaTheme="minorEastAsia" w:cstheme="minorBidi"/>
              <w:b w:val="0"/>
              <w:bCs w:val="0"/>
              <w:noProof/>
              <w:sz w:val="24"/>
              <w:szCs w:val="24"/>
            </w:rPr>
          </w:pPr>
          <w:hyperlink w:anchor="_Toc40674680" w:history="1">
            <w:r w:rsidRPr="00A867F8">
              <w:rPr>
                <w:rStyle w:val="Hyperlink"/>
                <w:noProof/>
              </w:rPr>
              <w:t>Chapter 13: Programming Tips</w:t>
            </w:r>
            <w:r>
              <w:rPr>
                <w:noProof/>
                <w:webHidden/>
              </w:rPr>
              <w:tab/>
            </w:r>
            <w:r>
              <w:rPr>
                <w:noProof/>
                <w:webHidden/>
              </w:rPr>
              <w:fldChar w:fldCharType="begin"/>
            </w:r>
            <w:r>
              <w:rPr>
                <w:noProof/>
                <w:webHidden/>
              </w:rPr>
              <w:instrText xml:space="preserve"> PAGEREF _Toc40674680 \h </w:instrText>
            </w:r>
            <w:r>
              <w:rPr>
                <w:noProof/>
                <w:webHidden/>
              </w:rPr>
            </w:r>
            <w:r>
              <w:rPr>
                <w:noProof/>
                <w:webHidden/>
              </w:rPr>
              <w:fldChar w:fldCharType="separate"/>
            </w:r>
            <w:r>
              <w:rPr>
                <w:noProof/>
                <w:webHidden/>
              </w:rPr>
              <w:t>93</w:t>
            </w:r>
            <w:r>
              <w:rPr>
                <w:noProof/>
                <w:webHidden/>
              </w:rPr>
              <w:fldChar w:fldCharType="end"/>
            </w:r>
          </w:hyperlink>
        </w:p>
        <w:p w14:paraId="1E250BF9" w14:textId="1D3C2CE4" w:rsidR="00485CC6" w:rsidRDefault="00485CC6">
          <w:pPr>
            <w:pStyle w:val="TOC2"/>
            <w:tabs>
              <w:tab w:val="right" w:leader="dot" w:pos="9638"/>
            </w:tabs>
            <w:rPr>
              <w:rFonts w:eastAsiaTheme="minorEastAsia" w:cstheme="minorBidi"/>
              <w:i w:val="0"/>
              <w:iCs w:val="0"/>
              <w:noProof/>
              <w:sz w:val="24"/>
              <w:szCs w:val="24"/>
            </w:rPr>
          </w:pPr>
          <w:hyperlink w:anchor="_Toc40674681" w:history="1">
            <w:r w:rsidRPr="00A867F8">
              <w:rPr>
                <w:rStyle w:val="Hyperlink"/>
                <w:noProof/>
              </w:rPr>
              <w:t>S-E-I-R Model</w:t>
            </w:r>
            <w:r>
              <w:rPr>
                <w:noProof/>
                <w:webHidden/>
              </w:rPr>
              <w:tab/>
            </w:r>
            <w:r>
              <w:rPr>
                <w:noProof/>
                <w:webHidden/>
              </w:rPr>
              <w:fldChar w:fldCharType="begin"/>
            </w:r>
            <w:r>
              <w:rPr>
                <w:noProof/>
                <w:webHidden/>
              </w:rPr>
              <w:instrText xml:space="preserve"> PAGEREF _Toc40674681 \h </w:instrText>
            </w:r>
            <w:r>
              <w:rPr>
                <w:noProof/>
                <w:webHidden/>
              </w:rPr>
            </w:r>
            <w:r>
              <w:rPr>
                <w:noProof/>
                <w:webHidden/>
              </w:rPr>
              <w:fldChar w:fldCharType="separate"/>
            </w:r>
            <w:r>
              <w:rPr>
                <w:noProof/>
                <w:webHidden/>
              </w:rPr>
              <w:t>93</w:t>
            </w:r>
            <w:r>
              <w:rPr>
                <w:noProof/>
                <w:webHidden/>
              </w:rPr>
              <w:fldChar w:fldCharType="end"/>
            </w:r>
          </w:hyperlink>
        </w:p>
        <w:p w14:paraId="0E491299" w14:textId="19BF852C" w:rsidR="00485CC6" w:rsidRDefault="00485CC6">
          <w:pPr>
            <w:pStyle w:val="TOC2"/>
            <w:tabs>
              <w:tab w:val="right" w:leader="dot" w:pos="9638"/>
            </w:tabs>
            <w:rPr>
              <w:rFonts w:eastAsiaTheme="minorEastAsia" w:cstheme="minorBidi"/>
              <w:i w:val="0"/>
              <w:iCs w:val="0"/>
              <w:noProof/>
              <w:sz w:val="24"/>
              <w:szCs w:val="24"/>
            </w:rPr>
          </w:pPr>
          <w:hyperlink w:anchor="_Toc40674682" w:history="1">
            <w:r w:rsidRPr="00A867F8">
              <w:rPr>
                <w:rStyle w:val="Hyperlink"/>
                <w:noProof/>
              </w:rPr>
              <w:t>Changes in Personal Behavior Based on Symptoms</w:t>
            </w:r>
            <w:r>
              <w:rPr>
                <w:noProof/>
                <w:webHidden/>
              </w:rPr>
              <w:tab/>
            </w:r>
            <w:r>
              <w:rPr>
                <w:noProof/>
                <w:webHidden/>
              </w:rPr>
              <w:fldChar w:fldCharType="begin"/>
            </w:r>
            <w:r>
              <w:rPr>
                <w:noProof/>
                <w:webHidden/>
              </w:rPr>
              <w:instrText xml:space="preserve"> PAGEREF _Toc40674682 \h </w:instrText>
            </w:r>
            <w:r>
              <w:rPr>
                <w:noProof/>
                <w:webHidden/>
              </w:rPr>
            </w:r>
            <w:r>
              <w:rPr>
                <w:noProof/>
                <w:webHidden/>
              </w:rPr>
              <w:fldChar w:fldCharType="separate"/>
            </w:r>
            <w:r>
              <w:rPr>
                <w:noProof/>
                <w:webHidden/>
              </w:rPr>
              <w:t>95</w:t>
            </w:r>
            <w:r>
              <w:rPr>
                <w:noProof/>
                <w:webHidden/>
              </w:rPr>
              <w:fldChar w:fldCharType="end"/>
            </w:r>
          </w:hyperlink>
        </w:p>
        <w:p w14:paraId="245B2178" w14:textId="3F93B6E0" w:rsidR="00485CC6" w:rsidRDefault="00485CC6">
          <w:pPr>
            <w:pStyle w:val="TOC2"/>
            <w:tabs>
              <w:tab w:val="right" w:leader="dot" w:pos="9638"/>
            </w:tabs>
            <w:rPr>
              <w:rFonts w:eastAsiaTheme="minorEastAsia" w:cstheme="minorBidi"/>
              <w:i w:val="0"/>
              <w:iCs w:val="0"/>
              <w:noProof/>
              <w:sz w:val="24"/>
              <w:szCs w:val="24"/>
            </w:rPr>
          </w:pPr>
          <w:hyperlink w:anchor="_Toc40674683" w:history="1">
            <w:r w:rsidRPr="00A867F8">
              <w:rPr>
                <w:rStyle w:val="Hyperlink"/>
                <w:noProof/>
              </w:rPr>
              <w:t>Measuring Where Transmissions Occur</w:t>
            </w:r>
            <w:r>
              <w:rPr>
                <w:noProof/>
                <w:webHidden/>
              </w:rPr>
              <w:tab/>
            </w:r>
            <w:r>
              <w:rPr>
                <w:noProof/>
                <w:webHidden/>
              </w:rPr>
              <w:fldChar w:fldCharType="begin"/>
            </w:r>
            <w:r>
              <w:rPr>
                <w:noProof/>
                <w:webHidden/>
              </w:rPr>
              <w:instrText xml:space="preserve"> PAGEREF _Toc40674683 \h </w:instrText>
            </w:r>
            <w:r>
              <w:rPr>
                <w:noProof/>
                <w:webHidden/>
              </w:rPr>
            </w:r>
            <w:r>
              <w:rPr>
                <w:noProof/>
                <w:webHidden/>
              </w:rPr>
              <w:fldChar w:fldCharType="separate"/>
            </w:r>
            <w:r>
              <w:rPr>
                <w:noProof/>
                <w:webHidden/>
              </w:rPr>
              <w:t>96</w:t>
            </w:r>
            <w:r>
              <w:rPr>
                <w:noProof/>
                <w:webHidden/>
              </w:rPr>
              <w:fldChar w:fldCharType="end"/>
            </w:r>
          </w:hyperlink>
        </w:p>
        <w:p w14:paraId="571FC0AC" w14:textId="7A5014DF" w:rsidR="00485CC6" w:rsidRDefault="00485CC6">
          <w:pPr>
            <w:pStyle w:val="TOC2"/>
            <w:tabs>
              <w:tab w:val="right" w:leader="dot" w:pos="9638"/>
            </w:tabs>
            <w:rPr>
              <w:rFonts w:eastAsiaTheme="minorEastAsia" w:cstheme="minorBidi"/>
              <w:i w:val="0"/>
              <w:iCs w:val="0"/>
              <w:noProof/>
              <w:sz w:val="24"/>
              <w:szCs w:val="24"/>
            </w:rPr>
          </w:pPr>
          <w:hyperlink w:anchor="_Toc40674684" w:history="1">
            <w:r w:rsidRPr="00A867F8">
              <w:rPr>
                <w:rStyle w:val="Hyperlink"/>
                <w:noProof/>
              </w:rPr>
              <w:t>Using Group-Related Variables</w:t>
            </w:r>
            <w:r>
              <w:rPr>
                <w:noProof/>
                <w:webHidden/>
              </w:rPr>
              <w:tab/>
            </w:r>
            <w:r>
              <w:rPr>
                <w:noProof/>
                <w:webHidden/>
              </w:rPr>
              <w:fldChar w:fldCharType="begin"/>
            </w:r>
            <w:r>
              <w:rPr>
                <w:noProof/>
                <w:webHidden/>
              </w:rPr>
              <w:instrText xml:space="preserve"> PAGEREF _Toc40674684 \h </w:instrText>
            </w:r>
            <w:r>
              <w:rPr>
                <w:noProof/>
                <w:webHidden/>
              </w:rPr>
            </w:r>
            <w:r>
              <w:rPr>
                <w:noProof/>
                <w:webHidden/>
              </w:rPr>
              <w:fldChar w:fldCharType="separate"/>
            </w:r>
            <w:r>
              <w:rPr>
                <w:noProof/>
                <w:webHidden/>
              </w:rPr>
              <w:t>98</w:t>
            </w:r>
            <w:r>
              <w:rPr>
                <w:noProof/>
                <w:webHidden/>
              </w:rPr>
              <w:fldChar w:fldCharType="end"/>
            </w:r>
          </w:hyperlink>
        </w:p>
        <w:p w14:paraId="782F7CA5" w14:textId="286ED7AF" w:rsidR="00485CC6" w:rsidRDefault="00485CC6">
          <w:pPr>
            <w:pStyle w:val="TOC2"/>
            <w:tabs>
              <w:tab w:val="right" w:leader="dot" w:pos="9638"/>
            </w:tabs>
            <w:rPr>
              <w:rFonts w:eastAsiaTheme="minorEastAsia" w:cstheme="minorBidi"/>
              <w:i w:val="0"/>
              <w:iCs w:val="0"/>
              <w:noProof/>
              <w:sz w:val="24"/>
              <w:szCs w:val="24"/>
            </w:rPr>
          </w:pPr>
          <w:hyperlink w:anchor="_Toc40674685" w:history="1">
            <w:r w:rsidRPr="00A867F8">
              <w:rPr>
                <w:rStyle w:val="Hyperlink"/>
                <w:noProof/>
              </w:rPr>
              <w:t>Writing Loops</w:t>
            </w:r>
            <w:r>
              <w:rPr>
                <w:noProof/>
                <w:webHidden/>
              </w:rPr>
              <w:tab/>
            </w:r>
            <w:r>
              <w:rPr>
                <w:noProof/>
                <w:webHidden/>
              </w:rPr>
              <w:fldChar w:fldCharType="begin"/>
            </w:r>
            <w:r>
              <w:rPr>
                <w:noProof/>
                <w:webHidden/>
              </w:rPr>
              <w:instrText xml:space="preserve"> PAGEREF _Toc40674685 \h </w:instrText>
            </w:r>
            <w:r>
              <w:rPr>
                <w:noProof/>
                <w:webHidden/>
              </w:rPr>
            </w:r>
            <w:r>
              <w:rPr>
                <w:noProof/>
                <w:webHidden/>
              </w:rPr>
              <w:fldChar w:fldCharType="separate"/>
            </w:r>
            <w:r>
              <w:rPr>
                <w:noProof/>
                <w:webHidden/>
              </w:rPr>
              <w:t>100</w:t>
            </w:r>
            <w:r>
              <w:rPr>
                <w:noProof/>
                <w:webHidden/>
              </w:rPr>
              <w:fldChar w:fldCharType="end"/>
            </w:r>
          </w:hyperlink>
        </w:p>
        <w:p w14:paraId="50CDB0F0" w14:textId="400F6695" w:rsidR="00485CC6" w:rsidRDefault="00485CC6">
          <w:pPr>
            <w:pStyle w:val="TOC2"/>
            <w:tabs>
              <w:tab w:val="right" w:leader="dot" w:pos="9638"/>
            </w:tabs>
            <w:rPr>
              <w:rFonts w:eastAsiaTheme="minorEastAsia" w:cstheme="minorBidi"/>
              <w:i w:val="0"/>
              <w:iCs w:val="0"/>
              <w:noProof/>
              <w:sz w:val="24"/>
              <w:szCs w:val="24"/>
            </w:rPr>
          </w:pPr>
          <w:hyperlink w:anchor="_Toc40674686" w:history="1">
            <w:r w:rsidRPr="00A867F8">
              <w:rPr>
                <w:rStyle w:val="Hyperlink"/>
                <w:noProof/>
              </w:rPr>
              <w:t>School Closure by Admin Agents</w:t>
            </w:r>
            <w:r>
              <w:rPr>
                <w:noProof/>
                <w:webHidden/>
              </w:rPr>
              <w:tab/>
            </w:r>
            <w:r>
              <w:rPr>
                <w:noProof/>
                <w:webHidden/>
              </w:rPr>
              <w:fldChar w:fldCharType="begin"/>
            </w:r>
            <w:r>
              <w:rPr>
                <w:noProof/>
                <w:webHidden/>
              </w:rPr>
              <w:instrText xml:space="preserve"> PAGEREF _Toc40674686 \h </w:instrText>
            </w:r>
            <w:r>
              <w:rPr>
                <w:noProof/>
                <w:webHidden/>
              </w:rPr>
            </w:r>
            <w:r>
              <w:rPr>
                <w:noProof/>
                <w:webHidden/>
              </w:rPr>
              <w:fldChar w:fldCharType="separate"/>
            </w:r>
            <w:r>
              <w:rPr>
                <w:noProof/>
                <w:webHidden/>
              </w:rPr>
              <w:t>103</w:t>
            </w:r>
            <w:r>
              <w:rPr>
                <w:noProof/>
                <w:webHidden/>
              </w:rPr>
              <w:fldChar w:fldCharType="end"/>
            </w:r>
          </w:hyperlink>
        </w:p>
        <w:p w14:paraId="7E09CFB6" w14:textId="3CA3BB2F" w:rsidR="00485CC6" w:rsidRDefault="00485CC6">
          <w:pPr>
            <w:pStyle w:val="TOC2"/>
            <w:tabs>
              <w:tab w:val="right" w:leader="dot" w:pos="9638"/>
            </w:tabs>
            <w:rPr>
              <w:rFonts w:eastAsiaTheme="minorEastAsia" w:cstheme="minorBidi"/>
              <w:i w:val="0"/>
              <w:iCs w:val="0"/>
              <w:noProof/>
              <w:sz w:val="24"/>
              <w:szCs w:val="24"/>
            </w:rPr>
          </w:pPr>
          <w:hyperlink w:anchor="_Toc40674687" w:history="1">
            <w:r w:rsidRPr="00A867F8">
              <w:rPr>
                <w:rStyle w:val="Hyperlink"/>
                <w:noProof/>
              </w:rPr>
              <w:t>School Closure of Individual Schools Trggered by an Epidemic</w:t>
            </w:r>
            <w:r>
              <w:rPr>
                <w:noProof/>
                <w:webHidden/>
              </w:rPr>
              <w:tab/>
            </w:r>
            <w:r>
              <w:rPr>
                <w:noProof/>
                <w:webHidden/>
              </w:rPr>
              <w:fldChar w:fldCharType="begin"/>
            </w:r>
            <w:r>
              <w:rPr>
                <w:noProof/>
                <w:webHidden/>
              </w:rPr>
              <w:instrText xml:space="preserve"> PAGEREF _Toc40674687 \h </w:instrText>
            </w:r>
            <w:r>
              <w:rPr>
                <w:noProof/>
                <w:webHidden/>
              </w:rPr>
            </w:r>
            <w:r>
              <w:rPr>
                <w:noProof/>
                <w:webHidden/>
              </w:rPr>
              <w:fldChar w:fldCharType="separate"/>
            </w:r>
            <w:r>
              <w:rPr>
                <w:noProof/>
                <w:webHidden/>
              </w:rPr>
              <w:t>106</w:t>
            </w:r>
            <w:r>
              <w:rPr>
                <w:noProof/>
                <w:webHidden/>
              </w:rPr>
              <w:fldChar w:fldCharType="end"/>
            </w:r>
          </w:hyperlink>
        </w:p>
        <w:p w14:paraId="597261DE" w14:textId="6C68454B" w:rsidR="00485CC6" w:rsidRDefault="00485CC6">
          <w:pPr>
            <w:pStyle w:val="TOC2"/>
            <w:tabs>
              <w:tab w:val="right" w:leader="dot" w:pos="9638"/>
            </w:tabs>
            <w:rPr>
              <w:rFonts w:eastAsiaTheme="minorEastAsia" w:cstheme="minorBidi"/>
              <w:i w:val="0"/>
              <w:iCs w:val="0"/>
              <w:noProof/>
              <w:sz w:val="24"/>
              <w:szCs w:val="24"/>
            </w:rPr>
          </w:pPr>
          <w:hyperlink w:anchor="_Toc40674688" w:history="1">
            <w:r w:rsidRPr="00A867F8">
              <w:rPr>
                <w:rStyle w:val="Hyperlink"/>
                <w:noProof/>
              </w:rPr>
              <w:t>Seasonality by Month</w:t>
            </w:r>
            <w:r>
              <w:rPr>
                <w:noProof/>
                <w:webHidden/>
              </w:rPr>
              <w:tab/>
            </w:r>
            <w:r>
              <w:rPr>
                <w:noProof/>
                <w:webHidden/>
              </w:rPr>
              <w:fldChar w:fldCharType="begin"/>
            </w:r>
            <w:r>
              <w:rPr>
                <w:noProof/>
                <w:webHidden/>
              </w:rPr>
              <w:instrText xml:space="preserve"> PAGEREF _Toc40674688 \h </w:instrText>
            </w:r>
            <w:r>
              <w:rPr>
                <w:noProof/>
                <w:webHidden/>
              </w:rPr>
            </w:r>
            <w:r>
              <w:rPr>
                <w:noProof/>
                <w:webHidden/>
              </w:rPr>
              <w:fldChar w:fldCharType="separate"/>
            </w:r>
            <w:r>
              <w:rPr>
                <w:noProof/>
                <w:webHidden/>
              </w:rPr>
              <w:t>107</w:t>
            </w:r>
            <w:r>
              <w:rPr>
                <w:noProof/>
                <w:webHidden/>
              </w:rPr>
              <w:fldChar w:fldCharType="end"/>
            </w:r>
          </w:hyperlink>
        </w:p>
        <w:p w14:paraId="14215918" w14:textId="40253C85" w:rsidR="00485CC6" w:rsidRDefault="00485CC6">
          <w:pPr>
            <w:pStyle w:val="TOC2"/>
            <w:tabs>
              <w:tab w:val="right" w:leader="dot" w:pos="9638"/>
            </w:tabs>
            <w:rPr>
              <w:rFonts w:eastAsiaTheme="minorEastAsia" w:cstheme="minorBidi"/>
              <w:i w:val="0"/>
              <w:iCs w:val="0"/>
              <w:noProof/>
              <w:sz w:val="24"/>
              <w:szCs w:val="24"/>
            </w:rPr>
          </w:pPr>
          <w:hyperlink w:anchor="_Toc40674689" w:history="1">
            <w:r w:rsidRPr="00A867F8">
              <w:rPr>
                <w:rStyle w:val="Hyperlink"/>
                <w:noProof/>
              </w:rPr>
              <w:t>Seasonality by Day of Year</w:t>
            </w:r>
            <w:r>
              <w:rPr>
                <w:noProof/>
                <w:webHidden/>
              </w:rPr>
              <w:tab/>
            </w:r>
            <w:r>
              <w:rPr>
                <w:noProof/>
                <w:webHidden/>
              </w:rPr>
              <w:fldChar w:fldCharType="begin"/>
            </w:r>
            <w:r>
              <w:rPr>
                <w:noProof/>
                <w:webHidden/>
              </w:rPr>
              <w:instrText xml:space="preserve"> PAGEREF _Toc40674689 \h </w:instrText>
            </w:r>
            <w:r>
              <w:rPr>
                <w:noProof/>
                <w:webHidden/>
              </w:rPr>
            </w:r>
            <w:r>
              <w:rPr>
                <w:noProof/>
                <w:webHidden/>
              </w:rPr>
              <w:fldChar w:fldCharType="separate"/>
            </w:r>
            <w:r>
              <w:rPr>
                <w:noProof/>
                <w:webHidden/>
              </w:rPr>
              <w:t>108</w:t>
            </w:r>
            <w:r>
              <w:rPr>
                <w:noProof/>
                <w:webHidden/>
              </w:rPr>
              <w:fldChar w:fldCharType="end"/>
            </w:r>
          </w:hyperlink>
        </w:p>
        <w:p w14:paraId="5E63A038" w14:textId="64952D24" w:rsidR="00485CC6" w:rsidRDefault="00485CC6">
          <w:pPr>
            <w:pStyle w:val="TOC2"/>
            <w:tabs>
              <w:tab w:val="right" w:leader="dot" w:pos="9638"/>
            </w:tabs>
            <w:rPr>
              <w:rFonts w:eastAsiaTheme="minorEastAsia" w:cstheme="minorBidi"/>
              <w:i w:val="0"/>
              <w:iCs w:val="0"/>
              <w:noProof/>
              <w:sz w:val="24"/>
              <w:szCs w:val="24"/>
            </w:rPr>
          </w:pPr>
          <w:hyperlink w:anchor="_Toc40674690" w:history="1">
            <w:r w:rsidRPr="00A867F8">
              <w:rPr>
                <w:rStyle w:val="Hyperlink"/>
                <w:noProof/>
              </w:rPr>
              <w:t>Using Elevation Data</w:t>
            </w:r>
            <w:r>
              <w:rPr>
                <w:noProof/>
                <w:webHidden/>
              </w:rPr>
              <w:tab/>
            </w:r>
            <w:r>
              <w:rPr>
                <w:noProof/>
                <w:webHidden/>
              </w:rPr>
              <w:fldChar w:fldCharType="begin"/>
            </w:r>
            <w:r>
              <w:rPr>
                <w:noProof/>
                <w:webHidden/>
              </w:rPr>
              <w:instrText xml:space="preserve"> PAGEREF _Toc40674690 \h </w:instrText>
            </w:r>
            <w:r>
              <w:rPr>
                <w:noProof/>
                <w:webHidden/>
              </w:rPr>
            </w:r>
            <w:r>
              <w:rPr>
                <w:noProof/>
                <w:webHidden/>
              </w:rPr>
              <w:fldChar w:fldCharType="separate"/>
            </w:r>
            <w:r>
              <w:rPr>
                <w:noProof/>
                <w:webHidden/>
              </w:rPr>
              <w:t>110</w:t>
            </w:r>
            <w:r>
              <w:rPr>
                <w:noProof/>
                <w:webHidden/>
              </w:rPr>
              <w:fldChar w:fldCharType="end"/>
            </w:r>
          </w:hyperlink>
        </w:p>
        <w:p w14:paraId="2F066E85" w14:textId="502B6E9F" w:rsidR="00485CC6" w:rsidRDefault="00485CC6">
          <w:pPr>
            <w:pStyle w:val="TOC2"/>
            <w:tabs>
              <w:tab w:val="right" w:leader="dot" w:pos="9638"/>
            </w:tabs>
            <w:rPr>
              <w:rFonts w:eastAsiaTheme="minorEastAsia" w:cstheme="minorBidi"/>
              <w:i w:val="0"/>
              <w:iCs w:val="0"/>
              <w:noProof/>
              <w:sz w:val="24"/>
              <w:szCs w:val="24"/>
            </w:rPr>
          </w:pPr>
          <w:hyperlink w:anchor="_Toc40674691" w:history="1">
            <w:r w:rsidRPr="00A867F8">
              <w:rPr>
                <w:rStyle w:val="Hyperlink"/>
                <w:noProof/>
              </w:rPr>
              <w:t>Surveys: Taking a Sample of the Population</w:t>
            </w:r>
            <w:r>
              <w:rPr>
                <w:noProof/>
                <w:webHidden/>
              </w:rPr>
              <w:tab/>
            </w:r>
            <w:r>
              <w:rPr>
                <w:noProof/>
                <w:webHidden/>
              </w:rPr>
              <w:fldChar w:fldCharType="begin"/>
            </w:r>
            <w:r>
              <w:rPr>
                <w:noProof/>
                <w:webHidden/>
              </w:rPr>
              <w:instrText xml:space="preserve"> PAGEREF _Toc40674691 \h </w:instrText>
            </w:r>
            <w:r>
              <w:rPr>
                <w:noProof/>
                <w:webHidden/>
              </w:rPr>
            </w:r>
            <w:r>
              <w:rPr>
                <w:noProof/>
                <w:webHidden/>
              </w:rPr>
              <w:fldChar w:fldCharType="separate"/>
            </w:r>
            <w:r>
              <w:rPr>
                <w:noProof/>
                <w:webHidden/>
              </w:rPr>
              <w:t>113</w:t>
            </w:r>
            <w:r>
              <w:rPr>
                <w:noProof/>
                <w:webHidden/>
              </w:rPr>
              <w:fldChar w:fldCharType="end"/>
            </w:r>
          </w:hyperlink>
        </w:p>
        <w:p w14:paraId="24CAA68E" w14:textId="609FDDEC" w:rsidR="00485CC6" w:rsidRDefault="00485CC6">
          <w:pPr>
            <w:pStyle w:val="TOC2"/>
            <w:tabs>
              <w:tab w:val="right" w:leader="dot" w:pos="9638"/>
            </w:tabs>
            <w:rPr>
              <w:rFonts w:eastAsiaTheme="minorEastAsia" w:cstheme="minorBidi"/>
              <w:i w:val="0"/>
              <w:iCs w:val="0"/>
              <w:noProof/>
              <w:sz w:val="24"/>
              <w:szCs w:val="24"/>
            </w:rPr>
          </w:pPr>
          <w:hyperlink w:anchor="_Toc40674692" w:history="1">
            <w:r w:rsidRPr="00A867F8">
              <w:rPr>
                <w:rStyle w:val="Hyperlink"/>
                <w:noProof/>
              </w:rPr>
              <w:t>Taking a Temperature Survey of the Population</w:t>
            </w:r>
            <w:r>
              <w:rPr>
                <w:noProof/>
                <w:webHidden/>
              </w:rPr>
              <w:tab/>
            </w:r>
            <w:r>
              <w:rPr>
                <w:noProof/>
                <w:webHidden/>
              </w:rPr>
              <w:fldChar w:fldCharType="begin"/>
            </w:r>
            <w:r>
              <w:rPr>
                <w:noProof/>
                <w:webHidden/>
              </w:rPr>
              <w:instrText xml:space="preserve"> PAGEREF _Toc40674692 \h </w:instrText>
            </w:r>
            <w:r>
              <w:rPr>
                <w:noProof/>
                <w:webHidden/>
              </w:rPr>
            </w:r>
            <w:r>
              <w:rPr>
                <w:noProof/>
                <w:webHidden/>
              </w:rPr>
              <w:fldChar w:fldCharType="separate"/>
            </w:r>
            <w:r>
              <w:rPr>
                <w:noProof/>
                <w:webHidden/>
              </w:rPr>
              <w:t>115</w:t>
            </w:r>
            <w:r>
              <w:rPr>
                <w:noProof/>
                <w:webHidden/>
              </w:rPr>
              <w:fldChar w:fldCharType="end"/>
            </w:r>
          </w:hyperlink>
        </w:p>
        <w:p w14:paraId="0D645EF2" w14:textId="76C48566" w:rsidR="00485CC6" w:rsidRDefault="00485CC6">
          <w:pPr>
            <w:pStyle w:val="TOC2"/>
            <w:tabs>
              <w:tab w:val="right" w:leader="dot" w:pos="9638"/>
            </w:tabs>
            <w:rPr>
              <w:rFonts w:eastAsiaTheme="minorEastAsia" w:cstheme="minorBidi"/>
              <w:i w:val="0"/>
              <w:iCs w:val="0"/>
              <w:noProof/>
              <w:sz w:val="24"/>
              <w:szCs w:val="24"/>
            </w:rPr>
          </w:pPr>
          <w:hyperlink w:anchor="_Toc40674693" w:history="1">
            <w:r w:rsidRPr="00A867F8">
              <w:rPr>
                <w:rStyle w:val="Hyperlink"/>
                <w:noProof/>
              </w:rPr>
              <w:t>Selecting the Closest Place</w:t>
            </w:r>
            <w:r>
              <w:rPr>
                <w:noProof/>
                <w:webHidden/>
              </w:rPr>
              <w:tab/>
            </w:r>
            <w:r>
              <w:rPr>
                <w:noProof/>
                <w:webHidden/>
              </w:rPr>
              <w:fldChar w:fldCharType="begin"/>
            </w:r>
            <w:r>
              <w:rPr>
                <w:noProof/>
                <w:webHidden/>
              </w:rPr>
              <w:instrText xml:space="preserve"> PAGEREF _Toc40674693 \h </w:instrText>
            </w:r>
            <w:r>
              <w:rPr>
                <w:noProof/>
                <w:webHidden/>
              </w:rPr>
            </w:r>
            <w:r>
              <w:rPr>
                <w:noProof/>
                <w:webHidden/>
              </w:rPr>
              <w:fldChar w:fldCharType="separate"/>
            </w:r>
            <w:r>
              <w:rPr>
                <w:noProof/>
                <w:webHidden/>
              </w:rPr>
              <w:t>117</w:t>
            </w:r>
            <w:r>
              <w:rPr>
                <w:noProof/>
                <w:webHidden/>
              </w:rPr>
              <w:fldChar w:fldCharType="end"/>
            </w:r>
          </w:hyperlink>
        </w:p>
        <w:p w14:paraId="5E9B16B8" w14:textId="3D91F7D9" w:rsidR="00485CC6" w:rsidRDefault="00485CC6">
          <w:pPr>
            <w:pStyle w:val="TOC2"/>
            <w:tabs>
              <w:tab w:val="right" w:leader="dot" w:pos="9638"/>
            </w:tabs>
            <w:rPr>
              <w:rFonts w:eastAsiaTheme="minorEastAsia" w:cstheme="minorBidi"/>
              <w:i w:val="0"/>
              <w:iCs w:val="0"/>
              <w:noProof/>
              <w:sz w:val="24"/>
              <w:szCs w:val="24"/>
            </w:rPr>
          </w:pPr>
          <w:hyperlink w:anchor="_Toc40674694" w:history="1">
            <w:r w:rsidRPr="00A867F8">
              <w:rPr>
                <w:rStyle w:val="Hyperlink"/>
                <w:noProof/>
              </w:rPr>
              <w:t>Mapping a Catchment Area</w:t>
            </w:r>
            <w:r>
              <w:rPr>
                <w:noProof/>
                <w:webHidden/>
              </w:rPr>
              <w:tab/>
            </w:r>
            <w:r>
              <w:rPr>
                <w:noProof/>
                <w:webHidden/>
              </w:rPr>
              <w:fldChar w:fldCharType="begin"/>
            </w:r>
            <w:r>
              <w:rPr>
                <w:noProof/>
                <w:webHidden/>
              </w:rPr>
              <w:instrText xml:space="preserve"> PAGEREF _Toc40674694 \h </w:instrText>
            </w:r>
            <w:r>
              <w:rPr>
                <w:noProof/>
                <w:webHidden/>
              </w:rPr>
            </w:r>
            <w:r>
              <w:rPr>
                <w:noProof/>
                <w:webHidden/>
              </w:rPr>
              <w:fldChar w:fldCharType="separate"/>
            </w:r>
            <w:r>
              <w:rPr>
                <w:noProof/>
                <w:webHidden/>
              </w:rPr>
              <w:t>119</w:t>
            </w:r>
            <w:r>
              <w:rPr>
                <w:noProof/>
                <w:webHidden/>
              </w:rPr>
              <w:fldChar w:fldCharType="end"/>
            </w:r>
          </w:hyperlink>
        </w:p>
        <w:p w14:paraId="7EC38282" w14:textId="09D0686A" w:rsidR="00485CC6" w:rsidRDefault="00485CC6">
          <w:pPr>
            <w:pStyle w:val="TOC2"/>
            <w:tabs>
              <w:tab w:val="right" w:leader="dot" w:pos="9638"/>
            </w:tabs>
            <w:rPr>
              <w:rFonts w:eastAsiaTheme="minorEastAsia" w:cstheme="minorBidi"/>
              <w:i w:val="0"/>
              <w:iCs w:val="0"/>
              <w:noProof/>
              <w:sz w:val="24"/>
              <w:szCs w:val="24"/>
            </w:rPr>
          </w:pPr>
          <w:hyperlink w:anchor="_Toc40674695" w:history="1">
            <w:r w:rsidRPr="00A867F8">
              <w:rPr>
                <w:rStyle w:val="Hyperlink"/>
                <w:rFonts w:eastAsiaTheme="minorHAnsi"/>
                <w:noProof/>
              </w:rPr>
              <w:t>Changing the Contact Rates of Places</w:t>
            </w:r>
            <w:r>
              <w:rPr>
                <w:noProof/>
                <w:webHidden/>
              </w:rPr>
              <w:tab/>
            </w:r>
            <w:r>
              <w:rPr>
                <w:noProof/>
                <w:webHidden/>
              </w:rPr>
              <w:fldChar w:fldCharType="begin"/>
            </w:r>
            <w:r>
              <w:rPr>
                <w:noProof/>
                <w:webHidden/>
              </w:rPr>
              <w:instrText xml:space="preserve"> PAGEREF _Toc40674695 \h </w:instrText>
            </w:r>
            <w:r>
              <w:rPr>
                <w:noProof/>
                <w:webHidden/>
              </w:rPr>
            </w:r>
            <w:r>
              <w:rPr>
                <w:noProof/>
                <w:webHidden/>
              </w:rPr>
              <w:fldChar w:fldCharType="separate"/>
            </w:r>
            <w:r>
              <w:rPr>
                <w:noProof/>
                <w:webHidden/>
              </w:rPr>
              <w:t>125</w:t>
            </w:r>
            <w:r>
              <w:rPr>
                <w:noProof/>
                <w:webHidden/>
              </w:rPr>
              <w:fldChar w:fldCharType="end"/>
            </w:r>
          </w:hyperlink>
        </w:p>
        <w:p w14:paraId="2D72A41F" w14:textId="308B03E5" w:rsidR="00485CC6" w:rsidRDefault="00485CC6">
          <w:pPr>
            <w:pStyle w:val="TOC2"/>
            <w:tabs>
              <w:tab w:val="right" w:leader="dot" w:pos="9638"/>
            </w:tabs>
            <w:rPr>
              <w:rFonts w:eastAsiaTheme="minorEastAsia" w:cstheme="minorBidi"/>
              <w:i w:val="0"/>
              <w:iCs w:val="0"/>
              <w:noProof/>
              <w:sz w:val="24"/>
              <w:szCs w:val="24"/>
            </w:rPr>
          </w:pPr>
          <w:hyperlink w:anchor="_Toc40674696" w:history="1">
            <w:r w:rsidRPr="00A867F8">
              <w:rPr>
                <w:rStyle w:val="Hyperlink"/>
                <w:noProof/>
              </w:rPr>
              <w:t>Density-Based Transmission in Urban vs Rural Locations</w:t>
            </w:r>
            <w:r>
              <w:rPr>
                <w:noProof/>
                <w:webHidden/>
              </w:rPr>
              <w:tab/>
            </w:r>
            <w:r>
              <w:rPr>
                <w:noProof/>
                <w:webHidden/>
              </w:rPr>
              <w:fldChar w:fldCharType="begin"/>
            </w:r>
            <w:r>
              <w:rPr>
                <w:noProof/>
                <w:webHidden/>
              </w:rPr>
              <w:instrText xml:space="preserve"> PAGEREF _Toc40674696 \h </w:instrText>
            </w:r>
            <w:r>
              <w:rPr>
                <w:noProof/>
                <w:webHidden/>
              </w:rPr>
            </w:r>
            <w:r>
              <w:rPr>
                <w:noProof/>
                <w:webHidden/>
              </w:rPr>
              <w:fldChar w:fldCharType="separate"/>
            </w:r>
            <w:r>
              <w:rPr>
                <w:noProof/>
                <w:webHidden/>
              </w:rPr>
              <w:t>128</w:t>
            </w:r>
            <w:r>
              <w:rPr>
                <w:noProof/>
                <w:webHidden/>
              </w:rPr>
              <w:fldChar w:fldCharType="end"/>
            </w:r>
          </w:hyperlink>
        </w:p>
        <w:p w14:paraId="220F0C82" w14:textId="325E61C8" w:rsidR="00485CC6" w:rsidRDefault="00485CC6">
          <w:pPr>
            <w:pStyle w:val="TOC2"/>
            <w:tabs>
              <w:tab w:val="right" w:leader="dot" w:pos="9638"/>
            </w:tabs>
            <w:rPr>
              <w:rFonts w:eastAsiaTheme="minorEastAsia" w:cstheme="minorBidi"/>
              <w:i w:val="0"/>
              <w:iCs w:val="0"/>
              <w:noProof/>
              <w:sz w:val="24"/>
              <w:szCs w:val="24"/>
            </w:rPr>
          </w:pPr>
          <w:hyperlink w:anchor="_Toc40674697" w:history="1">
            <w:r w:rsidRPr="00A867F8">
              <w:rPr>
                <w:rStyle w:val="Hyperlink"/>
                <w:noProof/>
              </w:rPr>
              <w:t>Small Ad Hoc Gatherings</w:t>
            </w:r>
            <w:r>
              <w:rPr>
                <w:noProof/>
                <w:webHidden/>
              </w:rPr>
              <w:tab/>
            </w:r>
            <w:r>
              <w:rPr>
                <w:noProof/>
                <w:webHidden/>
              </w:rPr>
              <w:fldChar w:fldCharType="begin"/>
            </w:r>
            <w:r>
              <w:rPr>
                <w:noProof/>
                <w:webHidden/>
              </w:rPr>
              <w:instrText xml:space="preserve"> PAGEREF _Toc40674697 \h </w:instrText>
            </w:r>
            <w:r>
              <w:rPr>
                <w:noProof/>
                <w:webHidden/>
              </w:rPr>
            </w:r>
            <w:r>
              <w:rPr>
                <w:noProof/>
                <w:webHidden/>
              </w:rPr>
              <w:fldChar w:fldCharType="separate"/>
            </w:r>
            <w:r>
              <w:rPr>
                <w:noProof/>
                <w:webHidden/>
              </w:rPr>
              <w:t>131</w:t>
            </w:r>
            <w:r>
              <w:rPr>
                <w:noProof/>
                <w:webHidden/>
              </w:rPr>
              <w:fldChar w:fldCharType="end"/>
            </w:r>
          </w:hyperlink>
        </w:p>
        <w:p w14:paraId="365FA980" w14:textId="0B4FCDD9" w:rsidR="00485CC6" w:rsidRDefault="00485CC6">
          <w:pPr>
            <w:pStyle w:val="TOC2"/>
            <w:tabs>
              <w:tab w:val="right" w:leader="dot" w:pos="9638"/>
            </w:tabs>
            <w:rPr>
              <w:rFonts w:eastAsiaTheme="minorEastAsia" w:cstheme="minorBidi"/>
              <w:i w:val="0"/>
              <w:iCs w:val="0"/>
              <w:noProof/>
              <w:sz w:val="24"/>
              <w:szCs w:val="24"/>
            </w:rPr>
          </w:pPr>
          <w:hyperlink w:anchor="_Toc40674698" w:history="1">
            <w:r w:rsidRPr="00A867F8">
              <w:rPr>
                <w:rStyle w:val="Hyperlink"/>
                <w:noProof/>
              </w:rPr>
              <w:t>Mass Gatherings</w:t>
            </w:r>
            <w:r>
              <w:rPr>
                <w:noProof/>
                <w:webHidden/>
              </w:rPr>
              <w:tab/>
            </w:r>
            <w:r>
              <w:rPr>
                <w:noProof/>
                <w:webHidden/>
              </w:rPr>
              <w:fldChar w:fldCharType="begin"/>
            </w:r>
            <w:r>
              <w:rPr>
                <w:noProof/>
                <w:webHidden/>
              </w:rPr>
              <w:instrText xml:space="preserve"> PAGEREF _Toc40674698 \h </w:instrText>
            </w:r>
            <w:r>
              <w:rPr>
                <w:noProof/>
                <w:webHidden/>
              </w:rPr>
            </w:r>
            <w:r>
              <w:rPr>
                <w:noProof/>
                <w:webHidden/>
              </w:rPr>
              <w:fldChar w:fldCharType="separate"/>
            </w:r>
            <w:r>
              <w:rPr>
                <w:noProof/>
                <w:webHidden/>
              </w:rPr>
              <w:t>136</w:t>
            </w:r>
            <w:r>
              <w:rPr>
                <w:noProof/>
                <w:webHidden/>
              </w:rPr>
              <w:fldChar w:fldCharType="end"/>
            </w:r>
          </w:hyperlink>
        </w:p>
        <w:p w14:paraId="0EF657EA" w14:textId="06EAB214" w:rsidR="00485CC6" w:rsidRDefault="00485CC6">
          <w:pPr>
            <w:pStyle w:val="TOC1"/>
            <w:tabs>
              <w:tab w:val="right" w:leader="dot" w:pos="9638"/>
            </w:tabs>
            <w:rPr>
              <w:rFonts w:eastAsiaTheme="minorEastAsia" w:cstheme="minorBidi"/>
              <w:b w:val="0"/>
              <w:bCs w:val="0"/>
              <w:noProof/>
              <w:sz w:val="24"/>
              <w:szCs w:val="24"/>
            </w:rPr>
          </w:pPr>
          <w:hyperlink w:anchor="_Toc40674699" w:history="1">
            <w:r w:rsidRPr="00A867F8">
              <w:rPr>
                <w:rStyle w:val="Hyperlink"/>
                <w:noProof/>
              </w:rPr>
              <w:t>Chapter 14: Applications</w:t>
            </w:r>
            <w:r>
              <w:rPr>
                <w:noProof/>
                <w:webHidden/>
              </w:rPr>
              <w:tab/>
            </w:r>
            <w:r>
              <w:rPr>
                <w:noProof/>
                <w:webHidden/>
              </w:rPr>
              <w:fldChar w:fldCharType="begin"/>
            </w:r>
            <w:r>
              <w:rPr>
                <w:noProof/>
                <w:webHidden/>
              </w:rPr>
              <w:instrText xml:space="preserve"> PAGEREF _Toc40674699 \h </w:instrText>
            </w:r>
            <w:r>
              <w:rPr>
                <w:noProof/>
                <w:webHidden/>
              </w:rPr>
            </w:r>
            <w:r>
              <w:rPr>
                <w:noProof/>
                <w:webHidden/>
              </w:rPr>
              <w:fldChar w:fldCharType="separate"/>
            </w:r>
            <w:r>
              <w:rPr>
                <w:noProof/>
                <w:webHidden/>
              </w:rPr>
              <w:t>140</w:t>
            </w:r>
            <w:r>
              <w:rPr>
                <w:noProof/>
                <w:webHidden/>
              </w:rPr>
              <w:fldChar w:fldCharType="end"/>
            </w:r>
          </w:hyperlink>
        </w:p>
        <w:p w14:paraId="1B975944" w14:textId="28B1D8AE" w:rsidR="00485CC6" w:rsidRDefault="00485CC6">
          <w:pPr>
            <w:pStyle w:val="TOC2"/>
            <w:tabs>
              <w:tab w:val="right" w:leader="dot" w:pos="9638"/>
            </w:tabs>
            <w:rPr>
              <w:rFonts w:eastAsiaTheme="minorEastAsia" w:cstheme="minorBidi"/>
              <w:i w:val="0"/>
              <w:iCs w:val="0"/>
              <w:noProof/>
              <w:sz w:val="24"/>
              <w:szCs w:val="24"/>
            </w:rPr>
          </w:pPr>
          <w:hyperlink w:anchor="_Toc40674700" w:history="1">
            <w:r w:rsidRPr="00A867F8">
              <w:rPr>
                <w:rStyle w:val="Hyperlink"/>
                <w:noProof/>
              </w:rPr>
              <w:t>Pandemic Influenza</w:t>
            </w:r>
            <w:r>
              <w:rPr>
                <w:noProof/>
                <w:webHidden/>
              </w:rPr>
              <w:tab/>
            </w:r>
            <w:r>
              <w:rPr>
                <w:noProof/>
                <w:webHidden/>
              </w:rPr>
              <w:fldChar w:fldCharType="begin"/>
            </w:r>
            <w:r>
              <w:rPr>
                <w:noProof/>
                <w:webHidden/>
              </w:rPr>
              <w:instrText xml:space="preserve"> PAGEREF _Toc40674700 \h </w:instrText>
            </w:r>
            <w:r>
              <w:rPr>
                <w:noProof/>
                <w:webHidden/>
              </w:rPr>
            </w:r>
            <w:r>
              <w:rPr>
                <w:noProof/>
                <w:webHidden/>
              </w:rPr>
              <w:fldChar w:fldCharType="separate"/>
            </w:r>
            <w:r>
              <w:rPr>
                <w:noProof/>
                <w:webHidden/>
              </w:rPr>
              <w:t>140</w:t>
            </w:r>
            <w:r>
              <w:rPr>
                <w:noProof/>
                <w:webHidden/>
              </w:rPr>
              <w:fldChar w:fldCharType="end"/>
            </w:r>
          </w:hyperlink>
        </w:p>
        <w:p w14:paraId="18485475" w14:textId="7AC1F0B5" w:rsidR="00485CC6" w:rsidRDefault="00485CC6">
          <w:pPr>
            <w:pStyle w:val="TOC1"/>
            <w:tabs>
              <w:tab w:val="right" w:leader="dot" w:pos="9638"/>
            </w:tabs>
            <w:rPr>
              <w:rFonts w:eastAsiaTheme="minorEastAsia" w:cstheme="minorBidi"/>
              <w:b w:val="0"/>
              <w:bCs w:val="0"/>
              <w:noProof/>
              <w:sz w:val="24"/>
              <w:szCs w:val="24"/>
            </w:rPr>
          </w:pPr>
          <w:hyperlink w:anchor="_Toc40674701" w:history="1">
            <w:r w:rsidRPr="00A867F8">
              <w:rPr>
                <w:rStyle w:val="Hyperlink"/>
                <w:noProof/>
              </w:rPr>
              <w:t>Chapter 15: Calibration</w:t>
            </w:r>
            <w:r>
              <w:rPr>
                <w:noProof/>
                <w:webHidden/>
              </w:rPr>
              <w:tab/>
            </w:r>
            <w:r>
              <w:rPr>
                <w:noProof/>
                <w:webHidden/>
              </w:rPr>
              <w:fldChar w:fldCharType="begin"/>
            </w:r>
            <w:r>
              <w:rPr>
                <w:noProof/>
                <w:webHidden/>
              </w:rPr>
              <w:instrText xml:space="preserve"> PAGEREF _Toc40674701 \h </w:instrText>
            </w:r>
            <w:r>
              <w:rPr>
                <w:noProof/>
                <w:webHidden/>
              </w:rPr>
            </w:r>
            <w:r>
              <w:rPr>
                <w:noProof/>
                <w:webHidden/>
              </w:rPr>
              <w:fldChar w:fldCharType="separate"/>
            </w:r>
            <w:r>
              <w:rPr>
                <w:noProof/>
                <w:webHidden/>
              </w:rPr>
              <w:t>144</w:t>
            </w:r>
            <w:r>
              <w:rPr>
                <w:noProof/>
                <w:webHidden/>
              </w:rPr>
              <w:fldChar w:fldCharType="end"/>
            </w:r>
          </w:hyperlink>
        </w:p>
        <w:p w14:paraId="29DCBC4F" w14:textId="61702950" w:rsidR="00485CC6" w:rsidRDefault="00485CC6">
          <w:pPr>
            <w:pStyle w:val="TOC2"/>
            <w:tabs>
              <w:tab w:val="right" w:leader="dot" w:pos="9638"/>
            </w:tabs>
            <w:rPr>
              <w:rFonts w:eastAsiaTheme="minorEastAsia" w:cstheme="minorBidi"/>
              <w:i w:val="0"/>
              <w:iCs w:val="0"/>
              <w:noProof/>
              <w:sz w:val="24"/>
              <w:szCs w:val="24"/>
            </w:rPr>
          </w:pPr>
          <w:hyperlink w:anchor="_Toc40674702" w:history="1">
            <w:r w:rsidRPr="00A867F8">
              <w:rPr>
                <w:rStyle w:val="Hyperlink"/>
                <w:noProof/>
              </w:rPr>
              <w:t>THE FRED Contact Matrix</w:t>
            </w:r>
            <w:r>
              <w:rPr>
                <w:noProof/>
                <w:webHidden/>
              </w:rPr>
              <w:tab/>
            </w:r>
            <w:r>
              <w:rPr>
                <w:noProof/>
                <w:webHidden/>
              </w:rPr>
              <w:fldChar w:fldCharType="begin"/>
            </w:r>
            <w:r>
              <w:rPr>
                <w:noProof/>
                <w:webHidden/>
              </w:rPr>
              <w:instrText xml:space="preserve"> PAGEREF _Toc40674702 \h </w:instrText>
            </w:r>
            <w:r>
              <w:rPr>
                <w:noProof/>
                <w:webHidden/>
              </w:rPr>
            </w:r>
            <w:r>
              <w:rPr>
                <w:noProof/>
                <w:webHidden/>
              </w:rPr>
              <w:fldChar w:fldCharType="separate"/>
            </w:r>
            <w:r>
              <w:rPr>
                <w:noProof/>
                <w:webHidden/>
              </w:rPr>
              <w:t>144</w:t>
            </w:r>
            <w:r>
              <w:rPr>
                <w:noProof/>
                <w:webHidden/>
              </w:rPr>
              <w:fldChar w:fldCharType="end"/>
            </w:r>
          </w:hyperlink>
        </w:p>
        <w:p w14:paraId="1430F832" w14:textId="6750369B" w:rsidR="00485CC6" w:rsidRDefault="00485CC6">
          <w:pPr>
            <w:pStyle w:val="TOC1"/>
            <w:tabs>
              <w:tab w:val="right" w:leader="dot" w:pos="9638"/>
            </w:tabs>
            <w:rPr>
              <w:rFonts w:eastAsiaTheme="minorEastAsia" w:cstheme="minorBidi"/>
              <w:b w:val="0"/>
              <w:bCs w:val="0"/>
              <w:noProof/>
              <w:sz w:val="24"/>
              <w:szCs w:val="24"/>
            </w:rPr>
          </w:pPr>
          <w:hyperlink w:anchor="_Toc40674703" w:history="1">
            <w:r w:rsidRPr="00A867F8">
              <w:rPr>
                <w:rStyle w:val="Hyperlink"/>
                <w:noProof/>
              </w:rPr>
              <w:t>Acknowledgments</w:t>
            </w:r>
            <w:r>
              <w:rPr>
                <w:noProof/>
                <w:webHidden/>
              </w:rPr>
              <w:tab/>
            </w:r>
            <w:r>
              <w:rPr>
                <w:noProof/>
                <w:webHidden/>
              </w:rPr>
              <w:fldChar w:fldCharType="begin"/>
            </w:r>
            <w:r>
              <w:rPr>
                <w:noProof/>
                <w:webHidden/>
              </w:rPr>
              <w:instrText xml:space="preserve"> PAGEREF _Toc40674703 \h </w:instrText>
            </w:r>
            <w:r>
              <w:rPr>
                <w:noProof/>
                <w:webHidden/>
              </w:rPr>
            </w:r>
            <w:r>
              <w:rPr>
                <w:noProof/>
                <w:webHidden/>
              </w:rPr>
              <w:fldChar w:fldCharType="separate"/>
            </w:r>
            <w:r>
              <w:rPr>
                <w:noProof/>
                <w:webHidden/>
              </w:rPr>
              <w:t>145</w:t>
            </w:r>
            <w:r>
              <w:rPr>
                <w:noProof/>
                <w:webHidden/>
              </w:rPr>
              <w:fldChar w:fldCharType="end"/>
            </w:r>
          </w:hyperlink>
        </w:p>
        <w:p w14:paraId="35AE534E" w14:textId="7F58E1A8" w:rsidR="00485CC6" w:rsidRDefault="00485CC6">
          <w:pPr>
            <w:pStyle w:val="TOC1"/>
            <w:tabs>
              <w:tab w:val="right" w:leader="dot" w:pos="9638"/>
            </w:tabs>
            <w:rPr>
              <w:rFonts w:eastAsiaTheme="minorEastAsia" w:cstheme="minorBidi"/>
              <w:b w:val="0"/>
              <w:bCs w:val="0"/>
              <w:noProof/>
              <w:sz w:val="24"/>
              <w:szCs w:val="24"/>
            </w:rPr>
          </w:pPr>
          <w:hyperlink w:anchor="_Toc40674704" w:history="1">
            <w:r w:rsidRPr="00A867F8">
              <w:rPr>
                <w:rStyle w:val="Hyperlink"/>
                <w:rFonts w:eastAsiaTheme="minorHAnsi"/>
                <w:noProof/>
              </w:rPr>
              <w:t>Appendix A: The Structure of the FRED SImulation Engine</w:t>
            </w:r>
            <w:r>
              <w:rPr>
                <w:noProof/>
                <w:webHidden/>
              </w:rPr>
              <w:tab/>
            </w:r>
            <w:r>
              <w:rPr>
                <w:noProof/>
                <w:webHidden/>
              </w:rPr>
              <w:fldChar w:fldCharType="begin"/>
            </w:r>
            <w:r>
              <w:rPr>
                <w:noProof/>
                <w:webHidden/>
              </w:rPr>
              <w:instrText xml:space="preserve"> PAGEREF _Toc40674704 \h </w:instrText>
            </w:r>
            <w:r>
              <w:rPr>
                <w:noProof/>
                <w:webHidden/>
              </w:rPr>
            </w:r>
            <w:r>
              <w:rPr>
                <w:noProof/>
                <w:webHidden/>
              </w:rPr>
              <w:fldChar w:fldCharType="separate"/>
            </w:r>
            <w:r>
              <w:rPr>
                <w:noProof/>
                <w:webHidden/>
              </w:rPr>
              <w:t>146</w:t>
            </w:r>
            <w:r>
              <w:rPr>
                <w:noProof/>
                <w:webHidden/>
              </w:rPr>
              <w:fldChar w:fldCharType="end"/>
            </w:r>
          </w:hyperlink>
        </w:p>
        <w:p w14:paraId="7BBEB990" w14:textId="7A5ABC28" w:rsidR="00485CC6" w:rsidRDefault="00485CC6">
          <w:pPr>
            <w:pStyle w:val="TOC2"/>
            <w:tabs>
              <w:tab w:val="right" w:leader="dot" w:pos="9638"/>
            </w:tabs>
            <w:rPr>
              <w:rFonts w:eastAsiaTheme="minorEastAsia" w:cstheme="minorBidi"/>
              <w:i w:val="0"/>
              <w:iCs w:val="0"/>
              <w:noProof/>
              <w:sz w:val="24"/>
              <w:szCs w:val="24"/>
            </w:rPr>
          </w:pPr>
          <w:hyperlink w:anchor="_Toc40674705" w:history="1">
            <w:r w:rsidRPr="00A867F8">
              <w:rPr>
                <w:rStyle w:val="Hyperlink"/>
                <w:rFonts w:eastAsiaTheme="minorHAnsi"/>
                <w:noProof/>
              </w:rPr>
              <w:t>Core Module</w:t>
            </w:r>
            <w:r>
              <w:rPr>
                <w:noProof/>
                <w:webHidden/>
              </w:rPr>
              <w:tab/>
            </w:r>
            <w:r>
              <w:rPr>
                <w:noProof/>
                <w:webHidden/>
              </w:rPr>
              <w:fldChar w:fldCharType="begin"/>
            </w:r>
            <w:r>
              <w:rPr>
                <w:noProof/>
                <w:webHidden/>
              </w:rPr>
              <w:instrText xml:space="preserve"> PAGEREF _Toc40674705 \h </w:instrText>
            </w:r>
            <w:r>
              <w:rPr>
                <w:noProof/>
                <w:webHidden/>
              </w:rPr>
            </w:r>
            <w:r>
              <w:rPr>
                <w:noProof/>
                <w:webHidden/>
              </w:rPr>
              <w:fldChar w:fldCharType="separate"/>
            </w:r>
            <w:r>
              <w:rPr>
                <w:noProof/>
                <w:webHidden/>
              </w:rPr>
              <w:t>146</w:t>
            </w:r>
            <w:r>
              <w:rPr>
                <w:noProof/>
                <w:webHidden/>
              </w:rPr>
              <w:fldChar w:fldCharType="end"/>
            </w:r>
          </w:hyperlink>
        </w:p>
        <w:p w14:paraId="5EE1CE89" w14:textId="6D31E52A" w:rsidR="00485CC6" w:rsidRDefault="00485CC6">
          <w:pPr>
            <w:pStyle w:val="TOC3"/>
            <w:tabs>
              <w:tab w:val="right" w:leader="dot" w:pos="9638"/>
            </w:tabs>
            <w:rPr>
              <w:rFonts w:eastAsiaTheme="minorEastAsia" w:cstheme="minorBidi"/>
              <w:noProof/>
              <w:sz w:val="24"/>
              <w:szCs w:val="24"/>
            </w:rPr>
          </w:pPr>
          <w:hyperlink w:anchor="_Toc40674706" w:history="1">
            <w:r w:rsidRPr="00A867F8">
              <w:rPr>
                <w:rStyle w:val="Hyperlink"/>
                <w:rFonts w:eastAsiaTheme="minorHAnsi"/>
                <w:noProof/>
              </w:rPr>
              <w:t>Fred</w:t>
            </w:r>
            <w:r>
              <w:rPr>
                <w:noProof/>
                <w:webHidden/>
              </w:rPr>
              <w:tab/>
            </w:r>
            <w:r>
              <w:rPr>
                <w:noProof/>
                <w:webHidden/>
              </w:rPr>
              <w:fldChar w:fldCharType="begin"/>
            </w:r>
            <w:r>
              <w:rPr>
                <w:noProof/>
                <w:webHidden/>
              </w:rPr>
              <w:instrText xml:space="preserve"> PAGEREF _Toc40674706 \h </w:instrText>
            </w:r>
            <w:r>
              <w:rPr>
                <w:noProof/>
                <w:webHidden/>
              </w:rPr>
            </w:r>
            <w:r>
              <w:rPr>
                <w:noProof/>
                <w:webHidden/>
              </w:rPr>
              <w:fldChar w:fldCharType="separate"/>
            </w:r>
            <w:r>
              <w:rPr>
                <w:noProof/>
                <w:webHidden/>
              </w:rPr>
              <w:t>146</w:t>
            </w:r>
            <w:r>
              <w:rPr>
                <w:noProof/>
                <w:webHidden/>
              </w:rPr>
              <w:fldChar w:fldCharType="end"/>
            </w:r>
          </w:hyperlink>
        </w:p>
        <w:p w14:paraId="17BD361D" w14:textId="0104F58F" w:rsidR="00485CC6" w:rsidRDefault="00485CC6">
          <w:pPr>
            <w:pStyle w:val="TOC3"/>
            <w:tabs>
              <w:tab w:val="right" w:leader="dot" w:pos="9638"/>
            </w:tabs>
            <w:rPr>
              <w:rFonts w:eastAsiaTheme="minorEastAsia" w:cstheme="minorBidi"/>
              <w:noProof/>
              <w:sz w:val="24"/>
              <w:szCs w:val="24"/>
            </w:rPr>
          </w:pPr>
          <w:hyperlink w:anchor="_Toc40674707" w:history="1">
            <w:r w:rsidRPr="00A867F8">
              <w:rPr>
                <w:rStyle w:val="Hyperlink"/>
                <w:rFonts w:eastAsiaTheme="minorHAnsi"/>
                <w:noProof/>
              </w:rPr>
              <w:t>Global</w:t>
            </w:r>
            <w:r>
              <w:rPr>
                <w:noProof/>
                <w:webHidden/>
              </w:rPr>
              <w:tab/>
            </w:r>
            <w:r>
              <w:rPr>
                <w:noProof/>
                <w:webHidden/>
              </w:rPr>
              <w:fldChar w:fldCharType="begin"/>
            </w:r>
            <w:r>
              <w:rPr>
                <w:noProof/>
                <w:webHidden/>
              </w:rPr>
              <w:instrText xml:space="preserve"> PAGEREF _Toc40674707 \h </w:instrText>
            </w:r>
            <w:r>
              <w:rPr>
                <w:noProof/>
                <w:webHidden/>
              </w:rPr>
            </w:r>
            <w:r>
              <w:rPr>
                <w:noProof/>
                <w:webHidden/>
              </w:rPr>
              <w:fldChar w:fldCharType="separate"/>
            </w:r>
            <w:r>
              <w:rPr>
                <w:noProof/>
                <w:webHidden/>
              </w:rPr>
              <w:t>146</w:t>
            </w:r>
            <w:r>
              <w:rPr>
                <w:noProof/>
                <w:webHidden/>
              </w:rPr>
              <w:fldChar w:fldCharType="end"/>
            </w:r>
          </w:hyperlink>
        </w:p>
        <w:p w14:paraId="50D1AFEE" w14:textId="275E2CBE" w:rsidR="00485CC6" w:rsidRDefault="00485CC6">
          <w:pPr>
            <w:pStyle w:val="TOC3"/>
            <w:tabs>
              <w:tab w:val="right" w:leader="dot" w:pos="9638"/>
            </w:tabs>
            <w:rPr>
              <w:rFonts w:eastAsiaTheme="minorEastAsia" w:cstheme="minorBidi"/>
              <w:noProof/>
              <w:sz w:val="24"/>
              <w:szCs w:val="24"/>
            </w:rPr>
          </w:pPr>
          <w:hyperlink w:anchor="_Toc40674708" w:history="1">
            <w:r w:rsidRPr="00A867F8">
              <w:rPr>
                <w:rStyle w:val="Hyperlink"/>
                <w:rFonts w:eastAsiaTheme="minorHAnsi"/>
                <w:noProof/>
              </w:rPr>
              <w:t>Age_Report</w:t>
            </w:r>
            <w:r>
              <w:rPr>
                <w:noProof/>
                <w:webHidden/>
              </w:rPr>
              <w:tab/>
            </w:r>
            <w:r>
              <w:rPr>
                <w:noProof/>
                <w:webHidden/>
              </w:rPr>
              <w:fldChar w:fldCharType="begin"/>
            </w:r>
            <w:r>
              <w:rPr>
                <w:noProof/>
                <w:webHidden/>
              </w:rPr>
              <w:instrText xml:space="preserve"> PAGEREF _Toc40674708 \h </w:instrText>
            </w:r>
            <w:r>
              <w:rPr>
                <w:noProof/>
                <w:webHidden/>
              </w:rPr>
            </w:r>
            <w:r>
              <w:rPr>
                <w:noProof/>
                <w:webHidden/>
              </w:rPr>
              <w:fldChar w:fldCharType="separate"/>
            </w:r>
            <w:r>
              <w:rPr>
                <w:noProof/>
                <w:webHidden/>
              </w:rPr>
              <w:t>146</w:t>
            </w:r>
            <w:r>
              <w:rPr>
                <w:noProof/>
                <w:webHidden/>
              </w:rPr>
              <w:fldChar w:fldCharType="end"/>
            </w:r>
          </w:hyperlink>
        </w:p>
        <w:p w14:paraId="17571C8C" w14:textId="58FE825D" w:rsidR="00485CC6" w:rsidRDefault="00485CC6">
          <w:pPr>
            <w:pStyle w:val="TOC3"/>
            <w:tabs>
              <w:tab w:val="right" w:leader="dot" w:pos="9638"/>
            </w:tabs>
            <w:rPr>
              <w:rFonts w:eastAsiaTheme="minorEastAsia" w:cstheme="minorBidi"/>
              <w:noProof/>
              <w:sz w:val="24"/>
              <w:szCs w:val="24"/>
            </w:rPr>
          </w:pPr>
          <w:hyperlink w:anchor="_Toc40674709" w:history="1">
            <w:r w:rsidRPr="00A867F8">
              <w:rPr>
                <w:rStyle w:val="Hyperlink"/>
                <w:rFonts w:eastAsiaTheme="minorHAnsi"/>
                <w:noProof/>
              </w:rPr>
              <w:t>Utils</w:t>
            </w:r>
            <w:r>
              <w:rPr>
                <w:noProof/>
                <w:webHidden/>
              </w:rPr>
              <w:tab/>
            </w:r>
            <w:r>
              <w:rPr>
                <w:noProof/>
                <w:webHidden/>
              </w:rPr>
              <w:fldChar w:fldCharType="begin"/>
            </w:r>
            <w:r>
              <w:rPr>
                <w:noProof/>
                <w:webHidden/>
              </w:rPr>
              <w:instrText xml:space="preserve"> PAGEREF _Toc40674709 \h </w:instrText>
            </w:r>
            <w:r>
              <w:rPr>
                <w:noProof/>
                <w:webHidden/>
              </w:rPr>
            </w:r>
            <w:r>
              <w:rPr>
                <w:noProof/>
                <w:webHidden/>
              </w:rPr>
              <w:fldChar w:fldCharType="separate"/>
            </w:r>
            <w:r>
              <w:rPr>
                <w:noProof/>
                <w:webHidden/>
              </w:rPr>
              <w:t>146</w:t>
            </w:r>
            <w:r>
              <w:rPr>
                <w:noProof/>
                <w:webHidden/>
              </w:rPr>
              <w:fldChar w:fldCharType="end"/>
            </w:r>
          </w:hyperlink>
        </w:p>
        <w:p w14:paraId="03EEED98" w14:textId="7E1512FC" w:rsidR="00485CC6" w:rsidRDefault="00485CC6">
          <w:pPr>
            <w:pStyle w:val="TOC3"/>
            <w:tabs>
              <w:tab w:val="right" w:leader="dot" w:pos="9638"/>
            </w:tabs>
            <w:rPr>
              <w:rFonts w:eastAsiaTheme="minorEastAsia" w:cstheme="minorBidi"/>
              <w:noProof/>
              <w:sz w:val="24"/>
              <w:szCs w:val="24"/>
            </w:rPr>
          </w:pPr>
          <w:hyperlink w:anchor="_Toc40674710" w:history="1">
            <w:r w:rsidRPr="00A867F8">
              <w:rPr>
                <w:rStyle w:val="Hyperlink"/>
                <w:rFonts w:eastAsiaTheme="minorHAnsi"/>
                <w:noProof/>
              </w:rPr>
              <w:t>Date</w:t>
            </w:r>
            <w:r>
              <w:rPr>
                <w:noProof/>
                <w:webHidden/>
              </w:rPr>
              <w:tab/>
            </w:r>
            <w:r>
              <w:rPr>
                <w:noProof/>
                <w:webHidden/>
              </w:rPr>
              <w:fldChar w:fldCharType="begin"/>
            </w:r>
            <w:r>
              <w:rPr>
                <w:noProof/>
                <w:webHidden/>
              </w:rPr>
              <w:instrText xml:space="preserve"> PAGEREF _Toc40674710 \h </w:instrText>
            </w:r>
            <w:r>
              <w:rPr>
                <w:noProof/>
                <w:webHidden/>
              </w:rPr>
            </w:r>
            <w:r>
              <w:rPr>
                <w:noProof/>
                <w:webHidden/>
              </w:rPr>
              <w:fldChar w:fldCharType="separate"/>
            </w:r>
            <w:r>
              <w:rPr>
                <w:noProof/>
                <w:webHidden/>
              </w:rPr>
              <w:t>146</w:t>
            </w:r>
            <w:r>
              <w:rPr>
                <w:noProof/>
                <w:webHidden/>
              </w:rPr>
              <w:fldChar w:fldCharType="end"/>
            </w:r>
          </w:hyperlink>
        </w:p>
        <w:p w14:paraId="001DA5AE" w14:textId="26828D25" w:rsidR="00485CC6" w:rsidRDefault="00485CC6">
          <w:pPr>
            <w:pStyle w:val="TOC3"/>
            <w:tabs>
              <w:tab w:val="right" w:leader="dot" w:pos="9638"/>
            </w:tabs>
            <w:rPr>
              <w:rFonts w:eastAsiaTheme="minorEastAsia" w:cstheme="minorBidi"/>
              <w:noProof/>
              <w:sz w:val="24"/>
              <w:szCs w:val="24"/>
            </w:rPr>
          </w:pPr>
          <w:hyperlink w:anchor="_Toc40674711" w:history="1">
            <w:r w:rsidRPr="00A867F8">
              <w:rPr>
                <w:rStyle w:val="Hyperlink"/>
                <w:rFonts w:eastAsiaTheme="minorHAnsi"/>
                <w:noProof/>
              </w:rPr>
              <w:t>Events</w:t>
            </w:r>
            <w:r>
              <w:rPr>
                <w:noProof/>
                <w:webHidden/>
              </w:rPr>
              <w:tab/>
            </w:r>
            <w:r>
              <w:rPr>
                <w:noProof/>
                <w:webHidden/>
              </w:rPr>
              <w:fldChar w:fldCharType="begin"/>
            </w:r>
            <w:r>
              <w:rPr>
                <w:noProof/>
                <w:webHidden/>
              </w:rPr>
              <w:instrText xml:space="preserve"> PAGEREF _Toc40674711 \h </w:instrText>
            </w:r>
            <w:r>
              <w:rPr>
                <w:noProof/>
                <w:webHidden/>
              </w:rPr>
            </w:r>
            <w:r>
              <w:rPr>
                <w:noProof/>
                <w:webHidden/>
              </w:rPr>
              <w:fldChar w:fldCharType="separate"/>
            </w:r>
            <w:r>
              <w:rPr>
                <w:noProof/>
                <w:webHidden/>
              </w:rPr>
              <w:t>146</w:t>
            </w:r>
            <w:r>
              <w:rPr>
                <w:noProof/>
                <w:webHidden/>
              </w:rPr>
              <w:fldChar w:fldCharType="end"/>
            </w:r>
          </w:hyperlink>
        </w:p>
        <w:p w14:paraId="0C69C64D" w14:textId="05E882F6" w:rsidR="00485CC6" w:rsidRDefault="00485CC6">
          <w:pPr>
            <w:pStyle w:val="TOC3"/>
            <w:tabs>
              <w:tab w:val="right" w:leader="dot" w:pos="9638"/>
            </w:tabs>
            <w:rPr>
              <w:rFonts w:eastAsiaTheme="minorEastAsia" w:cstheme="minorBidi"/>
              <w:noProof/>
              <w:sz w:val="24"/>
              <w:szCs w:val="24"/>
            </w:rPr>
          </w:pPr>
          <w:hyperlink w:anchor="_Toc40674712" w:history="1">
            <w:r w:rsidRPr="00A867F8">
              <w:rPr>
                <w:rStyle w:val="Hyperlink"/>
                <w:rFonts w:eastAsiaTheme="minorHAnsi"/>
                <w:noProof/>
              </w:rPr>
              <w:t>Random</w:t>
            </w:r>
            <w:r>
              <w:rPr>
                <w:noProof/>
                <w:webHidden/>
              </w:rPr>
              <w:tab/>
            </w:r>
            <w:r>
              <w:rPr>
                <w:noProof/>
                <w:webHidden/>
              </w:rPr>
              <w:fldChar w:fldCharType="begin"/>
            </w:r>
            <w:r>
              <w:rPr>
                <w:noProof/>
                <w:webHidden/>
              </w:rPr>
              <w:instrText xml:space="preserve"> PAGEREF _Toc40674712 \h </w:instrText>
            </w:r>
            <w:r>
              <w:rPr>
                <w:noProof/>
                <w:webHidden/>
              </w:rPr>
            </w:r>
            <w:r>
              <w:rPr>
                <w:noProof/>
                <w:webHidden/>
              </w:rPr>
              <w:fldChar w:fldCharType="separate"/>
            </w:r>
            <w:r>
              <w:rPr>
                <w:noProof/>
                <w:webHidden/>
              </w:rPr>
              <w:t>146</w:t>
            </w:r>
            <w:r>
              <w:rPr>
                <w:noProof/>
                <w:webHidden/>
              </w:rPr>
              <w:fldChar w:fldCharType="end"/>
            </w:r>
          </w:hyperlink>
        </w:p>
        <w:p w14:paraId="50E93364" w14:textId="5F4594F5" w:rsidR="00485CC6" w:rsidRDefault="00485CC6">
          <w:pPr>
            <w:pStyle w:val="TOC3"/>
            <w:tabs>
              <w:tab w:val="right" w:leader="dot" w:pos="9638"/>
            </w:tabs>
            <w:rPr>
              <w:rFonts w:eastAsiaTheme="minorEastAsia" w:cstheme="minorBidi"/>
              <w:noProof/>
              <w:sz w:val="24"/>
              <w:szCs w:val="24"/>
            </w:rPr>
          </w:pPr>
          <w:hyperlink w:anchor="_Toc40674713" w:history="1">
            <w:r w:rsidRPr="00A867F8">
              <w:rPr>
                <w:rStyle w:val="Hyperlink"/>
                <w:rFonts w:eastAsiaTheme="minorHAnsi"/>
                <w:noProof/>
              </w:rPr>
              <w:t>State_Space</w:t>
            </w:r>
            <w:r>
              <w:rPr>
                <w:noProof/>
                <w:webHidden/>
              </w:rPr>
              <w:tab/>
            </w:r>
            <w:r>
              <w:rPr>
                <w:noProof/>
                <w:webHidden/>
              </w:rPr>
              <w:fldChar w:fldCharType="begin"/>
            </w:r>
            <w:r>
              <w:rPr>
                <w:noProof/>
                <w:webHidden/>
              </w:rPr>
              <w:instrText xml:space="preserve"> PAGEREF _Toc40674713 \h </w:instrText>
            </w:r>
            <w:r>
              <w:rPr>
                <w:noProof/>
                <w:webHidden/>
              </w:rPr>
            </w:r>
            <w:r>
              <w:rPr>
                <w:noProof/>
                <w:webHidden/>
              </w:rPr>
              <w:fldChar w:fldCharType="separate"/>
            </w:r>
            <w:r>
              <w:rPr>
                <w:noProof/>
                <w:webHidden/>
              </w:rPr>
              <w:t>146</w:t>
            </w:r>
            <w:r>
              <w:rPr>
                <w:noProof/>
                <w:webHidden/>
              </w:rPr>
              <w:fldChar w:fldCharType="end"/>
            </w:r>
          </w:hyperlink>
        </w:p>
        <w:p w14:paraId="1D656D1F" w14:textId="3EFEB16D" w:rsidR="00485CC6" w:rsidRDefault="00485CC6">
          <w:pPr>
            <w:pStyle w:val="TOC3"/>
            <w:tabs>
              <w:tab w:val="right" w:leader="dot" w:pos="9638"/>
            </w:tabs>
            <w:rPr>
              <w:rFonts w:eastAsiaTheme="minorEastAsia" w:cstheme="minorBidi"/>
              <w:noProof/>
              <w:sz w:val="24"/>
              <w:szCs w:val="24"/>
            </w:rPr>
          </w:pPr>
          <w:hyperlink w:anchor="_Toc40674714" w:history="1">
            <w:r w:rsidRPr="00A867F8">
              <w:rPr>
                <w:rStyle w:val="Hyperlink"/>
                <w:rFonts w:eastAsiaTheme="minorHAnsi"/>
                <w:noProof/>
              </w:rPr>
              <w:t>Parser</w:t>
            </w:r>
            <w:r>
              <w:rPr>
                <w:noProof/>
                <w:webHidden/>
              </w:rPr>
              <w:tab/>
            </w:r>
            <w:r>
              <w:rPr>
                <w:noProof/>
                <w:webHidden/>
              </w:rPr>
              <w:fldChar w:fldCharType="begin"/>
            </w:r>
            <w:r>
              <w:rPr>
                <w:noProof/>
                <w:webHidden/>
              </w:rPr>
              <w:instrText xml:space="preserve"> PAGEREF _Toc40674714 \h </w:instrText>
            </w:r>
            <w:r>
              <w:rPr>
                <w:noProof/>
                <w:webHidden/>
              </w:rPr>
            </w:r>
            <w:r>
              <w:rPr>
                <w:noProof/>
                <w:webHidden/>
              </w:rPr>
              <w:fldChar w:fldCharType="separate"/>
            </w:r>
            <w:r>
              <w:rPr>
                <w:noProof/>
                <w:webHidden/>
              </w:rPr>
              <w:t>146</w:t>
            </w:r>
            <w:r>
              <w:rPr>
                <w:noProof/>
                <w:webHidden/>
              </w:rPr>
              <w:fldChar w:fldCharType="end"/>
            </w:r>
          </w:hyperlink>
        </w:p>
        <w:p w14:paraId="5717F4BC" w14:textId="02CC3FEB" w:rsidR="00485CC6" w:rsidRDefault="00485CC6">
          <w:pPr>
            <w:pStyle w:val="TOC3"/>
            <w:tabs>
              <w:tab w:val="right" w:leader="dot" w:pos="9638"/>
            </w:tabs>
            <w:rPr>
              <w:rFonts w:eastAsiaTheme="minorEastAsia" w:cstheme="minorBidi"/>
              <w:noProof/>
              <w:sz w:val="24"/>
              <w:szCs w:val="24"/>
            </w:rPr>
          </w:pPr>
          <w:hyperlink w:anchor="_Toc40674715" w:history="1">
            <w:r w:rsidRPr="00A867F8">
              <w:rPr>
                <w:rStyle w:val="Hyperlink"/>
                <w:rFonts w:eastAsiaTheme="minorHAnsi"/>
                <w:noProof/>
              </w:rPr>
              <w:t>Factor</w:t>
            </w:r>
            <w:r>
              <w:rPr>
                <w:noProof/>
                <w:webHidden/>
              </w:rPr>
              <w:tab/>
            </w:r>
            <w:r>
              <w:rPr>
                <w:noProof/>
                <w:webHidden/>
              </w:rPr>
              <w:fldChar w:fldCharType="begin"/>
            </w:r>
            <w:r>
              <w:rPr>
                <w:noProof/>
                <w:webHidden/>
              </w:rPr>
              <w:instrText xml:space="preserve"> PAGEREF _Toc40674715 \h </w:instrText>
            </w:r>
            <w:r>
              <w:rPr>
                <w:noProof/>
                <w:webHidden/>
              </w:rPr>
            </w:r>
            <w:r>
              <w:rPr>
                <w:noProof/>
                <w:webHidden/>
              </w:rPr>
              <w:fldChar w:fldCharType="separate"/>
            </w:r>
            <w:r>
              <w:rPr>
                <w:noProof/>
                <w:webHidden/>
              </w:rPr>
              <w:t>146</w:t>
            </w:r>
            <w:r>
              <w:rPr>
                <w:noProof/>
                <w:webHidden/>
              </w:rPr>
              <w:fldChar w:fldCharType="end"/>
            </w:r>
          </w:hyperlink>
        </w:p>
        <w:p w14:paraId="4D14AC29" w14:textId="6D5AF8D0" w:rsidR="00485CC6" w:rsidRDefault="00485CC6">
          <w:pPr>
            <w:pStyle w:val="TOC3"/>
            <w:tabs>
              <w:tab w:val="right" w:leader="dot" w:pos="9638"/>
            </w:tabs>
            <w:rPr>
              <w:rFonts w:eastAsiaTheme="minorEastAsia" w:cstheme="minorBidi"/>
              <w:noProof/>
              <w:sz w:val="24"/>
              <w:szCs w:val="24"/>
            </w:rPr>
          </w:pPr>
          <w:hyperlink w:anchor="_Toc40674716" w:history="1">
            <w:r w:rsidRPr="00A867F8">
              <w:rPr>
                <w:rStyle w:val="Hyperlink"/>
                <w:rFonts w:eastAsiaTheme="minorHAnsi"/>
                <w:noProof/>
              </w:rPr>
              <w:t>Expression</w:t>
            </w:r>
            <w:r>
              <w:rPr>
                <w:noProof/>
                <w:webHidden/>
              </w:rPr>
              <w:tab/>
            </w:r>
            <w:r>
              <w:rPr>
                <w:noProof/>
                <w:webHidden/>
              </w:rPr>
              <w:fldChar w:fldCharType="begin"/>
            </w:r>
            <w:r>
              <w:rPr>
                <w:noProof/>
                <w:webHidden/>
              </w:rPr>
              <w:instrText xml:space="preserve"> PAGEREF _Toc40674716 \h </w:instrText>
            </w:r>
            <w:r>
              <w:rPr>
                <w:noProof/>
                <w:webHidden/>
              </w:rPr>
            </w:r>
            <w:r>
              <w:rPr>
                <w:noProof/>
                <w:webHidden/>
              </w:rPr>
              <w:fldChar w:fldCharType="separate"/>
            </w:r>
            <w:r>
              <w:rPr>
                <w:noProof/>
                <w:webHidden/>
              </w:rPr>
              <w:t>146</w:t>
            </w:r>
            <w:r>
              <w:rPr>
                <w:noProof/>
                <w:webHidden/>
              </w:rPr>
              <w:fldChar w:fldCharType="end"/>
            </w:r>
          </w:hyperlink>
        </w:p>
        <w:p w14:paraId="2D1D6EE5" w14:textId="2D56A7CC" w:rsidR="00485CC6" w:rsidRDefault="00485CC6">
          <w:pPr>
            <w:pStyle w:val="TOC3"/>
            <w:tabs>
              <w:tab w:val="right" w:leader="dot" w:pos="9638"/>
            </w:tabs>
            <w:rPr>
              <w:rFonts w:eastAsiaTheme="minorEastAsia" w:cstheme="minorBidi"/>
              <w:noProof/>
              <w:sz w:val="24"/>
              <w:szCs w:val="24"/>
            </w:rPr>
          </w:pPr>
          <w:hyperlink w:anchor="_Toc40674717" w:history="1">
            <w:r w:rsidRPr="00A867F8">
              <w:rPr>
                <w:rStyle w:val="Hyperlink"/>
                <w:rFonts w:eastAsiaTheme="minorHAnsi"/>
                <w:noProof/>
              </w:rPr>
              <w:t>Predicate</w:t>
            </w:r>
            <w:r>
              <w:rPr>
                <w:noProof/>
                <w:webHidden/>
              </w:rPr>
              <w:tab/>
            </w:r>
            <w:r>
              <w:rPr>
                <w:noProof/>
                <w:webHidden/>
              </w:rPr>
              <w:fldChar w:fldCharType="begin"/>
            </w:r>
            <w:r>
              <w:rPr>
                <w:noProof/>
                <w:webHidden/>
              </w:rPr>
              <w:instrText xml:space="preserve"> PAGEREF _Toc40674717 \h </w:instrText>
            </w:r>
            <w:r>
              <w:rPr>
                <w:noProof/>
                <w:webHidden/>
              </w:rPr>
            </w:r>
            <w:r>
              <w:rPr>
                <w:noProof/>
                <w:webHidden/>
              </w:rPr>
              <w:fldChar w:fldCharType="separate"/>
            </w:r>
            <w:r>
              <w:rPr>
                <w:noProof/>
                <w:webHidden/>
              </w:rPr>
              <w:t>146</w:t>
            </w:r>
            <w:r>
              <w:rPr>
                <w:noProof/>
                <w:webHidden/>
              </w:rPr>
              <w:fldChar w:fldCharType="end"/>
            </w:r>
          </w:hyperlink>
        </w:p>
        <w:p w14:paraId="5D342467" w14:textId="75B938B1" w:rsidR="00485CC6" w:rsidRDefault="00485CC6">
          <w:pPr>
            <w:pStyle w:val="TOC3"/>
            <w:tabs>
              <w:tab w:val="right" w:leader="dot" w:pos="9638"/>
            </w:tabs>
            <w:rPr>
              <w:rFonts w:eastAsiaTheme="minorEastAsia" w:cstheme="minorBidi"/>
              <w:noProof/>
              <w:sz w:val="24"/>
              <w:szCs w:val="24"/>
            </w:rPr>
          </w:pPr>
          <w:hyperlink w:anchor="_Toc40674718" w:history="1">
            <w:r w:rsidRPr="00A867F8">
              <w:rPr>
                <w:rStyle w:val="Hyperlink"/>
                <w:rFonts w:eastAsiaTheme="minorHAnsi"/>
                <w:noProof/>
              </w:rPr>
              <w:t>Clause</w:t>
            </w:r>
            <w:r>
              <w:rPr>
                <w:noProof/>
                <w:webHidden/>
              </w:rPr>
              <w:tab/>
            </w:r>
            <w:r>
              <w:rPr>
                <w:noProof/>
                <w:webHidden/>
              </w:rPr>
              <w:fldChar w:fldCharType="begin"/>
            </w:r>
            <w:r>
              <w:rPr>
                <w:noProof/>
                <w:webHidden/>
              </w:rPr>
              <w:instrText xml:space="preserve"> PAGEREF _Toc40674718 \h </w:instrText>
            </w:r>
            <w:r>
              <w:rPr>
                <w:noProof/>
                <w:webHidden/>
              </w:rPr>
            </w:r>
            <w:r>
              <w:rPr>
                <w:noProof/>
                <w:webHidden/>
              </w:rPr>
              <w:fldChar w:fldCharType="separate"/>
            </w:r>
            <w:r>
              <w:rPr>
                <w:noProof/>
                <w:webHidden/>
              </w:rPr>
              <w:t>146</w:t>
            </w:r>
            <w:r>
              <w:rPr>
                <w:noProof/>
                <w:webHidden/>
              </w:rPr>
              <w:fldChar w:fldCharType="end"/>
            </w:r>
          </w:hyperlink>
        </w:p>
        <w:p w14:paraId="34655BC2" w14:textId="2D2842B7" w:rsidR="00485CC6" w:rsidRDefault="00485CC6">
          <w:pPr>
            <w:pStyle w:val="TOC3"/>
            <w:tabs>
              <w:tab w:val="right" w:leader="dot" w:pos="9638"/>
            </w:tabs>
            <w:rPr>
              <w:rFonts w:eastAsiaTheme="minorEastAsia" w:cstheme="minorBidi"/>
              <w:noProof/>
              <w:sz w:val="24"/>
              <w:szCs w:val="24"/>
            </w:rPr>
          </w:pPr>
          <w:hyperlink w:anchor="_Toc40674719" w:history="1">
            <w:r w:rsidRPr="00A867F8">
              <w:rPr>
                <w:rStyle w:val="Hyperlink"/>
                <w:rFonts w:eastAsiaTheme="minorHAnsi"/>
                <w:noProof/>
              </w:rPr>
              <w:t>Rule</w:t>
            </w:r>
            <w:r>
              <w:rPr>
                <w:noProof/>
                <w:webHidden/>
              </w:rPr>
              <w:tab/>
            </w:r>
            <w:r>
              <w:rPr>
                <w:noProof/>
                <w:webHidden/>
              </w:rPr>
              <w:fldChar w:fldCharType="begin"/>
            </w:r>
            <w:r>
              <w:rPr>
                <w:noProof/>
                <w:webHidden/>
              </w:rPr>
              <w:instrText xml:space="preserve"> PAGEREF _Toc40674719 \h </w:instrText>
            </w:r>
            <w:r>
              <w:rPr>
                <w:noProof/>
                <w:webHidden/>
              </w:rPr>
            </w:r>
            <w:r>
              <w:rPr>
                <w:noProof/>
                <w:webHidden/>
              </w:rPr>
              <w:fldChar w:fldCharType="separate"/>
            </w:r>
            <w:r>
              <w:rPr>
                <w:noProof/>
                <w:webHidden/>
              </w:rPr>
              <w:t>146</w:t>
            </w:r>
            <w:r>
              <w:rPr>
                <w:noProof/>
                <w:webHidden/>
              </w:rPr>
              <w:fldChar w:fldCharType="end"/>
            </w:r>
          </w:hyperlink>
        </w:p>
        <w:p w14:paraId="2F7E013C" w14:textId="0F258F63" w:rsidR="00485CC6" w:rsidRDefault="00485CC6">
          <w:pPr>
            <w:pStyle w:val="TOC2"/>
            <w:tabs>
              <w:tab w:val="right" w:leader="dot" w:pos="9638"/>
            </w:tabs>
            <w:rPr>
              <w:rFonts w:eastAsiaTheme="minorEastAsia" w:cstheme="minorBidi"/>
              <w:i w:val="0"/>
              <w:iCs w:val="0"/>
              <w:noProof/>
              <w:sz w:val="24"/>
              <w:szCs w:val="24"/>
            </w:rPr>
          </w:pPr>
          <w:hyperlink w:anchor="_Toc40674720" w:history="1">
            <w:r w:rsidRPr="00A867F8">
              <w:rPr>
                <w:rStyle w:val="Hyperlink"/>
                <w:rFonts w:eastAsiaTheme="minorHAnsi"/>
                <w:noProof/>
              </w:rPr>
              <w:t>Geospatial Module</w:t>
            </w:r>
            <w:r>
              <w:rPr>
                <w:noProof/>
                <w:webHidden/>
              </w:rPr>
              <w:tab/>
            </w:r>
            <w:r>
              <w:rPr>
                <w:noProof/>
                <w:webHidden/>
              </w:rPr>
              <w:fldChar w:fldCharType="begin"/>
            </w:r>
            <w:r>
              <w:rPr>
                <w:noProof/>
                <w:webHidden/>
              </w:rPr>
              <w:instrText xml:space="preserve"> PAGEREF _Toc40674720 \h </w:instrText>
            </w:r>
            <w:r>
              <w:rPr>
                <w:noProof/>
                <w:webHidden/>
              </w:rPr>
            </w:r>
            <w:r>
              <w:rPr>
                <w:noProof/>
                <w:webHidden/>
              </w:rPr>
              <w:fldChar w:fldCharType="separate"/>
            </w:r>
            <w:r>
              <w:rPr>
                <w:noProof/>
                <w:webHidden/>
              </w:rPr>
              <w:t>146</w:t>
            </w:r>
            <w:r>
              <w:rPr>
                <w:noProof/>
                <w:webHidden/>
              </w:rPr>
              <w:fldChar w:fldCharType="end"/>
            </w:r>
          </w:hyperlink>
        </w:p>
        <w:p w14:paraId="100239E2" w14:textId="6E1DDB96" w:rsidR="00485CC6" w:rsidRDefault="00485CC6">
          <w:pPr>
            <w:pStyle w:val="TOC3"/>
            <w:tabs>
              <w:tab w:val="right" w:leader="dot" w:pos="9638"/>
            </w:tabs>
            <w:rPr>
              <w:rFonts w:eastAsiaTheme="minorEastAsia" w:cstheme="minorBidi"/>
              <w:noProof/>
              <w:sz w:val="24"/>
              <w:szCs w:val="24"/>
            </w:rPr>
          </w:pPr>
          <w:hyperlink w:anchor="_Toc40674721" w:history="1">
            <w:r w:rsidRPr="00A867F8">
              <w:rPr>
                <w:rStyle w:val="Hyperlink"/>
                <w:rFonts w:eastAsiaTheme="minorHAnsi"/>
                <w:noProof/>
              </w:rPr>
              <w:t>Geo</w:t>
            </w:r>
            <w:r>
              <w:rPr>
                <w:noProof/>
                <w:webHidden/>
              </w:rPr>
              <w:tab/>
            </w:r>
            <w:r>
              <w:rPr>
                <w:noProof/>
                <w:webHidden/>
              </w:rPr>
              <w:fldChar w:fldCharType="begin"/>
            </w:r>
            <w:r>
              <w:rPr>
                <w:noProof/>
                <w:webHidden/>
              </w:rPr>
              <w:instrText xml:space="preserve"> PAGEREF _Toc40674721 \h </w:instrText>
            </w:r>
            <w:r>
              <w:rPr>
                <w:noProof/>
                <w:webHidden/>
              </w:rPr>
            </w:r>
            <w:r>
              <w:rPr>
                <w:noProof/>
                <w:webHidden/>
              </w:rPr>
              <w:fldChar w:fldCharType="separate"/>
            </w:r>
            <w:r>
              <w:rPr>
                <w:noProof/>
                <w:webHidden/>
              </w:rPr>
              <w:t>147</w:t>
            </w:r>
            <w:r>
              <w:rPr>
                <w:noProof/>
                <w:webHidden/>
              </w:rPr>
              <w:fldChar w:fldCharType="end"/>
            </w:r>
          </w:hyperlink>
        </w:p>
        <w:p w14:paraId="407359D6" w14:textId="4A3C9BA5" w:rsidR="00485CC6" w:rsidRDefault="00485CC6">
          <w:pPr>
            <w:pStyle w:val="TOC3"/>
            <w:tabs>
              <w:tab w:val="right" w:leader="dot" w:pos="9638"/>
            </w:tabs>
            <w:rPr>
              <w:rFonts w:eastAsiaTheme="minorEastAsia" w:cstheme="minorBidi"/>
              <w:noProof/>
              <w:sz w:val="24"/>
              <w:szCs w:val="24"/>
            </w:rPr>
          </w:pPr>
          <w:hyperlink w:anchor="_Toc40674722" w:history="1">
            <w:r w:rsidRPr="00A867F8">
              <w:rPr>
                <w:rStyle w:val="Hyperlink"/>
                <w:rFonts w:eastAsiaTheme="minorHAnsi"/>
                <w:noProof/>
              </w:rPr>
              <w:t>Abstract_Grid</w:t>
            </w:r>
            <w:r>
              <w:rPr>
                <w:noProof/>
                <w:webHidden/>
              </w:rPr>
              <w:tab/>
            </w:r>
            <w:r>
              <w:rPr>
                <w:noProof/>
                <w:webHidden/>
              </w:rPr>
              <w:fldChar w:fldCharType="begin"/>
            </w:r>
            <w:r>
              <w:rPr>
                <w:noProof/>
                <w:webHidden/>
              </w:rPr>
              <w:instrText xml:space="preserve"> PAGEREF _Toc40674722 \h </w:instrText>
            </w:r>
            <w:r>
              <w:rPr>
                <w:noProof/>
                <w:webHidden/>
              </w:rPr>
            </w:r>
            <w:r>
              <w:rPr>
                <w:noProof/>
                <w:webHidden/>
              </w:rPr>
              <w:fldChar w:fldCharType="separate"/>
            </w:r>
            <w:r>
              <w:rPr>
                <w:noProof/>
                <w:webHidden/>
              </w:rPr>
              <w:t>147</w:t>
            </w:r>
            <w:r>
              <w:rPr>
                <w:noProof/>
                <w:webHidden/>
              </w:rPr>
              <w:fldChar w:fldCharType="end"/>
            </w:r>
          </w:hyperlink>
        </w:p>
        <w:p w14:paraId="244A2C34" w14:textId="591E824A" w:rsidR="00485CC6" w:rsidRDefault="00485CC6">
          <w:pPr>
            <w:pStyle w:val="TOC3"/>
            <w:tabs>
              <w:tab w:val="right" w:leader="dot" w:pos="9638"/>
            </w:tabs>
            <w:rPr>
              <w:rFonts w:eastAsiaTheme="minorEastAsia" w:cstheme="minorBidi"/>
              <w:noProof/>
              <w:sz w:val="24"/>
              <w:szCs w:val="24"/>
            </w:rPr>
          </w:pPr>
          <w:hyperlink w:anchor="_Toc40674723" w:history="1">
            <w:r w:rsidRPr="00A867F8">
              <w:rPr>
                <w:rStyle w:val="Hyperlink"/>
                <w:rFonts w:eastAsiaTheme="minorHAnsi"/>
                <w:noProof/>
              </w:rPr>
              <w:t>Abstract_Patch</w:t>
            </w:r>
            <w:r>
              <w:rPr>
                <w:noProof/>
                <w:webHidden/>
              </w:rPr>
              <w:tab/>
            </w:r>
            <w:r>
              <w:rPr>
                <w:noProof/>
                <w:webHidden/>
              </w:rPr>
              <w:fldChar w:fldCharType="begin"/>
            </w:r>
            <w:r>
              <w:rPr>
                <w:noProof/>
                <w:webHidden/>
              </w:rPr>
              <w:instrText xml:space="preserve"> PAGEREF _Toc40674723 \h </w:instrText>
            </w:r>
            <w:r>
              <w:rPr>
                <w:noProof/>
                <w:webHidden/>
              </w:rPr>
            </w:r>
            <w:r>
              <w:rPr>
                <w:noProof/>
                <w:webHidden/>
              </w:rPr>
              <w:fldChar w:fldCharType="separate"/>
            </w:r>
            <w:r>
              <w:rPr>
                <w:noProof/>
                <w:webHidden/>
              </w:rPr>
              <w:t>147</w:t>
            </w:r>
            <w:r>
              <w:rPr>
                <w:noProof/>
                <w:webHidden/>
              </w:rPr>
              <w:fldChar w:fldCharType="end"/>
            </w:r>
          </w:hyperlink>
        </w:p>
        <w:p w14:paraId="4C8E88FA" w14:textId="15AA2BC0" w:rsidR="00485CC6" w:rsidRDefault="00485CC6">
          <w:pPr>
            <w:pStyle w:val="TOC3"/>
            <w:tabs>
              <w:tab w:val="right" w:leader="dot" w:pos="9638"/>
            </w:tabs>
            <w:rPr>
              <w:rFonts w:eastAsiaTheme="minorEastAsia" w:cstheme="minorBidi"/>
              <w:noProof/>
              <w:sz w:val="24"/>
              <w:szCs w:val="24"/>
            </w:rPr>
          </w:pPr>
          <w:hyperlink w:anchor="_Toc40674724" w:history="1">
            <w:r w:rsidRPr="00A867F8">
              <w:rPr>
                <w:rStyle w:val="Hyperlink"/>
                <w:rFonts w:eastAsiaTheme="minorHAnsi"/>
                <w:noProof/>
              </w:rPr>
              <w:t>Admin_Division</w:t>
            </w:r>
            <w:r>
              <w:rPr>
                <w:noProof/>
                <w:webHidden/>
              </w:rPr>
              <w:tab/>
            </w:r>
            <w:r>
              <w:rPr>
                <w:noProof/>
                <w:webHidden/>
              </w:rPr>
              <w:fldChar w:fldCharType="begin"/>
            </w:r>
            <w:r>
              <w:rPr>
                <w:noProof/>
                <w:webHidden/>
              </w:rPr>
              <w:instrText xml:space="preserve"> PAGEREF _Toc40674724 \h </w:instrText>
            </w:r>
            <w:r>
              <w:rPr>
                <w:noProof/>
                <w:webHidden/>
              </w:rPr>
            </w:r>
            <w:r>
              <w:rPr>
                <w:noProof/>
                <w:webHidden/>
              </w:rPr>
              <w:fldChar w:fldCharType="separate"/>
            </w:r>
            <w:r>
              <w:rPr>
                <w:noProof/>
                <w:webHidden/>
              </w:rPr>
              <w:t>147</w:t>
            </w:r>
            <w:r>
              <w:rPr>
                <w:noProof/>
                <w:webHidden/>
              </w:rPr>
              <w:fldChar w:fldCharType="end"/>
            </w:r>
          </w:hyperlink>
        </w:p>
        <w:p w14:paraId="1329C09B" w14:textId="2E9B36F6" w:rsidR="00485CC6" w:rsidRDefault="00485CC6">
          <w:pPr>
            <w:pStyle w:val="TOC3"/>
            <w:tabs>
              <w:tab w:val="right" w:leader="dot" w:pos="9638"/>
            </w:tabs>
            <w:rPr>
              <w:rFonts w:eastAsiaTheme="minorEastAsia" w:cstheme="minorBidi"/>
              <w:noProof/>
              <w:sz w:val="24"/>
              <w:szCs w:val="24"/>
            </w:rPr>
          </w:pPr>
          <w:hyperlink w:anchor="_Toc40674725" w:history="1">
            <w:r w:rsidRPr="00A867F8">
              <w:rPr>
                <w:rStyle w:val="Hyperlink"/>
                <w:rFonts w:eastAsiaTheme="minorHAnsi"/>
                <w:noProof/>
              </w:rPr>
              <w:t>State</w:t>
            </w:r>
            <w:r>
              <w:rPr>
                <w:noProof/>
                <w:webHidden/>
              </w:rPr>
              <w:tab/>
            </w:r>
            <w:r>
              <w:rPr>
                <w:noProof/>
                <w:webHidden/>
              </w:rPr>
              <w:fldChar w:fldCharType="begin"/>
            </w:r>
            <w:r>
              <w:rPr>
                <w:noProof/>
                <w:webHidden/>
              </w:rPr>
              <w:instrText xml:space="preserve"> PAGEREF _Toc40674725 \h </w:instrText>
            </w:r>
            <w:r>
              <w:rPr>
                <w:noProof/>
                <w:webHidden/>
              </w:rPr>
            </w:r>
            <w:r>
              <w:rPr>
                <w:noProof/>
                <w:webHidden/>
              </w:rPr>
              <w:fldChar w:fldCharType="separate"/>
            </w:r>
            <w:r>
              <w:rPr>
                <w:noProof/>
                <w:webHidden/>
              </w:rPr>
              <w:t>147</w:t>
            </w:r>
            <w:r>
              <w:rPr>
                <w:noProof/>
                <w:webHidden/>
              </w:rPr>
              <w:fldChar w:fldCharType="end"/>
            </w:r>
          </w:hyperlink>
        </w:p>
        <w:p w14:paraId="43CEAF5C" w14:textId="079148BF" w:rsidR="00485CC6" w:rsidRDefault="00485CC6">
          <w:pPr>
            <w:pStyle w:val="TOC3"/>
            <w:tabs>
              <w:tab w:val="right" w:leader="dot" w:pos="9638"/>
            </w:tabs>
            <w:rPr>
              <w:rFonts w:eastAsiaTheme="minorEastAsia" w:cstheme="minorBidi"/>
              <w:noProof/>
              <w:sz w:val="24"/>
              <w:szCs w:val="24"/>
            </w:rPr>
          </w:pPr>
          <w:hyperlink w:anchor="_Toc40674726" w:history="1">
            <w:r w:rsidRPr="00A867F8">
              <w:rPr>
                <w:rStyle w:val="Hyperlink"/>
                <w:rFonts w:eastAsiaTheme="minorHAnsi"/>
                <w:noProof/>
              </w:rPr>
              <w:t>County</w:t>
            </w:r>
            <w:r>
              <w:rPr>
                <w:noProof/>
                <w:webHidden/>
              </w:rPr>
              <w:tab/>
            </w:r>
            <w:r>
              <w:rPr>
                <w:noProof/>
                <w:webHidden/>
              </w:rPr>
              <w:fldChar w:fldCharType="begin"/>
            </w:r>
            <w:r>
              <w:rPr>
                <w:noProof/>
                <w:webHidden/>
              </w:rPr>
              <w:instrText xml:space="preserve"> PAGEREF _Toc40674726 \h </w:instrText>
            </w:r>
            <w:r>
              <w:rPr>
                <w:noProof/>
                <w:webHidden/>
              </w:rPr>
            </w:r>
            <w:r>
              <w:rPr>
                <w:noProof/>
                <w:webHidden/>
              </w:rPr>
              <w:fldChar w:fldCharType="separate"/>
            </w:r>
            <w:r>
              <w:rPr>
                <w:noProof/>
                <w:webHidden/>
              </w:rPr>
              <w:t>147</w:t>
            </w:r>
            <w:r>
              <w:rPr>
                <w:noProof/>
                <w:webHidden/>
              </w:rPr>
              <w:fldChar w:fldCharType="end"/>
            </w:r>
          </w:hyperlink>
        </w:p>
        <w:p w14:paraId="6B2A26F9" w14:textId="2F756C67" w:rsidR="00485CC6" w:rsidRDefault="00485CC6">
          <w:pPr>
            <w:pStyle w:val="TOC3"/>
            <w:tabs>
              <w:tab w:val="right" w:leader="dot" w:pos="9638"/>
            </w:tabs>
            <w:rPr>
              <w:rFonts w:eastAsiaTheme="minorEastAsia" w:cstheme="minorBidi"/>
              <w:noProof/>
              <w:sz w:val="24"/>
              <w:szCs w:val="24"/>
            </w:rPr>
          </w:pPr>
          <w:hyperlink w:anchor="_Toc40674727" w:history="1">
            <w:r w:rsidRPr="00A867F8">
              <w:rPr>
                <w:rStyle w:val="Hyperlink"/>
                <w:rFonts w:eastAsiaTheme="minorHAnsi"/>
                <w:noProof/>
              </w:rPr>
              <w:t>Census_Tract</w:t>
            </w:r>
            <w:r>
              <w:rPr>
                <w:noProof/>
                <w:webHidden/>
              </w:rPr>
              <w:tab/>
            </w:r>
            <w:r>
              <w:rPr>
                <w:noProof/>
                <w:webHidden/>
              </w:rPr>
              <w:fldChar w:fldCharType="begin"/>
            </w:r>
            <w:r>
              <w:rPr>
                <w:noProof/>
                <w:webHidden/>
              </w:rPr>
              <w:instrText xml:space="preserve"> PAGEREF _Toc40674727 \h </w:instrText>
            </w:r>
            <w:r>
              <w:rPr>
                <w:noProof/>
                <w:webHidden/>
              </w:rPr>
            </w:r>
            <w:r>
              <w:rPr>
                <w:noProof/>
                <w:webHidden/>
              </w:rPr>
              <w:fldChar w:fldCharType="separate"/>
            </w:r>
            <w:r>
              <w:rPr>
                <w:noProof/>
                <w:webHidden/>
              </w:rPr>
              <w:t>147</w:t>
            </w:r>
            <w:r>
              <w:rPr>
                <w:noProof/>
                <w:webHidden/>
              </w:rPr>
              <w:fldChar w:fldCharType="end"/>
            </w:r>
          </w:hyperlink>
        </w:p>
        <w:p w14:paraId="4B261465" w14:textId="2C5775FC" w:rsidR="00485CC6" w:rsidRDefault="00485CC6">
          <w:pPr>
            <w:pStyle w:val="TOC3"/>
            <w:tabs>
              <w:tab w:val="right" w:leader="dot" w:pos="9638"/>
            </w:tabs>
            <w:rPr>
              <w:rFonts w:eastAsiaTheme="minorEastAsia" w:cstheme="minorBidi"/>
              <w:noProof/>
              <w:sz w:val="24"/>
              <w:szCs w:val="24"/>
            </w:rPr>
          </w:pPr>
          <w:hyperlink w:anchor="_Toc40674728" w:history="1">
            <w:r w:rsidRPr="00A867F8">
              <w:rPr>
                <w:rStyle w:val="Hyperlink"/>
                <w:rFonts w:eastAsiaTheme="minorHAnsi"/>
                <w:noProof/>
              </w:rPr>
              <w:t>Block_Group</w:t>
            </w:r>
            <w:r>
              <w:rPr>
                <w:noProof/>
                <w:webHidden/>
              </w:rPr>
              <w:tab/>
            </w:r>
            <w:r>
              <w:rPr>
                <w:noProof/>
                <w:webHidden/>
              </w:rPr>
              <w:fldChar w:fldCharType="begin"/>
            </w:r>
            <w:r>
              <w:rPr>
                <w:noProof/>
                <w:webHidden/>
              </w:rPr>
              <w:instrText xml:space="preserve"> PAGEREF _Toc40674728 \h </w:instrText>
            </w:r>
            <w:r>
              <w:rPr>
                <w:noProof/>
                <w:webHidden/>
              </w:rPr>
            </w:r>
            <w:r>
              <w:rPr>
                <w:noProof/>
                <w:webHidden/>
              </w:rPr>
              <w:fldChar w:fldCharType="separate"/>
            </w:r>
            <w:r>
              <w:rPr>
                <w:noProof/>
                <w:webHidden/>
              </w:rPr>
              <w:t>147</w:t>
            </w:r>
            <w:r>
              <w:rPr>
                <w:noProof/>
                <w:webHidden/>
              </w:rPr>
              <w:fldChar w:fldCharType="end"/>
            </w:r>
          </w:hyperlink>
        </w:p>
        <w:p w14:paraId="0EE93CF0" w14:textId="368F74A4" w:rsidR="00485CC6" w:rsidRDefault="00485CC6">
          <w:pPr>
            <w:pStyle w:val="TOC3"/>
            <w:tabs>
              <w:tab w:val="right" w:leader="dot" w:pos="9638"/>
            </w:tabs>
            <w:rPr>
              <w:rFonts w:eastAsiaTheme="minorEastAsia" w:cstheme="minorBidi"/>
              <w:noProof/>
              <w:sz w:val="24"/>
              <w:szCs w:val="24"/>
            </w:rPr>
          </w:pPr>
          <w:hyperlink w:anchor="_Toc40674729" w:history="1">
            <w:r w:rsidRPr="00A867F8">
              <w:rPr>
                <w:rStyle w:val="Hyperlink"/>
                <w:rFonts w:eastAsiaTheme="minorHAnsi"/>
                <w:noProof/>
              </w:rPr>
              <w:t>Neighborhood_Layer</w:t>
            </w:r>
            <w:r>
              <w:rPr>
                <w:noProof/>
                <w:webHidden/>
              </w:rPr>
              <w:tab/>
            </w:r>
            <w:r>
              <w:rPr>
                <w:noProof/>
                <w:webHidden/>
              </w:rPr>
              <w:fldChar w:fldCharType="begin"/>
            </w:r>
            <w:r>
              <w:rPr>
                <w:noProof/>
                <w:webHidden/>
              </w:rPr>
              <w:instrText xml:space="preserve"> PAGEREF _Toc40674729 \h </w:instrText>
            </w:r>
            <w:r>
              <w:rPr>
                <w:noProof/>
                <w:webHidden/>
              </w:rPr>
            </w:r>
            <w:r>
              <w:rPr>
                <w:noProof/>
                <w:webHidden/>
              </w:rPr>
              <w:fldChar w:fldCharType="separate"/>
            </w:r>
            <w:r>
              <w:rPr>
                <w:noProof/>
                <w:webHidden/>
              </w:rPr>
              <w:t>147</w:t>
            </w:r>
            <w:r>
              <w:rPr>
                <w:noProof/>
                <w:webHidden/>
              </w:rPr>
              <w:fldChar w:fldCharType="end"/>
            </w:r>
          </w:hyperlink>
        </w:p>
        <w:p w14:paraId="24D3794A" w14:textId="1C9A857A" w:rsidR="00485CC6" w:rsidRDefault="00485CC6">
          <w:pPr>
            <w:pStyle w:val="TOC3"/>
            <w:tabs>
              <w:tab w:val="right" w:leader="dot" w:pos="9638"/>
            </w:tabs>
            <w:rPr>
              <w:rFonts w:eastAsiaTheme="minorEastAsia" w:cstheme="minorBidi"/>
              <w:noProof/>
              <w:sz w:val="24"/>
              <w:szCs w:val="24"/>
            </w:rPr>
          </w:pPr>
          <w:hyperlink w:anchor="_Toc40674730" w:history="1">
            <w:r w:rsidRPr="00A867F8">
              <w:rPr>
                <w:rStyle w:val="Hyperlink"/>
                <w:rFonts w:eastAsiaTheme="minorHAnsi"/>
                <w:noProof/>
              </w:rPr>
              <w:t>Neighborhood_Patch</w:t>
            </w:r>
            <w:r>
              <w:rPr>
                <w:noProof/>
                <w:webHidden/>
              </w:rPr>
              <w:tab/>
            </w:r>
            <w:r>
              <w:rPr>
                <w:noProof/>
                <w:webHidden/>
              </w:rPr>
              <w:fldChar w:fldCharType="begin"/>
            </w:r>
            <w:r>
              <w:rPr>
                <w:noProof/>
                <w:webHidden/>
              </w:rPr>
              <w:instrText xml:space="preserve"> PAGEREF _Toc40674730 \h </w:instrText>
            </w:r>
            <w:r>
              <w:rPr>
                <w:noProof/>
                <w:webHidden/>
              </w:rPr>
            </w:r>
            <w:r>
              <w:rPr>
                <w:noProof/>
                <w:webHidden/>
              </w:rPr>
              <w:fldChar w:fldCharType="separate"/>
            </w:r>
            <w:r>
              <w:rPr>
                <w:noProof/>
                <w:webHidden/>
              </w:rPr>
              <w:t>147</w:t>
            </w:r>
            <w:r>
              <w:rPr>
                <w:noProof/>
                <w:webHidden/>
              </w:rPr>
              <w:fldChar w:fldCharType="end"/>
            </w:r>
          </w:hyperlink>
        </w:p>
        <w:p w14:paraId="5FE0C4E7" w14:textId="48930297" w:rsidR="00485CC6" w:rsidRDefault="00485CC6">
          <w:pPr>
            <w:pStyle w:val="TOC3"/>
            <w:tabs>
              <w:tab w:val="right" w:leader="dot" w:pos="9638"/>
            </w:tabs>
            <w:rPr>
              <w:rFonts w:eastAsiaTheme="minorEastAsia" w:cstheme="minorBidi"/>
              <w:noProof/>
              <w:sz w:val="24"/>
              <w:szCs w:val="24"/>
            </w:rPr>
          </w:pPr>
          <w:hyperlink w:anchor="_Toc40674731" w:history="1">
            <w:r w:rsidRPr="00A867F8">
              <w:rPr>
                <w:rStyle w:val="Hyperlink"/>
                <w:rFonts w:eastAsiaTheme="minorHAnsi"/>
                <w:noProof/>
              </w:rPr>
              <w:t>Regional_Layer</w:t>
            </w:r>
            <w:r>
              <w:rPr>
                <w:noProof/>
                <w:webHidden/>
              </w:rPr>
              <w:tab/>
            </w:r>
            <w:r>
              <w:rPr>
                <w:noProof/>
                <w:webHidden/>
              </w:rPr>
              <w:fldChar w:fldCharType="begin"/>
            </w:r>
            <w:r>
              <w:rPr>
                <w:noProof/>
                <w:webHidden/>
              </w:rPr>
              <w:instrText xml:space="preserve"> PAGEREF _Toc40674731 \h </w:instrText>
            </w:r>
            <w:r>
              <w:rPr>
                <w:noProof/>
                <w:webHidden/>
              </w:rPr>
            </w:r>
            <w:r>
              <w:rPr>
                <w:noProof/>
                <w:webHidden/>
              </w:rPr>
              <w:fldChar w:fldCharType="separate"/>
            </w:r>
            <w:r>
              <w:rPr>
                <w:noProof/>
                <w:webHidden/>
              </w:rPr>
              <w:t>147</w:t>
            </w:r>
            <w:r>
              <w:rPr>
                <w:noProof/>
                <w:webHidden/>
              </w:rPr>
              <w:fldChar w:fldCharType="end"/>
            </w:r>
          </w:hyperlink>
        </w:p>
        <w:p w14:paraId="4CEEB486" w14:textId="69BAB173" w:rsidR="00485CC6" w:rsidRDefault="00485CC6">
          <w:pPr>
            <w:pStyle w:val="TOC3"/>
            <w:tabs>
              <w:tab w:val="right" w:leader="dot" w:pos="9638"/>
            </w:tabs>
            <w:rPr>
              <w:rFonts w:eastAsiaTheme="minorEastAsia" w:cstheme="minorBidi"/>
              <w:noProof/>
              <w:sz w:val="24"/>
              <w:szCs w:val="24"/>
            </w:rPr>
          </w:pPr>
          <w:hyperlink w:anchor="_Toc40674732" w:history="1">
            <w:r w:rsidRPr="00A867F8">
              <w:rPr>
                <w:rStyle w:val="Hyperlink"/>
                <w:rFonts w:eastAsiaTheme="minorHAnsi"/>
                <w:noProof/>
              </w:rPr>
              <w:t>Regional_Patch</w:t>
            </w:r>
            <w:r>
              <w:rPr>
                <w:noProof/>
                <w:webHidden/>
              </w:rPr>
              <w:tab/>
            </w:r>
            <w:r>
              <w:rPr>
                <w:noProof/>
                <w:webHidden/>
              </w:rPr>
              <w:fldChar w:fldCharType="begin"/>
            </w:r>
            <w:r>
              <w:rPr>
                <w:noProof/>
                <w:webHidden/>
              </w:rPr>
              <w:instrText xml:space="preserve"> PAGEREF _Toc40674732 \h </w:instrText>
            </w:r>
            <w:r>
              <w:rPr>
                <w:noProof/>
                <w:webHidden/>
              </w:rPr>
            </w:r>
            <w:r>
              <w:rPr>
                <w:noProof/>
                <w:webHidden/>
              </w:rPr>
              <w:fldChar w:fldCharType="separate"/>
            </w:r>
            <w:r>
              <w:rPr>
                <w:noProof/>
                <w:webHidden/>
              </w:rPr>
              <w:t>147</w:t>
            </w:r>
            <w:r>
              <w:rPr>
                <w:noProof/>
                <w:webHidden/>
              </w:rPr>
              <w:fldChar w:fldCharType="end"/>
            </w:r>
          </w:hyperlink>
        </w:p>
        <w:p w14:paraId="7C905404" w14:textId="075F9A6A" w:rsidR="00485CC6" w:rsidRDefault="00485CC6">
          <w:pPr>
            <w:pStyle w:val="TOC3"/>
            <w:tabs>
              <w:tab w:val="right" w:leader="dot" w:pos="9638"/>
            </w:tabs>
            <w:rPr>
              <w:rFonts w:eastAsiaTheme="minorEastAsia" w:cstheme="minorBidi"/>
              <w:noProof/>
              <w:sz w:val="24"/>
              <w:szCs w:val="24"/>
            </w:rPr>
          </w:pPr>
          <w:hyperlink w:anchor="_Toc40674733" w:history="1">
            <w:r w:rsidRPr="00A867F8">
              <w:rPr>
                <w:rStyle w:val="Hyperlink"/>
                <w:rFonts w:eastAsiaTheme="minorHAnsi"/>
                <w:noProof/>
              </w:rPr>
              <w:t>Visualization_Layer</w:t>
            </w:r>
            <w:r>
              <w:rPr>
                <w:noProof/>
                <w:webHidden/>
              </w:rPr>
              <w:tab/>
            </w:r>
            <w:r>
              <w:rPr>
                <w:noProof/>
                <w:webHidden/>
              </w:rPr>
              <w:fldChar w:fldCharType="begin"/>
            </w:r>
            <w:r>
              <w:rPr>
                <w:noProof/>
                <w:webHidden/>
              </w:rPr>
              <w:instrText xml:space="preserve"> PAGEREF _Toc40674733 \h </w:instrText>
            </w:r>
            <w:r>
              <w:rPr>
                <w:noProof/>
                <w:webHidden/>
              </w:rPr>
            </w:r>
            <w:r>
              <w:rPr>
                <w:noProof/>
                <w:webHidden/>
              </w:rPr>
              <w:fldChar w:fldCharType="separate"/>
            </w:r>
            <w:r>
              <w:rPr>
                <w:noProof/>
                <w:webHidden/>
              </w:rPr>
              <w:t>147</w:t>
            </w:r>
            <w:r>
              <w:rPr>
                <w:noProof/>
                <w:webHidden/>
              </w:rPr>
              <w:fldChar w:fldCharType="end"/>
            </w:r>
          </w:hyperlink>
        </w:p>
        <w:p w14:paraId="47F40767" w14:textId="3E88576F" w:rsidR="00485CC6" w:rsidRDefault="00485CC6">
          <w:pPr>
            <w:pStyle w:val="TOC3"/>
            <w:tabs>
              <w:tab w:val="right" w:leader="dot" w:pos="9638"/>
            </w:tabs>
            <w:rPr>
              <w:rFonts w:eastAsiaTheme="minorEastAsia" w:cstheme="minorBidi"/>
              <w:noProof/>
              <w:sz w:val="24"/>
              <w:szCs w:val="24"/>
            </w:rPr>
          </w:pPr>
          <w:hyperlink w:anchor="_Toc40674734" w:history="1">
            <w:r w:rsidRPr="00A867F8">
              <w:rPr>
                <w:rStyle w:val="Hyperlink"/>
                <w:rFonts w:eastAsiaTheme="minorHAnsi"/>
                <w:noProof/>
              </w:rPr>
              <w:t>Visualization_Patch</w:t>
            </w:r>
            <w:r>
              <w:rPr>
                <w:noProof/>
                <w:webHidden/>
              </w:rPr>
              <w:tab/>
            </w:r>
            <w:r>
              <w:rPr>
                <w:noProof/>
                <w:webHidden/>
              </w:rPr>
              <w:fldChar w:fldCharType="begin"/>
            </w:r>
            <w:r>
              <w:rPr>
                <w:noProof/>
                <w:webHidden/>
              </w:rPr>
              <w:instrText xml:space="preserve"> PAGEREF _Toc40674734 \h </w:instrText>
            </w:r>
            <w:r>
              <w:rPr>
                <w:noProof/>
                <w:webHidden/>
              </w:rPr>
            </w:r>
            <w:r>
              <w:rPr>
                <w:noProof/>
                <w:webHidden/>
              </w:rPr>
              <w:fldChar w:fldCharType="separate"/>
            </w:r>
            <w:r>
              <w:rPr>
                <w:noProof/>
                <w:webHidden/>
              </w:rPr>
              <w:t>147</w:t>
            </w:r>
            <w:r>
              <w:rPr>
                <w:noProof/>
                <w:webHidden/>
              </w:rPr>
              <w:fldChar w:fldCharType="end"/>
            </w:r>
          </w:hyperlink>
        </w:p>
        <w:p w14:paraId="77CCCE42" w14:textId="45D6297E" w:rsidR="00485CC6" w:rsidRDefault="00485CC6">
          <w:pPr>
            <w:pStyle w:val="TOC2"/>
            <w:tabs>
              <w:tab w:val="right" w:leader="dot" w:pos="9638"/>
            </w:tabs>
            <w:rPr>
              <w:rFonts w:eastAsiaTheme="minorEastAsia" w:cstheme="minorBidi"/>
              <w:i w:val="0"/>
              <w:iCs w:val="0"/>
              <w:noProof/>
              <w:sz w:val="24"/>
              <w:szCs w:val="24"/>
            </w:rPr>
          </w:pPr>
          <w:hyperlink w:anchor="_Toc40674735" w:history="1">
            <w:r w:rsidRPr="00A867F8">
              <w:rPr>
                <w:rStyle w:val="Hyperlink"/>
                <w:rFonts w:eastAsiaTheme="minorHAnsi"/>
                <w:noProof/>
              </w:rPr>
              <w:t>Agent Module</w:t>
            </w:r>
            <w:r>
              <w:rPr>
                <w:noProof/>
                <w:webHidden/>
              </w:rPr>
              <w:tab/>
            </w:r>
            <w:r>
              <w:rPr>
                <w:noProof/>
                <w:webHidden/>
              </w:rPr>
              <w:fldChar w:fldCharType="begin"/>
            </w:r>
            <w:r>
              <w:rPr>
                <w:noProof/>
                <w:webHidden/>
              </w:rPr>
              <w:instrText xml:space="preserve"> PAGEREF _Toc40674735 \h </w:instrText>
            </w:r>
            <w:r>
              <w:rPr>
                <w:noProof/>
                <w:webHidden/>
              </w:rPr>
            </w:r>
            <w:r>
              <w:rPr>
                <w:noProof/>
                <w:webHidden/>
              </w:rPr>
              <w:fldChar w:fldCharType="separate"/>
            </w:r>
            <w:r>
              <w:rPr>
                <w:noProof/>
                <w:webHidden/>
              </w:rPr>
              <w:t>147</w:t>
            </w:r>
            <w:r>
              <w:rPr>
                <w:noProof/>
                <w:webHidden/>
              </w:rPr>
              <w:fldChar w:fldCharType="end"/>
            </w:r>
          </w:hyperlink>
        </w:p>
        <w:p w14:paraId="0711C400" w14:textId="56971306" w:rsidR="00485CC6" w:rsidRDefault="00485CC6">
          <w:pPr>
            <w:pStyle w:val="TOC3"/>
            <w:tabs>
              <w:tab w:val="right" w:leader="dot" w:pos="9638"/>
            </w:tabs>
            <w:rPr>
              <w:rFonts w:eastAsiaTheme="minorEastAsia" w:cstheme="minorBidi"/>
              <w:noProof/>
              <w:sz w:val="24"/>
              <w:szCs w:val="24"/>
            </w:rPr>
          </w:pPr>
          <w:hyperlink w:anchor="_Toc40674736" w:history="1">
            <w:r w:rsidRPr="00A867F8">
              <w:rPr>
                <w:rStyle w:val="Hyperlink"/>
                <w:rFonts w:eastAsiaTheme="minorHAnsi"/>
                <w:noProof/>
              </w:rPr>
              <w:t>Person</w:t>
            </w:r>
            <w:r>
              <w:rPr>
                <w:noProof/>
                <w:webHidden/>
              </w:rPr>
              <w:tab/>
            </w:r>
            <w:r>
              <w:rPr>
                <w:noProof/>
                <w:webHidden/>
              </w:rPr>
              <w:fldChar w:fldCharType="begin"/>
            </w:r>
            <w:r>
              <w:rPr>
                <w:noProof/>
                <w:webHidden/>
              </w:rPr>
              <w:instrText xml:space="preserve"> PAGEREF _Toc40674736 \h </w:instrText>
            </w:r>
            <w:r>
              <w:rPr>
                <w:noProof/>
                <w:webHidden/>
              </w:rPr>
            </w:r>
            <w:r>
              <w:rPr>
                <w:noProof/>
                <w:webHidden/>
              </w:rPr>
              <w:fldChar w:fldCharType="separate"/>
            </w:r>
            <w:r>
              <w:rPr>
                <w:noProof/>
                <w:webHidden/>
              </w:rPr>
              <w:t>147</w:t>
            </w:r>
            <w:r>
              <w:rPr>
                <w:noProof/>
                <w:webHidden/>
              </w:rPr>
              <w:fldChar w:fldCharType="end"/>
            </w:r>
          </w:hyperlink>
        </w:p>
        <w:p w14:paraId="4F98D797" w14:textId="42974935" w:rsidR="00485CC6" w:rsidRDefault="00485CC6">
          <w:pPr>
            <w:pStyle w:val="TOC3"/>
            <w:tabs>
              <w:tab w:val="right" w:leader="dot" w:pos="9638"/>
            </w:tabs>
            <w:rPr>
              <w:rFonts w:eastAsiaTheme="minorEastAsia" w:cstheme="minorBidi"/>
              <w:noProof/>
              <w:sz w:val="24"/>
              <w:szCs w:val="24"/>
            </w:rPr>
          </w:pPr>
          <w:hyperlink w:anchor="_Toc40674737" w:history="1">
            <w:r w:rsidRPr="00A867F8">
              <w:rPr>
                <w:rStyle w:val="Hyperlink"/>
                <w:rFonts w:eastAsiaTheme="minorHAnsi"/>
                <w:noProof/>
              </w:rPr>
              <w:t>Demographics</w:t>
            </w:r>
            <w:r>
              <w:rPr>
                <w:noProof/>
                <w:webHidden/>
              </w:rPr>
              <w:tab/>
            </w:r>
            <w:r>
              <w:rPr>
                <w:noProof/>
                <w:webHidden/>
              </w:rPr>
              <w:fldChar w:fldCharType="begin"/>
            </w:r>
            <w:r>
              <w:rPr>
                <w:noProof/>
                <w:webHidden/>
              </w:rPr>
              <w:instrText xml:space="preserve"> PAGEREF _Toc40674737 \h </w:instrText>
            </w:r>
            <w:r>
              <w:rPr>
                <w:noProof/>
                <w:webHidden/>
              </w:rPr>
            </w:r>
            <w:r>
              <w:rPr>
                <w:noProof/>
                <w:webHidden/>
              </w:rPr>
              <w:fldChar w:fldCharType="separate"/>
            </w:r>
            <w:r>
              <w:rPr>
                <w:noProof/>
                <w:webHidden/>
              </w:rPr>
              <w:t>147</w:t>
            </w:r>
            <w:r>
              <w:rPr>
                <w:noProof/>
                <w:webHidden/>
              </w:rPr>
              <w:fldChar w:fldCharType="end"/>
            </w:r>
          </w:hyperlink>
        </w:p>
        <w:p w14:paraId="3593A069" w14:textId="15065C72" w:rsidR="00485CC6" w:rsidRDefault="00485CC6">
          <w:pPr>
            <w:pStyle w:val="TOC3"/>
            <w:tabs>
              <w:tab w:val="right" w:leader="dot" w:pos="9638"/>
            </w:tabs>
            <w:rPr>
              <w:rFonts w:eastAsiaTheme="minorEastAsia" w:cstheme="minorBidi"/>
              <w:noProof/>
              <w:sz w:val="24"/>
              <w:szCs w:val="24"/>
            </w:rPr>
          </w:pPr>
          <w:hyperlink w:anchor="_Toc40674738" w:history="1">
            <w:r w:rsidRPr="00A867F8">
              <w:rPr>
                <w:rStyle w:val="Hyperlink"/>
                <w:rFonts w:eastAsiaTheme="minorHAnsi"/>
                <w:noProof/>
              </w:rPr>
              <w:t>Link</w:t>
            </w:r>
            <w:r>
              <w:rPr>
                <w:noProof/>
                <w:webHidden/>
              </w:rPr>
              <w:tab/>
            </w:r>
            <w:r>
              <w:rPr>
                <w:noProof/>
                <w:webHidden/>
              </w:rPr>
              <w:fldChar w:fldCharType="begin"/>
            </w:r>
            <w:r>
              <w:rPr>
                <w:noProof/>
                <w:webHidden/>
              </w:rPr>
              <w:instrText xml:space="preserve"> PAGEREF _Toc40674738 \h </w:instrText>
            </w:r>
            <w:r>
              <w:rPr>
                <w:noProof/>
                <w:webHidden/>
              </w:rPr>
            </w:r>
            <w:r>
              <w:rPr>
                <w:noProof/>
                <w:webHidden/>
              </w:rPr>
              <w:fldChar w:fldCharType="separate"/>
            </w:r>
            <w:r>
              <w:rPr>
                <w:noProof/>
                <w:webHidden/>
              </w:rPr>
              <w:t>147</w:t>
            </w:r>
            <w:r>
              <w:rPr>
                <w:noProof/>
                <w:webHidden/>
              </w:rPr>
              <w:fldChar w:fldCharType="end"/>
            </w:r>
          </w:hyperlink>
        </w:p>
        <w:p w14:paraId="7B7DACD7" w14:textId="14A88B95" w:rsidR="00485CC6" w:rsidRDefault="00485CC6">
          <w:pPr>
            <w:pStyle w:val="TOC3"/>
            <w:tabs>
              <w:tab w:val="right" w:leader="dot" w:pos="9638"/>
            </w:tabs>
            <w:rPr>
              <w:rFonts w:eastAsiaTheme="minorEastAsia" w:cstheme="minorBidi"/>
              <w:noProof/>
              <w:sz w:val="24"/>
              <w:szCs w:val="24"/>
            </w:rPr>
          </w:pPr>
          <w:hyperlink w:anchor="_Toc40674739" w:history="1">
            <w:r w:rsidRPr="00A867F8">
              <w:rPr>
                <w:rStyle w:val="Hyperlink"/>
                <w:rFonts w:eastAsiaTheme="minorHAnsi"/>
                <w:noProof/>
              </w:rPr>
              <w:t>Travel</w:t>
            </w:r>
            <w:r>
              <w:rPr>
                <w:noProof/>
                <w:webHidden/>
              </w:rPr>
              <w:tab/>
            </w:r>
            <w:r>
              <w:rPr>
                <w:noProof/>
                <w:webHidden/>
              </w:rPr>
              <w:fldChar w:fldCharType="begin"/>
            </w:r>
            <w:r>
              <w:rPr>
                <w:noProof/>
                <w:webHidden/>
              </w:rPr>
              <w:instrText xml:space="preserve"> PAGEREF _Toc40674739 \h </w:instrText>
            </w:r>
            <w:r>
              <w:rPr>
                <w:noProof/>
                <w:webHidden/>
              </w:rPr>
            </w:r>
            <w:r>
              <w:rPr>
                <w:noProof/>
                <w:webHidden/>
              </w:rPr>
              <w:fldChar w:fldCharType="separate"/>
            </w:r>
            <w:r>
              <w:rPr>
                <w:noProof/>
                <w:webHidden/>
              </w:rPr>
              <w:t>147</w:t>
            </w:r>
            <w:r>
              <w:rPr>
                <w:noProof/>
                <w:webHidden/>
              </w:rPr>
              <w:fldChar w:fldCharType="end"/>
            </w:r>
          </w:hyperlink>
        </w:p>
        <w:p w14:paraId="1F5CA600" w14:textId="2621B221" w:rsidR="00485CC6" w:rsidRDefault="00485CC6">
          <w:pPr>
            <w:pStyle w:val="TOC3"/>
            <w:tabs>
              <w:tab w:val="right" w:leader="dot" w:pos="9638"/>
            </w:tabs>
            <w:rPr>
              <w:rFonts w:eastAsiaTheme="minorEastAsia" w:cstheme="minorBidi"/>
              <w:noProof/>
              <w:sz w:val="24"/>
              <w:szCs w:val="24"/>
            </w:rPr>
          </w:pPr>
          <w:hyperlink w:anchor="_Toc40674740" w:history="1">
            <w:r w:rsidRPr="00A867F8">
              <w:rPr>
                <w:rStyle w:val="Hyperlink"/>
                <w:rFonts w:eastAsiaTheme="minorHAnsi"/>
                <w:noProof/>
              </w:rPr>
              <w:t>Preference</w:t>
            </w:r>
            <w:r>
              <w:rPr>
                <w:noProof/>
                <w:webHidden/>
              </w:rPr>
              <w:tab/>
            </w:r>
            <w:r>
              <w:rPr>
                <w:noProof/>
                <w:webHidden/>
              </w:rPr>
              <w:fldChar w:fldCharType="begin"/>
            </w:r>
            <w:r>
              <w:rPr>
                <w:noProof/>
                <w:webHidden/>
              </w:rPr>
              <w:instrText xml:space="preserve"> PAGEREF _Toc40674740 \h </w:instrText>
            </w:r>
            <w:r>
              <w:rPr>
                <w:noProof/>
                <w:webHidden/>
              </w:rPr>
            </w:r>
            <w:r>
              <w:rPr>
                <w:noProof/>
                <w:webHidden/>
              </w:rPr>
              <w:fldChar w:fldCharType="separate"/>
            </w:r>
            <w:r>
              <w:rPr>
                <w:noProof/>
                <w:webHidden/>
              </w:rPr>
              <w:t>147</w:t>
            </w:r>
            <w:r>
              <w:rPr>
                <w:noProof/>
                <w:webHidden/>
              </w:rPr>
              <w:fldChar w:fldCharType="end"/>
            </w:r>
          </w:hyperlink>
        </w:p>
        <w:p w14:paraId="40590513" w14:textId="7F37A797" w:rsidR="00485CC6" w:rsidRDefault="00485CC6">
          <w:pPr>
            <w:pStyle w:val="TOC2"/>
            <w:tabs>
              <w:tab w:val="right" w:leader="dot" w:pos="9638"/>
            </w:tabs>
            <w:rPr>
              <w:rFonts w:eastAsiaTheme="minorEastAsia" w:cstheme="minorBidi"/>
              <w:i w:val="0"/>
              <w:iCs w:val="0"/>
              <w:noProof/>
              <w:sz w:val="24"/>
              <w:szCs w:val="24"/>
            </w:rPr>
          </w:pPr>
          <w:hyperlink w:anchor="_Toc40674741" w:history="1">
            <w:r w:rsidRPr="00A867F8">
              <w:rPr>
                <w:rStyle w:val="Hyperlink"/>
                <w:rFonts w:eastAsiaTheme="minorHAnsi"/>
                <w:noProof/>
              </w:rPr>
              <w:t>Mixing Module</w:t>
            </w:r>
            <w:r>
              <w:rPr>
                <w:noProof/>
                <w:webHidden/>
              </w:rPr>
              <w:tab/>
            </w:r>
            <w:r>
              <w:rPr>
                <w:noProof/>
                <w:webHidden/>
              </w:rPr>
              <w:fldChar w:fldCharType="begin"/>
            </w:r>
            <w:r>
              <w:rPr>
                <w:noProof/>
                <w:webHidden/>
              </w:rPr>
              <w:instrText xml:space="preserve"> PAGEREF _Toc40674741 \h </w:instrText>
            </w:r>
            <w:r>
              <w:rPr>
                <w:noProof/>
                <w:webHidden/>
              </w:rPr>
            </w:r>
            <w:r>
              <w:rPr>
                <w:noProof/>
                <w:webHidden/>
              </w:rPr>
              <w:fldChar w:fldCharType="separate"/>
            </w:r>
            <w:r>
              <w:rPr>
                <w:noProof/>
                <w:webHidden/>
              </w:rPr>
              <w:t>147</w:t>
            </w:r>
            <w:r>
              <w:rPr>
                <w:noProof/>
                <w:webHidden/>
              </w:rPr>
              <w:fldChar w:fldCharType="end"/>
            </w:r>
          </w:hyperlink>
        </w:p>
        <w:p w14:paraId="322470C9" w14:textId="0810B75C" w:rsidR="00485CC6" w:rsidRDefault="00485CC6">
          <w:pPr>
            <w:pStyle w:val="TOC3"/>
            <w:tabs>
              <w:tab w:val="right" w:leader="dot" w:pos="9638"/>
            </w:tabs>
            <w:rPr>
              <w:rFonts w:eastAsiaTheme="minorEastAsia" w:cstheme="minorBidi"/>
              <w:noProof/>
              <w:sz w:val="24"/>
              <w:szCs w:val="24"/>
            </w:rPr>
          </w:pPr>
          <w:hyperlink w:anchor="_Toc40674742" w:history="1">
            <w:r w:rsidRPr="00A867F8">
              <w:rPr>
                <w:rStyle w:val="Hyperlink"/>
                <w:rFonts w:eastAsiaTheme="minorHAnsi"/>
                <w:noProof/>
              </w:rPr>
              <w:t>Group_Type</w:t>
            </w:r>
            <w:r>
              <w:rPr>
                <w:noProof/>
                <w:webHidden/>
              </w:rPr>
              <w:tab/>
            </w:r>
            <w:r>
              <w:rPr>
                <w:noProof/>
                <w:webHidden/>
              </w:rPr>
              <w:fldChar w:fldCharType="begin"/>
            </w:r>
            <w:r>
              <w:rPr>
                <w:noProof/>
                <w:webHidden/>
              </w:rPr>
              <w:instrText xml:space="preserve"> PAGEREF _Toc40674742 \h </w:instrText>
            </w:r>
            <w:r>
              <w:rPr>
                <w:noProof/>
                <w:webHidden/>
              </w:rPr>
            </w:r>
            <w:r>
              <w:rPr>
                <w:noProof/>
                <w:webHidden/>
              </w:rPr>
              <w:fldChar w:fldCharType="separate"/>
            </w:r>
            <w:r>
              <w:rPr>
                <w:noProof/>
                <w:webHidden/>
              </w:rPr>
              <w:t>147</w:t>
            </w:r>
            <w:r>
              <w:rPr>
                <w:noProof/>
                <w:webHidden/>
              </w:rPr>
              <w:fldChar w:fldCharType="end"/>
            </w:r>
          </w:hyperlink>
        </w:p>
        <w:p w14:paraId="3B07A26A" w14:textId="6B8B7090" w:rsidR="00485CC6" w:rsidRDefault="00485CC6">
          <w:pPr>
            <w:pStyle w:val="TOC3"/>
            <w:tabs>
              <w:tab w:val="right" w:leader="dot" w:pos="9638"/>
            </w:tabs>
            <w:rPr>
              <w:rFonts w:eastAsiaTheme="minorEastAsia" w:cstheme="minorBidi"/>
              <w:noProof/>
              <w:sz w:val="24"/>
              <w:szCs w:val="24"/>
            </w:rPr>
          </w:pPr>
          <w:hyperlink w:anchor="_Toc40674743" w:history="1">
            <w:r w:rsidRPr="00A867F8">
              <w:rPr>
                <w:rStyle w:val="Hyperlink"/>
                <w:rFonts w:eastAsiaTheme="minorHAnsi"/>
                <w:noProof/>
              </w:rPr>
              <w:t>Place_Type</w:t>
            </w:r>
            <w:r>
              <w:rPr>
                <w:noProof/>
                <w:webHidden/>
              </w:rPr>
              <w:tab/>
            </w:r>
            <w:r>
              <w:rPr>
                <w:noProof/>
                <w:webHidden/>
              </w:rPr>
              <w:fldChar w:fldCharType="begin"/>
            </w:r>
            <w:r>
              <w:rPr>
                <w:noProof/>
                <w:webHidden/>
              </w:rPr>
              <w:instrText xml:space="preserve"> PAGEREF _Toc40674743 \h </w:instrText>
            </w:r>
            <w:r>
              <w:rPr>
                <w:noProof/>
                <w:webHidden/>
              </w:rPr>
            </w:r>
            <w:r>
              <w:rPr>
                <w:noProof/>
                <w:webHidden/>
              </w:rPr>
              <w:fldChar w:fldCharType="separate"/>
            </w:r>
            <w:r>
              <w:rPr>
                <w:noProof/>
                <w:webHidden/>
              </w:rPr>
              <w:t>147</w:t>
            </w:r>
            <w:r>
              <w:rPr>
                <w:noProof/>
                <w:webHidden/>
              </w:rPr>
              <w:fldChar w:fldCharType="end"/>
            </w:r>
          </w:hyperlink>
        </w:p>
        <w:p w14:paraId="2EEE9CB8" w14:textId="4622E0B7" w:rsidR="00485CC6" w:rsidRDefault="00485CC6">
          <w:pPr>
            <w:pStyle w:val="TOC3"/>
            <w:tabs>
              <w:tab w:val="right" w:leader="dot" w:pos="9638"/>
            </w:tabs>
            <w:rPr>
              <w:rFonts w:eastAsiaTheme="minorEastAsia" w:cstheme="minorBidi"/>
              <w:noProof/>
              <w:sz w:val="24"/>
              <w:szCs w:val="24"/>
            </w:rPr>
          </w:pPr>
          <w:hyperlink w:anchor="_Toc40674744" w:history="1">
            <w:r w:rsidRPr="00A867F8">
              <w:rPr>
                <w:rStyle w:val="Hyperlink"/>
                <w:rFonts w:eastAsiaTheme="minorHAnsi"/>
                <w:noProof/>
              </w:rPr>
              <w:t>Network_Type</w:t>
            </w:r>
            <w:r>
              <w:rPr>
                <w:noProof/>
                <w:webHidden/>
              </w:rPr>
              <w:tab/>
            </w:r>
            <w:r>
              <w:rPr>
                <w:noProof/>
                <w:webHidden/>
              </w:rPr>
              <w:fldChar w:fldCharType="begin"/>
            </w:r>
            <w:r>
              <w:rPr>
                <w:noProof/>
                <w:webHidden/>
              </w:rPr>
              <w:instrText xml:space="preserve"> PAGEREF _Toc40674744 \h </w:instrText>
            </w:r>
            <w:r>
              <w:rPr>
                <w:noProof/>
                <w:webHidden/>
              </w:rPr>
            </w:r>
            <w:r>
              <w:rPr>
                <w:noProof/>
                <w:webHidden/>
              </w:rPr>
              <w:fldChar w:fldCharType="separate"/>
            </w:r>
            <w:r>
              <w:rPr>
                <w:noProof/>
                <w:webHidden/>
              </w:rPr>
              <w:t>147</w:t>
            </w:r>
            <w:r>
              <w:rPr>
                <w:noProof/>
                <w:webHidden/>
              </w:rPr>
              <w:fldChar w:fldCharType="end"/>
            </w:r>
          </w:hyperlink>
        </w:p>
        <w:p w14:paraId="12FEFB04" w14:textId="5325215D" w:rsidR="00485CC6" w:rsidRDefault="00485CC6">
          <w:pPr>
            <w:pStyle w:val="TOC3"/>
            <w:tabs>
              <w:tab w:val="right" w:leader="dot" w:pos="9638"/>
            </w:tabs>
            <w:rPr>
              <w:rFonts w:eastAsiaTheme="minorEastAsia" w:cstheme="minorBidi"/>
              <w:noProof/>
              <w:sz w:val="24"/>
              <w:szCs w:val="24"/>
            </w:rPr>
          </w:pPr>
          <w:hyperlink w:anchor="_Toc40674745" w:history="1">
            <w:r w:rsidRPr="00A867F8">
              <w:rPr>
                <w:rStyle w:val="Hyperlink"/>
                <w:rFonts w:eastAsiaTheme="minorHAnsi"/>
                <w:noProof/>
              </w:rPr>
              <w:t>Group</w:t>
            </w:r>
            <w:r>
              <w:rPr>
                <w:noProof/>
                <w:webHidden/>
              </w:rPr>
              <w:tab/>
            </w:r>
            <w:r>
              <w:rPr>
                <w:noProof/>
                <w:webHidden/>
              </w:rPr>
              <w:fldChar w:fldCharType="begin"/>
            </w:r>
            <w:r>
              <w:rPr>
                <w:noProof/>
                <w:webHidden/>
              </w:rPr>
              <w:instrText xml:space="preserve"> PAGEREF _Toc40674745 \h </w:instrText>
            </w:r>
            <w:r>
              <w:rPr>
                <w:noProof/>
                <w:webHidden/>
              </w:rPr>
            </w:r>
            <w:r>
              <w:rPr>
                <w:noProof/>
                <w:webHidden/>
              </w:rPr>
              <w:fldChar w:fldCharType="separate"/>
            </w:r>
            <w:r>
              <w:rPr>
                <w:noProof/>
                <w:webHidden/>
              </w:rPr>
              <w:t>147</w:t>
            </w:r>
            <w:r>
              <w:rPr>
                <w:noProof/>
                <w:webHidden/>
              </w:rPr>
              <w:fldChar w:fldCharType="end"/>
            </w:r>
          </w:hyperlink>
        </w:p>
        <w:p w14:paraId="5AF07675" w14:textId="6257A7F2" w:rsidR="00485CC6" w:rsidRDefault="00485CC6">
          <w:pPr>
            <w:pStyle w:val="TOC3"/>
            <w:tabs>
              <w:tab w:val="right" w:leader="dot" w:pos="9638"/>
            </w:tabs>
            <w:rPr>
              <w:rFonts w:eastAsiaTheme="minorEastAsia" w:cstheme="minorBidi"/>
              <w:noProof/>
              <w:sz w:val="24"/>
              <w:szCs w:val="24"/>
            </w:rPr>
          </w:pPr>
          <w:hyperlink w:anchor="_Toc40674746" w:history="1">
            <w:r w:rsidRPr="00A867F8">
              <w:rPr>
                <w:rStyle w:val="Hyperlink"/>
                <w:rFonts w:eastAsiaTheme="minorHAnsi"/>
                <w:noProof/>
              </w:rPr>
              <w:t>Place</w:t>
            </w:r>
            <w:r>
              <w:rPr>
                <w:noProof/>
                <w:webHidden/>
              </w:rPr>
              <w:tab/>
            </w:r>
            <w:r>
              <w:rPr>
                <w:noProof/>
                <w:webHidden/>
              </w:rPr>
              <w:fldChar w:fldCharType="begin"/>
            </w:r>
            <w:r>
              <w:rPr>
                <w:noProof/>
                <w:webHidden/>
              </w:rPr>
              <w:instrText xml:space="preserve"> PAGEREF _Toc40674746 \h </w:instrText>
            </w:r>
            <w:r>
              <w:rPr>
                <w:noProof/>
                <w:webHidden/>
              </w:rPr>
            </w:r>
            <w:r>
              <w:rPr>
                <w:noProof/>
                <w:webHidden/>
              </w:rPr>
              <w:fldChar w:fldCharType="separate"/>
            </w:r>
            <w:r>
              <w:rPr>
                <w:noProof/>
                <w:webHidden/>
              </w:rPr>
              <w:t>147</w:t>
            </w:r>
            <w:r>
              <w:rPr>
                <w:noProof/>
                <w:webHidden/>
              </w:rPr>
              <w:fldChar w:fldCharType="end"/>
            </w:r>
          </w:hyperlink>
        </w:p>
        <w:p w14:paraId="55FD5493" w14:textId="60E8E877" w:rsidR="00485CC6" w:rsidRDefault="00485CC6">
          <w:pPr>
            <w:pStyle w:val="TOC3"/>
            <w:tabs>
              <w:tab w:val="right" w:leader="dot" w:pos="9638"/>
            </w:tabs>
            <w:rPr>
              <w:rFonts w:eastAsiaTheme="minorEastAsia" w:cstheme="minorBidi"/>
              <w:noProof/>
              <w:sz w:val="24"/>
              <w:szCs w:val="24"/>
            </w:rPr>
          </w:pPr>
          <w:hyperlink w:anchor="_Toc40674747" w:history="1">
            <w:r w:rsidRPr="00A867F8">
              <w:rPr>
                <w:rStyle w:val="Hyperlink"/>
                <w:rFonts w:eastAsiaTheme="minorHAnsi"/>
                <w:noProof/>
              </w:rPr>
              <w:t>Network</w:t>
            </w:r>
            <w:r>
              <w:rPr>
                <w:noProof/>
                <w:webHidden/>
              </w:rPr>
              <w:tab/>
            </w:r>
            <w:r>
              <w:rPr>
                <w:noProof/>
                <w:webHidden/>
              </w:rPr>
              <w:fldChar w:fldCharType="begin"/>
            </w:r>
            <w:r>
              <w:rPr>
                <w:noProof/>
                <w:webHidden/>
              </w:rPr>
              <w:instrText xml:space="preserve"> PAGEREF _Toc40674747 \h </w:instrText>
            </w:r>
            <w:r>
              <w:rPr>
                <w:noProof/>
                <w:webHidden/>
              </w:rPr>
            </w:r>
            <w:r>
              <w:rPr>
                <w:noProof/>
                <w:webHidden/>
              </w:rPr>
              <w:fldChar w:fldCharType="separate"/>
            </w:r>
            <w:r>
              <w:rPr>
                <w:noProof/>
                <w:webHidden/>
              </w:rPr>
              <w:t>147</w:t>
            </w:r>
            <w:r>
              <w:rPr>
                <w:noProof/>
                <w:webHidden/>
              </w:rPr>
              <w:fldChar w:fldCharType="end"/>
            </w:r>
          </w:hyperlink>
        </w:p>
        <w:p w14:paraId="72A25EB8" w14:textId="04CC0593" w:rsidR="00485CC6" w:rsidRDefault="00485CC6">
          <w:pPr>
            <w:pStyle w:val="TOC3"/>
            <w:tabs>
              <w:tab w:val="right" w:leader="dot" w:pos="9638"/>
            </w:tabs>
            <w:rPr>
              <w:rFonts w:eastAsiaTheme="minorEastAsia" w:cstheme="minorBidi"/>
              <w:noProof/>
              <w:sz w:val="24"/>
              <w:szCs w:val="24"/>
            </w:rPr>
          </w:pPr>
          <w:hyperlink w:anchor="_Toc40674748" w:history="1">
            <w:r w:rsidRPr="00A867F8">
              <w:rPr>
                <w:rStyle w:val="Hyperlink"/>
                <w:rFonts w:eastAsiaTheme="minorHAnsi"/>
                <w:noProof/>
              </w:rPr>
              <w:t>Household</w:t>
            </w:r>
            <w:r>
              <w:rPr>
                <w:noProof/>
                <w:webHidden/>
              </w:rPr>
              <w:tab/>
            </w:r>
            <w:r>
              <w:rPr>
                <w:noProof/>
                <w:webHidden/>
              </w:rPr>
              <w:fldChar w:fldCharType="begin"/>
            </w:r>
            <w:r>
              <w:rPr>
                <w:noProof/>
                <w:webHidden/>
              </w:rPr>
              <w:instrText xml:space="preserve"> PAGEREF _Toc40674748 \h </w:instrText>
            </w:r>
            <w:r>
              <w:rPr>
                <w:noProof/>
                <w:webHidden/>
              </w:rPr>
            </w:r>
            <w:r>
              <w:rPr>
                <w:noProof/>
                <w:webHidden/>
              </w:rPr>
              <w:fldChar w:fldCharType="separate"/>
            </w:r>
            <w:r>
              <w:rPr>
                <w:noProof/>
                <w:webHidden/>
              </w:rPr>
              <w:t>147</w:t>
            </w:r>
            <w:r>
              <w:rPr>
                <w:noProof/>
                <w:webHidden/>
              </w:rPr>
              <w:fldChar w:fldCharType="end"/>
            </w:r>
          </w:hyperlink>
        </w:p>
        <w:p w14:paraId="5A18B872" w14:textId="2C670428" w:rsidR="00485CC6" w:rsidRDefault="00485CC6">
          <w:pPr>
            <w:pStyle w:val="TOC3"/>
            <w:tabs>
              <w:tab w:val="right" w:leader="dot" w:pos="9638"/>
            </w:tabs>
            <w:rPr>
              <w:rFonts w:eastAsiaTheme="minorEastAsia" w:cstheme="minorBidi"/>
              <w:noProof/>
              <w:sz w:val="24"/>
              <w:szCs w:val="24"/>
            </w:rPr>
          </w:pPr>
          <w:hyperlink w:anchor="_Toc40674749" w:history="1">
            <w:r w:rsidRPr="00A867F8">
              <w:rPr>
                <w:rStyle w:val="Hyperlink"/>
                <w:rFonts w:eastAsiaTheme="minorHAnsi"/>
                <w:noProof/>
              </w:rPr>
              <w:t>Hospital</w:t>
            </w:r>
            <w:r>
              <w:rPr>
                <w:noProof/>
                <w:webHidden/>
              </w:rPr>
              <w:tab/>
            </w:r>
            <w:r>
              <w:rPr>
                <w:noProof/>
                <w:webHidden/>
              </w:rPr>
              <w:fldChar w:fldCharType="begin"/>
            </w:r>
            <w:r>
              <w:rPr>
                <w:noProof/>
                <w:webHidden/>
              </w:rPr>
              <w:instrText xml:space="preserve"> PAGEREF _Toc40674749 \h </w:instrText>
            </w:r>
            <w:r>
              <w:rPr>
                <w:noProof/>
                <w:webHidden/>
              </w:rPr>
            </w:r>
            <w:r>
              <w:rPr>
                <w:noProof/>
                <w:webHidden/>
              </w:rPr>
              <w:fldChar w:fldCharType="separate"/>
            </w:r>
            <w:r>
              <w:rPr>
                <w:noProof/>
                <w:webHidden/>
              </w:rPr>
              <w:t>147</w:t>
            </w:r>
            <w:r>
              <w:rPr>
                <w:noProof/>
                <w:webHidden/>
              </w:rPr>
              <w:fldChar w:fldCharType="end"/>
            </w:r>
          </w:hyperlink>
        </w:p>
        <w:p w14:paraId="0168D425" w14:textId="451A149F" w:rsidR="00485CC6" w:rsidRDefault="00485CC6">
          <w:pPr>
            <w:pStyle w:val="TOC2"/>
            <w:tabs>
              <w:tab w:val="right" w:leader="dot" w:pos="9638"/>
            </w:tabs>
            <w:rPr>
              <w:rFonts w:eastAsiaTheme="minorEastAsia" w:cstheme="minorBidi"/>
              <w:i w:val="0"/>
              <w:iCs w:val="0"/>
              <w:noProof/>
              <w:sz w:val="24"/>
              <w:szCs w:val="24"/>
            </w:rPr>
          </w:pPr>
          <w:hyperlink w:anchor="_Toc40674750" w:history="1">
            <w:r w:rsidRPr="00A867F8">
              <w:rPr>
                <w:rStyle w:val="Hyperlink"/>
                <w:rFonts w:eastAsiaTheme="minorHAnsi"/>
                <w:noProof/>
              </w:rPr>
              <w:t>Epidemic Module</w:t>
            </w:r>
            <w:r>
              <w:rPr>
                <w:noProof/>
                <w:webHidden/>
              </w:rPr>
              <w:tab/>
            </w:r>
            <w:r>
              <w:rPr>
                <w:noProof/>
                <w:webHidden/>
              </w:rPr>
              <w:fldChar w:fldCharType="begin"/>
            </w:r>
            <w:r>
              <w:rPr>
                <w:noProof/>
                <w:webHidden/>
              </w:rPr>
              <w:instrText xml:space="preserve"> PAGEREF _Toc40674750 \h </w:instrText>
            </w:r>
            <w:r>
              <w:rPr>
                <w:noProof/>
                <w:webHidden/>
              </w:rPr>
            </w:r>
            <w:r>
              <w:rPr>
                <w:noProof/>
                <w:webHidden/>
              </w:rPr>
              <w:fldChar w:fldCharType="separate"/>
            </w:r>
            <w:r>
              <w:rPr>
                <w:noProof/>
                <w:webHidden/>
              </w:rPr>
              <w:t>147</w:t>
            </w:r>
            <w:r>
              <w:rPr>
                <w:noProof/>
                <w:webHidden/>
              </w:rPr>
              <w:fldChar w:fldCharType="end"/>
            </w:r>
          </w:hyperlink>
        </w:p>
        <w:p w14:paraId="2D9F440B" w14:textId="70EB19BB" w:rsidR="00485CC6" w:rsidRDefault="00485CC6">
          <w:pPr>
            <w:pStyle w:val="TOC3"/>
            <w:tabs>
              <w:tab w:val="right" w:leader="dot" w:pos="9638"/>
            </w:tabs>
            <w:rPr>
              <w:rFonts w:eastAsiaTheme="minorEastAsia" w:cstheme="minorBidi"/>
              <w:noProof/>
              <w:sz w:val="24"/>
              <w:szCs w:val="24"/>
            </w:rPr>
          </w:pPr>
          <w:hyperlink w:anchor="_Toc40674751" w:history="1">
            <w:r w:rsidRPr="00A867F8">
              <w:rPr>
                <w:rStyle w:val="Hyperlink"/>
                <w:rFonts w:eastAsiaTheme="minorHAnsi"/>
                <w:noProof/>
              </w:rPr>
              <w:t>Condition</w:t>
            </w:r>
            <w:r>
              <w:rPr>
                <w:noProof/>
                <w:webHidden/>
              </w:rPr>
              <w:tab/>
            </w:r>
            <w:r>
              <w:rPr>
                <w:noProof/>
                <w:webHidden/>
              </w:rPr>
              <w:fldChar w:fldCharType="begin"/>
            </w:r>
            <w:r>
              <w:rPr>
                <w:noProof/>
                <w:webHidden/>
              </w:rPr>
              <w:instrText xml:space="preserve"> PAGEREF _Toc40674751 \h </w:instrText>
            </w:r>
            <w:r>
              <w:rPr>
                <w:noProof/>
                <w:webHidden/>
              </w:rPr>
            </w:r>
            <w:r>
              <w:rPr>
                <w:noProof/>
                <w:webHidden/>
              </w:rPr>
              <w:fldChar w:fldCharType="separate"/>
            </w:r>
            <w:r>
              <w:rPr>
                <w:noProof/>
                <w:webHidden/>
              </w:rPr>
              <w:t>148</w:t>
            </w:r>
            <w:r>
              <w:rPr>
                <w:noProof/>
                <w:webHidden/>
              </w:rPr>
              <w:fldChar w:fldCharType="end"/>
            </w:r>
          </w:hyperlink>
        </w:p>
        <w:p w14:paraId="5202211A" w14:textId="3B567FDC" w:rsidR="00485CC6" w:rsidRDefault="00485CC6">
          <w:pPr>
            <w:pStyle w:val="TOC3"/>
            <w:tabs>
              <w:tab w:val="right" w:leader="dot" w:pos="9638"/>
            </w:tabs>
            <w:rPr>
              <w:rFonts w:eastAsiaTheme="minorEastAsia" w:cstheme="minorBidi"/>
              <w:noProof/>
              <w:sz w:val="24"/>
              <w:szCs w:val="24"/>
            </w:rPr>
          </w:pPr>
          <w:hyperlink w:anchor="_Toc40674752" w:history="1">
            <w:r w:rsidRPr="00A867F8">
              <w:rPr>
                <w:rStyle w:val="Hyperlink"/>
                <w:rFonts w:eastAsiaTheme="minorHAnsi"/>
                <w:noProof/>
              </w:rPr>
              <w:t>Epidemic</w:t>
            </w:r>
            <w:r>
              <w:rPr>
                <w:noProof/>
                <w:webHidden/>
              </w:rPr>
              <w:tab/>
            </w:r>
            <w:r>
              <w:rPr>
                <w:noProof/>
                <w:webHidden/>
              </w:rPr>
              <w:fldChar w:fldCharType="begin"/>
            </w:r>
            <w:r>
              <w:rPr>
                <w:noProof/>
                <w:webHidden/>
              </w:rPr>
              <w:instrText xml:space="preserve"> PAGEREF _Toc40674752 \h </w:instrText>
            </w:r>
            <w:r>
              <w:rPr>
                <w:noProof/>
                <w:webHidden/>
              </w:rPr>
            </w:r>
            <w:r>
              <w:rPr>
                <w:noProof/>
                <w:webHidden/>
              </w:rPr>
              <w:fldChar w:fldCharType="separate"/>
            </w:r>
            <w:r>
              <w:rPr>
                <w:noProof/>
                <w:webHidden/>
              </w:rPr>
              <w:t>148</w:t>
            </w:r>
            <w:r>
              <w:rPr>
                <w:noProof/>
                <w:webHidden/>
              </w:rPr>
              <w:fldChar w:fldCharType="end"/>
            </w:r>
          </w:hyperlink>
        </w:p>
        <w:p w14:paraId="36BCD63F" w14:textId="71E66768" w:rsidR="00485CC6" w:rsidRDefault="00485CC6">
          <w:pPr>
            <w:pStyle w:val="TOC3"/>
            <w:tabs>
              <w:tab w:val="right" w:leader="dot" w:pos="9638"/>
            </w:tabs>
            <w:rPr>
              <w:rFonts w:eastAsiaTheme="minorEastAsia" w:cstheme="minorBidi"/>
              <w:noProof/>
              <w:sz w:val="24"/>
              <w:szCs w:val="24"/>
            </w:rPr>
          </w:pPr>
          <w:hyperlink w:anchor="_Toc40674753" w:history="1">
            <w:r w:rsidRPr="00A867F8">
              <w:rPr>
                <w:rStyle w:val="Hyperlink"/>
                <w:rFonts w:eastAsiaTheme="minorHAnsi"/>
                <w:noProof/>
              </w:rPr>
              <w:t>Natural_History</w:t>
            </w:r>
            <w:r>
              <w:rPr>
                <w:noProof/>
                <w:webHidden/>
              </w:rPr>
              <w:tab/>
            </w:r>
            <w:r>
              <w:rPr>
                <w:noProof/>
                <w:webHidden/>
              </w:rPr>
              <w:fldChar w:fldCharType="begin"/>
            </w:r>
            <w:r>
              <w:rPr>
                <w:noProof/>
                <w:webHidden/>
              </w:rPr>
              <w:instrText xml:space="preserve"> PAGEREF _Toc40674753 \h </w:instrText>
            </w:r>
            <w:r>
              <w:rPr>
                <w:noProof/>
                <w:webHidden/>
              </w:rPr>
            </w:r>
            <w:r>
              <w:rPr>
                <w:noProof/>
                <w:webHidden/>
              </w:rPr>
              <w:fldChar w:fldCharType="separate"/>
            </w:r>
            <w:r>
              <w:rPr>
                <w:noProof/>
                <w:webHidden/>
              </w:rPr>
              <w:t>148</w:t>
            </w:r>
            <w:r>
              <w:rPr>
                <w:noProof/>
                <w:webHidden/>
              </w:rPr>
              <w:fldChar w:fldCharType="end"/>
            </w:r>
          </w:hyperlink>
        </w:p>
        <w:p w14:paraId="05741159" w14:textId="5A01552E" w:rsidR="00485CC6" w:rsidRDefault="00485CC6">
          <w:pPr>
            <w:pStyle w:val="TOC3"/>
            <w:tabs>
              <w:tab w:val="right" w:leader="dot" w:pos="9638"/>
            </w:tabs>
            <w:rPr>
              <w:rFonts w:eastAsiaTheme="minorEastAsia" w:cstheme="minorBidi"/>
              <w:noProof/>
              <w:sz w:val="24"/>
              <w:szCs w:val="24"/>
            </w:rPr>
          </w:pPr>
          <w:hyperlink w:anchor="_Toc40674754" w:history="1">
            <w:r w:rsidRPr="00A867F8">
              <w:rPr>
                <w:rStyle w:val="Hyperlink"/>
                <w:rFonts w:eastAsiaTheme="minorHAnsi"/>
                <w:noProof/>
              </w:rPr>
              <w:t>Transmission</w:t>
            </w:r>
            <w:r>
              <w:rPr>
                <w:noProof/>
                <w:webHidden/>
              </w:rPr>
              <w:tab/>
            </w:r>
            <w:r>
              <w:rPr>
                <w:noProof/>
                <w:webHidden/>
              </w:rPr>
              <w:fldChar w:fldCharType="begin"/>
            </w:r>
            <w:r>
              <w:rPr>
                <w:noProof/>
                <w:webHidden/>
              </w:rPr>
              <w:instrText xml:space="preserve"> PAGEREF _Toc40674754 \h </w:instrText>
            </w:r>
            <w:r>
              <w:rPr>
                <w:noProof/>
                <w:webHidden/>
              </w:rPr>
            </w:r>
            <w:r>
              <w:rPr>
                <w:noProof/>
                <w:webHidden/>
              </w:rPr>
              <w:fldChar w:fldCharType="separate"/>
            </w:r>
            <w:r>
              <w:rPr>
                <w:noProof/>
                <w:webHidden/>
              </w:rPr>
              <w:t>148</w:t>
            </w:r>
            <w:r>
              <w:rPr>
                <w:noProof/>
                <w:webHidden/>
              </w:rPr>
              <w:fldChar w:fldCharType="end"/>
            </w:r>
          </w:hyperlink>
        </w:p>
        <w:p w14:paraId="50CA2A5E" w14:textId="4199EB74" w:rsidR="00485CC6" w:rsidRDefault="00485CC6">
          <w:pPr>
            <w:pStyle w:val="TOC3"/>
            <w:tabs>
              <w:tab w:val="right" w:leader="dot" w:pos="9638"/>
            </w:tabs>
            <w:rPr>
              <w:rFonts w:eastAsiaTheme="minorEastAsia" w:cstheme="minorBidi"/>
              <w:noProof/>
              <w:sz w:val="24"/>
              <w:szCs w:val="24"/>
            </w:rPr>
          </w:pPr>
          <w:hyperlink w:anchor="_Toc40674755" w:history="1">
            <w:r w:rsidRPr="00A867F8">
              <w:rPr>
                <w:rStyle w:val="Hyperlink"/>
                <w:rFonts w:eastAsiaTheme="minorHAnsi"/>
                <w:noProof/>
              </w:rPr>
              <w:t>Environmental_Transmission</w:t>
            </w:r>
            <w:r>
              <w:rPr>
                <w:noProof/>
                <w:webHidden/>
              </w:rPr>
              <w:tab/>
            </w:r>
            <w:r>
              <w:rPr>
                <w:noProof/>
                <w:webHidden/>
              </w:rPr>
              <w:fldChar w:fldCharType="begin"/>
            </w:r>
            <w:r>
              <w:rPr>
                <w:noProof/>
                <w:webHidden/>
              </w:rPr>
              <w:instrText xml:space="preserve"> PAGEREF _Toc40674755 \h </w:instrText>
            </w:r>
            <w:r>
              <w:rPr>
                <w:noProof/>
                <w:webHidden/>
              </w:rPr>
            </w:r>
            <w:r>
              <w:rPr>
                <w:noProof/>
                <w:webHidden/>
              </w:rPr>
              <w:fldChar w:fldCharType="separate"/>
            </w:r>
            <w:r>
              <w:rPr>
                <w:noProof/>
                <w:webHidden/>
              </w:rPr>
              <w:t>148</w:t>
            </w:r>
            <w:r>
              <w:rPr>
                <w:noProof/>
                <w:webHidden/>
              </w:rPr>
              <w:fldChar w:fldCharType="end"/>
            </w:r>
          </w:hyperlink>
        </w:p>
        <w:p w14:paraId="76C84A56" w14:textId="52E81882" w:rsidR="00485CC6" w:rsidRDefault="00485CC6">
          <w:pPr>
            <w:pStyle w:val="TOC3"/>
            <w:tabs>
              <w:tab w:val="right" w:leader="dot" w:pos="9638"/>
            </w:tabs>
            <w:rPr>
              <w:rFonts w:eastAsiaTheme="minorEastAsia" w:cstheme="minorBidi"/>
              <w:noProof/>
              <w:sz w:val="24"/>
              <w:szCs w:val="24"/>
            </w:rPr>
          </w:pPr>
          <w:hyperlink w:anchor="_Toc40674756" w:history="1">
            <w:r w:rsidRPr="00A867F8">
              <w:rPr>
                <w:rStyle w:val="Hyperlink"/>
                <w:rFonts w:eastAsiaTheme="minorHAnsi"/>
                <w:noProof/>
              </w:rPr>
              <w:t>Network_Transmission</w:t>
            </w:r>
            <w:r>
              <w:rPr>
                <w:noProof/>
                <w:webHidden/>
              </w:rPr>
              <w:tab/>
            </w:r>
            <w:r>
              <w:rPr>
                <w:noProof/>
                <w:webHidden/>
              </w:rPr>
              <w:fldChar w:fldCharType="begin"/>
            </w:r>
            <w:r>
              <w:rPr>
                <w:noProof/>
                <w:webHidden/>
              </w:rPr>
              <w:instrText xml:space="preserve"> PAGEREF _Toc40674756 \h </w:instrText>
            </w:r>
            <w:r>
              <w:rPr>
                <w:noProof/>
                <w:webHidden/>
              </w:rPr>
            </w:r>
            <w:r>
              <w:rPr>
                <w:noProof/>
                <w:webHidden/>
              </w:rPr>
              <w:fldChar w:fldCharType="separate"/>
            </w:r>
            <w:r>
              <w:rPr>
                <w:noProof/>
                <w:webHidden/>
              </w:rPr>
              <w:t>148</w:t>
            </w:r>
            <w:r>
              <w:rPr>
                <w:noProof/>
                <w:webHidden/>
              </w:rPr>
              <w:fldChar w:fldCharType="end"/>
            </w:r>
          </w:hyperlink>
        </w:p>
        <w:p w14:paraId="7CD8BE8C" w14:textId="0332881D" w:rsidR="00485CC6" w:rsidRDefault="00485CC6">
          <w:pPr>
            <w:pStyle w:val="TOC3"/>
            <w:tabs>
              <w:tab w:val="right" w:leader="dot" w:pos="9638"/>
            </w:tabs>
            <w:rPr>
              <w:rFonts w:eastAsiaTheme="minorEastAsia" w:cstheme="minorBidi"/>
              <w:noProof/>
              <w:sz w:val="24"/>
              <w:szCs w:val="24"/>
            </w:rPr>
          </w:pPr>
          <w:hyperlink w:anchor="_Toc40674757" w:history="1">
            <w:r w:rsidRPr="00A867F8">
              <w:rPr>
                <w:rStyle w:val="Hyperlink"/>
                <w:rFonts w:eastAsiaTheme="minorHAnsi"/>
                <w:noProof/>
              </w:rPr>
              <w:t>Proximity_Transmission</w:t>
            </w:r>
            <w:r>
              <w:rPr>
                <w:noProof/>
                <w:webHidden/>
              </w:rPr>
              <w:tab/>
            </w:r>
            <w:r>
              <w:rPr>
                <w:noProof/>
                <w:webHidden/>
              </w:rPr>
              <w:fldChar w:fldCharType="begin"/>
            </w:r>
            <w:r>
              <w:rPr>
                <w:noProof/>
                <w:webHidden/>
              </w:rPr>
              <w:instrText xml:space="preserve"> PAGEREF _Toc40674757 \h </w:instrText>
            </w:r>
            <w:r>
              <w:rPr>
                <w:noProof/>
                <w:webHidden/>
              </w:rPr>
            </w:r>
            <w:r>
              <w:rPr>
                <w:noProof/>
                <w:webHidden/>
              </w:rPr>
              <w:fldChar w:fldCharType="separate"/>
            </w:r>
            <w:r>
              <w:rPr>
                <w:noProof/>
                <w:webHidden/>
              </w:rPr>
              <w:t>148</w:t>
            </w:r>
            <w:r>
              <w:rPr>
                <w:noProof/>
                <w:webHidden/>
              </w:rPr>
              <w:fldChar w:fldCharType="end"/>
            </w:r>
          </w:hyperlink>
        </w:p>
        <w:p w14:paraId="22130410" w14:textId="6213420D" w:rsidR="00485CC6" w:rsidRDefault="00485CC6">
          <w:pPr>
            <w:pStyle w:val="TOC1"/>
            <w:tabs>
              <w:tab w:val="right" w:leader="dot" w:pos="9638"/>
            </w:tabs>
            <w:rPr>
              <w:rFonts w:eastAsiaTheme="minorEastAsia" w:cstheme="minorBidi"/>
              <w:b w:val="0"/>
              <w:bCs w:val="0"/>
              <w:noProof/>
              <w:sz w:val="24"/>
              <w:szCs w:val="24"/>
            </w:rPr>
          </w:pPr>
          <w:hyperlink w:anchor="_Toc40674758" w:history="1">
            <w:r w:rsidRPr="00A867F8">
              <w:rPr>
                <w:rStyle w:val="Hyperlink"/>
                <w:rFonts w:eastAsiaTheme="minorHAnsi"/>
                <w:noProof/>
              </w:rPr>
              <w:t>Appendix B: Errors and Warnings</w:t>
            </w:r>
            <w:r>
              <w:rPr>
                <w:noProof/>
                <w:webHidden/>
              </w:rPr>
              <w:tab/>
            </w:r>
            <w:r>
              <w:rPr>
                <w:noProof/>
                <w:webHidden/>
              </w:rPr>
              <w:fldChar w:fldCharType="begin"/>
            </w:r>
            <w:r>
              <w:rPr>
                <w:noProof/>
                <w:webHidden/>
              </w:rPr>
              <w:instrText xml:space="preserve"> PAGEREF _Toc40674758 \h </w:instrText>
            </w:r>
            <w:r>
              <w:rPr>
                <w:noProof/>
                <w:webHidden/>
              </w:rPr>
            </w:r>
            <w:r>
              <w:rPr>
                <w:noProof/>
                <w:webHidden/>
              </w:rPr>
              <w:fldChar w:fldCharType="separate"/>
            </w:r>
            <w:r>
              <w:rPr>
                <w:noProof/>
                <w:webHidden/>
              </w:rPr>
              <w:t>149</w:t>
            </w:r>
            <w:r>
              <w:rPr>
                <w:noProof/>
                <w:webHidden/>
              </w:rPr>
              <w:fldChar w:fldCharType="end"/>
            </w:r>
          </w:hyperlink>
        </w:p>
        <w:p w14:paraId="15E30E10" w14:textId="4E8F8F63" w:rsidR="007E1865" w:rsidRDefault="00A21448" w:rsidP="003617D6">
          <w:pPr>
            <w:rPr>
              <w:noProof/>
            </w:rPr>
          </w:pPr>
          <w:r w:rsidRPr="003617D6">
            <w:rPr>
              <w:b/>
              <w:bCs/>
              <w:noProof/>
            </w:rPr>
            <w:fldChar w:fldCharType="end"/>
          </w:r>
        </w:p>
      </w:sdtContent>
    </w:sdt>
    <w:p w14:paraId="1C35E658" w14:textId="1D59B78B" w:rsidR="00A21448" w:rsidRPr="00A36546" w:rsidRDefault="00A21448" w:rsidP="003617D6">
      <w:pPr>
        <w:rPr>
          <w:noProof/>
        </w:rPr>
      </w:pPr>
      <w:r w:rsidRPr="003617D6">
        <w:br w:type="page"/>
      </w:r>
    </w:p>
    <w:p w14:paraId="693F7B94" w14:textId="77777777" w:rsidR="001412D8" w:rsidRDefault="001412D8" w:rsidP="003617D6">
      <w:pPr>
        <w:pStyle w:val="Heading1"/>
        <w:sectPr w:rsidR="001412D8" w:rsidSect="00D71999">
          <w:headerReference w:type="even" r:id="rId8"/>
          <w:headerReference w:type="default" r:id="rId9"/>
          <w:footerReference w:type="even" r:id="rId10"/>
          <w:footerReference w:type="default" r:id="rId11"/>
          <w:footerReference w:type="first" r:id="rId12"/>
          <w:pgSz w:w="12240" w:h="15840"/>
          <w:pgMar w:top="1440" w:right="1152" w:bottom="1440" w:left="1440" w:header="720" w:footer="720" w:gutter="0"/>
          <w:pgNumType w:fmt="lowerRoman" w:start="1"/>
          <w:cols w:space="720"/>
          <w:titlePg/>
          <w:docGrid w:linePitch="360"/>
        </w:sectPr>
      </w:pPr>
    </w:p>
    <w:p w14:paraId="50EED01A" w14:textId="3DAB002F" w:rsidR="004431B1" w:rsidRPr="00C05718" w:rsidRDefault="00D93118" w:rsidP="003617D6">
      <w:pPr>
        <w:pStyle w:val="Heading1"/>
        <w:rPr>
          <w:sz w:val="22"/>
        </w:rPr>
      </w:pPr>
      <w:bookmarkStart w:id="0" w:name="_Toc40674543"/>
      <w:r w:rsidRPr="00D93118">
        <w:lastRenderedPageBreak/>
        <w:t>Chapter 1: Overview of Agent Based Modeling</w:t>
      </w:r>
      <w:bookmarkEnd w:id="0"/>
    </w:p>
    <w:p w14:paraId="4FDCA763" w14:textId="77777777" w:rsidR="00C05718" w:rsidRPr="003617D6" w:rsidRDefault="00C05718" w:rsidP="003617D6"/>
    <w:p w14:paraId="427CA7B3" w14:textId="421DA55E" w:rsidR="004431B1" w:rsidRPr="004431B1" w:rsidRDefault="004431B1" w:rsidP="003617D6">
      <w:pPr>
        <w:pStyle w:val="Heading2"/>
      </w:pPr>
      <w:bookmarkStart w:id="1" w:name="_Toc40674544"/>
      <w:r w:rsidRPr="004431B1">
        <w:t>What is FRED?</w:t>
      </w:r>
      <w:bookmarkEnd w:id="1"/>
    </w:p>
    <w:p w14:paraId="7432CC9C" w14:textId="77777777" w:rsidR="009A77E8" w:rsidRPr="003617D6" w:rsidRDefault="009A77E8" w:rsidP="003617D6"/>
    <w:p w14:paraId="5BE08078" w14:textId="731EBC4D" w:rsidR="009A77E8" w:rsidRPr="003617D6" w:rsidRDefault="009A77E8" w:rsidP="003617D6">
      <w:r w:rsidRPr="003617D6">
        <w:t xml:space="preserve">FRED is a </w:t>
      </w:r>
      <w:r w:rsidR="000102D8">
        <w:t xml:space="preserve">programming language and </w:t>
      </w:r>
      <w:r w:rsidRPr="003617D6">
        <w:t xml:space="preserve">modeling platform for </w:t>
      </w:r>
      <w:r w:rsidR="000102D8">
        <w:t>simulating</w:t>
      </w:r>
      <w:r w:rsidRPr="003617D6">
        <w:t xml:space="preserve"> how a population changes over time. The population might change in many ways, including the number of people (through birth and death) or the age structure of the population (how many people there are in each age group), but the most interesting kinds of population changes concern how many people, and exactly which people, might be in a given </w:t>
      </w:r>
      <w:r w:rsidR="00160207">
        <w:t>condition</w:t>
      </w:r>
      <w:r w:rsidRPr="003617D6">
        <w:t xml:space="preserve"> at a given time. FRED </w:t>
      </w:r>
      <w:r w:rsidR="000102D8">
        <w:t>enables</w:t>
      </w:r>
      <w:r w:rsidRPr="003617D6">
        <w:t xml:space="preserve"> the user to explore a wide range of </w:t>
      </w:r>
      <w:r w:rsidR="00160207">
        <w:t>condition</w:t>
      </w:r>
      <w:r w:rsidRPr="003617D6">
        <w:t xml:space="preserve">s and how they spread within a population over time.  </w:t>
      </w:r>
      <w:r w:rsidR="00160207">
        <w:t>Condition</w:t>
      </w:r>
      <w:r w:rsidRPr="003617D6">
        <w:t xml:space="preserve">s might include diseases, behaviors, attitudes, economic status, or just about any other kind of </w:t>
      </w:r>
      <w:r w:rsidR="00160207">
        <w:t>condition</w:t>
      </w:r>
      <w:r w:rsidRPr="003617D6">
        <w:t xml:space="preserve"> the modeler wants to study.</w:t>
      </w:r>
    </w:p>
    <w:p w14:paraId="72544905" w14:textId="26824445" w:rsidR="002E3AE3" w:rsidRPr="003617D6" w:rsidRDefault="002E3AE3" w:rsidP="003617D6"/>
    <w:p w14:paraId="6E81E3DB" w14:textId="64D0066C" w:rsidR="002E3AE3" w:rsidRPr="0015274D" w:rsidRDefault="001643E4" w:rsidP="003617D6">
      <w:r>
        <w:rPr>
          <w:bCs/>
        </w:rPr>
        <w:t xml:space="preserve">The name </w:t>
      </w:r>
      <w:r w:rsidR="00107A77" w:rsidRPr="001643E4">
        <w:rPr>
          <w:b/>
          <w:bCs/>
        </w:rPr>
        <w:t>FRED</w:t>
      </w:r>
      <w:r w:rsidR="00107A77" w:rsidRPr="00107A77">
        <w:t xml:space="preserve"> </w:t>
      </w:r>
      <w:r>
        <w:t>stand for</w:t>
      </w:r>
      <w:r w:rsidR="00107A77" w:rsidRPr="00107A77">
        <w:t xml:space="preserve"> a </w:t>
      </w:r>
      <w:r w:rsidR="00107A77" w:rsidRPr="001643E4">
        <w:rPr>
          <w:b/>
          <w:bCs/>
        </w:rPr>
        <w:t>FR</w:t>
      </w:r>
      <w:r w:rsidR="00107A77" w:rsidRPr="00107A77">
        <w:t xml:space="preserve">amework for </w:t>
      </w:r>
      <w:r w:rsidR="00107A77" w:rsidRPr="001643E4">
        <w:rPr>
          <w:b/>
          <w:bCs/>
        </w:rPr>
        <w:t>E</w:t>
      </w:r>
      <w:r w:rsidR="00107A77" w:rsidRPr="00107A77">
        <w:t xml:space="preserve">pidemiological </w:t>
      </w:r>
      <w:r w:rsidR="00107A77" w:rsidRPr="001643E4">
        <w:rPr>
          <w:b/>
          <w:bCs/>
        </w:rPr>
        <w:t>D</w:t>
      </w:r>
      <w:r w:rsidR="00107A77" w:rsidRPr="00107A77">
        <w:t>ynamics</w:t>
      </w:r>
      <w:r>
        <w:t xml:space="preserve">. </w:t>
      </w:r>
      <w:r w:rsidR="00107A77" w:rsidRPr="00107A77">
        <w:t>FRED is not a model. FRED is a tool for building epidemiological models</w:t>
      </w:r>
      <w:r>
        <w:t xml:space="preserve">. A common definition of </w:t>
      </w:r>
      <w:r w:rsidRPr="001643E4">
        <w:t>e</w:t>
      </w:r>
      <w:r w:rsidR="00107A77" w:rsidRPr="001643E4">
        <w:rPr>
          <w:bCs/>
        </w:rPr>
        <w:t>pidemiology</w:t>
      </w:r>
      <w:r>
        <w:rPr>
          <w:bCs/>
        </w:rPr>
        <w:t xml:space="preserve"> is</w:t>
      </w:r>
      <w:r w:rsidR="00107A77" w:rsidRPr="001643E4">
        <w:t xml:space="preserve"> </w:t>
      </w:r>
      <w:r>
        <w:t>“</w:t>
      </w:r>
      <w:r w:rsidR="00107A77" w:rsidRPr="00107A77">
        <w:t xml:space="preserve">the study and analysis of the patterns, causes, and </w:t>
      </w:r>
      <w:r w:rsidR="00651F86">
        <w:t>effects</w:t>
      </w:r>
      <w:r w:rsidR="00107A77" w:rsidRPr="00107A77">
        <w:t xml:space="preserve"> of health and disease </w:t>
      </w:r>
      <w:r w:rsidR="00160207">
        <w:t>condition</w:t>
      </w:r>
      <w:r w:rsidR="00107A77" w:rsidRPr="00107A77">
        <w:t>s in defined populations (Wikipedia)</w:t>
      </w:r>
      <w:r>
        <w:t>”.  Indeed, FRED has been used to model the spread of both i</w:t>
      </w:r>
      <w:r w:rsidR="00107A77" w:rsidRPr="00107A77">
        <w:t>nfectious and noninfectious diseases</w:t>
      </w:r>
      <w:r>
        <w:t>. And epidemiology also traditionally includes h</w:t>
      </w:r>
      <w:r w:rsidR="00107A77" w:rsidRPr="00107A77">
        <w:t xml:space="preserve">ealth-related </w:t>
      </w:r>
      <w:r w:rsidR="00160207">
        <w:t>condition</w:t>
      </w:r>
      <w:r w:rsidR="00107A77" w:rsidRPr="00107A77">
        <w:t>s such as obesity, drug use,</w:t>
      </w:r>
      <w:r>
        <w:t xml:space="preserve"> etc. But </w:t>
      </w:r>
      <w:r w:rsidR="002E2D2C">
        <w:t>there is also the casual and non-technical use of</w:t>
      </w:r>
      <w:r>
        <w:t xml:space="preserve"> </w:t>
      </w:r>
      <w:r w:rsidR="002E2D2C">
        <w:t>the</w:t>
      </w:r>
      <w:r>
        <w:t xml:space="preserve"> t</w:t>
      </w:r>
      <w:r w:rsidR="002E2D2C">
        <w:t>erm</w:t>
      </w:r>
      <w:r>
        <w:t xml:space="preserve">: epidemiology encompasses </w:t>
      </w:r>
      <w:r w:rsidR="002E2D2C">
        <w:rPr>
          <w:i/>
        </w:rPr>
        <w:t>the study of a</w:t>
      </w:r>
      <w:r>
        <w:rPr>
          <w:i/>
        </w:rPr>
        <w:t>ny pattern that c</w:t>
      </w:r>
      <w:r w:rsidR="002E2D2C">
        <w:rPr>
          <w:i/>
        </w:rPr>
        <w:t>an spread</w:t>
      </w:r>
      <w:r>
        <w:rPr>
          <w:i/>
        </w:rPr>
        <w:t xml:space="preserve"> in a population.</w:t>
      </w:r>
      <w:r>
        <w:t xml:space="preserve"> </w:t>
      </w:r>
      <w:r w:rsidR="002E2D2C">
        <w:t>For example</w:t>
      </w:r>
      <w:r w:rsidR="00153AF4">
        <w:t>,</w:t>
      </w:r>
      <w:r w:rsidR="002E2D2C">
        <w:t xml:space="preserve"> one may speak of the epidemic of gun violence, or the epidemic of panic, or the epidemic of social media use. In this usage, the term </w:t>
      </w:r>
      <w:r w:rsidR="002E2D2C">
        <w:rPr>
          <w:i/>
        </w:rPr>
        <w:t>epidemic</w:t>
      </w:r>
      <w:r w:rsidR="002E2D2C">
        <w:t xml:space="preserve"> refers to any rapidly increasing patterns in a populat</w:t>
      </w:r>
      <w:r w:rsidR="002E2D2C" w:rsidRPr="002E2D2C">
        <w:t xml:space="preserve">ion (see </w:t>
      </w:r>
      <w:r w:rsidR="002E2D2C">
        <w:t xml:space="preserve">examples in </w:t>
      </w:r>
      <w:r w:rsidR="002E2D2C" w:rsidRPr="002E2D2C">
        <w:rPr>
          <w:color w:val="000000"/>
        </w:rPr>
        <w:t>Malcolm Gladwell's book, </w:t>
      </w:r>
      <w:r w:rsidR="002E2D2C" w:rsidRPr="002E2D2C">
        <w:rPr>
          <w:i/>
          <w:iCs/>
          <w:color w:val="000000"/>
        </w:rPr>
        <w:t>The Tipping Point</w:t>
      </w:r>
      <w:r w:rsidR="002E2D2C" w:rsidRPr="002E2D2C">
        <w:rPr>
          <w:color w:val="000000"/>
        </w:rPr>
        <w:t>).</w:t>
      </w:r>
      <w:r w:rsidR="002E2D2C">
        <w:rPr>
          <w:color w:val="000000"/>
        </w:rPr>
        <w:t xml:space="preserve"> FRED lets us study the</w:t>
      </w:r>
      <w:r w:rsidR="0015274D">
        <w:t xml:space="preserve"> </w:t>
      </w:r>
      <w:r w:rsidR="0015274D">
        <w:rPr>
          <w:bCs/>
          <w:i/>
        </w:rPr>
        <w:t>d</w:t>
      </w:r>
      <w:r w:rsidR="00107A77" w:rsidRPr="0015274D">
        <w:rPr>
          <w:bCs/>
          <w:i/>
        </w:rPr>
        <w:t>ynamics</w:t>
      </w:r>
      <w:r w:rsidR="00107A77" w:rsidRPr="001643E4">
        <w:rPr>
          <w:b/>
          <w:bCs/>
        </w:rPr>
        <w:t xml:space="preserve"> </w:t>
      </w:r>
      <w:r w:rsidR="0015274D" w:rsidRPr="0015274D">
        <w:rPr>
          <w:bCs/>
        </w:rPr>
        <w:t>of epidemics</w:t>
      </w:r>
      <w:r w:rsidR="0015274D">
        <w:rPr>
          <w:bCs/>
        </w:rPr>
        <w:t xml:space="preserve"> by tracking</w:t>
      </w:r>
      <w:r w:rsidR="00107A77" w:rsidRPr="00107A77">
        <w:t xml:space="preserve"> how </w:t>
      </w:r>
      <w:r w:rsidR="0015274D">
        <w:t xml:space="preserve">such </w:t>
      </w:r>
      <w:r w:rsidR="00107A77" w:rsidRPr="00107A77">
        <w:t xml:space="preserve">patterns </w:t>
      </w:r>
      <w:r w:rsidR="0015274D">
        <w:t>in</w:t>
      </w:r>
      <w:r w:rsidR="00107A77" w:rsidRPr="00107A77">
        <w:t xml:space="preserve"> populations </w:t>
      </w:r>
      <w:r w:rsidR="00107A77" w:rsidRPr="001643E4">
        <w:rPr>
          <w:iCs/>
        </w:rPr>
        <w:t>vary over time</w:t>
      </w:r>
      <w:r w:rsidR="0015274D">
        <w:rPr>
          <w:iCs/>
        </w:rPr>
        <w:t xml:space="preserve"> and space.</w:t>
      </w:r>
    </w:p>
    <w:p w14:paraId="7A10D8BD" w14:textId="77777777" w:rsidR="004431B1" w:rsidRPr="003617D6" w:rsidRDefault="004431B1" w:rsidP="003617D6"/>
    <w:p w14:paraId="433A6893" w14:textId="51952B6B" w:rsidR="004431B1" w:rsidRPr="004431B1" w:rsidRDefault="004431B1" w:rsidP="003617D6">
      <w:pPr>
        <w:pStyle w:val="Heading2"/>
      </w:pPr>
      <w:bookmarkStart w:id="2" w:name="_Toc40674545"/>
      <w:r w:rsidRPr="004431B1">
        <w:t>Agent-based Models</w:t>
      </w:r>
      <w:bookmarkEnd w:id="2"/>
    </w:p>
    <w:p w14:paraId="065F7C74" w14:textId="1C32D3BC" w:rsidR="004431B1" w:rsidRPr="003617D6" w:rsidRDefault="004431B1" w:rsidP="003617D6"/>
    <w:p w14:paraId="120A260A" w14:textId="65D984FF" w:rsidR="00107A77" w:rsidRPr="003617D6" w:rsidRDefault="006C3A3B" w:rsidP="003617D6">
      <w:r w:rsidRPr="003617D6">
        <w:t>The k</w:t>
      </w:r>
      <w:r w:rsidR="002E3AE3" w:rsidRPr="003617D6">
        <w:t>ey feature of agent-based models</w:t>
      </w:r>
      <w:r w:rsidRPr="003617D6">
        <w:t xml:space="preserve"> is that they i</w:t>
      </w:r>
      <w:r w:rsidR="00107A77" w:rsidRPr="003617D6">
        <w:t>nclude each person in the model, along with social contacts and interactions with the environment</w:t>
      </w:r>
      <w:r w:rsidRPr="003617D6">
        <w:t>. This enables the model to i</w:t>
      </w:r>
      <w:r w:rsidR="00107A77" w:rsidRPr="003617D6">
        <w:t>nclude individual responses and behaviors in the model</w:t>
      </w:r>
      <w:r w:rsidRPr="003617D6">
        <w:t>. Such individual responses can vary according to the individual’s characteristics, including demographics (age, sex, race, etc.), as well as the individual’s interactions with members of various social interaction groups, such as their neighborhood, school or workplace.</w:t>
      </w:r>
      <w:r w:rsidR="00DE4846" w:rsidRPr="003617D6">
        <w:t xml:space="preserve"> Because individuals in ABMs are located within a specific geographical space, the models can be used to i</w:t>
      </w:r>
      <w:r w:rsidR="00107A77" w:rsidRPr="003617D6">
        <w:t xml:space="preserve">nvestigate interactions between </w:t>
      </w:r>
      <w:r w:rsidR="00566E0B" w:rsidRPr="003617D6">
        <w:t>individuals</w:t>
      </w:r>
      <w:r w:rsidR="00107A77" w:rsidRPr="003617D6">
        <w:t xml:space="preserve"> and spatially distributed resources such as health care facilities</w:t>
      </w:r>
      <w:r w:rsidR="00566E0B" w:rsidRPr="003617D6">
        <w:t>. In summary, agent-based models let us s</w:t>
      </w:r>
      <w:r w:rsidR="00107A77" w:rsidRPr="003617D6">
        <w:t xml:space="preserve">tudy how interactions among </w:t>
      </w:r>
      <w:r w:rsidR="00107A77" w:rsidRPr="003617D6">
        <w:rPr>
          <w:iCs/>
        </w:rPr>
        <w:t xml:space="preserve">individuals and their environment </w:t>
      </w:r>
      <w:r w:rsidR="00107A77" w:rsidRPr="003617D6">
        <w:t xml:space="preserve">can result in patterns of </w:t>
      </w:r>
      <w:r w:rsidR="00107A77" w:rsidRPr="003617D6">
        <w:rPr>
          <w:iCs/>
        </w:rPr>
        <w:t>population behavior</w:t>
      </w:r>
      <w:r w:rsidR="00566E0B" w:rsidRPr="003617D6">
        <w:rPr>
          <w:iCs/>
        </w:rPr>
        <w:t>.</w:t>
      </w:r>
      <w:r w:rsidR="00566E0B" w:rsidRPr="003617D6">
        <w:t xml:space="preserve"> This approach has been shown particularly useful in understanding or predicting </w:t>
      </w:r>
      <w:r w:rsidR="00107A77" w:rsidRPr="003617D6">
        <w:t xml:space="preserve">the </w:t>
      </w:r>
      <w:r w:rsidR="00107A77" w:rsidRPr="003617D6">
        <w:rPr>
          <w:iCs/>
        </w:rPr>
        <w:t xml:space="preserve">impact of </w:t>
      </w:r>
      <w:r w:rsidR="00566E0B" w:rsidRPr="003617D6">
        <w:rPr>
          <w:iCs/>
        </w:rPr>
        <w:t xml:space="preserve">public </w:t>
      </w:r>
      <w:r w:rsidR="00107A77" w:rsidRPr="003617D6">
        <w:rPr>
          <w:iCs/>
        </w:rPr>
        <w:t xml:space="preserve">policy and programs </w:t>
      </w:r>
      <w:r w:rsidR="00107A77" w:rsidRPr="003617D6">
        <w:t xml:space="preserve">on </w:t>
      </w:r>
      <w:r w:rsidR="00566E0B" w:rsidRPr="003617D6">
        <w:t>population</w:t>
      </w:r>
      <w:r w:rsidR="00107A77" w:rsidRPr="003617D6">
        <w:t xml:space="preserve"> health</w:t>
      </w:r>
      <w:r w:rsidR="00566E0B" w:rsidRPr="003617D6">
        <w:t>.</w:t>
      </w:r>
    </w:p>
    <w:p w14:paraId="03731825" w14:textId="77777777" w:rsidR="002E3AE3" w:rsidRPr="003617D6" w:rsidRDefault="002E3AE3" w:rsidP="003617D6"/>
    <w:p w14:paraId="32CAB47B" w14:textId="4A19E3EF" w:rsidR="004431B1" w:rsidRPr="004431B1" w:rsidRDefault="004431B1" w:rsidP="003617D6">
      <w:pPr>
        <w:pStyle w:val="Heading2"/>
      </w:pPr>
      <w:bookmarkStart w:id="3" w:name="_Toc40674546"/>
      <w:r w:rsidRPr="004431B1">
        <w:t>Foundational Concepts</w:t>
      </w:r>
      <w:r w:rsidR="00DE07B9">
        <w:t xml:space="preserve"> in FRED</w:t>
      </w:r>
      <w:bookmarkEnd w:id="3"/>
    </w:p>
    <w:p w14:paraId="64BA7DEF" w14:textId="77777777" w:rsidR="004431B1" w:rsidRPr="003617D6" w:rsidRDefault="004431B1" w:rsidP="003617D6"/>
    <w:p w14:paraId="407BE8F5" w14:textId="0CCBC03F" w:rsidR="00107A77" w:rsidRDefault="00405778" w:rsidP="003617D6">
      <w:r w:rsidRPr="003617D6">
        <w:t>FRED incorporates fundamental assumptions about space and time. Agents in FRED live in an abstract version of t</w:t>
      </w:r>
      <w:r w:rsidR="002E3AE3" w:rsidRPr="003617D6">
        <w:t>hree</w:t>
      </w:r>
      <w:r w:rsidR="00107A77" w:rsidRPr="003617D6">
        <w:t xml:space="preserve">-dimensional </w:t>
      </w:r>
      <w:r w:rsidRPr="003617D6">
        <w:t xml:space="preserve">space. They interact with other agents in places with specific geo-locations specified by latitude and longitude coordinates.  Some places correspond to actual places in the real world (such as schools in the U.S. models), and some places are artificially generated but still present the spatial distributions in the real world (such as workplaces in the U.S. models). There is a limited form of support for three dimensions, in that all places in FRED have been assigned an estimated elevation (meters above sea </w:t>
      </w:r>
      <w:r w:rsidRPr="003617D6">
        <w:lastRenderedPageBreak/>
        <w:t xml:space="preserve">level) based on </w:t>
      </w:r>
      <w:r w:rsidR="007E0207">
        <w:t>US Geological Survey data</w:t>
      </w:r>
      <w:r w:rsidRPr="003617D6">
        <w:t xml:space="preserve">.  This allows models to take elevation into account when modeling, for example, the risk of flooding. </w:t>
      </w:r>
    </w:p>
    <w:p w14:paraId="1C20551C" w14:textId="77777777" w:rsidR="00BA1AD7" w:rsidRDefault="00BA1AD7" w:rsidP="00850360"/>
    <w:p w14:paraId="75EED53B" w14:textId="7E4E7B25" w:rsidR="00850360" w:rsidRPr="003617D6" w:rsidRDefault="00850360" w:rsidP="00850360">
      <w:r w:rsidRPr="003617D6">
        <w:t xml:space="preserve">For all locations in the United States and selected other countries, FRED can use </w:t>
      </w:r>
      <w:r w:rsidRPr="003617D6">
        <w:rPr>
          <w:b/>
        </w:rPr>
        <w:t>synthetic populations</w:t>
      </w:r>
      <w:r w:rsidRPr="003617D6">
        <w:t xml:space="preserve"> based on realistic estimates derived from census data, land-use surveys, educational and employment databases, so that the FRED population of individuals accurately reflects that statistical distribution of population size, household characistics (including household size, age, income and race), school enrollment, workplace sizes, and commuting patterns within a specific geographical area. FRED’s use of synthetic population make it possible to explore models of specific </w:t>
      </w:r>
      <w:r w:rsidR="00160207">
        <w:t>condition</w:t>
      </w:r>
      <w:r w:rsidRPr="003617D6">
        <w:t>s in specific cities, counties or states.</w:t>
      </w:r>
    </w:p>
    <w:p w14:paraId="7F9AF781" w14:textId="66773137" w:rsidR="00850360" w:rsidRDefault="00850360" w:rsidP="003617D6"/>
    <w:p w14:paraId="78405016" w14:textId="58036EBC" w:rsidR="00CC626C" w:rsidRDefault="00CC626C" w:rsidP="00CC626C">
      <w:r>
        <w:t xml:space="preserve">Agents in FRED have built-in demographic characteristics including age, sex, and race. Agents are grouped into households that reflect the household density in statistically accurate ways as the census block group level. Agents may influence or may be influenced by other agents with whom they come in contact within interaction groups including households, neighborhood, schools, and workplaces. Some interaction groups are built into FRED and other can be defined by the user. Agents in FRED have a rich set of properties that can be used to influence the future states and activities of the agent itself and well as other agents.  Like the interaction groups, some properties of agents are built into FRED and others can be defined by the user. </w:t>
      </w:r>
    </w:p>
    <w:p w14:paraId="706980D3" w14:textId="77777777" w:rsidR="00CC626C" w:rsidRDefault="00CC626C" w:rsidP="00CC626C"/>
    <w:p w14:paraId="2BC113DD" w14:textId="564D5959" w:rsidR="00DE07B9" w:rsidRDefault="00DE07B9" w:rsidP="00CC626C">
      <w:r>
        <w:t>The declarative programming style of FRED provides several advantages for agent-based modeling:</w:t>
      </w:r>
    </w:p>
    <w:p w14:paraId="2923DB61" w14:textId="77777777" w:rsidR="00DE07B9" w:rsidRPr="00107A77" w:rsidRDefault="00DE07B9" w:rsidP="00790036">
      <w:pPr>
        <w:pStyle w:val="ListParagraph"/>
        <w:numPr>
          <w:ilvl w:val="0"/>
          <w:numId w:val="2"/>
        </w:numPr>
      </w:pPr>
      <w:r w:rsidRPr="00107A77">
        <w:t xml:space="preserve">No </w:t>
      </w:r>
      <w:r>
        <w:t xml:space="preserve">traditional </w:t>
      </w:r>
      <w:r w:rsidRPr="00107A77">
        <w:t xml:space="preserve">computer programming </w:t>
      </w:r>
      <w:r>
        <w:t xml:space="preserve">is </w:t>
      </w:r>
      <w:r w:rsidRPr="00107A77">
        <w:t>required</w:t>
      </w:r>
      <w:r>
        <w:t>.</w:t>
      </w:r>
    </w:p>
    <w:p w14:paraId="5FA3E6C3" w14:textId="77777777" w:rsidR="00DE07B9" w:rsidRPr="00107A77" w:rsidRDefault="00DE07B9" w:rsidP="00790036">
      <w:pPr>
        <w:pStyle w:val="ListParagraph"/>
        <w:numPr>
          <w:ilvl w:val="0"/>
          <w:numId w:val="2"/>
        </w:numPr>
      </w:pPr>
      <w:r w:rsidRPr="00107A77">
        <w:t>You can focus on scientific effort (e.g. data collection, conceptual modeling, experimental design)</w:t>
      </w:r>
      <w:r>
        <w:t>.</w:t>
      </w:r>
    </w:p>
    <w:p w14:paraId="3B5489CC" w14:textId="1973218F" w:rsidR="002E3AE3" w:rsidRPr="003617D6" w:rsidRDefault="00DE07B9" w:rsidP="00790036">
      <w:pPr>
        <w:pStyle w:val="ListParagraph"/>
        <w:numPr>
          <w:ilvl w:val="0"/>
          <w:numId w:val="2"/>
        </w:numPr>
      </w:pPr>
      <w:r w:rsidRPr="00107A77">
        <w:t>FRED provides a simple workflow environment for you and manages all the data produced by the simulation and associated metadata</w:t>
      </w:r>
      <w:r>
        <w:t>.</w:t>
      </w:r>
      <w:r w:rsidRPr="00107A77">
        <w:t xml:space="preserve"> </w:t>
      </w:r>
    </w:p>
    <w:p w14:paraId="67D1F531" w14:textId="578733DF" w:rsidR="003A1A94" w:rsidRDefault="003A1A94" w:rsidP="003617D6"/>
    <w:p w14:paraId="71D9453B" w14:textId="2012E083" w:rsidR="00DE07B9" w:rsidRDefault="00DE07B9" w:rsidP="00DE07B9">
      <w:pPr>
        <w:pStyle w:val="Heading2"/>
      </w:pPr>
      <w:bookmarkStart w:id="4" w:name="_Toc40674547"/>
      <w:r>
        <w:t>The FRED Simulation Cycle</w:t>
      </w:r>
      <w:bookmarkEnd w:id="4"/>
    </w:p>
    <w:p w14:paraId="3741EFFB" w14:textId="77777777" w:rsidR="00DE07B9" w:rsidRDefault="00DE07B9" w:rsidP="00DE07B9"/>
    <w:p w14:paraId="77A03A49" w14:textId="245B688B" w:rsidR="00DE07B9" w:rsidRDefault="00DE07B9" w:rsidP="00DE07B9">
      <w:r>
        <w:t xml:space="preserve">FRED provides a fully functioning agent-based simulation system that can be completely customized as needed. </w:t>
      </w:r>
      <w:r w:rsidR="00CC626C" w:rsidRPr="003617D6">
        <w:t>FRED is a discrete time model and the time step is one hour. The duration of simulations can be from one day to 100 years.</w:t>
      </w:r>
      <w:r w:rsidR="00CC626C">
        <w:t xml:space="preserve"> </w:t>
      </w:r>
      <w:r>
        <w:t>To use FRED, the user creates a FRED model in the FRED progamming language. The FRED platform translates a FRED program into the following simulation process:</w:t>
      </w:r>
    </w:p>
    <w:p w14:paraId="58E8F502" w14:textId="77777777" w:rsidR="00DE07B9" w:rsidRDefault="00DE07B9" w:rsidP="00DE07B9"/>
    <w:p w14:paraId="7C0C3C8B" w14:textId="77777777" w:rsidR="00DE07B9" w:rsidRDefault="00DE07B9" w:rsidP="00790036">
      <w:pPr>
        <w:pStyle w:val="ListParagraph"/>
        <w:numPr>
          <w:ilvl w:val="0"/>
          <w:numId w:val="17"/>
        </w:numPr>
      </w:pPr>
      <w:r>
        <w:t>Select the location for the simulation.</w:t>
      </w:r>
    </w:p>
    <w:p w14:paraId="7C7B9322" w14:textId="77777777" w:rsidR="00DE07B9" w:rsidRDefault="00DE07B9" w:rsidP="00790036">
      <w:pPr>
        <w:pStyle w:val="ListParagraph"/>
        <w:numPr>
          <w:ilvl w:val="0"/>
          <w:numId w:val="17"/>
        </w:numPr>
      </w:pPr>
      <w:r>
        <w:t>Select the start and end dates for the simulation.</w:t>
      </w:r>
    </w:p>
    <w:p w14:paraId="2BC87C42" w14:textId="77777777" w:rsidR="00DE07B9" w:rsidRDefault="00DE07B9" w:rsidP="00790036">
      <w:pPr>
        <w:pStyle w:val="ListParagraph"/>
        <w:numPr>
          <w:ilvl w:val="1"/>
          <w:numId w:val="17"/>
        </w:numPr>
      </w:pPr>
      <w:r>
        <w:t>The simulation begins at midnight on the start date.</w:t>
      </w:r>
    </w:p>
    <w:p w14:paraId="4553C206" w14:textId="77777777" w:rsidR="00DE07B9" w:rsidRDefault="00DE07B9" w:rsidP="00790036">
      <w:pPr>
        <w:pStyle w:val="ListParagraph"/>
        <w:numPr>
          <w:ilvl w:val="1"/>
          <w:numId w:val="17"/>
        </w:numPr>
      </w:pPr>
      <w:r>
        <w:t>The simulation end at 11pm on the end date.</w:t>
      </w:r>
    </w:p>
    <w:p w14:paraId="3947360C" w14:textId="0088E104" w:rsidR="00DE07B9" w:rsidRDefault="00DE07B9" w:rsidP="00790036">
      <w:pPr>
        <w:pStyle w:val="ListParagraph"/>
        <w:numPr>
          <w:ilvl w:val="0"/>
          <w:numId w:val="17"/>
        </w:numPr>
      </w:pPr>
      <w:r>
        <w:t xml:space="preserve">For each hour of the simulation, perform the following for each user-defined </w:t>
      </w:r>
      <w:r w:rsidR="00160207">
        <w:t>Condition</w:t>
      </w:r>
      <w:r>
        <w:t>:</w:t>
      </w:r>
    </w:p>
    <w:p w14:paraId="7BF14A57" w14:textId="77777777" w:rsidR="00DE07B9" w:rsidRDefault="00DE07B9" w:rsidP="00790036">
      <w:pPr>
        <w:pStyle w:val="ListParagraph"/>
        <w:numPr>
          <w:ilvl w:val="1"/>
          <w:numId w:val="17"/>
        </w:numPr>
      </w:pPr>
      <w:r>
        <w:t>Identify all agents that need to be updated according to the user-defined rules.</w:t>
      </w:r>
    </w:p>
    <w:p w14:paraId="72BDDF97" w14:textId="77777777" w:rsidR="00DE07B9" w:rsidRDefault="00DE07B9" w:rsidP="00790036">
      <w:pPr>
        <w:pStyle w:val="ListParagraph"/>
        <w:numPr>
          <w:ilvl w:val="1"/>
          <w:numId w:val="17"/>
        </w:numPr>
      </w:pPr>
      <w:r>
        <w:t>For each identified agent:</w:t>
      </w:r>
    </w:p>
    <w:p w14:paraId="7937AAF3" w14:textId="77777777" w:rsidR="00DE07B9" w:rsidRDefault="00DE07B9" w:rsidP="00790036">
      <w:pPr>
        <w:pStyle w:val="ListParagraph"/>
        <w:numPr>
          <w:ilvl w:val="2"/>
          <w:numId w:val="17"/>
        </w:numPr>
      </w:pPr>
      <w:r>
        <w:t>Select the agent's next state according to the user-defined rules.</w:t>
      </w:r>
    </w:p>
    <w:p w14:paraId="67A6194C" w14:textId="659A4409" w:rsidR="00DE07B9" w:rsidRDefault="00DE07B9" w:rsidP="00790036">
      <w:pPr>
        <w:pStyle w:val="ListParagraph"/>
        <w:numPr>
          <w:ilvl w:val="2"/>
          <w:numId w:val="17"/>
        </w:numPr>
      </w:pPr>
      <w:r>
        <w:t xml:space="preserve">Perform any </w:t>
      </w:r>
      <w:r w:rsidR="00D31F5E">
        <w:t>action</w:t>
      </w:r>
      <w:r>
        <w:t>s that are associated with the agent's next state.</w:t>
      </w:r>
    </w:p>
    <w:p w14:paraId="6A255D89" w14:textId="3EE03849" w:rsidR="00DE07B9" w:rsidRDefault="00DE07B9" w:rsidP="00790036">
      <w:pPr>
        <w:pStyle w:val="ListParagraph"/>
        <w:numPr>
          <w:ilvl w:val="1"/>
          <w:numId w:val="17"/>
        </w:numPr>
      </w:pPr>
      <w:r>
        <w:t xml:space="preserve">If the </w:t>
      </w:r>
      <w:r w:rsidR="00160207">
        <w:t>Condition</w:t>
      </w:r>
      <w:r>
        <w:t xml:space="preserve"> involves interactions among agents, simulate the agent interactions within the defined interaction groups. Interactions may result in some agents changing their states.</w:t>
      </w:r>
    </w:p>
    <w:p w14:paraId="3682444F" w14:textId="27578511" w:rsidR="00DE07B9" w:rsidRDefault="00DE07B9" w:rsidP="00790036">
      <w:pPr>
        <w:pStyle w:val="ListParagraph"/>
        <w:numPr>
          <w:ilvl w:val="0"/>
          <w:numId w:val="17"/>
        </w:numPr>
      </w:pPr>
      <w:r>
        <w:t xml:space="preserve">After each day of simulation, record statistics about the levels of each </w:t>
      </w:r>
      <w:r w:rsidR="00160207">
        <w:t>Condition</w:t>
      </w:r>
      <w:r>
        <w:t xml:space="preserve"> in the population.</w:t>
      </w:r>
    </w:p>
    <w:p w14:paraId="3E8367FC" w14:textId="77777777" w:rsidR="00DE07B9" w:rsidRDefault="00DE07B9" w:rsidP="00DE07B9"/>
    <w:p w14:paraId="52390DDB" w14:textId="72B76955" w:rsidR="00DE07B9" w:rsidRDefault="00DE07B9" w:rsidP="00DE07B9">
      <w:r>
        <w:t xml:space="preserve">The process described above is called a </w:t>
      </w:r>
      <w:r w:rsidRPr="00D640D1">
        <w:rPr>
          <w:i/>
        </w:rPr>
        <w:t>run</w:t>
      </w:r>
      <w:r>
        <w:t xml:space="preserve"> of the model. Since FRED models are stochastic, it is usually desirable to perform several runs in order to produce meaningful statistics about the performance of the model.  A set of runs of the same model is called a FRED </w:t>
      </w:r>
      <w:r>
        <w:rPr>
          <w:i/>
        </w:rPr>
        <w:t>job</w:t>
      </w:r>
      <w:r>
        <w:t xml:space="preserve">.  Upon completion of a FRED job, the user can </w:t>
      </w:r>
      <w:r>
        <w:lastRenderedPageBreak/>
        <w:t xml:space="preserve">obtain </w:t>
      </w:r>
      <w:r w:rsidR="00CF565D">
        <w:t>REPORT</w:t>
      </w:r>
      <w:r>
        <w:t xml:space="preserve">s of the output, including spreadsheets, plots, or videos that display the location of user-selected events on a </w:t>
      </w:r>
      <w:r w:rsidR="00CF565D">
        <w:t>Report</w:t>
      </w:r>
      <w:r>
        <w:t xml:space="preserve"> of the simulation area.</w:t>
      </w:r>
    </w:p>
    <w:p w14:paraId="71D56631" w14:textId="77777777" w:rsidR="00DE07B9" w:rsidRDefault="00DE07B9" w:rsidP="00DE07B9"/>
    <w:p w14:paraId="22BE6BA0" w14:textId="77777777" w:rsidR="00DE07B9" w:rsidRDefault="00DE07B9" w:rsidP="00DE07B9">
      <w:r>
        <w:t>The following chapters will provide details on how the user defines the components of a FRED model, including:</w:t>
      </w:r>
    </w:p>
    <w:p w14:paraId="7E339C7B" w14:textId="12DD7E86" w:rsidR="00DE07B9" w:rsidRDefault="00DE07B9" w:rsidP="00790036">
      <w:pPr>
        <w:pStyle w:val="ListParagraph"/>
        <w:numPr>
          <w:ilvl w:val="0"/>
          <w:numId w:val="18"/>
        </w:numPr>
      </w:pPr>
      <w:r>
        <w:t xml:space="preserve">Agent </w:t>
      </w:r>
      <w:r w:rsidR="00160207">
        <w:t>condition</w:t>
      </w:r>
      <w:r>
        <w:t>s and states</w:t>
      </w:r>
    </w:p>
    <w:p w14:paraId="1D072634" w14:textId="77777777" w:rsidR="00DE07B9" w:rsidRDefault="00DE07B9" w:rsidP="00790036">
      <w:pPr>
        <w:pStyle w:val="ListParagraph"/>
        <w:numPr>
          <w:ilvl w:val="0"/>
          <w:numId w:val="18"/>
        </w:numPr>
      </w:pPr>
      <w:r>
        <w:t>Rules for initializing agents</w:t>
      </w:r>
    </w:p>
    <w:p w14:paraId="365154C2" w14:textId="77777777" w:rsidR="00DE07B9" w:rsidRDefault="00DE07B9" w:rsidP="00790036">
      <w:pPr>
        <w:pStyle w:val="ListParagraph"/>
        <w:numPr>
          <w:ilvl w:val="0"/>
          <w:numId w:val="18"/>
        </w:numPr>
      </w:pPr>
      <w:r>
        <w:t>Rules for state transitions for agents</w:t>
      </w:r>
    </w:p>
    <w:p w14:paraId="692D7555" w14:textId="77777777" w:rsidR="00DE07B9" w:rsidRDefault="00DE07B9" w:rsidP="00790036">
      <w:pPr>
        <w:pStyle w:val="ListParagraph"/>
        <w:numPr>
          <w:ilvl w:val="0"/>
          <w:numId w:val="18"/>
        </w:numPr>
      </w:pPr>
      <w:r>
        <w:t>Interaction groups</w:t>
      </w:r>
    </w:p>
    <w:p w14:paraId="0FFB3C70" w14:textId="2A1B1768" w:rsidR="00DE07B9" w:rsidRDefault="00DE07B9" w:rsidP="00790036">
      <w:pPr>
        <w:pStyle w:val="ListParagraph"/>
        <w:numPr>
          <w:ilvl w:val="0"/>
          <w:numId w:val="18"/>
        </w:numPr>
      </w:pPr>
      <w:r>
        <w:t xml:space="preserve">Interaction parameters such as contact rates and the transmissibility or susceptibility of agents for each </w:t>
      </w:r>
      <w:r w:rsidR="00160207">
        <w:t>condition</w:t>
      </w:r>
    </w:p>
    <w:p w14:paraId="344A4026" w14:textId="77777777" w:rsidR="00DE07B9" w:rsidRDefault="00DE07B9" w:rsidP="00DE07B9"/>
    <w:p w14:paraId="78DDD8F6" w14:textId="087CAE22" w:rsidR="00DE07B9" w:rsidRPr="003617D6" w:rsidRDefault="00DE07B9" w:rsidP="003617D6">
      <w:r>
        <w:t>Later chapters will also address the FRED Simulation Information Manangement System that supports the reproducibility of computational experiments, and the FRED plotting and visualization features.</w:t>
      </w:r>
    </w:p>
    <w:p w14:paraId="32DAC6D8" w14:textId="77777777" w:rsidR="00931D75" w:rsidRDefault="00931D75" w:rsidP="003617D6">
      <w:pPr>
        <w:pStyle w:val="Heading2"/>
      </w:pPr>
    </w:p>
    <w:p w14:paraId="0BD88E42" w14:textId="5D0AA482" w:rsidR="004431B1" w:rsidRPr="004431B1" w:rsidRDefault="00C6194B" w:rsidP="003617D6">
      <w:pPr>
        <w:pStyle w:val="Heading2"/>
      </w:pPr>
      <w:bookmarkStart w:id="5" w:name="_Toc40674548"/>
      <w:r>
        <w:t xml:space="preserve">The </w:t>
      </w:r>
      <w:r w:rsidR="004431B1" w:rsidRPr="004431B1">
        <w:t>Modeling Process</w:t>
      </w:r>
      <w:bookmarkEnd w:id="5"/>
    </w:p>
    <w:p w14:paraId="5AF4EB73" w14:textId="7321D436" w:rsidR="00931D75" w:rsidRDefault="00931D75" w:rsidP="00931D75">
      <w:pPr>
        <w:pStyle w:val="Heading3"/>
      </w:pPr>
    </w:p>
    <w:p w14:paraId="73D71081" w14:textId="10284B17" w:rsidR="009E66BD" w:rsidRDefault="009E66BD" w:rsidP="009E66BD">
      <w:r>
        <w:t>To do: This section describes the modeling process in general.</w:t>
      </w:r>
    </w:p>
    <w:p w14:paraId="54C3A097" w14:textId="77777777" w:rsidR="009E66BD" w:rsidRPr="009E66BD" w:rsidRDefault="009E66BD" w:rsidP="009E66BD"/>
    <w:p w14:paraId="6B3A0E37" w14:textId="48D69887" w:rsidR="003617D6" w:rsidRPr="003617D6" w:rsidRDefault="003617D6" w:rsidP="00931D75">
      <w:pPr>
        <w:pStyle w:val="Heading3"/>
      </w:pPr>
      <w:bookmarkStart w:id="6" w:name="_Toc40674549"/>
      <w:r w:rsidRPr="003617D6">
        <w:t>Focus on the purpose of a model</w:t>
      </w:r>
      <w:bookmarkEnd w:id="6"/>
    </w:p>
    <w:p w14:paraId="0071C87B" w14:textId="5010FEDA" w:rsidR="003617D6" w:rsidRPr="003617D6" w:rsidRDefault="003617D6" w:rsidP="00931D75">
      <w:pPr>
        <w:pStyle w:val="Heading3"/>
      </w:pPr>
      <w:bookmarkStart w:id="7" w:name="_Toc40674550"/>
      <w:r w:rsidRPr="003617D6">
        <w:t>Intrinsic, endogeneous and exogeneous features of the model</w:t>
      </w:r>
      <w:bookmarkEnd w:id="7"/>
    </w:p>
    <w:p w14:paraId="33DB18E6" w14:textId="3A5F06F1" w:rsidR="003617D6" w:rsidRPr="003617D6" w:rsidRDefault="003617D6" w:rsidP="00931D75">
      <w:pPr>
        <w:pStyle w:val="Heading3"/>
      </w:pPr>
      <w:bookmarkStart w:id="8" w:name="_Toc40674551"/>
      <w:r w:rsidRPr="003617D6">
        <w:t>Sources of data</w:t>
      </w:r>
      <w:bookmarkEnd w:id="8"/>
    </w:p>
    <w:p w14:paraId="670312D1" w14:textId="2CE62388" w:rsidR="003617D6" w:rsidRPr="003617D6" w:rsidRDefault="003617D6" w:rsidP="00931D75">
      <w:pPr>
        <w:pStyle w:val="Heading3"/>
      </w:pPr>
      <w:bookmarkStart w:id="9" w:name="_Toc40674552"/>
      <w:r w:rsidRPr="003617D6">
        <w:t>Building a conceptual model</w:t>
      </w:r>
      <w:bookmarkEnd w:id="9"/>
    </w:p>
    <w:p w14:paraId="102ECC38" w14:textId="240A55B1" w:rsidR="003617D6" w:rsidRPr="003617D6" w:rsidRDefault="003617D6" w:rsidP="00931D75">
      <w:pPr>
        <w:pStyle w:val="Heading3"/>
      </w:pPr>
      <w:bookmarkStart w:id="10" w:name="_Toc40674553"/>
      <w:r w:rsidRPr="003617D6">
        <w:t>Implementing the model in FRED</w:t>
      </w:r>
      <w:bookmarkEnd w:id="10"/>
    </w:p>
    <w:p w14:paraId="3E8BB795" w14:textId="451EBB1C" w:rsidR="003617D6" w:rsidRPr="003617D6" w:rsidRDefault="003617D6" w:rsidP="00931D75">
      <w:pPr>
        <w:pStyle w:val="Heading3"/>
      </w:pPr>
      <w:bookmarkStart w:id="11" w:name="_Toc40674554"/>
      <w:r w:rsidRPr="003617D6">
        <w:t>Model verification</w:t>
      </w:r>
      <w:bookmarkEnd w:id="11"/>
    </w:p>
    <w:p w14:paraId="62BDA268" w14:textId="39313031" w:rsidR="003617D6" w:rsidRPr="003617D6" w:rsidRDefault="003617D6" w:rsidP="00931D75">
      <w:pPr>
        <w:pStyle w:val="Heading3"/>
      </w:pPr>
      <w:bookmarkStart w:id="12" w:name="_Toc40674555"/>
      <w:r w:rsidRPr="003617D6">
        <w:t>Calibration</w:t>
      </w:r>
      <w:bookmarkEnd w:id="12"/>
    </w:p>
    <w:p w14:paraId="09A9E513" w14:textId="0218692C" w:rsidR="003617D6" w:rsidRPr="003617D6" w:rsidRDefault="003617D6" w:rsidP="00931D75">
      <w:pPr>
        <w:pStyle w:val="Heading3"/>
      </w:pPr>
      <w:bookmarkStart w:id="13" w:name="_Toc40674556"/>
      <w:r w:rsidRPr="003617D6">
        <w:t>Sensitivity analysis</w:t>
      </w:r>
      <w:bookmarkEnd w:id="13"/>
    </w:p>
    <w:p w14:paraId="1B42E947" w14:textId="4270DC31" w:rsidR="003617D6" w:rsidRPr="003617D6" w:rsidRDefault="003617D6" w:rsidP="00931D75">
      <w:pPr>
        <w:pStyle w:val="Heading3"/>
      </w:pPr>
      <w:bookmarkStart w:id="14" w:name="_Toc40674557"/>
      <w:r w:rsidRPr="003617D6">
        <w:t>Uncertainty analysis</w:t>
      </w:r>
      <w:bookmarkEnd w:id="14"/>
    </w:p>
    <w:p w14:paraId="3CA10B7E" w14:textId="4D520D8E" w:rsidR="003617D6" w:rsidRPr="003617D6" w:rsidRDefault="003617D6" w:rsidP="00931D75">
      <w:pPr>
        <w:pStyle w:val="Heading3"/>
      </w:pPr>
      <w:bookmarkStart w:id="15" w:name="_Toc40674558"/>
      <w:r w:rsidRPr="003617D6">
        <w:t>Costs and benefits of agent-based models</w:t>
      </w:r>
      <w:bookmarkEnd w:id="15"/>
    </w:p>
    <w:p w14:paraId="6A4E17A0" w14:textId="77777777" w:rsidR="007D1F4B" w:rsidRDefault="007D1F4B" w:rsidP="003617D6">
      <w:pPr>
        <w:pStyle w:val="Heading2"/>
      </w:pPr>
    </w:p>
    <w:p w14:paraId="6BF0F471" w14:textId="5860B64B" w:rsidR="004431B1" w:rsidRPr="00C6194B" w:rsidRDefault="004431B1" w:rsidP="003617D6">
      <w:pPr>
        <w:pStyle w:val="Heading2"/>
      </w:pPr>
      <w:bookmarkStart w:id="16" w:name="_Toc40674559"/>
      <w:r w:rsidRPr="00C6194B">
        <w:t>Modeling with FRED</w:t>
      </w:r>
      <w:bookmarkEnd w:id="16"/>
    </w:p>
    <w:p w14:paraId="0A534279" w14:textId="15DE7968" w:rsidR="00D93118" w:rsidRPr="003617D6" w:rsidRDefault="00D93118" w:rsidP="003617D6"/>
    <w:p w14:paraId="6DD830AF" w14:textId="5676CC01" w:rsidR="00C82B86" w:rsidRPr="003617D6" w:rsidRDefault="00C82B86" w:rsidP="003617D6">
      <w:r w:rsidRPr="003617D6">
        <w:t>FRED is not a model</w:t>
      </w:r>
      <w:r w:rsidR="0061137A">
        <w:t>. Rather,</w:t>
      </w:r>
      <w:r w:rsidRPr="003617D6">
        <w:t xml:space="preserve"> FRED is a </w:t>
      </w:r>
      <w:r w:rsidR="003B63C6">
        <w:t xml:space="preserve">language and a </w:t>
      </w:r>
      <w:r w:rsidRPr="003617D6">
        <w:t xml:space="preserve">platform for building models. The model comes from you, the FRED user, the modeler. It should be recognized that building a model is a challenging activity requiring a lot of effort on the modeler’s part. FRED helps the process by making it easier to define and build a model, by efficiently executing simulation runs of the user’s model, and by providing numerous ways to collect data and to visualize the results of the model. But the ultimate quality of the results depends on the success of the modeler in building an appropriate model for purpose at hand, and in communicating the model to FRED for execution.  Having said that, we believe that using FRED could save the modeler </w:t>
      </w:r>
      <w:r w:rsidR="003B63C6">
        <w:t>significant</w:t>
      </w:r>
      <w:r w:rsidRPr="003617D6">
        <w:t xml:space="preserve"> effort </w:t>
      </w:r>
      <w:r w:rsidR="003B63C6">
        <w:t>by eliminating the need to</w:t>
      </w:r>
      <w:r w:rsidRPr="003617D6">
        <w:t xml:space="preserve"> develop</w:t>
      </w:r>
      <w:r w:rsidR="003B63C6">
        <w:t xml:space="preserve"> custom</w:t>
      </w:r>
      <w:r w:rsidRPr="003617D6">
        <w:t xml:space="preserve"> simulation software, and that interacting with the FRED user community may also contribute to the user’s successful modeling efforts.</w:t>
      </w:r>
    </w:p>
    <w:p w14:paraId="12E4430E" w14:textId="06E67781" w:rsidR="004431B1" w:rsidRDefault="004431B1" w:rsidP="003617D6"/>
    <w:p w14:paraId="528350FA" w14:textId="743D028E" w:rsidR="00407E18" w:rsidRDefault="00407E18" w:rsidP="003617D6">
      <w:r>
        <w:t>Building a serious model is almost always an iterative process. Working toward building a model with FRED usually includes the following steps:</w:t>
      </w:r>
    </w:p>
    <w:p w14:paraId="5536D93B" w14:textId="77777777" w:rsidR="00407E18" w:rsidRPr="003617D6" w:rsidRDefault="00407E18" w:rsidP="003617D6"/>
    <w:p w14:paraId="0A0EA16D" w14:textId="77777777" w:rsidR="00107A77" w:rsidRPr="00107A77" w:rsidRDefault="00107A77" w:rsidP="00790036">
      <w:pPr>
        <w:pStyle w:val="ListParagraph"/>
        <w:numPr>
          <w:ilvl w:val="0"/>
          <w:numId w:val="3"/>
        </w:numPr>
      </w:pPr>
      <w:r w:rsidRPr="00107A77">
        <w:lastRenderedPageBreak/>
        <w:t>Decide if FRED is suited to your research problem</w:t>
      </w:r>
    </w:p>
    <w:p w14:paraId="6E537B48" w14:textId="1208B294" w:rsidR="00107A77" w:rsidRPr="00107A77" w:rsidRDefault="00107A77" w:rsidP="00790036">
      <w:pPr>
        <w:pStyle w:val="ListParagraph"/>
        <w:numPr>
          <w:ilvl w:val="0"/>
          <w:numId w:val="3"/>
        </w:numPr>
      </w:pPr>
      <w:r w:rsidRPr="00107A77">
        <w:t>C</w:t>
      </w:r>
      <w:r w:rsidR="00407E18">
        <w:t>reate a conceptual</w:t>
      </w:r>
      <w:r w:rsidRPr="00107A77">
        <w:t xml:space="preserve"> model</w:t>
      </w:r>
    </w:p>
    <w:p w14:paraId="13AD6B33" w14:textId="77777777" w:rsidR="00107A77" w:rsidRPr="00107A77" w:rsidRDefault="00107A77" w:rsidP="00790036">
      <w:pPr>
        <w:pStyle w:val="ListParagraph"/>
        <w:numPr>
          <w:ilvl w:val="0"/>
          <w:numId w:val="3"/>
        </w:numPr>
      </w:pPr>
      <w:r w:rsidRPr="00107A77">
        <w:t>Create rules for individuals</w:t>
      </w:r>
    </w:p>
    <w:p w14:paraId="7EF648AF" w14:textId="104FE327" w:rsidR="00107A77" w:rsidRDefault="00107A77" w:rsidP="00790036">
      <w:pPr>
        <w:pStyle w:val="ListParagraph"/>
        <w:numPr>
          <w:ilvl w:val="0"/>
          <w:numId w:val="3"/>
        </w:numPr>
      </w:pPr>
      <w:r w:rsidRPr="00107A77">
        <w:t xml:space="preserve">Create and run </w:t>
      </w:r>
      <w:r w:rsidR="00407E18">
        <w:t xml:space="preserve">a </w:t>
      </w:r>
      <w:r w:rsidRPr="00107A77">
        <w:t>FRED Model</w:t>
      </w:r>
    </w:p>
    <w:p w14:paraId="63CA16A6" w14:textId="5FF1FB1D" w:rsidR="00407E18" w:rsidRPr="00107A77" w:rsidRDefault="00407E18" w:rsidP="00790036">
      <w:pPr>
        <w:pStyle w:val="ListParagraph"/>
        <w:numPr>
          <w:ilvl w:val="0"/>
          <w:numId w:val="3"/>
        </w:numPr>
      </w:pPr>
      <w:r>
        <w:t>Analyze model output and test against other known data</w:t>
      </w:r>
    </w:p>
    <w:p w14:paraId="494F5484" w14:textId="77777777" w:rsidR="00107A77" w:rsidRPr="00107A77" w:rsidRDefault="00107A77" w:rsidP="00790036">
      <w:pPr>
        <w:pStyle w:val="ListParagraph"/>
        <w:numPr>
          <w:ilvl w:val="0"/>
          <w:numId w:val="3"/>
        </w:numPr>
      </w:pPr>
      <w:r w:rsidRPr="00107A77">
        <w:t>Revise model and repeat</w:t>
      </w:r>
    </w:p>
    <w:p w14:paraId="6CAF3A90" w14:textId="77777777" w:rsidR="007D1F4B" w:rsidRDefault="007D1F4B" w:rsidP="007D1F4B">
      <w:pPr>
        <w:pStyle w:val="Heading2"/>
      </w:pPr>
    </w:p>
    <w:p w14:paraId="61C249C6" w14:textId="655FD235" w:rsidR="00D93118" w:rsidRDefault="00D93118" w:rsidP="007D1F4B">
      <w:pPr>
        <w:pStyle w:val="Heading2"/>
      </w:pPr>
      <w:bookmarkStart w:id="17" w:name="_Toc40674560"/>
      <w:r w:rsidRPr="00D93118">
        <w:t>Design Goals of FRED</w:t>
      </w:r>
      <w:bookmarkEnd w:id="17"/>
    </w:p>
    <w:p w14:paraId="262762CF" w14:textId="77777777" w:rsidR="005F0432" w:rsidRPr="003617D6" w:rsidRDefault="005F0432" w:rsidP="003617D6"/>
    <w:p w14:paraId="63D36A5D" w14:textId="57F0F399" w:rsidR="003617D6" w:rsidRPr="003617D6" w:rsidRDefault="003617D6" w:rsidP="003617D6">
      <w:r w:rsidRPr="003617D6">
        <w:t>Why did we decide to create FRED? There are many alternatives to building an agent-based model. Any large software system is designed with specific objectives in mind.</w:t>
      </w:r>
      <w:r w:rsidR="00F55E0E">
        <w:t xml:space="preserve"> This Chapter describes the design goals of FRED. Th</w:t>
      </w:r>
      <w:r w:rsidR="00DF788D">
        <w:t>e</w:t>
      </w:r>
      <w:r w:rsidR="00F55E0E">
        <w:t>s</w:t>
      </w:r>
      <w:r w:rsidR="00DF788D">
        <w:t>e</w:t>
      </w:r>
      <w:r w:rsidR="00F55E0E">
        <w:t xml:space="preserve"> goals have </w:t>
      </w:r>
      <w:r w:rsidR="00DF788D">
        <w:t xml:space="preserve">had a significant impact on why FRED does things the way it does. Understanding the goals helps a potential user of FRED to assess whether the tool is a good fit to the user’s problem. </w:t>
      </w:r>
    </w:p>
    <w:p w14:paraId="6C3D471F" w14:textId="77777777" w:rsidR="003617D6" w:rsidRPr="003617D6" w:rsidRDefault="003617D6" w:rsidP="003617D6"/>
    <w:p w14:paraId="2B7DE6FE" w14:textId="16673A37" w:rsidR="005F0432" w:rsidRDefault="005F0432" w:rsidP="007D1F4B">
      <w:pPr>
        <w:pStyle w:val="Heading3"/>
      </w:pPr>
      <w:bookmarkStart w:id="18" w:name="_Toc40674561"/>
      <w:r w:rsidRPr="005F0432">
        <w:t>Efficiency with Large Populations</w:t>
      </w:r>
      <w:bookmarkEnd w:id="18"/>
    </w:p>
    <w:p w14:paraId="04AC065B" w14:textId="567C8DAD" w:rsidR="00DF788D" w:rsidRDefault="00DF788D" w:rsidP="00DF788D"/>
    <w:p w14:paraId="0353FDAB" w14:textId="005B2484" w:rsidR="00DF788D" w:rsidRPr="00DF788D" w:rsidRDefault="00DF788D" w:rsidP="00DF788D">
      <w:r>
        <w:t xml:space="preserve">FRED is designed to simulate interactions among individuals in a large population. The early applications of FRED were in the field of modeling infectious disease epidemics in specific areas, such as </w:t>
      </w:r>
      <w:r w:rsidR="00D334FB">
        <w:t xml:space="preserve">U.S. </w:t>
      </w:r>
      <w:r>
        <w:t>cities, counties or states. To do so, we needed a system that could represents millions of individuals and their potential interactions. If your problem concerns a small number of individuals, then FRED is probably not the right tool to use.</w:t>
      </w:r>
    </w:p>
    <w:p w14:paraId="226151B0" w14:textId="77777777" w:rsidR="005F0432" w:rsidRPr="003617D6" w:rsidRDefault="005F0432" w:rsidP="003617D6"/>
    <w:p w14:paraId="18137ABD" w14:textId="79A5A726" w:rsidR="005F0432" w:rsidRDefault="005F0432" w:rsidP="007D1F4B">
      <w:pPr>
        <w:pStyle w:val="Heading3"/>
      </w:pPr>
      <w:bookmarkStart w:id="19" w:name="_Toc40674562"/>
      <w:r w:rsidRPr="005F0432">
        <w:t>Realistic Population Models</w:t>
      </w:r>
      <w:bookmarkEnd w:id="19"/>
    </w:p>
    <w:p w14:paraId="6B3DBD18" w14:textId="3A8C29F2" w:rsidR="00DF788D" w:rsidRDefault="00DF788D" w:rsidP="00DF788D"/>
    <w:p w14:paraId="2E31F5DE" w14:textId="492767A4" w:rsidR="00DF788D" w:rsidRPr="00DF788D" w:rsidRDefault="00DF788D" w:rsidP="00DF788D">
      <w:r>
        <w:t xml:space="preserve">Because we were motivated to provide decision makers with simulations of epidemics in particular locations, FRED was designed </w:t>
      </w:r>
      <w:r w:rsidR="00D334FB">
        <w:t>take full advantage of some existing</w:t>
      </w:r>
      <w:r>
        <w:t xml:space="preserve"> synthetic populations that include both individuals and their mixing groups, including households, neighborhoods, schools, and workplaces. An extensive synthetic population for the United States was developed indepen</w:t>
      </w:r>
      <w:r w:rsidR="00D334FB">
        <w:t>den</w:t>
      </w:r>
      <w:r>
        <w:t xml:space="preserve">tly of FRED by RTI Inc., and FRED </w:t>
      </w:r>
      <w:r w:rsidR="00E25F81">
        <w:t>was initially designed to read this database directly. FRED has been generalized to allow it to read in any suitably formatted</w:t>
      </w:r>
      <w:r>
        <w:t xml:space="preserve"> </w:t>
      </w:r>
      <w:r w:rsidR="00E25F81">
        <w:t xml:space="preserve">population database. FRED does not require all the data fields that are available in the RTI database. At a minimum, FRED requires a list of individuals and a </w:t>
      </w:r>
      <w:r w:rsidR="00F81CAE">
        <w:t xml:space="preserve">reporting </w:t>
      </w:r>
      <w:r w:rsidR="00E25F81">
        <w:t>of individuals to geo-located households.  However, much of the power of FRED lies in its ability to model interactions among individuals that occur in realistic social groupings, so it is best suited for applications where such data is available.</w:t>
      </w:r>
    </w:p>
    <w:p w14:paraId="0DDFD6F5" w14:textId="77777777" w:rsidR="005F0432" w:rsidRPr="003617D6" w:rsidRDefault="005F0432" w:rsidP="003617D6"/>
    <w:p w14:paraId="3E585DAE" w14:textId="65ADBE4C" w:rsidR="005F0432" w:rsidRDefault="005F0432" w:rsidP="007D1F4B">
      <w:pPr>
        <w:pStyle w:val="Heading3"/>
      </w:pPr>
      <w:bookmarkStart w:id="20" w:name="_Toc40674563"/>
      <w:r w:rsidRPr="005F0432">
        <w:t xml:space="preserve">Track </w:t>
      </w:r>
      <w:r w:rsidR="00160207">
        <w:t>Condition</w:t>
      </w:r>
      <w:r w:rsidRPr="005F0432">
        <w:t>s at Population Level</w:t>
      </w:r>
      <w:bookmarkEnd w:id="20"/>
    </w:p>
    <w:p w14:paraId="17551510" w14:textId="3615B665" w:rsidR="009C211F" w:rsidRDefault="009C211F" w:rsidP="009C211F"/>
    <w:p w14:paraId="7A030147" w14:textId="0E71528D" w:rsidR="009C211F" w:rsidRDefault="009C211F" w:rsidP="009C211F">
      <w:r>
        <w:t xml:space="preserve">The goal of FRED is to track the spread of </w:t>
      </w:r>
      <w:r w:rsidR="00160207">
        <w:t>Condition</w:t>
      </w:r>
      <w:r>
        <w:t>s within a population.</w:t>
      </w:r>
      <w:r w:rsidR="00D610FC">
        <w:t xml:space="preserve">  The output includes summary statistics of how many people are in a given state during each day of the simulation. The </w:t>
      </w:r>
      <w:r w:rsidR="004476AF">
        <w:t>output</w:t>
      </w:r>
      <w:r w:rsidR="00D610FC">
        <w:t xml:space="preserve"> can also include </w:t>
      </w:r>
      <w:r w:rsidR="00CF565D">
        <w:t>Report</w:t>
      </w:r>
      <w:r w:rsidR="00D610FC">
        <w:t>s showing the location of these individuals</w:t>
      </w:r>
      <w:r w:rsidR="004476AF">
        <w:t xml:space="preserve"> and movies that help visualize the spread of </w:t>
      </w:r>
      <w:r w:rsidR="00160207">
        <w:t>Condition</w:t>
      </w:r>
      <w:r w:rsidR="004476AF">
        <w:t>s over time and space.</w:t>
      </w:r>
    </w:p>
    <w:p w14:paraId="7BCBB5A6" w14:textId="51048C9A" w:rsidR="004476AF" w:rsidRDefault="004476AF" w:rsidP="009C211F"/>
    <w:p w14:paraId="3692CDFB" w14:textId="4A8C3287" w:rsidR="004476AF" w:rsidRPr="009C211F" w:rsidRDefault="00D334FB" w:rsidP="009C211F">
      <w:r>
        <w:t>Although</w:t>
      </w:r>
      <w:r w:rsidR="004476AF">
        <w:t xml:space="preserve"> FRED’s </w:t>
      </w:r>
      <w:r>
        <w:t xml:space="preserve">primary </w:t>
      </w:r>
      <w:r w:rsidR="004476AF">
        <w:t xml:space="preserve">focus </w:t>
      </w:r>
      <w:r>
        <w:t xml:space="preserve">is </w:t>
      </w:r>
      <w:r w:rsidR="004476AF">
        <w:t>on patterns within a population, FRED can also provide data on specific individual</w:t>
      </w:r>
      <w:r w:rsidR="00F81CAE">
        <w:t xml:space="preserve"> </w:t>
      </w:r>
      <w:r>
        <w:t>agents in the simulation</w:t>
      </w:r>
      <w:r w:rsidR="004476AF">
        <w:t xml:space="preserve">. FRED can optionally record a kind of </w:t>
      </w:r>
      <w:r w:rsidR="004476AF">
        <w:rPr>
          <w:i/>
        </w:rPr>
        <w:t>electronic</w:t>
      </w:r>
      <w:r w:rsidR="004476AF" w:rsidRPr="004476AF">
        <w:rPr>
          <w:i/>
        </w:rPr>
        <w:t xml:space="preserve"> health record</w:t>
      </w:r>
      <w:r w:rsidR="004476AF">
        <w:t xml:space="preserve"> for each individual that includes every change to that individual’s state over time.   </w:t>
      </w:r>
      <w:r w:rsidR="00F0100B">
        <w:t>FRED offers a limited set of tools for searching this EHR dataset, or the user can use it as</w:t>
      </w:r>
      <w:r w:rsidR="004476AF">
        <w:t xml:space="preserve"> input </w:t>
      </w:r>
      <w:r w:rsidR="00F0100B">
        <w:t>to an</w:t>
      </w:r>
      <w:r w:rsidR="004476AF">
        <w:t xml:space="preserve"> external analysis tool</w:t>
      </w:r>
      <w:r w:rsidR="00F0100B">
        <w:t>. In summary, FRED can produce Big Data but</w:t>
      </w:r>
      <w:r w:rsidR="004476AF">
        <w:t xml:space="preserve"> FRED itself was not design</w:t>
      </w:r>
      <w:r w:rsidR="00F0100B">
        <w:t>ed</w:t>
      </w:r>
      <w:r w:rsidR="004476AF">
        <w:t xml:space="preserve"> to analyze Big Data. </w:t>
      </w:r>
    </w:p>
    <w:p w14:paraId="1FE25B7F" w14:textId="77777777" w:rsidR="005F0432" w:rsidRPr="003617D6" w:rsidRDefault="005F0432" w:rsidP="003617D6"/>
    <w:p w14:paraId="5F0EBED1" w14:textId="6585F114" w:rsidR="005F0432" w:rsidRPr="005F0432" w:rsidRDefault="005F0432" w:rsidP="007D1F4B">
      <w:pPr>
        <w:pStyle w:val="Heading3"/>
      </w:pPr>
      <w:bookmarkStart w:id="21" w:name="_Toc40674564"/>
      <w:r w:rsidRPr="005F0432">
        <w:t>Limited Active Set of Individuals</w:t>
      </w:r>
      <w:bookmarkEnd w:id="21"/>
    </w:p>
    <w:p w14:paraId="3B6EBFFE" w14:textId="3096EC95" w:rsidR="005F0432" w:rsidRDefault="005F0432" w:rsidP="003617D6"/>
    <w:p w14:paraId="28FECE9F" w14:textId="07BFD353" w:rsidR="00A36546" w:rsidRDefault="00A36546" w:rsidP="003617D6">
      <w:r>
        <w:t xml:space="preserve">FRED works most efficiently </w:t>
      </w:r>
      <w:r w:rsidR="00EA3C7A">
        <w:t xml:space="preserve">if </w:t>
      </w:r>
      <w:r>
        <w:t>there is a limited set of actively changing individuals. The internal bookkeeping methods in FRED attempt to limit as much computation as possible to the active set of individuals and those individual</w:t>
      </w:r>
      <w:r w:rsidR="006C526A">
        <w:t>s</w:t>
      </w:r>
      <w:r>
        <w:t xml:space="preserve"> who may directly interact with the active set.</w:t>
      </w:r>
      <w:r w:rsidR="0084488A">
        <w:t xml:space="preserve"> Other agents are updated on a strictly as-needed basis.  For models in which a small subset of a large population is in the active set, FRED can produce dramatic speedups </w:t>
      </w:r>
      <w:r w:rsidR="00AB24D3">
        <w:t>compared to</w:t>
      </w:r>
      <w:r w:rsidR="0084488A">
        <w:t xml:space="preserve"> simpler approach</w:t>
      </w:r>
      <w:r w:rsidR="00AB24D3">
        <w:t>e</w:t>
      </w:r>
      <w:r w:rsidR="0084488A">
        <w:t>s that update each individual agent on each time step.  For models in which most individuals may change on each time steps, FRED will still work well, but its performance will reflect that additional computation required.</w:t>
      </w:r>
    </w:p>
    <w:p w14:paraId="584432DE" w14:textId="77777777" w:rsidR="0084488A" w:rsidRPr="003617D6" w:rsidRDefault="0084488A" w:rsidP="003617D6"/>
    <w:p w14:paraId="506AC7C0" w14:textId="58E93852" w:rsidR="005F0432" w:rsidRPr="005F0432" w:rsidRDefault="005F0432" w:rsidP="007D1F4B">
      <w:pPr>
        <w:pStyle w:val="Heading3"/>
      </w:pPr>
      <w:bookmarkStart w:id="22" w:name="_Toc40674565"/>
      <w:r w:rsidRPr="005F0432">
        <w:t>Extensibility</w:t>
      </w:r>
      <w:bookmarkEnd w:id="22"/>
    </w:p>
    <w:p w14:paraId="33EF42BE" w14:textId="77777777" w:rsidR="00F44345" w:rsidRDefault="00F44345"/>
    <w:p w14:paraId="09F34059" w14:textId="3F2F2208" w:rsidR="00F44345" w:rsidRDefault="00F44345">
      <w:r>
        <w:t xml:space="preserve">FRED permits the modelers to design models that are quite complex. FRED models can track any number of </w:t>
      </w:r>
      <w:r w:rsidR="00160207">
        <w:t>Condition</w:t>
      </w:r>
      <w:r>
        <w:t xml:space="preserve">s spreading through a population. The characteristics of each </w:t>
      </w:r>
      <w:r w:rsidR="00160207">
        <w:t>Condition</w:t>
      </w:r>
      <w:r>
        <w:t xml:space="preserve"> are defined by the user. The evolution of each agent’s state may depend on a wide range of factors, including the agent’s demographics, their social interactions, and the state of other agents in the model. All of these features are defined by the user of FRED, with no software changes required to the core platform.</w:t>
      </w:r>
    </w:p>
    <w:p w14:paraId="776259CC" w14:textId="77777777" w:rsidR="00F44345" w:rsidRDefault="00F44345"/>
    <w:p w14:paraId="6DCFE90E" w14:textId="432D53F1" w:rsidR="00407E18" w:rsidRDefault="00407E18" w:rsidP="00407E18">
      <w:pPr>
        <w:pStyle w:val="Heading2"/>
      </w:pPr>
      <w:bookmarkStart w:id="23" w:name="_Toc40674566"/>
      <w:r>
        <w:t>Suitability of FRED</w:t>
      </w:r>
      <w:bookmarkEnd w:id="23"/>
    </w:p>
    <w:p w14:paraId="36B8E63E" w14:textId="77777777" w:rsidR="00407E18" w:rsidRDefault="00407E18"/>
    <w:p w14:paraId="77E9D141" w14:textId="525D5752" w:rsidR="00407E18" w:rsidRDefault="00407E18">
      <w:r>
        <w:t xml:space="preserve">There are many tools for building models, including many tools for building agent-based models. Before adopting a tool, users should decide </w:t>
      </w:r>
      <w:r w:rsidR="0061085F">
        <w:t>which</w:t>
      </w:r>
      <w:r>
        <w:t xml:space="preserve"> tool is suited well to their needs.  The design goals above provide kinds of a checklist to compare against the needs of a model.</w:t>
      </w:r>
    </w:p>
    <w:p w14:paraId="05483DBB" w14:textId="77777777" w:rsidR="00407E18" w:rsidRDefault="00407E18"/>
    <w:p w14:paraId="3F74E82E" w14:textId="5364ACCB" w:rsidR="00407E18" w:rsidRDefault="00407E18" w:rsidP="00790036">
      <w:pPr>
        <w:pStyle w:val="ListParagraph"/>
        <w:numPr>
          <w:ilvl w:val="0"/>
          <w:numId w:val="4"/>
        </w:numPr>
      </w:pPr>
      <w:r w:rsidRPr="00A34A32">
        <w:t>FRED is well-suited for</w:t>
      </w:r>
    </w:p>
    <w:p w14:paraId="5845C255" w14:textId="2558EFAB" w:rsidR="00407E18" w:rsidRPr="00A34A32" w:rsidRDefault="00407E18" w:rsidP="00790036">
      <w:pPr>
        <w:pStyle w:val="ListParagraph"/>
        <w:numPr>
          <w:ilvl w:val="1"/>
          <w:numId w:val="19"/>
        </w:numPr>
      </w:pPr>
      <w:r>
        <w:t>Large-population models</w:t>
      </w:r>
    </w:p>
    <w:p w14:paraId="02FBFDDD" w14:textId="77777777" w:rsidR="00407E18" w:rsidRPr="00A34A32" w:rsidRDefault="00407E18" w:rsidP="00790036">
      <w:pPr>
        <w:pStyle w:val="ListParagraph"/>
        <w:numPr>
          <w:ilvl w:val="1"/>
          <w:numId w:val="19"/>
        </w:numPr>
      </w:pPr>
      <w:r w:rsidRPr="00A34A32">
        <w:t>Population-level phenomena arising from individual interactions</w:t>
      </w:r>
    </w:p>
    <w:p w14:paraId="1846AFE6" w14:textId="77777777" w:rsidR="00407E18" w:rsidRPr="00A34A32" w:rsidRDefault="00407E18" w:rsidP="00790036">
      <w:pPr>
        <w:pStyle w:val="ListParagraph"/>
        <w:numPr>
          <w:ilvl w:val="1"/>
          <w:numId w:val="19"/>
        </w:numPr>
      </w:pPr>
      <w:r w:rsidRPr="00A34A32">
        <w:t>Phenomena with a straightforward "Natural History"</w:t>
      </w:r>
    </w:p>
    <w:p w14:paraId="6AD6CF44" w14:textId="77777777" w:rsidR="00407E18" w:rsidRPr="00A34A32" w:rsidRDefault="00407E18" w:rsidP="00790036">
      <w:pPr>
        <w:pStyle w:val="ListParagraph"/>
        <w:numPr>
          <w:ilvl w:val="1"/>
          <w:numId w:val="19"/>
        </w:numPr>
      </w:pPr>
      <w:r w:rsidRPr="00A34A32">
        <w:t>Phenomena with strong social determinants</w:t>
      </w:r>
    </w:p>
    <w:p w14:paraId="4DDA43D6" w14:textId="77777777" w:rsidR="00407E18" w:rsidRPr="00A34A32" w:rsidRDefault="00407E18" w:rsidP="00790036">
      <w:pPr>
        <w:pStyle w:val="ListParagraph"/>
        <w:numPr>
          <w:ilvl w:val="1"/>
          <w:numId w:val="19"/>
        </w:numPr>
      </w:pPr>
      <w:r w:rsidRPr="00A34A32">
        <w:t>Phenomena with strong spatial characteristics</w:t>
      </w:r>
    </w:p>
    <w:p w14:paraId="49694461" w14:textId="52D73BB6" w:rsidR="00407E18" w:rsidRPr="00A34A32" w:rsidRDefault="00407E18" w:rsidP="00790036">
      <w:pPr>
        <w:pStyle w:val="ListParagraph"/>
        <w:numPr>
          <w:ilvl w:val="1"/>
          <w:numId w:val="19"/>
        </w:numPr>
      </w:pPr>
      <w:r w:rsidRPr="00A34A32">
        <w:t>Problem</w:t>
      </w:r>
      <w:r>
        <w:t>s</w:t>
      </w:r>
      <w:r w:rsidRPr="00A34A32">
        <w:t xml:space="preserve"> dependent on longitudinal demographic projections</w:t>
      </w:r>
    </w:p>
    <w:p w14:paraId="1A1C869B" w14:textId="77777777" w:rsidR="00407E18" w:rsidRDefault="00407E18" w:rsidP="00407E18"/>
    <w:p w14:paraId="66711CB2" w14:textId="5993E747" w:rsidR="00407E18" w:rsidRPr="00A34A32" w:rsidRDefault="00407E18" w:rsidP="00790036">
      <w:pPr>
        <w:pStyle w:val="ListParagraph"/>
        <w:numPr>
          <w:ilvl w:val="0"/>
          <w:numId w:val="4"/>
        </w:numPr>
      </w:pPr>
      <w:r w:rsidRPr="00A34A32">
        <w:t>FRED is less well-suited for</w:t>
      </w:r>
    </w:p>
    <w:p w14:paraId="1C66C23E" w14:textId="3EC5549F" w:rsidR="00407E18" w:rsidRPr="00A34A32" w:rsidRDefault="00407E18" w:rsidP="00790036">
      <w:pPr>
        <w:pStyle w:val="ListParagraph"/>
        <w:numPr>
          <w:ilvl w:val="1"/>
          <w:numId w:val="20"/>
        </w:numPr>
      </w:pPr>
      <w:r w:rsidRPr="00A34A32">
        <w:t>Detailed physiological modeling</w:t>
      </w:r>
      <w:r>
        <w:t xml:space="preserve"> of individuals</w:t>
      </w:r>
    </w:p>
    <w:p w14:paraId="1D41CE33" w14:textId="77777777" w:rsidR="00407E18" w:rsidRPr="00A34A32" w:rsidRDefault="00407E18" w:rsidP="00790036">
      <w:pPr>
        <w:pStyle w:val="ListParagraph"/>
        <w:numPr>
          <w:ilvl w:val="1"/>
          <w:numId w:val="20"/>
        </w:numPr>
      </w:pPr>
      <w:r w:rsidRPr="00A34A32">
        <w:t xml:space="preserve">Problems depending on high-resolution </w:t>
      </w:r>
      <w:r>
        <w:t>location</w:t>
      </w:r>
      <w:r w:rsidRPr="00A34A32">
        <w:t xml:space="preserve"> (e.g. traffic models)</w:t>
      </w:r>
    </w:p>
    <w:p w14:paraId="31AA1775" w14:textId="77777777" w:rsidR="00CB2318" w:rsidRDefault="00CB2318"/>
    <w:p w14:paraId="6CF7EA42" w14:textId="41DB25BA" w:rsidR="00CB2318" w:rsidRDefault="00CB2318" w:rsidP="00CB2318">
      <w:pPr>
        <w:pStyle w:val="Heading2"/>
      </w:pPr>
      <w:bookmarkStart w:id="24" w:name="_Toc40674567"/>
      <w:r>
        <w:t>FRED Versions</w:t>
      </w:r>
      <w:bookmarkEnd w:id="24"/>
    </w:p>
    <w:p w14:paraId="005B35DD" w14:textId="77777777" w:rsidR="00CB2318" w:rsidRDefault="00CB2318" w:rsidP="00CB2318">
      <w:pPr>
        <w:pStyle w:val="Heading2"/>
      </w:pPr>
    </w:p>
    <w:p w14:paraId="6686AEC2" w14:textId="67D5BCA5" w:rsidR="00CB2318" w:rsidRDefault="00CB2318" w:rsidP="00CB2318">
      <w:r>
        <w:t xml:space="preserve">This document describes FRED Version </w:t>
      </w:r>
      <w:r w:rsidR="00F079D6">
        <w:t>6</w:t>
      </w:r>
      <w:r w:rsidR="00565081">
        <w:t>.</w:t>
      </w:r>
    </w:p>
    <w:p w14:paraId="52F54D00" w14:textId="2797E3D9" w:rsidR="00565081" w:rsidRDefault="00565081" w:rsidP="00CB2318"/>
    <w:p w14:paraId="5E97FAD7" w14:textId="76F60338" w:rsidR="00565081" w:rsidRDefault="00565081" w:rsidP="00565081">
      <w:r>
        <w:t xml:space="preserve">FRED </w:t>
      </w:r>
      <w:r w:rsidR="00506F10">
        <w:t>uses a</w:t>
      </w:r>
      <w:r>
        <w:t xml:space="preserve"> three</w:t>
      </w:r>
      <w:r w:rsidR="00506F10">
        <w:t>-part version number (e.g. Version 5.</w:t>
      </w:r>
      <w:r w:rsidR="00D02E98">
        <w:t>3</w:t>
      </w:r>
      <w:r w:rsidR="00506F10">
        <w:t>.0)</w:t>
      </w:r>
      <w:r>
        <w:t>:</w:t>
      </w:r>
    </w:p>
    <w:p w14:paraId="01FD1283" w14:textId="4D73544B" w:rsidR="00565081" w:rsidRDefault="00565081" w:rsidP="00D173E3">
      <w:pPr>
        <w:pStyle w:val="ListParagraph"/>
        <w:numPr>
          <w:ilvl w:val="0"/>
          <w:numId w:val="33"/>
        </w:numPr>
      </w:pPr>
      <w:r>
        <w:t xml:space="preserve">The first number is the major version number, and changes when extensive changes are made to the syntax of </w:t>
      </w:r>
      <w:r w:rsidR="00F079D6">
        <w:t xml:space="preserve">the </w:t>
      </w:r>
      <w:r>
        <w:t xml:space="preserve">FRED </w:t>
      </w:r>
      <w:r w:rsidR="00F079D6">
        <w:t>language</w:t>
      </w:r>
      <w:r>
        <w:t>. Models written for version before the current major version</w:t>
      </w:r>
      <w:r w:rsidR="00F079D6">
        <w:t xml:space="preserve"> may</w:t>
      </w:r>
      <w:r>
        <w:t xml:space="preserve"> require manual editing to be accepted in the new FRED syntax.</w:t>
      </w:r>
    </w:p>
    <w:p w14:paraId="64BBD88B" w14:textId="2F774DC3" w:rsidR="00565081" w:rsidRDefault="00565081" w:rsidP="00D173E3">
      <w:pPr>
        <w:pStyle w:val="ListParagraph"/>
        <w:numPr>
          <w:ilvl w:val="0"/>
          <w:numId w:val="22"/>
        </w:numPr>
        <w:adjustRightInd w:val="0"/>
      </w:pPr>
      <w:r>
        <w:lastRenderedPageBreak/>
        <w:t>The second number is the minor version number and is incremented when new features are added to FRED. Models written for previous minor versions of FRED should still run as expected, but the results may be slightly different during to changes in random number sequences.</w:t>
      </w:r>
    </w:p>
    <w:p w14:paraId="21B123D6" w14:textId="6E0DC374" w:rsidR="00565081" w:rsidRDefault="00565081" w:rsidP="00D173E3">
      <w:pPr>
        <w:pStyle w:val="ListParagraph"/>
        <w:numPr>
          <w:ilvl w:val="0"/>
          <w:numId w:val="22"/>
        </w:numPr>
        <w:adjustRightInd w:val="0"/>
      </w:pPr>
      <w:r>
        <w:t>The third number is updated after bug fixes and improvements in stability and/or efficiency.  Only models affected by the relevant bugs should be affected by the incr</w:t>
      </w:r>
      <w:r w:rsidR="00E12725">
        <w:t>e</w:t>
      </w:r>
      <w:r>
        <w:t>mental update.</w:t>
      </w:r>
    </w:p>
    <w:p w14:paraId="3023FAF3" w14:textId="77777777" w:rsidR="00565081" w:rsidRDefault="00565081" w:rsidP="00565081">
      <w:pPr>
        <w:adjustRightInd w:val="0"/>
      </w:pPr>
    </w:p>
    <w:p w14:paraId="52068A6C" w14:textId="75195927" w:rsidR="00D30A62" w:rsidRDefault="00565081" w:rsidP="007C5678">
      <w:pPr>
        <w:pStyle w:val="Heading3"/>
      </w:pPr>
      <w:bookmarkStart w:id="25" w:name="_Toc40674568"/>
      <w:r>
        <w:t>Revision Notes</w:t>
      </w:r>
      <w:bookmarkEnd w:id="25"/>
    </w:p>
    <w:p w14:paraId="64CB5AE0" w14:textId="77777777" w:rsidR="00D71AF2" w:rsidRDefault="00D71AF2" w:rsidP="00D71AF2">
      <w:pPr>
        <w:adjustRightInd w:val="0"/>
      </w:pPr>
    </w:p>
    <w:p w14:paraId="724D396A" w14:textId="33D0BCF6" w:rsidR="00D71AF2" w:rsidRDefault="00D71AF2" w:rsidP="00D71AF2">
      <w:pPr>
        <w:adjustRightInd w:val="0"/>
      </w:pPr>
      <w:r>
        <w:t>Version 6.5.0:</w:t>
      </w:r>
    </w:p>
    <w:p w14:paraId="17A09E4E" w14:textId="36D196D1" w:rsidR="00D71AF2" w:rsidRDefault="00D71AF2" w:rsidP="00D71AF2">
      <w:pPr>
        <w:pStyle w:val="ListParagraph"/>
        <w:numPr>
          <w:ilvl w:val="0"/>
          <w:numId w:val="109"/>
        </w:numPr>
        <w:adjustRightInd w:val="0"/>
      </w:pPr>
      <w:r>
        <w:t>Added Reseeding</w:t>
      </w:r>
    </w:p>
    <w:p w14:paraId="19EE4F06" w14:textId="77777777" w:rsidR="00D71AF2" w:rsidRDefault="00D71AF2" w:rsidP="00D71AF2">
      <w:pPr>
        <w:adjustRightInd w:val="0"/>
      </w:pPr>
    </w:p>
    <w:p w14:paraId="58DEE943" w14:textId="07E5E77D" w:rsidR="00D71AF2" w:rsidRDefault="00D71AF2" w:rsidP="00D71AF2">
      <w:pPr>
        <w:adjustRightInd w:val="0"/>
      </w:pPr>
      <w:r>
        <w:t>Version 6.4.0:</w:t>
      </w:r>
    </w:p>
    <w:p w14:paraId="70F791C1" w14:textId="58D09791" w:rsidR="00D71AF2" w:rsidRDefault="00D71AF2" w:rsidP="00D71AF2">
      <w:pPr>
        <w:pStyle w:val="ListParagraph"/>
        <w:numPr>
          <w:ilvl w:val="0"/>
          <w:numId w:val="109"/>
        </w:numPr>
        <w:adjustRightInd w:val="0"/>
      </w:pPr>
      <w:r>
        <w:t>Added date labels to fred_plot</w:t>
      </w:r>
    </w:p>
    <w:p w14:paraId="0C48AD38" w14:textId="77777777" w:rsidR="00D71AF2" w:rsidRDefault="00D71AF2" w:rsidP="00D71AF2">
      <w:pPr>
        <w:adjustRightInd w:val="0"/>
      </w:pPr>
    </w:p>
    <w:p w14:paraId="71A18B7D" w14:textId="7AA7A3ED" w:rsidR="00D71AF2" w:rsidRDefault="00D71AF2" w:rsidP="00D71AF2">
      <w:pPr>
        <w:adjustRightInd w:val="0"/>
      </w:pPr>
      <w:r>
        <w:t>Version 6.3.7:</w:t>
      </w:r>
    </w:p>
    <w:p w14:paraId="082E3017" w14:textId="02BEDF59" w:rsidR="00D71AF2" w:rsidRDefault="00D71AF2" w:rsidP="00D71AF2">
      <w:pPr>
        <w:pStyle w:val="ListParagraph"/>
        <w:numPr>
          <w:ilvl w:val="0"/>
          <w:numId w:val="108"/>
        </w:numPr>
        <w:adjustRightInd w:val="0"/>
      </w:pPr>
      <w:r>
        <w:t>Updates to fred_slurm_job</w:t>
      </w:r>
    </w:p>
    <w:p w14:paraId="59F9C0C4" w14:textId="77777777" w:rsidR="00D71AF2" w:rsidRDefault="00D71AF2" w:rsidP="00D71AF2">
      <w:pPr>
        <w:adjustRightInd w:val="0"/>
      </w:pPr>
    </w:p>
    <w:p w14:paraId="7EE9E02B" w14:textId="5D712DE0" w:rsidR="00D71AF2" w:rsidRDefault="00D71AF2" w:rsidP="00D71AF2">
      <w:pPr>
        <w:adjustRightInd w:val="0"/>
      </w:pPr>
      <w:r>
        <w:t>Versions 6.3.4-6.3.6:</w:t>
      </w:r>
    </w:p>
    <w:p w14:paraId="36E4FB5A" w14:textId="1C3EFF41" w:rsidR="00D71AF2" w:rsidRDefault="00D71AF2" w:rsidP="00D71AF2">
      <w:pPr>
        <w:pStyle w:val="ListParagraph"/>
        <w:numPr>
          <w:ilvl w:val="0"/>
          <w:numId w:val="107"/>
        </w:numPr>
        <w:adjustRightInd w:val="0"/>
      </w:pPr>
      <w:r>
        <w:t>Minor bug fixes</w:t>
      </w:r>
    </w:p>
    <w:p w14:paraId="44485A4C" w14:textId="77777777" w:rsidR="00D71AF2" w:rsidRDefault="00D71AF2" w:rsidP="00D71AF2">
      <w:pPr>
        <w:adjustRightInd w:val="0"/>
      </w:pPr>
    </w:p>
    <w:p w14:paraId="3D2794F4" w14:textId="6D49D39F" w:rsidR="00D71AF2" w:rsidRDefault="00D71AF2" w:rsidP="00D71AF2">
      <w:pPr>
        <w:adjustRightInd w:val="0"/>
      </w:pPr>
      <w:r>
        <w:t>Version 6.3.3:</w:t>
      </w:r>
    </w:p>
    <w:p w14:paraId="328A214B" w14:textId="6F8B6B56" w:rsidR="00D71AF2" w:rsidRDefault="00D71AF2" w:rsidP="00D71AF2">
      <w:pPr>
        <w:pStyle w:val="ListParagraph"/>
        <w:numPr>
          <w:ilvl w:val="0"/>
          <w:numId w:val="103"/>
        </w:numPr>
        <w:adjustRightInd w:val="0"/>
      </w:pPr>
      <w:r>
        <w:t xml:space="preserve">Added mass gathering example model: </w:t>
      </w:r>
      <w:r>
        <w:rPr>
          <w:b/>
          <w:bCs/>
        </w:rPr>
        <w:t>concert</w:t>
      </w:r>
    </w:p>
    <w:p w14:paraId="4D000DB1" w14:textId="77777777" w:rsidR="00D71AF2" w:rsidRDefault="00D71AF2" w:rsidP="00D71AF2">
      <w:pPr>
        <w:adjustRightInd w:val="0"/>
      </w:pPr>
    </w:p>
    <w:p w14:paraId="686A31AB" w14:textId="782C0D1D" w:rsidR="00D71AF2" w:rsidRDefault="00D71AF2" w:rsidP="00D71AF2">
      <w:pPr>
        <w:adjustRightInd w:val="0"/>
      </w:pPr>
      <w:r>
        <w:t>Version 6.3.2:</w:t>
      </w:r>
    </w:p>
    <w:p w14:paraId="4D005559" w14:textId="7CEFA645" w:rsidR="00D71AF2" w:rsidRDefault="00D71AF2" w:rsidP="00D71AF2">
      <w:pPr>
        <w:pStyle w:val="ListParagraph"/>
        <w:numPr>
          <w:ilvl w:val="0"/>
          <w:numId w:val="103"/>
        </w:numPr>
        <w:adjustRightInd w:val="0"/>
      </w:pPr>
      <w:r>
        <w:t>Support for condition-specific density_contact_prob property</w:t>
      </w:r>
    </w:p>
    <w:p w14:paraId="73C94D07" w14:textId="77777777" w:rsidR="00D71AF2" w:rsidRDefault="00D71AF2" w:rsidP="00D71AF2">
      <w:pPr>
        <w:adjustRightInd w:val="0"/>
      </w:pPr>
    </w:p>
    <w:p w14:paraId="4AFFDFAD" w14:textId="20D70436" w:rsidR="00D71AF2" w:rsidRDefault="00D71AF2" w:rsidP="00D71AF2">
      <w:pPr>
        <w:adjustRightInd w:val="0"/>
      </w:pPr>
      <w:r>
        <w:t>Version 6.3.1:</w:t>
      </w:r>
    </w:p>
    <w:p w14:paraId="5534C737" w14:textId="77777777" w:rsidR="00D71AF2" w:rsidRDefault="00D71AF2" w:rsidP="00D71AF2">
      <w:pPr>
        <w:pStyle w:val="ListParagraph"/>
        <w:numPr>
          <w:ilvl w:val="0"/>
          <w:numId w:val="103"/>
        </w:numPr>
        <w:adjustRightInd w:val="0"/>
      </w:pPr>
      <w:r>
        <w:t>Added logscale to fred_plot</w:t>
      </w:r>
    </w:p>
    <w:p w14:paraId="010A79DC" w14:textId="77777777" w:rsidR="00D71AF2" w:rsidRDefault="00D71AF2" w:rsidP="00B60D01">
      <w:pPr>
        <w:adjustRightInd w:val="0"/>
      </w:pPr>
    </w:p>
    <w:p w14:paraId="6C53A61F" w14:textId="7FA53C62" w:rsidR="003F3F81" w:rsidRDefault="003F3F81" w:rsidP="00B60D01">
      <w:pPr>
        <w:adjustRightInd w:val="0"/>
      </w:pPr>
      <w:r>
        <w:t>Version 6.3.0:</w:t>
      </w:r>
    </w:p>
    <w:p w14:paraId="78C4E259" w14:textId="14E3EB55" w:rsidR="003F3F81" w:rsidRDefault="003F3F81" w:rsidP="00480975">
      <w:pPr>
        <w:pStyle w:val="ListParagraph"/>
        <w:numPr>
          <w:ilvl w:val="0"/>
          <w:numId w:val="103"/>
        </w:numPr>
        <w:adjustRightInd w:val="0"/>
      </w:pPr>
      <w:r>
        <w:t>New calibration methods:</w:t>
      </w:r>
    </w:p>
    <w:p w14:paraId="15D4EC4C" w14:textId="2479E270" w:rsidR="003F3F81" w:rsidRDefault="003F3F81" w:rsidP="003F3F81">
      <w:pPr>
        <w:pStyle w:val="ListParagraph"/>
        <w:numPr>
          <w:ilvl w:val="1"/>
          <w:numId w:val="103"/>
        </w:numPr>
        <w:adjustRightInd w:val="0"/>
      </w:pPr>
      <w:r>
        <w:t>fred_calibrate_contacts</w:t>
      </w:r>
    </w:p>
    <w:p w14:paraId="72F0AE2D" w14:textId="6D1C767F" w:rsidR="003F3F81" w:rsidRDefault="003F3F81" w:rsidP="003F3F81">
      <w:pPr>
        <w:pStyle w:val="ListParagraph"/>
        <w:numPr>
          <w:ilvl w:val="1"/>
          <w:numId w:val="103"/>
        </w:numPr>
        <w:adjustRightInd w:val="0"/>
      </w:pPr>
      <w:r>
        <w:t>fred_calibrate_density</w:t>
      </w:r>
    </w:p>
    <w:p w14:paraId="0004631E" w14:textId="0381638E" w:rsidR="003F3F81" w:rsidRDefault="003F3F81" w:rsidP="003F3F81">
      <w:pPr>
        <w:pStyle w:val="ListParagraph"/>
        <w:numPr>
          <w:ilvl w:val="1"/>
          <w:numId w:val="103"/>
        </w:numPr>
        <w:adjustRightInd w:val="0"/>
      </w:pPr>
      <w:r>
        <w:t>fred_calibrate_R0</w:t>
      </w:r>
    </w:p>
    <w:p w14:paraId="54D172E4" w14:textId="77777777" w:rsidR="003F3F81" w:rsidRDefault="003F3F81" w:rsidP="003F3F81">
      <w:pPr>
        <w:adjustRightInd w:val="0"/>
      </w:pPr>
    </w:p>
    <w:p w14:paraId="553061EE" w14:textId="6018F470" w:rsidR="00563CF8" w:rsidRDefault="00563CF8" w:rsidP="00B60D01">
      <w:pPr>
        <w:adjustRightInd w:val="0"/>
      </w:pPr>
      <w:r>
        <w:t>Version 6.2.8:</w:t>
      </w:r>
    </w:p>
    <w:p w14:paraId="2B3C7DE0" w14:textId="6A046EB5" w:rsidR="00563CF8" w:rsidRDefault="00563CF8" w:rsidP="00563CF8">
      <w:pPr>
        <w:pStyle w:val="ListParagraph"/>
        <w:numPr>
          <w:ilvl w:val="0"/>
          <w:numId w:val="102"/>
        </w:numPr>
        <w:adjustRightInd w:val="0"/>
      </w:pPr>
      <w:r>
        <w:t>Added max_size property to place types.</w:t>
      </w:r>
    </w:p>
    <w:p w14:paraId="3B2E0414" w14:textId="77777777" w:rsidR="00563CF8" w:rsidRDefault="00563CF8" w:rsidP="00B60D01">
      <w:pPr>
        <w:adjustRightInd w:val="0"/>
      </w:pPr>
    </w:p>
    <w:p w14:paraId="001C3F74" w14:textId="4AB5CAB3" w:rsidR="00532285" w:rsidRDefault="00532285" w:rsidP="00B60D01">
      <w:pPr>
        <w:adjustRightInd w:val="0"/>
      </w:pPr>
      <w:r>
        <w:t>Version 6.2.7:</w:t>
      </w:r>
    </w:p>
    <w:p w14:paraId="5CA1856D" w14:textId="3EF3712E" w:rsidR="00532285" w:rsidRDefault="00532285" w:rsidP="00532285">
      <w:pPr>
        <w:pStyle w:val="ListParagraph"/>
        <w:numPr>
          <w:ilvl w:val="0"/>
          <w:numId w:val="100"/>
        </w:numPr>
        <w:adjustRightInd w:val="0"/>
      </w:pPr>
      <w:r>
        <w:t>added fred_installation_test</w:t>
      </w:r>
    </w:p>
    <w:p w14:paraId="6ACBAC63" w14:textId="7A29B05C" w:rsidR="00532285" w:rsidRDefault="00532285" w:rsidP="00532285">
      <w:pPr>
        <w:pStyle w:val="ListParagraph"/>
        <w:numPr>
          <w:ilvl w:val="0"/>
          <w:numId w:val="100"/>
        </w:numPr>
        <w:adjustRightInd w:val="0"/>
      </w:pPr>
      <w:r>
        <w:t>Added place-specific density_contact_prob property.</w:t>
      </w:r>
    </w:p>
    <w:p w14:paraId="4AB3E50C" w14:textId="26B5AAAD" w:rsidR="00532285" w:rsidRDefault="00532285" w:rsidP="00532285">
      <w:pPr>
        <w:adjustRightInd w:val="0"/>
      </w:pPr>
    </w:p>
    <w:p w14:paraId="22617EB9" w14:textId="46557B5F" w:rsidR="00532285" w:rsidRDefault="00532285" w:rsidP="00532285">
      <w:pPr>
        <w:adjustRightInd w:val="0"/>
      </w:pPr>
      <w:r>
        <w:t>Version 6.2.6:</w:t>
      </w:r>
    </w:p>
    <w:p w14:paraId="586AC486" w14:textId="3BA7FEDE" w:rsidR="00532285" w:rsidRDefault="00532285" w:rsidP="00532285">
      <w:pPr>
        <w:pStyle w:val="ListParagraph"/>
        <w:numPr>
          <w:ilvl w:val="0"/>
          <w:numId w:val="101"/>
        </w:numPr>
        <w:adjustRightInd w:val="0"/>
      </w:pPr>
      <w:r>
        <w:t>Added place-type specific density transmission.</w:t>
      </w:r>
    </w:p>
    <w:p w14:paraId="3E6FDD72" w14:textId="648F3002" w:rsidR="00532285" w:rsidRDefault="00532285" w:rsidP="00532285">
      <w:pPr>
        <w:adjustRightInd w:val="0"/>
      </w:pPr>
    </w:p>
    <w:p w14:paraId="6431B582" w14:textId="36E95BA6" w:rsidR="00532285" w:rsidRDefault="00532285" w:rsidP="00532285">
      <w:pPr>
        <w:adjustRightInd w:val="0"/>
      </w:pPr>
      <w:r>
        <w:t>Version 6.2.5:</w:t>
      </w:r>
    </w:p>
    <w:p w14:paraId="316DB058" w14:textId="4A861E31" w:rsidR="00532285" w:rsidRDefault="00532285" w:rsidP="00532285">
      <w:pPr>
        <w:pStyle w:val="ListParagraph"/>
        <w:numPr>
          <w:ilvl w:val="0"/>
          <w:numId w:val="101"/>
        </w:numPr>
        <w:adjustRightInd w:val="0"/>
      </w:pPr>
      <w:r>
        <w:t>Added set_state(Cond, State) action.</w:t>
      </w:r>
    </w:p>
    <w:p w14:paraId="1D8313AA" w14:textId="48961AD4" w:rsidR="00532285" w:rsidRDefault="00532285" w:rsidP="00532285">
      <w:pPr>
        <w:adjustRightInd w:val="0"/>
      </w:pPr>
    </w:p>
    <w:p w14:paraId="41900817" w14:textId="164112D9" w:rsidR="00532285" w:rsidRDefault="00532285" w:rsidP="00532285">
      <w:pPr>
        <w:adjustRightInd w:val="0"/>
      </w:pPr>
      <w:r>
        <w:t>Version 6.2.4:</w:t>
      </w:r>
    </w:p>
    <w:p w14:paraId="597CC887" w14:textId="6B9E3580" w:rsidR="00532285" w:rsidRDefault="00532285" w:rsidP="00532285">
      <w:pPr>
        <w:pStyle w:val="ListParagraph"/>
        <w:numPr>
          <w:ilvl w:val="0"/>
          <w:numId w:val="101"/>
        </w:numPr>
        <w:adjustRightInd w:val="0"/>
      </w:pPr>
      <w:r>
        <w:t>Reduced warning messages about duplicate property settings.</w:t>
      </w:r>
    </w:p>
    <w:p w14:paraId="268B3AA4" w14:textId="77777777" w:rsidR="00532285" w:rsidRDefault="00532285" w:rsidP="00532285">
      <w:pPr>
        <w:adjustRightInd w:val="0"/>
      </w:pPr>
    </w:p>
    <w:p w14:paraId="333DDD37" w14:textId="56BAF04C" w:rsidR="00B60D01" w:rsidRDefault="00B60D01" w:rsidP="00B60D01">
      <w:pPr>
        <w:adjustRightInd w:val="0"/>
      </w:pPr>
      <w:r>
        <w:t>Version 6.2.3:</w:t>
      </w:r>
    </w:p>
    <w:p w14:paraId="603EB93F" w14:textId="1E544725" w:rsidR="00B60D01" w:rsidRDefault="00B60D01" w:rsidP="00D173E3">
      <w:pPr>
        <w:pStyle w:val="ListParagraph"/>
        <w:numPr>
          <w:ilvl w:val="0"/>
          <w:numId w:val="99"/>
        </w:numPr>
        <w:adjustRightInd w:val="0"/>
      </w:pPr>
      <w:r>
        <w:t xml:space="preserve">Use </w:t>
      </w:r>
      <w:r w:rsidRPr="00B60D01">
        <w:rPr>
          <w:b/>
          <w:bCs/>
        </w:rPr>
        <w:t>my</w:t>
      </w:r>
      <w:r>
        <w:t xml:space="preserve"> and </w:t>
      </w:r>
      <w:r w:rsidRPr="00B60D01">
        <w:rPr>
          <w:b/>
          <w:bCs/>
        </w:rPr>
        <w:t>my_list</w:t>
      </w:r>
      <w:r>
        <w:t xml:space="preserve"> to declare personal variables. </w:t>
      </w:r>
    </w:p>
    <w:p w14:paraId="2BFA273D" w14:textId="77777777" w:rsidR="00B60D01" w:rsidRDefault="00B60D01" w:rsidP="00B60D01">
      <w:pPr>
        <w:adjustRightInd w:val="0"/>
      </w:pPr>
    </w:p>
    <w:p w14:paraId="675C61A4" w14:textId="29DD1934" w:rsidR="00B60D01" w:rsidRDefault="00B60D01" w:rsidP="00B60D01">
      <w:pPr>
        <w:adjustRightInd w:val="0"/>
      </w:pPr>
      <w:r>
        <w:t>Version 6.2.2:</w:t>
      </w:r>
    </w:p>
    <w:p w14:paraId="221CAF64" w14:textId="66051437" w:rsidR="00B60D01" w:rsidRDefault="00B60D01" w:rsidP="00D173E3">
      <w:pPr>
        <w:pStyle w:val="ListParagraph"/>
        <w:numPr>
          <w:ilvl w:val="0"/>
          <w:numId w:val="98"/>
        </w:numPr>
        <w:adjustRightInd w:val="0"/>
      </w:pPr>
      <w:r>
        <w:t>Imp</w:t>
      </w:r>
      <w:r w:rsidR="003F3F81">
        <w:t>ro</w:t>
      </w:r>
      <w:r>
        <w:t>ved error checking in Parser</w:t>
      </w:r>
    </w:p>
    <w:p w14:paraId="0DC537B8" w14:textId="77777777" w:rsidR="00B60D01" w:rsidRDefault="00B60D01" w:rsidP="00B60D01">
      <w:pPr>
        <w:adjustRightInd w:val="0"/>
      </w:pPr>
    </w:p>
    <w:p w14:paraId="7110E53B" w14:textId="6899D58A" w:rsidR="00B60D01" w:rsidRDefault="00B60D01" w:rsidP="00D30A62">
      <w:pPr>
        <w:adjustRightInd w:val="0"/>
      </w:pPr>
      <w:r>
        <w:t>Version 6.2.1:</w:t>
      </w:r>
    </w:p>
    <w:p w14:paraId="70A20EBC" w14:textId="4D2DDE2F" w:rsidR="00B60D01" w:rsidRDefault="00B60D01" w:rsidP="00D173E3">
      <w:pPr>
        <w:pStyle w:val="ListParagraph"/>
        <w:numPr>
          <w:ilvl w:val="0"/>
          <w:numId w:val="97"/>
        </w:numPr>
        <w:adjustRightInd w:val="0"/>
      </w:pPr>
      <w:r>
        <w:t>Updated example models and documentation</w:t>
      </w:r>
    </w:p>
    <w:p w14:paraId="46BB5059" w14:textId="77777777" w:rsidR="00B60D01" w:rsidRDefault="00B60D01" w:rsidP="00D30A62">
      <w:pPr>
        <w:adjustRightInd w:val="0"/>
      </w:pPr>
    </w:p>
    <w:p w14:paraId="6007C7D2" w14:textId="3036F0A9" w:rsidR="00207755" w:rsidRDefault="00207755" w:rsidP="00D30A62">
      <w:pPr>
        <w:adjustRightInd w:val="0"/>
      </w:pPr>
      <w:r>
        <w:t>Version 6.2.0:</w:t>
      </w:r>
    </w:p>
    <w:p w14:paraId="2B918A55" w14:textId="08A56E77" w:rsidR="00207755" w:rsidRDefault="00207755" w:rsidP="00D173E3">
      <w:pPr>
        <w:pStyle w:val="ListParagraph"/>
        <w:numPr>
          <w:ilvl w:val="0"/>
          <w:numId w:val="95"/>
        </w:numPr>
        <w:adjustRightInd w:val="0"/>
      </w:pPr>
      <w:r>
        <w:t>Admin agents can set contact factors for individual places.</w:t>
      </w:r>
    </w:p>
    <w:p w14:paraId="4D8B823A" w14:textId="1ADF2D3B" w:rsidR="00207755" w:rsidRDefault="00207755" w:rsidP="00D173E3">
      <w:pPr>
        <w:pStyle w:val="ListParagraph"/>
        <w:numPr>
          <w:ilvl w:val="0"/>
          <w:numId w:val="95"/>
        </w:numPr>
        <w:adjustRightInd w:val="0"/>
      </w:pPr>
      <w:r>
        <w:t>Admin agents start in the admin_start_state (Excluded by default).</w:t>
      </w:r>
    </w:p>
    <w:p w14:paraId="7ED70027" w14:textId="6D984517" w:rsidR="00207755" w:rsidRDefault="00207755" w:rsidP="00D173E3">
      <w:pPr>
        <w:pStyle w:val="ListParagraph"/>
        <w:numPr>
          <w:ilvl w:val="0"/>
          <w:numId w:val="95"/>
        </w:numPr>
        <w:adjustRightInd w:val="0"/>
      </w:pPr>
      <w:r>
        <w:t>Accep</w:t>
      </w:r>
      <w:r w:rsidR="00B60D01">
        <w:t>t</w:t>
      </w:r>
      <w:r>
        <w:t xml:space="preserve"> lower case keywords.</w:t>
      </w:r>
    </w:p>
    <w:p w14:paraId="059F76F9" w14:textId="370BB8DB" w:rsidR="00B60D01" w:rsidRDefault="00B60D01" w:rsidP="00D173E3">
      <w:pPr>
        <w:pStyle w:val="ListParagraph"/>
        <w:numPr>
          <w:ilvl w:val="0"/>
          <w:numId w:val="95"/>
        </w:numPr>
        <w:adjustRightInd w:val="0"/>
      </w:pPr>
      <w:r>
        <w:rPr>
          <w:b/>
          <w:bCs/>
        </w:rPr>
        <w:t xml:space="preserve">Start </w:t>
      </w:r>
      <w:r w:rsidRPr="00B60D01">
        <w:t>and</w:t>
      </w:r>
      <w:r>
        <w:rPr>
          <w:b/>
          <w:bCs/>
        </w:rPr>
        <w:t xml:space="preserve"> Excluded </w:t>
      </w:r>
      <w:r w:rsidRPr="00B60D01">
        <w:t>included as pseudostates in all conditions.</w:t>
      </w:r>
    </w:p>
    <w:p w14:paraId="5E2FB8E5" w14:textId="77777777" w:rsidR="00207755" w:rsidRDefault="00207755" w:rsidP="00D30A62">
      <w:pPr>
        <w:adjustRightInd w:val="0"/>
      </w:pPr>
    </w:p>
    <w:p w14:paraId="3B59747B" w14:textId="25899E7B" w:rsidR="009F727D" w:rsidRDefault="009F727D" w:rsidP="00D30A62">
      <w:pPr>
        <w:adjustRightInd w:val="0"/>
      </w:pPr>
      <w:r>
        <w:t>Version 6.1.0:</w:t>
      </w:r>
    </w:p>
    <w:p w14:paraId="488FD38D" w14:textId="1182E174" w:rsidR="009F727D" w:rsidRDefault="009F727D" w:rsidP="00D173E3">
      <w:pPr>
        <w:pStyle w:val="ListParagraph"/>
        <w:numPr>
          <w:ilvl w:val="0"/>
          <w:numId w:val="94"/>
        </w:numPr>
        <w:adjustRightInd w:val="0"/>
      </w:pPr>
      <w:r>
        <w:t>Support for code blocks for Conditions, Places, and Networks</w:t>
      </w:r>
    </w:p>
    <w:p w14:paraId="17F53F1F" w14:textId="77777777" w:rsidR="009F727D" w:rsidRDefault="009F727D" w:rsidP="00D30A62">
      <w:pPr>
        <w:adjustRightInd w:val="0"/>
      </w:pPr>
    </w:p>
    <w:p w14:paraId="0C5AD42B" w14:textId="2BD34047" w:rsidR="004D3735" w:rsidRDefault="004D3735" w:rsidP="00D30A62">
      <w:pPr>
        <w:adjustRightInd w:val="0"/>
      </w:pPr>
      <w:r>
        <w:t>Version 6.0:</w:t>
      </w:r>
    </w:p>
    <w:p w14:paraId="34326E75" w14:textId="2762DDD8" w:rsidR="004D3735" w:rsidRDefault="004D3735" w:rsidP="00D173E3">
      <w:pPr>
        <w:pStyle w:val="ListParagraph"/>
        <w:numPr>
          <w:ilvl w:val="0"/>
          <w:numId w:val="93"/>
        </w:numPr>
        <w:adjustRightInd w:val="0"/>
      </w:pPr>
      <w:r>
        <w:t>Support for structured FRED code.</w:t>
      </w:r>
    </w:p>
    <w:p w14:paraId="3B00C3C3" w14:textId="77777777" w:rsidR="004D3735" w:rsidRDefault="004D3735" w:rsidP="004D3735">
      <w:pPr>
        <w:pStyle w:val="ListParagraph"/>
        <w:adjustRightInd w:val="0"/>
      </w:pPr>
    </w:p>
    <w:p w14:paraId="21C8F501" w14:textId="138A1ACA" w:rsidR="007718FC" w:rsidRDefault="007718FC" w:rsidP="00D30A62">
      <w:pPr>
        <w:adjustRightInd w:val="0"/>
      </w:pPr>
      <w:r>
        <w:t>Version 5.18.4:</w:t>
      </w:r>
    </w:p>
    <w:p w14:paraId="05D3FA7D" w14:textId="240A753A" w:rsidR="007718FC" w:rsidRDefault="007718FC" w:rsidP="00D173E3">
      <w:pPr>
        <w:pStyle w:val="ListParagraph"/>
        <w:numPr>
          <w:ilvl w:val="0"/>
          <w:numId w:val="92"/>
        </w:numPr>
        <w:adjustRightInd w:val="0"/>
      </w:pPr>
      <w:r>
        <w:t>It is now a compiler error to omit the wait rule for any state.</w:t>
      </w:r>
    </w:p>
    <w:p w14:paraId="2D7E2657" w14:textId="09D96AB1" w:rsidR="007718FC" w:rsidRDefault="007718FC" w:rsidP="00D173E3">
      <w:pPr>
        <w:pStyle w:val="ListParagraph"/>
        <w:numPr>
          <w:ilvl w:val="0"/>
          <w:numId w:val="92"/>
        </w:numPr>
        <w:adjustRightInd w:val="0"/>
      </w:pPr>
      <w:r>
        <w:t>Compiler warnings are issued for state with no transition rules and no default rule. In this case, a self-transition back to the same state is assumed.</w:t>
      </w:r>
    </w:p>
    <w:p w14:paraId="74DEC4C4" w14:textId="77777777" w:rsidR="007718FC" w:rsidRDefault="007718FC" w:rsidP="007718FC">
      <w:pPr>
        <w:pStyle w:val="ListParagraph"/>
        <w:adjustRightInd w:val="0"/>
      </w:pPr>
    </w:p>
    <w:p w14:paraId="1FF6D01B" w14:textId="356BDB97" w:rsidR="00D30A62" w:rsidRDefault="00D30A62" w:rsidP="00D30A62">
      <w:pPr>
        <w:adjustRightInd w:val="0"/>
      </w:pPr>
      <w:r>
        <w:t>Version 5.18.3:</w:t>
      </w:r>
    </w:p>
    <w:p w14:paraId="0978D1EE" w14:textId="77777777" w:rsidR="0081202E" w:rsidRDefault="0081202E" w:rsidP="00D173E3">
      <w:pPr>
        <w:pStyle w:val="ListParagraph"/>
        <w:numPr>
          <w:ilvl w:val="0"/>
          <w:numId w:val="91"/>
        </w:numPr>
        <w:adjustRightInd w:val="0"/>
      </w:pPr>
      <w:r>
        <w:t>Generalize import_census_tract() to import_admin_code().</w:t>
      </w:r>
    </w:p>
    <w:p w14:paraId="38B44224" w14:textId="77777777" w:rsidR="0081202E" w:rsidRDefault="0081202E" w:rsidP="00D308E0">
      <w:pPr>
        <w:adjustRightInd w:val="0"/>
      </w:pPr>
    </w:p>
    <w:p w14:paraId="779959B2" w14:textId="204F0EB2" w:rsidR="00D30A62" w:rsidRDefault="00D30A62" w:rsidP="00D30A62">
      <w:pPr>
        <w:adjustRightInd w:val="0"/>
      </w:pPr>
      <w:r>
        <w:t>Version 5.18.2:</w:t>
      </w:r>
    </w:p>
    <w:p w14:paraId="13F381C2" w14:textId="0FB30066" w:rsidR="0081202E" w:rsidRDefault="0081202E" w:rsidP="00D173E3">
      <w:pPr>
        <w:pStyle w:val="ListParagraph"/>
        <w:numPr>
          <w:ilvl w:val="0"/>
          <w:numId w:val="91"/>
        </w:numPr>
        <w:adjustRightInd w:val="0"/>
      </w:pPr>
      <w:r>
        <w:t>Updated fred_plot.</w:t>
      </w:r>
    </w:p>
    <w:p w14:paraId="6094BAE5" w14:textId="77777777" w:rsidR="00D30A62" w:rsidRDefault="00D30A62" w:rsidP="00D308E0">
      <w:pPr>
        <w:adjustRightInd w:val="0"/>
      </w:pPr>
    </w:p>
    <w:p w14:paraId="44D2CC64" w14:textId="7013CBF1" w:rsidR="00D30A62" w:rsidRDefault="00D30A62" w:rsidP="00D30A62">
      <w:pPr>
        <w:adjustRightInd w:val="0"/>
      </w:pPr>
      <w:r>
        <w:t>Version 5.18.1:</w:t>
      </w:r>
    </w:p>
    <w:p w14:paraId="4283E06D" w14:textId="14D73D15" w:rsidR="0081202E" w:rsidRDefault="0081202E" w:rsidP="00D173E3">
      <w:pPr>
        <w:pStyle w:val="ListParagraph"/>
        <w:numPr>
          <w:ilvl w:val="0"/>
          <w:numId w:val="91"/>
        </w:numPr>
        <w:adjustRightInd w:val="0"/>
      </w:pPr>
      <w:r>
        <w:t>Bug fixes in fred_get_R0_coefficients</w:t>
      </w:r>
    </w:p>
    <w:p w14:paraId="7434ABBD" w14:textId="77777777" w:rsidR="00D30A62" w:rsidRDefault="00D30A62" w:rsidP="00D308E0">
      <w:pPr>
        <w:adjustRightInd w:val="0"/>
      </w:pPr>
    </w:p>
    <w:p w14:paraId="23AD6653" w14:textId="765A1F24" w:rsidR="00D30A62" w:rsidRDefault="00D30A62" w:rsidP="00D30A62">
      <w:pPr>
        <w:adjustRightInd w:val="0"/>
      </w:pPr>
      <w:r>
        <w:t>Version 5.18.0:</w:t>
      </w:r>
    </w:p>
    <w:p w14:paraId="7A698D87" w14:textId="0A4FE616" w:rsidR="0081202E" w:rsidRDefault="0081202E" w:rsidP="00D173E3">
      <w:pPr>
        <w:pStyle w:val="ListParagraph"/>
        <w:numPr>
          <w:ilvl w:val="0"/>
          <w:numId w:val="91"/>
        </w:numPr>
        <w:adjustRightInd w:val="0"/>
      </w:pPr>
      <w:r>
        <w:t>Updated job control scripts fred_job and added fred_slurm_job</w:t>
      </w:r>
    </w:p>
    <w:p w14:paraId="549D491A" w14:textId="77777777" w:rsidR="00D30A62" w:rsidRDefault="00D30A62" w:rsidP="00D308E0">
      <w:pPr>
        <w:adjustRightInd w:val="0"/>
      </w:pPr>
    </w:p>
    <w:p w14:paraId="38AAC239" w14:textId="4E3B50F3" w:rsidR="00D308E0" w:rsidRDefault="00D308E0" w:rsidP="00D308E0">
      <w:pPr>
        <w:adjustRightInd w:val="0"/>
      </w:pPr>
      <w:r>
        <w:t>Version 5.17.2:</w:t>
      </w:r>
    </w:p>
    <w:p w14:paraId="09E9D1A9" w14:textId="7AA08DDB" w:rsidR="00D308E0" w:rsidRDefault="00D308E0" w:rsidP="00D173E3">
      <w:pPr>
        <w:pStyle w:val="ListParagraph"/>
        <w:numPr>
          <w:ilvl w:val="0"/>
          <w:numId w:val="90"/>
        </w:numPr>
        <w:adjustRightInd w:val="0"/>
      </w:pPr>
      <w:r>
        <w:t xml:space="preserve">Fixed bug in </w:t>
      </w:r>
      <w:hyperlink w:anchor="_Initializing_Variables" w:history="1">
        <w:r w:rsidRPr="00176A12">
          <w:rPr>
            <w:rStyle w:val="Hyperlink"/>
          </w:rPr>
          <w:t xml:space="preserve">initialization of </w:t>
        </w:r>
        <w:r>
          <w:rPr>
            <w:rStyle w:val="Hyperlink"/>
          </w:rPr>
          <w:t>global</w:t>
        </w:r>
        <w:r w:rsidRPr="00176A12">
          <w:rPr>
            <w:rStyle w:val="Hyperlink"/>
          </w:rPr>
          <w:t xml:space="preserve"> variables</w:t>
        </w:r>
      </w:hyperlink>
      <w:r>
        <w:t>.</w:t>
      </w:r>
    </w:p>
    <w:p w14:paraId="76E67F99" w14:textId="77777777" w:rsidR="00D308E0" w:rsidRDefault="00D308E0" w:rsidP="00CE2796">
      <w:pPr>
        <w:adjustRightInd w:val="0"/>
      </w:pPr>
    </w:p>
    <w:p w14:paraId="6E4F741A" w14:textId="6A1D08C6" w:rsidR="0010593B" w:rsidRDefault="0010593B" w:rsidP="00CE2796">
      <w:pPr>
        <w:adjustRightInd w:val="0"/>
      </w:pPr>
      <w:r>
        <w:t>Version 5.17.1:</w:t>
      </w:r>
    </w:p>
    <w:p w14:paraId="3F33C655" w14:textId="4A1D3211" w:rsidR="0010593B" w:rsidRDefault="0010593B" w:rsidP="00D173E3">
      <w:pPr>
        <w:pStyle w:val="ListParagraph"/>
        <w:numPr>
          <w:ilvl w:val="0"/>
          <w:numId w:val="90"/>
        </w:numPr>
        <w:adjustRightInd w:val="0"/>
      </w:pPr>
      <w:r>
        <w:t xml:space="preserve">Fixed bug in </w:t>
      </w:r>
      <w:hyperlink w:anchor="_Initializing_Variables" w:history="1">
        <w:r w:rsidRPr="00176A12">
          <w:rPr>
            <w:rStyle w:val="Hyperlink"/>
          </w:rPr>
          <w:t>initialization of personal variables</w:t>
        </w:r>
      </w:hyperlink>
      <w:r>
        <w:t>.</w:t>
      </w:r>
    </w:p>
    <w:p w14:paraId="5008757C" w14:textId="77777777" w:rsidR="0010593B" w:rsidRDefault="0010593B" w:rsidP="00CE2796">
      <w:pPr>
        <w:adjustRightInd w:val="0"/>
      </w:pPr>
    </w:p>
    <w:p w14:paraId="01520AB2" w14:textId="7925EE4C" w:rsidR="00CE2796" w:rsidRDefault="00CE2796" w:rsidP="00CE2796">
      <w:pPr>
        <w:adjustRightInd w:val="0"/>
      </w:pPr>
      <w:r>
        <w:t>Version 5.17.0:</w:t>
      </w:r>
    </w:p>
    <w:p w14:paraId="174A8C67" w14:textId="003D65C7" w:rsidR="00CE2796" w:rsidRDefault="00CE2796" w:rsidP="00D173E3">
      <w:pPr>
        <w:pStyle w:val="ListParagraph"/>
        <w:numPr>
          <w:ilvl w:val="0"/>
          <w:numId w:val="89"/>
        </w:numPr>
        <w:adjustRightInd w:val="0"/>
      </w:pPr>
      <w:r>
        <w:t>Fix</w:t>
      </w:r>
      <w:r w:rsidR="0010593B">
        <w:t>ed</w:t>
      </w:r>
      <w:r>
        <w:t xml:space="preserve"> bug in </w:t>
      </w:r>
      <w:hyperlink w:anchor="_Wait_Rules" w:history="1">
        <w:r w:rsidRPr="00091667">
          <w:rPr>
            <w:rStyle w:val="Hyperlink"/>
          </w:rPr>
          <w:t>wait(until_DATE).</w:t>
        </w:r>
      </w:hyperlink>
    </w:p>
    <w:p w14:paraId="2F40F6FF" w14:textId="75B5B345" w:rsidR="00CE2796" w:rsidRDefault="00CE2796" w:rsidP="00D173E3">
      <w:pPr>
        <w:pStyle w:val="ListParagraph"/>
        <w:numPr>
          <w:ilvl w:val="0"/>
          <w:numId w:val="89"/>
        </w:numPr>
        <w:adjustRightInd w:val="0"/>
      </w:pPr>
      <w:r>
        <w:t xml:space="preserve">Added </w:t>
      </w:r>
      <w:hyperlink w:anchor="_Expressions" w:history="1">
        <w:r w:rsidRPr="00747507">
          <w:rPr>
            <w:rStyle w:val="Hyperlink"/>
          </w:rPr>
          <w:t xml:space="preserve">mod operator </w:t>
        </w:r>
        <w:r w:rsidR="00747507" w:rsidRPr="00747507">
          <w:rPr>
            <w:rStyle w:val="Hyperlink"/>
          </w:rPr>
          <w:t>(%)</w:t>
        </w:r>
      </w:hyperlink>
      <w:r w:rsidR="00747507">
        <w:t xml:space="preserve"> </w:t>
      </w:r>
      <w:r>
        <w:t>to expressions.</w:t>
      </w:r>
    </w:p>
    <w:p w14:paraId="686E3560" w14:textId="3B5949F3" w:rsidR="00CE2796" w:rsidRDefault="00CE2796" w:rsidP="00D173E3">
      <w:pPr>
        <w:pStyle w:val="ListParagraph"/>
        <w:numPr>
          <w:ilvl w:val="0"/>
          <w:numId w:val="89"/>
        </w:numPr>
        <w:adjustRightInd w:val="0"/>
      </w:pPr>
      <w:r>
        <w:t xml:space="preserve">Added </w:t>
      </w:r>
      <w:hyperlink w:anchor="_Factors_based_on_2" w:history="1">
        <w:r w:rsidRPr="00747507">
          <w:rPr>
            <w:rStyle w:val="Hyperlink"/>
          </w:rPr>
          <w:t>sim_run factor</w:t>
        </w:r>
      </w:hyperlink>
      <w:r>
        <w:t>.</w:t>
      </w:r>
    </w:p>
    <w:p w14:paraId="38627B6C" w14:textId="52953667" w:rsidR="00CE2796" w:rsidRDefault="00A05D71" w:rsidP="00D173E3">
      <w:pPr>
        <w:pStyle w:val="ListParagraph"/>
        <w:numPr>
          <w:ilvl w:val="0"/>
          <w:numId w:val="89"/>
        </w:numPr>
        <w:adjustRightInd w:val="0"/>
      </w:pPr>
      <w:r>
        <w:t>All v</w:t>
      </w:r>
      <w:r w:rsidR="00CE2796">
        <w:t xml:space="preserve">ariables can </w:t>
      </w:r>
      <w:r>
        <w:t xml:space="preserve">now </w:t>
      </w:r>
      <w:r w:rsidR="00CE2796">
        <w:t xml:space="preserve">be </w:t>
      </w:r>
      <w:hyperlink w:anchor="_Initializing_Variables" w:history="1">
        <w:r w:rsidR="00CE2796" w:rsidRPr="00A05D71">
          <w:rPr>
            <w:rStyle w:val="Hyperlink"/>
          </w:rPr>
          <w:t xml:space="preserve">initialized via </w:t>
        </w:r>
        <w:r>
          <w:rPr>
            <w:rStyle w:val="Hyperlink"/>
          </w:rPr>
          <w:t xml:space="preserve">full </w:t>
        </w:r>
        <w:r w:rsidR="00CE2796" w:rsidRPr="00A05D71">
          <w:rPr>
            <w:rStyle w:val="Hyperlink"/>
          </w:rPr>
          <w:t>expressions</w:t>
        </w:r>
      </w:hyperlink>
      <w:r>
        <w:t>, rather than with constants only.</w:t>
      </w:r>
    </w:p>
    <w:p w14:paraId="22DBD052" w14:textId="77777777" w:rsidR="00CE2796" w:rsidRDefault="00CE2796" w:rsidP="0030778F">
      <w:pPr>
        <w:adjustRightInd w:val="0"/>
      </w:pPr>
    </w:p>
    <w:p w14:paraId="230CC49D" w14:textId="041132F0" w:rsidR="0030778F" w:rsidRDefault="0030778F" w:rsidP="0030778F">
      <w:pPr>
        <w:adjustRightInd w:val="0"/>
      </w:pPr>
      <w:r>
        <w:t>Version 5.16.0:</w:t>
      </w:r>
    </w:p>
    <w:p w14:paraId="7A61E9AA" w14:textId="6D88DF4B" w:rsidR="0030778F" w:rsidRDefault="0030778F" w:rsidP="00D173E3">
      <w:pPr>
        <w:pStyle w:val="ListParagraph"/>
        <w:numPr>
          <w:ilvl w:val="0"/>
          <w:numId w:val="88"/>
        </w:numPr>
        <w:adjustRightInd w:val="0"/>
      </w:pPr>
      <w:r>
        <w:t xml:space="preserve">Produce output files of </w:t>
      </w:r>
      <w:hyperlink w:anchor="_Time_Series_Output" w:history="1">
        <w:r w:rsidR="00EC2EAE" w:rsidRPr="00EC2EAE">
          <w:rPr>
            <w:rStyle w:val="Hyperlink"/>
          </w:rPr>
          <w:t>time-series</w:t>
        </w:r>
        <w:r w:rsidRPr="00EC2EAE">
          <w:rPr>
            <w:rStyle w:val="Hyperlink"/>
          </w:rPr>
          <w:t xml:space="preserve"> values of global variables</w:t>
        </w:r>
      </w:hyperlink>
      <w:r>
        <w:t xml:space="preserve"> for plotting with fred_plot.</w:t>
      </w:r>
    </w:p>
    <w:p w14:paraId="3BDF6DFD" w14:textId="41386415" w:rsidR="0030778F" w:rsidRDefault="0030778F" w:rsidP="00D173E3">
      <w:pPr>
        <w:pStyle w:val="ListParagraph"/>
        <w:numPr>
          <w:ilvl w:val="0"/>
          <w:numId w:val="88"/>
        </w:numPr>
        <w:adjustRightInd w:val="0"/>
      </w:pPr>
      <w:r>
        <w:t>New</w:t>
      </w:r>
      <w:hyperlink w:anchor="_Factors_based_on_2" w:history="1">
        <w:r w:rsidRPr="0096293E">
          <w:rPr>
            <w:rStyle w:val="Hyperlink"/>
          </w:rPr>
          <w:t xml:space="preserve"> </w:t>
        </w:r>
        <w:r w:rsidR="0096293E">
          <w:rPr>
            <w:rStyle w:val="Hyperlink"/>
          </w:rPr>
          <w:t xml:space="preserve">date-related </w:t>
        </w:r>
        <w:r w:rsidRPr="0096293E">
          <w:rPr>
            <w:rStyle w:val="Hyperlink"/>
          </w:rPr>
          <w:t>factors</w:t>
        </w:r>
      </w:hyperlink>
      <w:r>
        <w:t>:</w:t>
      </w:r>
    </w:p>
    <w:p w14:paraId="14B2CB0C" w14:textId="77777777" w:rsidR="0030778F" w:rsidRDefault="0030778F" w:rsidP="00D173E3">
      <w:pPr>
        <w:pStyle w:val="ListParagraph"/>
        <w:numPr>
          <w:ilvl w:val="1"/>
          <w:numId w:val="88"/>
        </w:numPr>
        <w:adjustRightInd w:val="0"/>
      </w:pPr>
      <w:r>
        <w:t>epi_week</w:t>
      </w:r>
    </w:p>
    <w:p w14:paraId="22D70688" w14:textId="77777777" w:rsidR="0030778F" w:rsidRDefault="0030778F" w:rsidP="00D173E3">
      <w:pPr>
        <w:pStyle w:val="ListParagraph"/>
        <w:numPr>
          <w:ilvl w:val="1"/>
          <w:numId w:val="88"/>
        </w:numPr>
        <w:adjustRightInd w:val="0"/>
      </w:pPr>
      <w:r>
        <w:t>epi_year</w:t>
      </w:r>
    </w:p>
    <w:p w14:paraId="75182CBC" w14:textId="3E24BF98" w:rsidR="0030778F" w:rsidRDefault="0030778F" w:rsidP="00D173E3">
      <w:pPr>
        <w:pStyle w:val="ListParagraph"/>
        <w:numPr>
          <w:ilvl w:val="1"/>
          <w:numId w:val="88"/>
        </w:numPr>
        <w:adjustRightInd w:val="0"/>
      </w:pPr>
      <w:r>
        <w:t>sim_week</w:t>
      </w:r>
    </w:p>
    <w:p w14:paraId="7E2244E5" w14:textId="4FD360EE" w:rsidR="0030778F" w:rsidRDefault="0030778F" w:rsidP="00D173E3">
      <w:pPr>
        <w:pStyle w:val="ListParagraph"/>
        <w:numPr>
          <w:ilvl w:val="1"/>
          <w:numId w:val="88"/>
        </w:numPr>
        <w:adjustRightInd w:val="0"/>
      </w:pPr>
      <w:r>
        <w:t>sim_month</w:t>
      </w:r>
    </w:p>
    <w:p w14:paraId="7B3A7B00" w14:textId="35328DBF" w:rsidR="0030778F" w:rsidRDefault="0030778F" w:rsidP="00D173E3">
      <w:pPr>
        <w:pStyle w:val="ListParagraph"/>
        <w:numPr>
          <w:ilvl w:val="1"/>
          <w:numId w:val="88"/>
        </w:numPr>
        <w:adjustRightInd w:val="0"/>
      </w:pPr>
      <w:r>
        <w:t>sim_year</w:t>
      </w:r>
    </w:p>
    <w:p w14:paraId="4BA9237F" w14:textId="77777777" w:rsidR="0030778F" w:rsidRDefault="0030778F" w:rsidP="004C11DD">
      <w:pPr>
        <w:adjustRightInd w:val="0"/>
      </w:pPr>
    </w:p>
    <w:p w14:paraId="64BA3EB6" w14:textId="058B4A2C" w:rsidR="005427E3" w:rsidRDefault="005427E3" w:rsidP="004C11DD">
      <w:pPr>
        <w:adjustRightInd w:val="0"/>
      </w:pPr>
      <w:r>
        <w:t>Version 5.15.2:</w:t>
      </w:r>
    </w:p>
    <w:p w14:paraId="7762CB49" w14:textId="63B5D27F" w:rsidR="005427E3" w:rsidRDefault="005427E3" w:rsidP="00D173E3">
      <w:pPr>
        <w:pStyle w:val="ListParagraph"/>
        <w:numPr>
          <w:ilvl w:val="0"/>
          <w:numId w:val="88"/>
        </w:numPr>
        <w:adjustRightInd w:val="0"/>
      </w:pPr>
      <w:r>
        <w:t>Updated documentation.</w:t>
      </w:r>
    </w:p>
    <w:p w14:paraId="51593710" w14:textId="77777777" w:rsidR="005427E3" w:rsidRDefault="005427E3" w:rsidP="005427E3">
      <w:pPr>
        <w:adjustRightInd w:val="0"/>
      </w:pPr>
    </w:p>
    <w:p w14:paraId="55011E8D" w14:textId="5804C0EE" w:rsidR="00B76CEF" w:rsidRDefault="00B76CEF" w:rsidP="004C11DD">
      <w:pPr>
        <w:adjustRightInd w:val="0"/>
      </w:pPr>
      <w:r>
        <w:t>Version 5.15.1:</w:t>
      </w:r>
    </w:p>
    <w:p w14:paraId="551D6804" w14:textId="0AEDFF51" w:rsidR="00B76CEF" w:rsidRDefault="00B76CEF" w:rsidP="00D173E3">
      <w:pPr>
        <w:pStyle w:val="ListParagraph"/>
        <w:numPr>
          <w:ilvl w:val="0"/>
          <w:numId w:val="85"/>
        </w:numPr>
        <w:adjustRightInd w:val="0"/>
      </w:pPr>
      <w:r>
        <w:t>Fixed bug storing admin</w:t>
      </w:r>
      <w:r w:rsidR="00DB194E">
        <w:t xml:space="preserve"> id's</w:t>
      </w:r>
      <w:r>
        <w:t xml:space="preserve"> on the global place list.</w:t>
      </w:r>
    </w:p>
    <w:p w14:paraId="7636E2E5" w14:textId="77777777" w:rsidR="00B76CEF" w:rsidRDefault="00B76CEF" w:rsidP="004C11DD">
      <w:pPr>
        <w:adjustRightInd w:val="0"/>
      </w:pPr>
    </w:p>
    <w:p w14:paraId="35F9397A" w14:textId="26FDEB41" w:rsidR="00032EC3" w:rsidRDefault="00032EC3" w:rsidP="004C11DD">
      <w:pPr>
        <w:adjustRightInd w:val="0"/>
      </w:pPr>
      <w:r>
        <w:t>Version 5.15.0:</w:t>
      </w:r>
    </w:p>
    <w:p w14:paraId="7C78C2D2" w14:textId="6AF6A1E3" w:rsidR="00032EC3" w:rsidRDefault="00032EC3" w:rsidP="00D173E3">
      <w:pPr>
        <w:pStyle w:val="ListParagraph"/>
        <w:numPr>
          <w:ilvl w:val="0"/>
          <w:numId w:val="82"/>
        </w:numPr>
        <w:adjustRightInd w:val="0"/>
      </w:pPr>
      <w:r>
        <w:t xml:space="preserve">Added </w:t>
      </w:r>
      <w:hyperlink w:anchor="_Defining_Places_in" w:history="1">
        <w:r w:rsidR="00E4519D" w:rsidRPr="00E4519D">
          <w:rPr>
            <w:rStyle w:val="Hyperlink"/>
          </w:rPr>
          <w:t>user</w:t>
        </w:r>
        <w:r w:rsidRPr="00E4519D">
          <w:rPr>
            <w:rStyle w:val="Hyperlink"/>
          </w:rPr>
          <w:t>-defined place locations</w:t>
        </w:r>
        <w:r w:rsidR="00E4519D" w:rsidRPr="00E4519D">
          <w:rPr>
            <w:rStyle w:val="Hyperlink"/>
          </w:rPr>
          <w:t xml:space="preserve"> in the FRED program</w:t>
        </w:r>
      </w:hyperlink>
      <w:r w:rsidR="00E4519D">
        <w:t>.</w:t>
      </w:r>
    </w:p>
    <w:p w14:paraId="669B116D" w14:textId="116A9C02" w:rsidR="000C2B2F" w:rsidRDefault="000C2B2F" w:rsidP="00D173E3">
      <w:pPr>
        <w:pStyle w:val="ListParagraph"/>
        <w:numPr>
          <w:ilvl w:val="0"/>
          <w:numId w:val="82"/>
        </w:numPr>
        <w:adjustRightInd w:val="0"/>
      </w:pPr>
      <w:r>
        <w:t xml:space="preserve">Adopted uniform </w:t>
      </w:r>
      <w:hyperlink w:anchor="_Defining_Places_in" w:history="1">
        <w:r w:rsidRPr="000C2B2F">
          <w:rPr>
            <w:rStyle w:val="Hyperlink"/>
          </w:rPr>
          <w:t>place id coding scheme</w:t>
        </w:r>
      </w:hyperlink>
      <w:r>
        <w:t>.</w:t>
      </w:r>
    </w:p>
    <w:p w14:paraId="1BCD1B26" w14:textId="7C1308F1" w:rsidR="00032EC3" w:rsidRDefault="00032EC3" w:rsidP="00D173E3">
      <w:pPr>
        <w:pStyle w:val="ListParagraph"/>
        <w:numPr>
          <w:ilvl w:val="0"/>
          <w:numId w:val="82"/>
        </w:numPr>
        <w:adjustRightInd w:val="0"/>
      </w:pPr>
      <w:r>
        <w:t>Added automat</w:t>
      </w:r>
      <w:r w:rsidR="00DB194E">
        <w:t>ically generated</w:t>
      </w:r>
      <w:r>
        <w:t xml:space="preserve"> </w:t>
      </w:r>
      <w:hyperlink w:anchor="_Administrators" w:history="1">
        <w:r w:rsidRPr="00DB194E">
          <w:rPr>
            <w:rStyle w:val="Hyperlink"/>
          </w:rPr>
          <w:t>globa</w:t>
        </w:r>
        <w:r w:rsidR="00DB194E">
          <w:rPr>
            <w:rStyle w:val="Hyperlink"/>
          </w:rPr>
          <w:t>l</w:t>
        </w:r>
        <w:r w:rsidRPr="00DB194E">
          <w:rPr>
            <w:rStyle w:val="Hyperlink"/>
          </w:rPr>
          <w:t xml:space="preserve"> lists</w:t>
        </w:r>
        <w:r w:rsidR="00DB194E" w:rsidRPr="00DB194E">
          <w:rPr>
            <w:rStyle w:val="Hyperlink"/>
          </w:rPr>
          <w:t xml:space="preserve"> of administrators</w:t>
        </w:r>
      </w:hyperlink>
      <w:r w:rsidR="00DB194E">
        <w:t>.</w:t>
      </w:r>
    </w:p>
    <w:p w14:paraId="32A62E98" w14:textId="77777777" w:rsidR="00032EC3" w:rsidRDefault="00032EC3" w:rsidP="004C11DD">
      <w:pPr>
        <w:adjustRightInd w:val="0"/>
      </w:pPr>
    </w:p>
    <w:p w14:paraId="66B2C61D" w14:textId="5435CA9D" w:rsidR="00032EC3" w:rsidRDefault="00032EC3" w:rsidP="004C11DD">
      <w:pPr>
        <w:adjustRightInd w:val="0"/>
      </w:pPr>
      <w:r>
        <w:t>Version 5.14.1-2:</w:t>
      </w:r>
    </w:p>
    <w:p w14:paraId="2EAABBAF" w14:textId="730DAB3C" w:rsidR="00032EC3" w:rsidRDefault="00032EC3" w:rsidP="00D173E3">
      <w:pPr>
        <w:pStyle w:val="ListParagraph"/>
        <w:numPr>
          <w:ilvl w:val="0"/>
          <w:numId w:val="83"/>
        </w:numPr>
        <w:adjustRightInd w:val="0"/>
      </w:pPr>
      <w:r>
        <w:t>Fixed bugs in reading user-defined place files.</w:t>
      </w:r>
    </w:p>
    <w:p w14:paraId="788EA3A7" w14:textId="77777777" w:rsidR="00032EC3" w:rsidRDefault="00032EC3" w:rsidP="004C11DD">
      <w:pPr>
        <w:adjustRightInd w:val="0"/>
      </w:pPr>
    </w:p>
    <w:p w14:paraId="2903C15F" w14:textId="676DC0E9" w:rsidR="00CA6C2C" w:rsidRDefault="00CA6C2C" w:rsidP="004C11DD">
      <w:pPr>
        <w:adjustRightInd w:val="0"/>
      </w:pPr>
      <w:r>
        <w:t>Version 5.14.0:</w:t>
      </w:r>
    </w:p>
    <w:p w14:paraId="70D5DEAD" w14:textId="5A31E500" w:rsidR="00CA6C2C" w:rsidRDefault="00CA6C2C" w:rsidP="00D173E3">
      <w:pPr>
        <w:pStyle w:val="ListParagraph"/>
        <w:numPr>
          <w:ilvl w:val="0"/>
          <w:numId w:val="81"/>
        </w:numPr>
        <w:adjustRightInd w:val="0"/>
      </w:pPr>
      <w:r>
        <w:t xml:space="preserve">Added min_weight </w:t>
      </w:r>
      <w:hyperlink w:anchor="_Factors_based_on" w:history="1">
        <w:r w:rsidRPr="00CA6C2C">
          <w:rPr>
            <w:rStyle w:val="Hyperlink"/>
          </w:rPr>
          <w:t>factors for selecting edges</w:t>
        </w:r>
      </w:hyperlink>
      <w:r>
        <w:t xml:space="preserve"> in a network.</w:t>
      </w:r>
    </w:p>
    <w:p w14:paraId="472B1627" w14:textId="0DCFB1F5" w:rsidR="001A7470" w:rsidRDefault="001A7470" w:rsidP="00D173E3">
      <w:pPr>
        <w:pStyle w:val="ListParagraph"/>
        <w:numPr>
          <w:ilvl w:val="0"/>
          <w:numId w:val="81"/>
        </w:numPr>
        <w:adjustRightInd w:val="0"/>
      </w:pPr>
      <w:r>
        <w:t xml:space="preserve">Added an </w:t>
      </w:r>
      <w:hyperlink w:anchor="_Actions_Affecting_an" w:history="1">
        <w:r w:rsidRPr="00414AB2">
          <w:rPr>
            <w:rStyle w:val="Hyperlink"/>
          </w:rPr>
          <w:t>action</w:t>
        </w:r>
      </w:hyperlink>
      <w:r>
        <w:t xml:space="preserve"> of the form </w:t>
      </w:r>
      <w:r w:rsidRPr="00CF3317">
        <w:rPr>
          <w:rFonts w:eastAsiaTheme="minorHAnsi"/>
          <w:b/>
          <w:bCs/>
          <w:color w:val="000000"/>
        </w:rPr>
        <w:t>join(</w:t>
      </w:r>
      <w:r>
        <w:rPr>
          <w:rFonts w:eastAsiaTheme="minorHAnsi"/>
          <w:b/>
          <w:bCs/>
          <w:i/>
          <w:color w:val="000000"/>
        </w:rPr>
        <w:t>Place</w:t>
      </w:r>
      <w:r w:rsidRPr="00CF3317">
        <w:rPr>
          <w:rFonts w:eastAsiaTheme="minorHAnsi"/>
          <w:b/>
          <w:bCs/>
          <w:i/>
          <w:color w:val="000000"/>
        </w:rPr>
        <w:t>Type</w:t>
      </w:r>
      <w:r>
        <w:rPr>
          <w:rFonts w:eastAsiaTheme="minorHAnsi"/>
          <w:b/>
          <w:bCs/>
          <w:iCs/>
          <w:color w:val="000000"/>
        </w:rPr>
        <w:t xml:space="preserve">, Expression) </w:t>
      </w:r>
      <w:r>
        <w:t>t</w:t>
      </w:r>
      <w:r w:rsidR="00414AB2">
        <w:t>hat causes the agent to</w:t>
      </w:r>
      <w:r>
        <w:t xml:space="preserve"> join a specific place named by the Expression.</w:t>
      </w:r>
    </w:p>
    <w:p w14:paraId="2AB350C9" w14:textId="2640B7B1" w:rsidR="00AC149E" w:rsidRDefault="00AC149E" w:rsidP="00D173E3">
      <w:pPr>
        <w:pStyle w:val="ListParagraph"/>
        <w:numPr>
          <w:ilvl w:val="0"/>
          <w:numId w:val="81"/>
        </w:numPr>
        <w:adjustRightInd w:val="0"/>
      </w:pPr>
      <w:r>
        <w:t>Fixed bugs having to do with initialization of adminstrative agents.</w:t>
      </w:r>
    </w:p>
    <w:p w14:paraId="5C99FDD5" w14:textId="77777777" w:rsidR="00CA6C2C" w:rsidRDefault="00CA6C2C" w:rsidP="004C11DD">
      <w:pPr>
        <w:adjustRightInd w:val="0"/>
      </w:pPr>
    </w:p>
    <w:p w14:paraId="751B5039" w14:textId="34E1CA4A" w:rsidR="00316F73" w:rsidRDefault="00316F73" w:rsidP="00316F73">
      <w:pPr>
        <w:adjustRightInd w:val="0"/>
      </w:pPr>
      <w:r>
        <w:t>Version 5.13.2:</w:t>
      </w:r>
    </w:p>
    <w:p w14:paraId="33E17ED0" w14:textId="7E5B1E7C" w:rsidR="00316F73" w:rsidRDefault="00316F73" w:rsidP="00D173E3">
      <w:pPr>
        <w:pStyle w:val="ListParagraph"/>
        <w:numPr>
          <w:ilvl w:val="0"/>
          <w:numId w:val="78"/>
        </w:numPr>
        <w:adjustRightInd w:val="0"/>
      </w:pPr>
      <w:r>
        <w:t>Fixed bugs in the unique identifier sp_id for generated places.</w:t>
      </w:r>
    </w:p>
    <w:p w14:paraId="390715D1" w14:textId="77777777" w:rsidR="00316F73" w:rsidRDefault="00316F73" w:rsidP="004C11DD">
      <w:pPr>
        <w:adjustRightInd w:val="0"/>
      </w:pPr>
    </w:p>
    <w:p w14:paraId="0E0338B9" w14:textId="6CCABED0" w:rsidR="00F558C7" w:rsidRDefault="00F558C7" w:rsidP="004C11DD">
      <w:pPr>
        <w:adjustRightInd w:val="0"/>
      </w:pPr>
      <w:r>
        <w:t>Version 5.13.1:</w:t>
      </w:r>
    </w:p>
    <w:p w14:paraId="23DF66AD" w14:textId="62C99B7A" w:rsidR="00F558C7" w:rsidRDefault="00F558C7" w:rsidP="00D173E3">
      <w:pPr>
        <w:pStyle w:val="ListParagraph"/>
        <w:numPr>
          <w:ilvl w:val="0"/>
          <w:numId w:val="78"/>
        </w:numPr>
        <w:adjustRightInd w:val="0"/>
      </w:pPr>
      <w:r>
        <w:t>Removed deprecated support for import files.</w:t>
      </w:r>
    </w:p>
    <w:p w14:paraId="69E9518B" w14:textId="77777777" w:rsidR="00F558C7" w:rsidRDefault="00F558C7" w:rsidP="004C11DD">
      <w:pPr>
        <w:adjustRightInd w:val="0"/>
      </w:pPr>
    </w:p>
    <w:p w14:paraId="396700B4" w14:textId="4C72C480" w:rsidR="0037037B" w:rsidRDefault="0037037B" w:rsidP="004C11DD">
      <w:pPr>
        <w:adjustRightInd w:val="0"/>
      </w:pPr>
      <w:r>
        <w:t>Version 5.13.0:</w:t>
      </w:r>
    </w:p>
    <w:p w14:paraId="7E487568" w14:textId="45398FAE" w:rsidR="0037037B" w:rsidRDefault="0037037B" w:rsidP="00D173E3">
      <w:pPr>
        <w:pStyle w:val="ListParagraph"/>
        <w:numPr>
          <w:ilvl w:val="0"/>
          <w:numId w:val="76"/>
        </w:numPr>
        <w:adjustRightInd w:val="0"/>
      </w:pPr>
      <w:r>
        <w:t xml:space="preserve">Added deterministic_contacts option to </w:t>
      </w:r>
      <w:hyperlink w:anchor="_Transmission_in_Networks" w:history="1">
        <w:r w:rsidRPr="0037037B">
          <w:rPr>
            <w:rStyle w:val="Hyperlink"/>
          </w:rPr>
          <w:t>Network transmission</w:t>
        </w:r>
      </w:hyperlink>
      <w:r>
        <w:t>.</w:t>
      </w:r>
    </w:p>
    <w:p w14:paraId="4C49E54B" w14:textId="6622F0DE" w:rsidR="0037037B" w:rsidRDefault="0037037B" w:rsidP="00D173E3">
      <w:pPr>
        <w:pStyle w:val="ListParagraph"/>
        <w:numPr>
          <w:ilvl w:val="0"/>
          <w:numId w:val="76"/>
        </w:numPr>
        <w:adjustRightInd w:val="0"/>
      </w:pPr>
      <w:r>
        <w:t xml:space="preserve">Added health_records_run property to limit the production of </w:t>
      </w:r>
      <w:hyperlink w:anchor="_Health_Records_File" w:history="1">
        <w:r w:rsidRPr="00FD3CB0">
          <w:rPr>
            <w:rStyle w:val="Hyperlink"/>
          </w:rPr>
          <w:t>health records files</w:t>
        </w:r>
      </w:hyperlink>
      <w:r>
        <w:t xml:space="preserve"> to a single run by default.</w:t>
      </w:r>
    </w:p>
    <w:p w14:paraId="1F799B71" w14:textId="77777777" w:rsidR="0037037B" w:rsidRDefault="0037037B" w:rsidP="004C11DD">
      <w:pPr>
        <w:adjustRightInd w:val="0"/>
      </w:pPr>
    </w:p>
    <w:p w14:paraId="686CBDFA" w14:textId="3F92D028" w:rsidR="00510D65" w:rsidRDefault="00510D65" w:rsidP="004C11DD">
      <w:pPr>
        <w:adjustRightInd w:val="0"/>
      </w:pPr>
      <w:r>
        <w:lastRenderedPageBreak/>
        <w:t>Version 5.12.1:</w:t>
      </w:r>
    </w:p>
    <w:p w14:paraId="3D3C2E4C" w14:textId="4E90F8A9" w:rsidR="00510D65" w:rsidRDefault="00510D65" w:rsidP="00D173E3">
      <w:pPr>
        <w:pStyle w:val="ListParagraph"/>
        <w:numPr>
          <w:ilvl w:val="0"/>
          <w:numId w:val="73"/>
        </w:numPr>
        <w:adjustRightInd w:val="0"/>
      </w:pPr>
      <w:r>
        <w:t xml:space="preserve">Efficiency improvements in </w:t>
      </w:r>
      <w:r w:rsidR="005F0C7F">
        <w:t>proximity transmission.</w:t>
      </w:r>
    </w:p>
    <w:p w14:paraId="6169A65A" w14:textId="77777777" w:rsidR="00510D65" w:rsidRDefault="00510D65" w:rsidP="004C11DD">
      <w:pPr>
        <w:adjustRightInd w:val="0"/>
      </w:pPr>
    </w:p>
    <w:p w14:paraId="4B6E5B45" w14:textId="48C8FB9E" w:rsidR="00C13138" w:rsidRDefault="00C13138" w:rsidP="004C11DD">
      <w:pPr>
        <w:adjustRightInd w:val="0"/>
      </w:pPr>
      <w:r>
        <w:t>Version 5.12.0:</w:t>
      </w:r>
    </w:p>
    <w:p w14:paraId="7CF2090B" w14:textId="4B723BB2" w:rsidR="00C13138" w:rsidRPr="00C13138" w:rsidRDefault="00C13138" w:rsidP="00D173E3">
      <w:pPr>
        <w:pStyle w:val="ListParagraph"/>
        <w:numPr>
          <w:ilvl w:val="0"/>
          <w:numId w:val="71"/>
        </w:numPr>
        <w:adjustRightInd w:val="0"/>
      </w:pPr>
      <w:r>
        <w:t xml:space="preserve">Added </w:t>
      </w:r>
      <w:hyperlink w:anchor="_Import_Actions" w:history="1">
        <w:r w:rsidRPr="00C13138">
          <w:rPr>
            <w:rStyle w:val="Hyperlink"/>
            <w:b/>
          </w:rPr>
          <w:t>import_list()</w:t>
        </w:r>
      </w:hyperlink>
      <w:r>
        <w:t xml:space="preserve"> action. This exposes a list of agents to a </w:t>
      </w:r>
      <w:r w:rsidR="00160207">
        <w:t>Condition</w:t>
      </w:r>
      <w:r>
        <w:t>. It may be useful to expose the exact same agents at the start of multiple simulation runs.</w:t>
      </w:r>
    </w:p>
    <w:p w14:paraId="1C6E4413" w14:textId="77777777" w:rsidR="00C13138" w:rsidRDefault="00C13138" w:rsidP="004C11DD">
      <w:pPr>
        <w:adjustRightInd w:val="0"/>
      </w:pPr>
    </w:p>
    <w:p w14:paraId="0BED60E1" w14:textId="6C51E294" w:rsidR="00232FFA" w:rsidRDefault="00232FFA" w:rsidP="004C11DD">
      <w:pPr>
        <w:adjustRightInd w:val="0"/>
      </w:pPr>
      <w:r>
        <w:t>Version 5.11.1:</w:t>
      </w:r>
    </w:p>
    <w:p w14:paraId="0C8AA6D9" w14:textId="2DF6AB35" w:rsidR="00232FFA" w:rsidRDefault="00232FFA" w:rsidP="00D173E3">
      <w:pPr>
        <w:pStyle w:val="ListParagraph"/>
        <w:numPr>
          <w:ilvl w:val="0"/>
          <w:numId w:val="70"/>
        </w:numPr>
        <w:adjustRightInd w:val="0"/>
      </w:pPr>
      <w:r>
        <w:t>Fixed bug in group id</w:t>
      </w:r>
      <w:hyperlink w:anchor="_Factors_based_on_1" w:history="1">
        <w:r w:rsidRPr="00232FFA">
          <w:rPr>
            <w:rStyle w:val="Hyperlink"/>
          </w:rPr>
          <w:t xml:space="preserve"> factors</w:t>
        </w:r>
      </w:hyperlink>
      <w:r>
        <w:t>. The group id is now the sp_id for the group as it appears in the synthetic population file. This is a unique identifier across all counties in the US synthetic population.</w:t>
      </w:r>
    </w:p>
    <w:p w14:paraId="1D957D53" w14:textId="77777777" w:rsidR="00232FFA" w:rsidRDefault="00232FFA" w:rsidP="004C11DD">
      <w:pPr>
        <w:adjustRightInd w:val="0"/>
      </w:pPr>
    </w:p>
    <w:p w14:paraId="68465516" w14:textId="2CAA5542" w:rsidR="00385432" w:rsidRDefault="00385432" w:rsidP="004C11DD">
      <w:pPr>
        <w:adjustRightInd w:val="0"/>
      </w:pPr>
      <w:r>
        <w:t>Version 5.11.0:</w:t>
      </w:r>
    </w:p>
    <w:p w14:paraId="1011220F" w14:textId="6EBE9A9A" w:rsidR="00385432" w:rsidRDefault="00B72E00" w:rsidP="00D173E3">
      <w:pPr>
        <w:pStyle w:val="ListParagraph"/>
        <w:numPr>
          <w:ilvl w:val="0"/>
          <w:numId w:val="63"/>
        </w:numPr>
        <w:adjustRightInd w:val="0"/>
      </w:pPr>
      <w:r>
        <w:t>Meta-</w:t>
      </w:r>
      <w:r w:rsidR="00385432">
        <w:t>agent</w:t>
      </w:r>
      <w:r>
        <w:t>s</w:t>
      </w:r>
      <w:r w:rsidR="00385432">
        <w:t xml:space="preserve"> can modify transmissibility of </w:t>
      </w:r>
      <w:r w:rsidR="00160207">
        <w:t>Condition</w:t>
      </w:r>
      <w:r w:rsidR="00385432">
        <w:t>s</w:t>
      </w:r>
      <w:r>
        <w:t xml:space="preserve"> using</w:t>
      </w:r>
      <w:hyperlink w:anchor="_Import_Actions" w:history="1">
        <w:r w:rsidRPr="00375E50">
          <w:rPr>
            <w:rStyle w:val="Hyperlink"/>
          </w:rPr>
          <w:t xml:space="preserve"> </w:t>
        </w:r>
        <w:r w:rsidRPr="00375E50">
          <w:rPr>
            <w:rStyle w:val="Hyperlink"/>
            <w:b/>
            <w:bCs/>
          </w:rPr>
          <w:t>set_trans()</w:t>
        </w:r>
      </w:hyperlink>
    </w:p>
    <w:p w14:paraId="052328FE" w14:textId="5F2EE336" w:rsidR="00385432" w:rsidRDefault="00385432" w:rsidP="00D173E3">
      <w:pPr>
        <w:pStyle w:val="ListParagraph"/>
        <w:numPr>
          <w:ilvl w:val="0"/>
          <w:numId w:val="63"/>
        </w:numPr>
        <w:adjustRightInd w:val="0"/>
      </w:pPr>
      <w:r>
        <w:t xml:space="preserve">Added </w:t>
      </w:r>
      <w:hyperlink w:anchor="_Factors_based_on_2" w:history="1">
        <w:r w:rsidRPr="008356AF">
          <w:rPr>
            <w:rStyle w:val="Hyperlink"/>
            <w:b/>
            <w:bCs/>
          </w:rPr>
          <w:t>day_of_year</w:t>
        </w:r>
      </w:hyperlink>
      <w:r>
        <w:t xml:space="preserve"> and </w:t>
      </w:r>
      <w:hyperlink w:anchor="_Factors_based_on_3" w:history="1">
        <w:r w:rsidRPr="001B77DA">
          <w:rPr>
            <w:rStyle w:val="Hyperlink"/>
            <w:b/>
            <w:bCs/>
          </w:rPr>
          <w:t>transmissibility_of_</w:t>
        </w:r>
        <w:r w:rsidR="00160207">
          <w:rPr>
            <w:rStyle w:val="Hyperlink"/>
            <w:b/>
            <w:bCs/>
          </w:rPr>
          <w:t>Condition</w:t>
        </w:r>
      </w:hyperlink>
      <w:r>
        <w:t xml:space="preserve"> factors.</w:t>
      </w:r>
    </w:p>
    <w:p w14:paraId="1584CDEF" w14:textId="75A6B71F" w:rsidR="00385432" w:rsidRDefault="00385432" w:rsidP="00D173E3">
      <w:pPr>
        <w:pStyle w:val="ListParagraph"/>
        <w:numPr>
          <w:ilvl w:val="0"/>
          <w:numId w:val="63"/>
        </w:numPr>
        <w:adjustRightInd w:val="0"/>
      </w:pPr>
      <w:r>
        <w:t xml:space="preserve">Added </w:t>
      </w:r>
      <w:hyperlink w:anchor="_Math_Functions" w:history="1">
        <w:r w:rsidRPr="002A08AF">
          <w:rPr>
            <w:rStyle w:val="Hyperlink"/>
            <w:b/>
            <w:bCs/>
          </w:rPr>
          <w:t>sin()</w:t>
        </w:r>
        <w:r w:rsidRPr="002A08AF">
          <w:rPr>
            <w:rStyle w:val="Hyperlink"/>
          </w:rPr>
          <w:t xml:space="preserve"> and </w:t>
        </w:r>
        <w:r w:rsidRPr="002A08AF">
          <w:rPr>
            <w:rStyle w:val="Hyperlink"/>
            <w:b/>
            <w:bCs/>
          </w:rPr>
          <w:t>cos()</w:t>
        </w:r>
      </w:hyperlink>
      <w:r>
        <w:t xml:space="preserve"> math functions.</w:t>
      </w:r>
    </w:p>
    <w:p w14:paraId="0B8595E4" w14:textId="77777777" w:rsidR="00385432" w:rsidRDefault="00385432" w:rsidP="00385432">
      <w:pPr>
        <w:adjustRightInd w:val="0"/>
      </w:pPr>
    </w:p>
    <w:p w14:paraId="1EE48131" w14:textId="3997F182" w:rsidR="00385432" w:rsidRDefault="00385432" w:rsidP="004C11DD">
      <w:pPr>
        <w:adjustRightInd w:val="0"/>
      </w:pPr>
      <w:r>
        <w:t>Version 5.10.0:</w:t>
      </w:r>
    </w:p>
    <w:p w14:paraId="1518CF1D" w14:textId="29DA714C" w:rsidR="00385432" w:rsidRDefault="00385432" w:rsidP="00D173E3">
      <w:pPr>
        <w:pStyle w:val="ListParagraph"/>
        <w:numPr>
          <w:ilvl w:val="0"/>
          <w:numId w:val="64"/>
        </w:numPr>
        <w:adjustRightInd w:val="0"/>
      </w:pPr>
      <w:r>
        <w:t xml:space="preserve">Added </w:t>
      </w:r>
      <w:hyperlink w:anchor="_Health_Records_File" w:history="1">
        <w:r w:rsidRPr="00DC7CF8">
          <w:rPr>
            <w:rStyle w:val="Hyperlink"/>
            <w:b/>
          </w:rPr>
          <w:t>record_location</w:t>
        </w:r>
      </w:hyperlink>
      <w:r>
        <w:t xml:space="preserve"> property. If set, then latitude and longitude are </w:t>
      </w:r>
      <w:r w:rsidR="00CF565D">
        <w:t>REPORT</w:t>
      </w:r>
      <w:r>
        <w:t xml:space="preserve"> in the health</w:t>
      </w:r>
      <w:r w:rsidR="002A08AF">
        <w:t xml:space="preserve"> </w:t>
      </w:r>
      <w:r>
        <w:t>records file.</w:t>
      </w:r>
    </w:p>
    <w:p w14:paraId="2150FED1" w14:textId="77777777" w:rsidR="00385432" w:rsidRDefault="00385432" w:rsidP="004C11DD">
      <w:pPr>
        <w:adjustRightInd w:val="0"/>
      </w:pPr>
    </w:p>
    <w:p w14:paraId="00F7F07D" w14:textId="3F3CFA09" w:rsidR="00236A18" w:rsidRDefault="00236A18" w:rsidP="004C11DD">
      <w:pPr>
        <w:adjustRightInd w:val="0"/>
      </w:pPr>
      <w:r>
        <w:t>Version 5.9.0:</w:t>
      </w:r>
    </w:p>
    <w:p w14:paraId="7C9E7518" w14:textId="5BCA3C39" w:rsidR="00236A18" w:rsidRPr="00D97200" w:rsidRDefault="00236A18" w:rsidP="00D173E3">
      <w:pPr>
        <w:pStyle w:val="ListParagraph"/>
        <w:numPr>
          <w:ilvl w:val="0"/>
          <w:numId w:val="61"/>
        </w:numPr>
        <w:adjustRightInd w:val="0"/>
        <w:rPr>
          <w:rStyle w:val="Hyperlink"/>
          <w:color w:val="auto"/>
          <w:u w:val="none"/>
        </w:rPr>
      </w:pPr>
      <w:r>
        <w:t xml:space="preserve">Added rules for </w:t>
      </w:r>
      <w:hyperlink w:anchor="_Import_Actions" w:history="1">
        <w:r w:rsidRPr="00236A18">
          <w:rPr>
            <w:rStyle w:val="Hyperlink"/>
          </w:rPr>
          <w:t>import actions.</w:t>
        </w:r>
      </w:hyperlink>
    </w:p>
    <w:p w14:paraId="78754A51" w14:textId="56DF2015" w:rsidR="00D97200" w:rsidRDefault="00D97200" w:rsidP="00D173E3">
      <w:pPr>
        <w:pStyle w:val="ListParagraph"/>
        <w:numPr>
          <w:ilvl w:val="0"/>
          <w:numId w:val="61"/>
        </w:numPr>
        <w:adjustRightInd w:val="0"/>
      </w:pPr>
      <w:r>
        <w:t xml:space="preserve">Added </w:t>
      </w:r>
      <w:hyperlink w:anchor="_Initializing_Variables" w:history="1">
        <w:r w:rsidRPr="007901DC">
          <w:rPr>
            <w:rStyle w:val="Hyperlink"/>
          </w:rPr>
          <w:t>initialization of variables</w:t>
        </w:r>
      </w:hyperlink>
      <w:r>
        <w:t>.</w:t>
      </w:r>
    </w:p>
    <w:p w14:paraId="7DE2C285" w14:textId="202F1842" w:rsidR="00DA54C0" w:rsidRDefault="00DA54C0" w:rsidP="00D173E3">
      <w:pPr>
        <w:pStyle w:val="ListParagraph"/>
        <w:numPr>
          <w:ilvl w:val="0"/>
          <w:numId w:val="61"/>
        </w:numPr>
        <w:adjustRightInd w:val="0"/>
      </w:pPr>
      <w:r>
        <w:t xml:space="preserve">Added </w:t>
      </w:r>
      <w:bookmarkStart w:id="26" w:name="set_other_agent_variable"/>
      <w:r w:rsidR="00BC1912">
        <w:fldChar w:fldCharType="begin"/>
      </w:r>
      <w:r w:rsidR="00BC1912">
        <w:instrText xml:space="preserve"> HYPERLINK  \l "_Actions_that_Change" </w:instrText>
      </w:r>
      <w:r w:rsidR="00BC1912">
        <w:fldChar w:fldCharType="separate"/>
      </w:r>
      <w:r w:rsidRPr="00BC1912">
        <w:rPr>
          <w:rStyle w:val="Hyperlink"/>
        </w:rPr>
        <w:t>set</w:t>
      </w:r>
      <w:r w:rsidR="003B4D75" w:rsidRPr="00BC1912">
        <w:rPr>
          <w:rStyle w:val="Hyperlink"/>
        </w:rPr>
        <w:t>(Variable, Expression, AgentId)</w:t>
      </w:r>
      <w:bookmarkEnd w:id="26"/>
      <w:r w:rsidR="00BC1912">
        <w:fldChar w:fldCharType="end"/>
      </w:r>
    </w:p>
    <w:p w14:paraId="49C2590B" w14:textId="08319000" w:rsidR="003040A4" w:rsidRDefault="003040A4" w:rsidP="00D173E3">
      <w:pPr>
        <w:pStyle w:val="ListParagraph"/>
        <w:numPr>
          <w:ilvl w:val="0"/>
          <w:numId w:val="61"/>
        </w:numPr>
        <w:adjustRightInd w:val="0"/>
      </w:pPr>
      <w:r>
        <w:t xml:space="preserve">Added </w:t>
      </w:r>
      <w:hyperlink w:anchor="_Factors_based_on_1" w:history="1">
        <w:r w:rsidRPr="003040A4">
          <w:rPr>
            <w:rStyle w:val="Hyperlink"/>
          </w:rPr>
          <w:t>latitude and longitude</w:t>
        </w:r>
      </w:hyperlink>
      <w:r>
        <w:t xml:space="preserve"> </w:t>
      </w:r>
      <w:r w:rsidR="00B727E3">
        <w:t>F</w:t>
      </w:r>
      <w:r>
        <w:t>actors.</w:t>
      </w:r>
    </w:p>
    <w:p w14:paraId="598E2CDA" w14:textId="071B380B" w:rsidR="00B727E3" w:rsidRDefault="00B727E3" w:rsidP="00D173E3">
      <w:pPr>
        <w:pStyle w:val="ListParagraph"/>
        <w:numPr>
          <w:ilvl w:val="0"/>
          <w:numId w:val="61"/>
        </w:numPr>
        <w:adjustRightInd w:val="0"/>
      </w:pPr>
      <w:r>
        <w:t xml:space="preserve">Added </w:t>
      </w:r>
      <w:hyperlink w:anchor="_Math_Functions" w:history="1">
        <w:r w:rsidRPr="00B727E3">
          <w:rPr>
            <w:rStyle w:val="Hyperlink"/>
            <w:rFonts w:eastAsiaTheme="minorHAnsi"/>
            <w:bCs/>
          </w:rPr>
          <w:t>distance(lat1, lon1, lat2, lon2)</w:t>
        </w:r>
      </w:hyperlink>
      <w:r>
        <w:rPr>
          <w:rFonts w:eastAsiaTheme="minorHAnsi"/>
          <w:bCs/>
          <w:color w:val="000000"/>
        </w:rPr>
        <w:t xml:space="preserve"> function.</w:t>
      </w:r>
    </w:p>
    <w:p w14:paraId="06AF0331" w14:textId="77777777" w:rsidR="00236A18" w:rsidRDefault="00236A18" w:rsidP="004C11DD">
      <w:pPr>
        <w:adjustRightInd w:val="0"/>
      </w:pPr>
    </w:p>
    <w:p w14:paraId="3EC0B9B3" w14:textId="65FF1AAB" w:rsidR="004C11DD" w:rsidRDefault="004C11DD" w:rsidP="004C11DD">
      <w:pPr>
        <w:adjustRightInd w:val="0"/>
      </w:pPr>
      <w:r>
        <w:t>Version 5.8.3:</w:t>
      </w:r>
    </w:p>
    <w:p w14:paraId="716D4EA9" w14:textId="16D0FBA2" w:rsidR="004C11DD" w:rsidRDefault="004C11DD" w:rsidP="00D173E3">
      <w:pPr>
        <w:pStyle w:val="ListParagraph"/>
        <w:numPr>
          <w:ilvl w:val="0"/>
          <w:numId w:val="58"/>
        </w:numPr>
        <w:adjustRightInd w:val="0"/>
      </w:pPr>
      <w:r>
        <w:t xml:space="preserve">Fixed bug in </w:t>
      </w:r>
      <w:hyperlink w:anchor="_Value_Function" w:history="1">
        <w:r w:rsidRPr="00AE2AC4">
          <w:rPr>
            <w:rStyle w:val="Hyperlink"/>
            <w:b/>
          </w:rPr>
          <w:t>value()</w:t>
        </w:r>
      </w:hyperlink>
      <w:r>
        <w:t xml:space="preserve"> function.</w:t>
      </w:r>
    </w:p>
    <w:p w14:paraId="16F4A9C7" w14:textId="3EFCBFAC" w:rsidR="004C11DD" w:rsidRDefault="004C11DD" w:rsidP="00D173E3">
      <w:pPr>
        <w:pStyle w:val="ListParagraph"/>
        <w:numPr>
          <w:ilvl w:val="0"/>
          <w:numId w:val="58"/>
        </w:numPr>
        <w:adjustRightInd w:val="0"/>
      </w:pPr>
      <w:r>
        <w:t xml:space="preserve">Changed </w:t>
      </w:r>
      <w:hyperlink w:anchor="_Factors_based_on_1" w:history="1">
        <w:r w:rsidRPr="00AE2AC4">
          <w:rPr>
            <w:rStyle w:val="Hyperlink"/>
          </w:rPr>
          <w:t>place_id factor</w:t>
        </w:r>
      </w:hyperlink>
      <w:r>
        <w:t xml:space="preserve"> to return index of place in synthetic population file.</w:t>
      </w:r>
    </w:p>
    <w:p w14:paraId="3DE83CC6" w14:textId="77777777" w:rsidR="004C11DD" w:rsidRDefault="004C11DD" w:rsidP="004C11DD">
      <w:pPr>
        <w:adjustRightInd w:val="0"/>
      </w:pPr>
    </w:p>
    <w:p w14:paraId="28305C84" w14:textId="767D3F09" w:rsidR="004C11DD" w:rsidRDefault="004C11DD" w:rsidP="004C11DD">
      <w:pPr>
        <w:adjustRightInd w:val="0"/>
      </w:pPr>
      <w:r>
        <w:t>Version 5.8.2:</w:t>
      </w:r>
    </w:p>
    <w:p w14:paraId="47FDECD9" w14:textId="5E1DDE37" w:rsidR="004C11DD" w:rsidRDefault="004C11DD" w:rsidP="00D173E3">
      <w:pPr>
        <w:pStyle w:val="ListParagraph"/>
        <w:numPr>
          <w:ilvl w:val="0"/>
          <w:numId w:val="57"/>
        </w:numPr>
        <w:adjustRightInd w:val="0"/>
      </w:pPr>
      <w:r>
        <w:t>Improved compiler error messages</w:t>
      </w:r>
      <w:r w:rsidR="00EE75EB">
        <w:t>.</w:t>
      </w:r>
    </w:p>
    <w:p w14:paraId="30F01787" w14:textId="77777777" w:rsidR="004C11DD" w:rsidRDefault="004C11DD" w:rsidP="00D8286B">
      <w:pPr>
        <w:adjustRightInd w:val="0"/>
      </w:pPr>
    </w:p>
    <w:p w14:paraId="05C35C41" w14:textId="6BA14541" w:rsidR="004C11DD" w:rsidRDefault="004C11DD" w:rsidP="004C11DD">
      <w:pPr>
        <w:adjustRightInd w:val="0"/>
      </w:pPr>
      <w:r>
        <w:t>Version 5.8.1:</w:t>
      </w:r>
    </w:p>
    <w:p w14:paraId="24EABB90" w14:textId="48B4E0B8" w:rsidR="004C11DD" w:rsidRDefault="004C11DD" w:rsidP="00D173E3">
      <w:pPr>
        <w:pStyle w:val="ListParagraph"/>
        <w:numPr>
          <w:ilvl w:val="0"/>
          <w:numId w:val="57"/>
        </w:numPr>
        <w:adjustRightInd w:val="0"/>
      </w:pPr>
      <w:r>
        <w:t>Fixed bug with gobal list variables</w:t>
      </w:r>
      <w:r w:rsidR="00EE75EB">
        <w:t>.</w:t>
      </w:r>
    </w:p>
    <w:p w14:paraId="2D6EDFF8" w14:textId="77777777" w:rsidR="004C11DD" w:rsidRDefault="004C11DD" w:rsidP="00D8286B">
      <w:pPr>
        <w:adjustRightInd w:val="0"/>
      </w:pPr>
    </w:p>
    <w:p w14:paraId="152116B0" w14:textId="32B6E4A8" w:rsidR="0093273C" w:rsidRDefault="0093273C" w:rsidP="00D8286B">
      <w:pPr>
        <w:adjustRightInd w:val="0"/>
      </w:pPr>
      <w:r>
        <w:t>Version 5.8.0:</w:t>
      </w:r>
    </w:p>
    <w:p w14:paraId="3DBF35D2" w14:textId="3B866ABD" w:rsidR="0093273C" w:rsidRDefault="0093273C" w:rsidP="00D173E3">
      <w:pPr>
        <w:pStyle w:val="ListParagraph"/>
        <w:numPr>
          <w:ilvl w:val="0"/>
          <w:numId w:val="56"/>
        </w:numPr>
        <w:adjustRightInd w:val="0"/>
      </w:pPr>
      <w:r>
        <w:t>Add</w:t>
      </w:r>
      <w:r w:rsidR="00440684">
        <w:t>ed</w:t>
      </w:r>
      <w:hyperlink w:anchor="_Meta-Agent_Predicates" w:history="1">
        <w:r w:rsidRPr="00440684">
          <w:rPr>
            <w:rStyle w:val="Hyperlink"/>
          </w:rPr>
          <w:t xml:space="preserve"> </w:t>
        </w:r>
        <w:r w:rsidRPr="00440684">
          <w:rPr>
            <w:rStyle w:val="Hyperlink"/>
            <w:b/>
          </w:rPr>
          <w:t>is_import_agent()</w:t>
        </w:r>
      </w:hyperlink>
      <w:r>
        <w:rPr>
          <w:b/>
        </w:rPr>
        <w:t xml:space="preserve"> </w:t>
      </w:r>
      <w:r>
        <w:t>predicate.</w:t>
      </w:r>
    </w:p>
    <w:p w14:paraId="37907A41" w14:textId="77777777" w:rsidR="0093273C" w:rsidRDefault="0093273C" w:rsidP="00D8286B">
      <w:pPr>
        <w:adjustRightInd w:val="0"/>
      </w:pPr>
    </w:p>
    <w:p w14:paraId="72179831" w14:textId="74FD6173" w:rsidR="00D8286B" w:rsidRDefault="00D8286B" w:rsidP="00D8286B">
      <w:pPr>
        <w:adjustRightInd w:val="0"/>
      </w:pPr>
      <w:r>
        <w:t>Version 5.</w:t>
      </w:r>
      <w:r w:rsidR="00CB74F0">
        <w:t>7</w:t>
      </w:r>
      <w:r>
        <w:t>.</w:t>
      </w:r>
      <w:r w:rsidR="00CB74F0">
        <w:t>0</w:t>
      </w:r>
      <w:r>
        <w:t>:</w:t>
      </w:r>
    </w:p>
    <w:p w14:paraId="64AD5D8A" w14:textId="0D63A2A0" w:rsidR="00CB74F0" w:rsidRPr="00CB74F0" w:rsidRDefault="00CB74F0" w:rsidP="00D173E3">
      <w:pPr>
        <w:pStyle w:val="ListParagraph"/>
        <w:numPr>
          <w:ilvl w:val="0"/>
          <w:numId w:val="45"/>
        </w:numPr>
        <w:adjustRightInd w:val="0"/>
      </w:pPr>
      <w:r>
        <w:t>Adde</w:t>
      </w:r>
      <w:r w:rsidRPr="00980DDA">
        <w:t>d</w:t>
      </w:r>
      <w:r w:rsidR="001626E3" w:rsidRPr="00980DDA">
        <w:t xml:space="preserve"> </w:t>
      </w:r>
      <w:hyperlink w:anchor="_Global_Variables" w:history="1">
        <w:r w:rsidR="001626E3" w:rsidRPr="00980DDA">
          <w:rPr>
            <w:rStyle w:val="Hyperlink"/>
          </w:rPr>
          <w:t>global variables</w:t>
        </w:r>
      </w:hyperlink>
      <w:r w:rsidRPr="00980DDA">
        <w:t>.</w:t>
      </w:r>
    </w:p>
    <w:p w14:paraId="5109C8F5" w14:textId="246A2A61" w:rsidR="00CB74F0" w:rsidRDefault="00CB74F0" w:rsidP="00D173E3">
      <w:pPr>
        <w:pStyle w:val="ListParagraph"/>
        <w:numPr>
          <w:ilvl w:val="0"/>
          <w:numId w:val="45"/>
        </w:numPr>
        <w:adjustRightInd w:val="0"/>
      </w:pPr>
      <w:r w:rsidRPr="00980DDA">
        <w:t xml:space="preserve">Added </w:t>
      </w:r>
      <w:hyperlink w:anchor="_Value_Function" w:history="1">
        <w:r w:rsidRPr="00980DDA">
          <w:rPr>
            <w:rStyle w:val="Hyperlink"/>
          </w:rPr>
          <w:t>value(...)</w:t>
        </w:r>
      </w:hyperlink>
      <w:r>
        <w:t xml:space="preserve"> function to access the value of </w:t>
      </w:r>
      <w:r w:rsidR="00C43583">
        <w:t>an expression for</w:t>
      </w:r>
      <w:r>
        <w:t xml:space="preserve"> </w:t>
      </w:r>
      <w:r w:rsidR="00C43583">
        <w:t>an</w:t>
      </w:r>
      <w:r>
        <w:t>other agent.</w:t>
      </w:r>
    </w:p>
    <w:p w14:paraId="2E151ECA" w14:textId="6D4CFA09" w:rsidR="001B1926" w:rsidRDefault="001B1926" w:rsidP="00D173E3">
      <w:pPr>
        <w:pStyle w:val="ListParagraph"/>
        <w:numPr>
          <w:ilvl w:val="0"/>
          <w:numId w:val="45"/>
        </w:numPr>
        <w:adjustRightInd w:val="0"/>
      </w:pPr>
      <w:r>
        <w:t>Enable</w:t>
      </w:r>
      <w:r w:rsidR="00CB74F0">
        <w:t>d</w:t>
      </w:r>
      <w:r>
        <w:t xml:space="preserve"> </w:t>
      </w:r>
      <w:r w:rsidR="00A24EBA">
        <w:rPr>
          <w:b/>
          <w:bCs/>
        </w:rPr>
        <w:t>if</w:t>
      </w:r>
      <w:r w:rsidRPr="00C524FD">
        <w:rPr>
          <w:b/>
          <w:bCs/>
        </w:rPr>
        <w:t>(</w:t>
      </w:r>
      <w:r w:rsidR="00A24EBA">
        <w:rPr>
          <w:b/>
          <w:bCs/>
        </w:rPr>
        <w:t>PredicateList</w:t>
      </w:r>
      <w:r w:rsidRPr="00C524FD">
        <w:rPr>
          <w:b/>
          <w:bCs/>
        </w:rPr>
        <w:t>)</w:t>
      </w:r>
      <w:r>
        <w:t xml:space="preserve"> clauses in </w:t>
      </w:r>
      <w:hyperlink w:anchor="_Action_Rules" w:history="1">
        <w:r w:rsidR="000F3C8C">
          <w:rPr>
            <w:rStyle w:val="Hyperlink"/>
          </w:rPr>
          <w:t>Action</w:t>
        </w:r>
        <w:r w:rsidR="00A37AB7">
          <w:rPr>
            <w:rStyle w:val="Hyperlink"/>
          </w:rPr>
          <w:t xml:space="preserve"> Rule</w:t>
        </w:r>
        <w:r w:rsidRPr="001626E3">
          <w:rPr>
            <w:rStyle w:val="Hyperlink"/>
          </w:rPr>
          <w:t>s</w:t>
        </w:r>
      </w:hyperlink>
      <w:r>
        <w:t>.</w:t>
      </w:r>
    </w:p>
    <w:p w14:paraId="37C31DA2" w14:textId="3BBF1F00" w:rsidR="00D8286B" w:rsidRDefault="00D8286B" w:rsidP="00D173E3">
      <w:pPr>
        <w:pStyle w:val="ListParagraph"/>
        <w:numPr>
          <w:ilvl w:val="0"/>
          <w:numId w:val="45"/>
        </w:numPr>
        <w:adjustRightInd w:val="0"/>
      </w:pPr>
      <w:r>
        <w:t>Removed obsolete code.</w:t>
      </w:r>
    </w:p>
    <w:p w14:paraId="081AAC2D" w14:textId="77777777" w:rsidR="00D8286B" w:rsidRDefault="00D8286B" w:rsidP="004544CC">
      <w:pPr>
        <w:adjustRightInd w:val="0"/>
      </w:pPr>
    </w:p>
    <w:p w14:paraId="73E6FBDD" w14:textId="28C77D32" w:rsidR="004544CC" w:rsidRDefault="004544CC" w:rsidP="004544CC">
      <w:pPr>
        <w:adjustRightInd w:val="0"/>
      </w:pPr>
      <w:r>
        <w:lastRenderedPageBreak/>
        <w:t>Version 5.6.0:</w:t>
      </w:r>
    </w:p>
    <w:p w14:paraId="1EDBC11A" w14:textId="60FE4B98" w:rsidR="004544CC" w:rsidRPr="001626E3" w:rsidRDefault="004544CC" w:rsidP="00D173E3">
      <w:pPr>
        <w:pStyle w:val="ListParagraph"/>
        <w:numPr>
          <w:ilvl w:val="0"/>
          <w:numId w:val="43"/>
        </w:numPr>
        <w:adjustRightInd w:val="0"/>
      </w:pPr>
      <w:r>
        <w:t xml:space="preserve">Support for list-valued Expression1 in edge-weight </w:t>
      </w:r>
      <w:hyperlink w:anchor="_Actions_that_Change" w:history="1">
        <w:r w:rsidR="000F3C8C">
          <w:rPr>
            <w:rStyle w:val="Hyperlink"/>
          </w:rPr>
          <w:t>Action</w:t>
        </w:r>
        <w:r w:rsidR="00A37AB7">
          <w:rPr>
            <w:rStyle w:val="Hyperlink"/>
          </w:rPr>
          <w:t xml:space="preserve"> Rule</w:t>
        </w:r>
        <w:r w:rsidRPr="001626E3">
          <w:rPr>
            <w:rStyle w:val="Hyperlink"/>
          </w:rPr>
          <w:t>s</w:t>
        </w:r>
      </w:hyperlink>
      <w:r w:rsidRPr="001626E3">
        <w:t>:</w:t>
      </w:r>
    </w:p>
    <w:p w14:paraId="646BA2EA" w14:textId="04C06EAA" w:rsidR="004544CC" w:rsidRDefault="004544CC" w:rsidP="00D173E3">
      <w:pPr>
        <w:pStyle w:val="ListParagraph"/>
        <w:numPr>
          <w:ilvl w:val="1"/>
          <w:numId w:val="43"/>
        </w:numPr>
        <w:adjustRightInd w:val="0"/>
      </w:pPr>
      <w:r w:rsidRPr="001626E3">
        <w:t>set_weight(Network</w:t>
      </w:r>
      <w:r>
        <w:t>, Expression1, Expression2)</w:t>
      </w:r>
    </w:p>
    <w:p w14:paraId="3DEA8D05" w14:textId="77777777" w:rsidR="004544CC" w:rsidRDefault="004544CC" w:rsidP="002F34AD">
      <w:pPr>
        <w:adjustRightInd w:val="0"/>
      </w:pPr>
    </w:p>
    <w:p w14:paraId="435F1DA7" w14:textId="1D86229C" w:rsidR="004D1A3E" w:rsidRDefault="004D1A3E" w:rsidP="002F34AD">
      <w:pPr>
        <w:adjustRightInd w:val="0"/>
      </w:pPr>
      <w:r>
        <w:t>Version 5.5.1:</w:t>
      </w:r>
    </w:p>
    <w:p w14:paraId="3FDD45C7" w14:textId="6272E838" w:rsidR="004D1A3E" w:rsidRDefault="004D1A3E" w:rsidP="00D173E3">
      <w:pPr>
        <w:pStyle w:val="ListParagraph"/>
        <w:numPr>
          <w:ilvl w:val="0"/>
          <w:numId w:val="44"/>
        </w:numPr>
        <w:adjustRightInd w:val="0"/>
      </w:pPr>
      <w:r>
        <w:t xml:space="preserve">Updating the documentation of the </w:t>
      </w:r>
      <w:hyperlink w:anchor="_Select_Function" w:history="1">
        <w:r w:rsidRPr="001626E3">
          <w:rPr>
            <w:rStyle w:val="Hyperlink"/>
          </w:rPr>
          <w:t>select(...) function</w:t>
        </w:r>
      </w:hyperlink>
      <w:r>
        <w:t>.</w:t>
      </w:r>
    </w:p>
    <w:p w14:paraId="5922476C" w14:textId="77777777" w:rsidR="004D1A3E" w:rsidRDefault="004D1A3E" w:rsidP="002F34AD">
      <w:pPr>
        <w:adjustRightInd w:val="0"/>
      </w:pPr>
    </w:p>
    <w:p w14:paraId="36E29E8B" w14:textId="33016F94" w:rsidR="002F34AD" w:rsidRDefault="002F34AD" w:rsidP="002F34AD">
      <w:pPr>
        <w:adjustRightInd w:val="0"/>
      </w:pPr>
      <w:r>
        <w:t>Version 5.5.0:</w:t>
      </w:r>
    </w:p>
    <w:p w14:paraId="0F5E0AAE" w14:textId="1DBFF0AA" w:rsidR="002F34AD" w:rsidRDefault="002F34AD" w:rsidP="00D173E3">
      <w:pPr>
        <w:pStyle w:val="ListParagraph"/>
        <w:numPr>
          <w:ilvl w:val="0"/>
          <w:numId w:val="43"/>
        </w:numPr>
        <w:adjustRightInd w:val="0"/>
      </w:pPr>
      <w:r>
        <w:t xml:space="preserve">Support for list-valued expressions in edge </w:t>
      </w:r>
      <w:hyperlink w:anchor="_Actions_Affecting_an" w:history="1">
        <w:r w:rsidR="000F3C8C">
          <w:rPr>
            <w:rStyle w:val="Hyperlink"/>
          </w:rPr>
          <w:t>Action</w:t>
        </w:r>
        <w:r w:rsidR="00A37AB7">
          <w:rPr>
            <w:rStyle w:val="Hyperlink"/>
          </w:rPr>
          <w:t xml:space="preserve"> Rule</w:t>
        </w:r>
        <w:r w:rsidRPr="001626E3">
          <w:rPr>
            <w:rStyle w:val="Hyperlink"/>
          </w:rPr>
          <w:t>s</w:t>
        </w:r>
      </w:hyperlink>
      <w:r>
        <w:t>:</w:t>
      </w:r>
    </w:p>
    <w:p w14:paraId="581E0A5B" w14:textId="27188898" w:rsidR="002F34AD" w:rsidRDefault="002F34AD" w:rsidP="00D173E3">
      <w:pPr>
        <w:pStyle w:val="ListParagraph"/>
        <w:numPr>
          <w:ilvl w:val="1"/>
          <w:numId w:val="43"/>
        </w:numPr>
        <w:adjustRightInd w:val="0"/>
      </w:pPr>
      <w:r>
        <w:t>add_edge_to(Network, ListExpression)</w:t>
      </w:r>
    </w:p>
    <w:p w14:paraId="4C6937C0" w14:textId="13831710" w:rsidR="002F34AD" w:rsidRDefault="002F34AD" w:rsidP="00D173E3">
      <w:pPr>
        <w:pStyle w:val="ListParagraph"/>
        <w:numPr>
          <w:ilvl w:val="1"/>
          <w:numId w:val="43"/>
        </w:numPr>
        <w:adjustRightInd w:val="0"/>
      </w:pPr>
      <w:r>
        <w:t>add_edge_from(Network, ListExpression)</w:t>
      </w:r>
    </w:p>
    <w:p w14:paraId="7E0526BD" w14:textId="0BEC9A55" w:rsidR="002F34AD" w:rsidRDefault="002F34AD" w:rsidP="00D173E3">
      <w:pPr>
        <w:pStyle w:val="ListParagraph"/>
        <w:numPr>
          <w:ilvl w:val="1"/>
          <w:numId w:val="43"/>
        </w:numPr>
        <w:adjustRightInd w:val="0"/>
      </w:pPr>
      <w:r>
        <w:t>delete_edge_to(Network, ListExpression)</w:t>
      </w:r>
    </w:p>
    <w:p w14:paraId="16455CC8" w14:textId="2905933C" w:rsidR="002F34AD" w:rsidRDefault="002F34AD" w:rsidP="00D173E3">
      <w:pPr>
        <w:pStyle w:val="ListParagraph"/>
        <w:numPr>
          <w:ilvl w:val="1"/>
          <w:numId w:val="43"/>
        </w:numPr>
        <w:adjustRightInd w:val="0"/>
      </w:pPr>
      <w:r>
        <w:t>delete_edge_to(Network, ListExpression)</w:t>
      </w:r>
    </w:p>
    <w:p w14:paraId="2EE91B61" w14:textId="3E805021" w:rsidR="002F34AD" w:rsidRDefault="002F34AD" w:rsidP="00D173E3">
      <w:pPr>
        <w:pStyle w:val="ListParagraph"/>
        <w:numPr>
          <w:ilvl w:val="0"/>
          <w:numId w:val="42"/>
        </w:numPr>
        <w:adjustRightInd w:val="0"/>
      </w:pPr>
      <w:r>
        <w:t>Fixed format of VNA header in network output files.</w:t>
      </w:r>
    </w:p>
    <w:p w14:paraId="16DDE41F" w14:textId="77777777" w:rsidR="002F34AD" w:rsidRDefault="002F34AD" w:rsidP="000D1F3A">
      <w:pPr>
        <w:adjustRightInd w:val="0"/>
      </w:pPr>
    </w:p>
    <w:p w14:paraId="2F4C2A59" w14:textId="3FCC2CC2" w:rsidR="000D1F3A" w:rsidRDefault="000D1F3A" w:rsidP="000D1F3A">
      <w:pPr>
        <w:adjustRightInd w:val="0"/>
      </w:pPr>
      <w:r>
        <w:t>Version 5.4.</w:t>
      </w:r>
      <w:r w:rsidR="008920B3">
        <w:t>3</w:t>
      </w:r>
      <w:r>
        <w:t>:</w:t>
      </w:r>
    </w:p>
    <w:p w14:paraId="180155C7" w14:textId="12FF9A5E" w:rsidR="000D1F3A" w:rsidRDefault="000D1F3A" w:rsidP="00D173E3">
      <w:pPr>
        <w:pStyle w:val="ListParagraph"/>
        <w:numPr>
          <w:ilvl w:val="0"/>
          <w:numId w:val="42"/>
        </w:numPr>
        <w:adjustRightInd w:val="0"/>
      </w:pPr>
      <w:r>
        <w:t xml:space="preserve">Added </w:t>
      </w:r>
      <w:r w:rsidR="008920B3">
        <w:t xml:space="preserve">a </w:t>
      </w:r>
      <w:r>
        <w:t xml:space="preserve">compiler Warning if </w:t>
      </w:r>
      <w:r w:rsidR="008920B3">
        <w:t>a state has no Wait Rule.</w:t>
      </w:r>
    </w:p>
    <w:p w14:paraId="08D6E8DD" w14:textId="77777777" w:rsidR="000D1F3A" w:rsidRDefault="000D1F3A" w:rsidP="00565081">
      <w:pPr>
        <w:adjustRightInd w:val="0"/>
      </w:pPr>
    </w:p>
    <w:p w14:paraId="13CFD6D9" w14:textId="064464AD" w:rsidR="00A51A97" w:rsidRDefault="00A51A97" w:rsidP="00565081">
      <w:pPr>
        <w:adjustRightInd w:val="0"/>
      </w:pPr>
      <w:r>
        <w:t>Version 5.4.2:</w:t>
      </w:r>
    </w:p>
    <w:p w14:paraId="66C25D55" w14:textId="6C6DF9E3" w:rsidR="00A51A97" w:rsidRDefault="00A51A97" w:rsidP="00D173E3">
      <w:pPr>
        <w:pStyle w:val="ListParagraph"/>
        <w:numPr>
          <w:ilvl w:val="0"/>
          <w:numId w:val="42"/>
        </w:numPr>
        <w:adjustRightInd w:val="0"/>
      </w:pPr>
      <w:r>
        <w:t xml:space="preserve">Updated documentation to reflect details of </w:t>
      </w:r>
      <w:hyperlink w:anchor="_Select_Function" w:history="1">
        <w:r w:rsidRPr="00980DDA">
          <w:rPr>
            <w:rStyle w:val="Hyperlink"/>
          </w:rPr>
          <w:t>select(...) function</w:t>
        </w:r>
      </w:hyperlink>
      <w:r>
        <w:t>.</w:t>
      </w:r>
    </w:p>
    <w:p w14:paraId="51B5AEC2" w14:textId="42AAF6CA" w:rsidR="00A51A97" w:rsidRDefault="006647F2" w:rsidP="00D173E3">
      <w:pPr>
        <w:pStyle w:val="ListParagraph"/>
        <w:numPr>
          <w:ilvl w:val="0"/>
          <w:numId w:val="42"/>
        </w:numPr>
        <w:adjustRightInd w:val="0"/>
      </w:pPr>
      <w:r>
        <w:t xml:space="preserve">Add documentation of </w:t>
      </w:r>
      <w:hyperlink w:anchor="_Administrative_Actions" w:history="1">
        <w:r w:rsidRPr="00F51C79">
          <w:rPr>
            <w:rStyle w:val="Hyperlink"/>
          </w:rPr>
          <w:t xml:space="preserve">administrative </w:t>
        </w:r>
        <w:r w:rsidR="000F3C8C">
          <w:rPr>
            <w:rStyle w:val="Hyperlink"/>
          </w:rPr>
          <w:t>Action</w:t>
        </w:r>
        <w:r w:rsidR="00A37AB7">
          <w:rPr>
            <w:rStyle w:val="Hyperlink"/>
          </w:rPr>
          <w:t xml:space="preserve"> Rule</w:t>
        </w:r>
        <w:r w:rsidRPr="00F51C79">
          <w:rPr>
            <w:rStyle w:val="Hyperlink"/>
          </w:rPr>
          <w:t>s</w:t>
        </w:r>
      </w:hyperlink>
      <w:r>
        <w:t>:</w:t>
      </w:r>
    </w:p>
    <w:p w14:paraId="70E118D8" w14:textId="37B167D1" w:rsidR="006647F2" w:rsidRDefault="006647F2" w:rsidP="00D173E3">
      <w:pPr>
        <w:pStyle w:val="ListParagraph"/>
        <w:numPr>
          <w:ilvl w:val="1"/>
          <w:numId w:val="42"/>
        </w:numPr>
        <w:adjustRightInd w:val="0"/>
      </w:pPr>
      <w:r>
        <w:t>close(Group)</w:t>
      </w:r>
    </w:p>
    <w:p w14:paraId="7FF19110" w14:textId="3CFBA5EB" w:rsidR="006647F2" w:rsidRDefault="006647F2" w:rsidP="00D173E3">
      <w:pPr>
        <w:pStyle w:val="ListParagraph"/>
        <w:numPr>
          <w:ilvl w:val="1"/>
          <w:numId w:val="42"/>
        </w:numPr>
        <w:adjustRightInd w:val="0"/>
      </w:pPr>
      <w:r>
        <w:t>randomize_network(Network, Expression1, Expression2)</w:t>
      </w:r>
    </w:p>
    <w:p w14:paraId="5FC3EFBF" w14:textId="77777777" w:rsidR="006647F2" w:rsidRDefault="006647F2" w:rsidP="00565081">
      <w:pPr>
        <w:adjustRightInd w:val="0"/>
      </w:pPr>
    </w:p>
    <w:p w14:paraId="6C15BFD0" w14:textId="1F8C2DC0" w:rsidR="00907A2A" w:rsidRDefault="00907A2A" w:rsidP="00565081">
      <w:pPr>
        <w:adjustRightInd w:val="0"/>
      </w:pPr>
      <w:r>
        <w:t>Version 5.4.1:</w:t>
      </w:r>
    </w:p>
    <w:p w14:paraId="73B69212" w14:textId="20722A30" w:rsidR="00907A2A" w:rsidRDefault="00907A2A" w:rsidP="00D173E3">
      <w:pPr>
        <w:pStyle w:val="ListParagraph"/>
        <w:numPr>
          <w:ilvl w:val="0"/>
          <w:numId w:val="41"/>
        </w:numPr>
        <w:adjustRightInd w:val="0"/>
      </w:pPr>
      <w:r>
        <w:t>Removed debugging messages.</w:t>
      </w:r>
    </w:p>
    <w:p w14:paraId="53049DE1" w14:textId="77777777" w:rsidR="00907A2A" w:rsidRDefault="00907A2A" w:rsidP="00565081">
      <w:pPr>
        <w:adjustRightInd w:val="0"/>
      </w:pPr>
    </w:p>
    <w:p w14:paraId="43C50F58" w14:textId="3E0EA60A" w:rsidR="00F82050" w:rsidRDefault="00F82050" w:rsidP="00565081">
      <w:pPr>
        <w:adjustRightInd w:val="0"/>
      </w:pPr>
      <w:r>
        <w:t>Version 5.4.0:</w:t>
      </w:r>
    </w:p>
    <w:p w14:paraId="164AEE56" w14:textId="05B88DEE" w:rsidR="00D02E98" w:rsidRDefault="00D02E98" w:rsidP="00D173E3">
      <w:pPr>
        <w:pStyle w:val="ListParagraph"/>
        <w:numPr>
          <w:ilvl w:val="0"/>
          <w:numId w:val="39"/>
        </w:numPr>
        <w:adjustRightInd w:val="0"/>
      </w:pPr>
      <w:r>
        <w:t>Added property "</w:t>
      </w:r>
      <w:r w:rsidRPr="00C524FD">
        <w:rPr>
          <w:b/>
          <w:bCs/>
        </w:rPr>
        <w:t>enable_var_records</w:t>
      </w:r>
      <w:r>
        <w:t xml:space="preserve">". If this is set to 1 and </w:t>
      </w:r>
      <w:r w:rsidRPr="00F51C79">
        <w:rPr>
          <w:b/>
          <w:bCs/>
        </w:rPr>
        <w:t>enable_health_records</w:t>
      </w:r>
      <w:r>
        <w:t xml:space="preserve"> is also set, then the health_records file contains a line each time an agent changes the value of a personal variable.  This is meant to facilitate debugging models.</w:t>
      </w:r>
    </w:p>
    <w:p w14:paraId="1429876E" w14:textId="6B275617" w:rsidR="00D02E98" w:rsidRDefault="00D02E98" w:rsidP="00D173E3">
      <w:pPr>
        <w:pStyle w:val="ListParagraph"/>
        <w:numPr>
          <w:ilvl w:val="0"/>
          <w:numId w:val="39"/>
        </w:numPr>
        <w:adjustRightInd w:val="0"/>
      </w:pPr>
      <w:r>
        <w:t xml:space="preserve">Added the </w:t>
      </w:r>
      <w:hyperlink w:anchor="_List_Variables_and" w:history="1">
        <w:r w:rsidRPr="00F51C79">
          <w:rPr>
            <w:rStyle w:val="Hyperlink"/>
          </w:rPr>
          <w:t>list-valued expression</w:t>
        </w:r>
      </w:hyperlink>
      <w:r>
        <w:t xml:space="preserve"> </w:t>
      </w:r>
      <w:r w:rsidRPr="00C524FD">
        <w:rPr>
          <w:b/>
          <w:bCs/>
        </w:rPr>
        <w:t>list(...).</w:t>
      </w:r>
    </w:p>
    <w:p w14:paraId="01257D77" w14:textId="77777777" w:rsidR="00D02E98" w:rsidRDefault="00D02E98" w:rsidP="00565081">
      <w:pPr>
        <w:adjustRightInd w:val="0"/>
      </w:pPr>
    </w:p>
    <w:p w14:paraId="359A4DAA" w14:textId="77777777" w:rsidR="00F82050" w:rsidRDefault="00F82050" w:rsidP="00565081">
      <w:pPr>
        <w:adjustRightInd w:val="0"/>
      </w:pPr>
    </w:p>
    <w:p w14:paraId="29CE12AD" w14:textId="79EA8918" w:rsidR="00565081" w:rsidRDefault="00565081" w:rsidP="00565081">
      <w:pPr>
        <w:adjustRightInd w:val="0"/>
      </w:pPr>
      <w:r>
        <w:t>Version 5.3.0:</w:t>
      </w:r>
    </w:p>
    <w:p w14:paraId="66BCC030" w14:textId="36D6D012" w:rsidR="00067AE4" w:rsidRDefault="00067AE4" w:rsidP="00D173E3">
      <w:pPr>
        <w:pStyle w:val="ListParagraph"/>
        <w:numPr>
          <w:ilvl w:val="0"/>
          <w:numId w:val="39"/>
        </w:numPr>
        <w:adjustRightInd w:val="0"/>
      </w:pPr>
      <w:r>
        <w:t xml:space="preserve">Added </w:t>
      </w:r>
      <w:hyperlink w:anchor="_Actions_Affecting_an" w:history="1">
        <w:r w:rsidRPr="00F51C79">
          <w:rPr>
            <w:rStyle w:val="Hyperlink"/>
          </w:rPr>
          <w:t>modifiable weights</w:t>
        </w:r>
      </w:hyperlink>
      <w:r>
        <w:t xml:space="preserve"> to edges in networks.</w:t>
      </w:r>
    </w:p>
    <w:p w14:paraId="3821A346" w14:textId="20E66096" w:rsidR="00067AE4" w:rsidRDefault="00067AE4" w:rsidP="00D173E3">
      <w:pPr>
        <w:pStyle w:val="ListParagraph"/>
        <w:numPr>
          <w:ilvl w:val="0"/>
          <w:numId w:val="39"/>
        </w:numPr>
        <w:adjustRightInd w:val="0"/>
      </w:pPr>
      <w:r>
        <w:t xml:space="preserve">Added factors based on </w:t>
      </w:r>
      <w:hyperlink w:anchor="_Factors_based_on" w:history="1">
        <w:r w:rsidRPr="00F51C79">
          <w:rPr>
            <w:rStyle w:val="Hyperlink"/>
          </w:rPr>
          <w:t>network edge weights</w:t>
        </w:r>
      </w:hyperlink>
      <w:r w:rsidR="00D02E98">
        <w:t>.</w:t>
      </w:r>
    </w:p>
    <w:p w14:paraId="45AFBBAA" w14:textId="36A10E22" w:rsidR="00C1211E" w:rsidRDefault="00C1211E" w:rsidP="00D173E3">
      <w:pPr>
        <w:pStyle w:val="ListParagraph"/>
        <w:numPr>
          <w:ilvl w:val="0"/>
          <w:numId w:val="39"/>
        </w:numPr>
        <w:adjustRightInd w:val="0"/>
      </w:pPr>
      <w:r>
        <w:t xml:space="preserve">Added </w:t>
      </w:r>
      <w:hyperlink w:anchor="_List_Variables_and" w:history="1">
        <w:r w:rsidRPr="00F51C79">
          <w:rPr>
            <w:rStyle w:val="Hyperlink"/>
          </w:rPr>
          <w:t>list-valued functions</w:t>
        </w:r>
      </w:hyperlink>
      <w:r>
        <w:t xml:space="preserve"> </w:t>
      </w:r>
      <w:r w:rsidRPr="00C524FD">
        <w:rPr>
          <w:b/>
          <w:bCs/>
        </w:rPr>
        <w:t>pool(...)</w:t>
      </w:r>
      <w:r>
        <w:t xml:space="preserve"> and </w:t>
      </w:r>
      <w:r w:rsidRPr="00C524FD">
        <w:rPr>
          <w:b/>
          <w:bCs/>
        </w:rPr>
        <w:t>filter(...).</w:t>
      </w:r>
    </w:p>
    <w:p w14:paraId="3A17B373" w14:textId="559B0151" w:rsidR="00067AE4" w:rsidRDefault="00430094" w:rsidP="00D173E3">
      <w:pPr>
        <w:pStyle w:val="ListParagraph"/>
        <w:numPr>
          <w:ilvl w:val="0"/>
          <w:numId w:val="39"/>
        </w:numPr>
        <w:adjustRightInd w:val="0"/>
      </w:pPr>
      <w:r>
        <w:t>Changed</w:t>
      </w:r>
      <w:r w:rsidR="00067AE4">
        <w:t xml:space="preserve"> </w:t>
      </w:r>
      <w:r w:rsidR="000F3C8C">
        <w:t>Action</w:t>
      </w:r>
      <w:r w:rsidR="00A37AB7">
        <w:t xml:space="preserve"> Rule</w:t>
      </w:r>
      <w:r w:rsidR="00067AE4">
        <w:t xml:space="preserve">s to take </w:t>
      </w:r>
      <w:r w:rsidR="00114F01">
        <w:t xml:space="preserve">effect </w:t>
      </w:r>
      <w:r w:rsidR="00067AE4">
        <w:t>on zero-duration state transitions to the same state.</w:t>
      </w:r>
    </w:p>
    <w:p w14:paraId="24A59492" w14:textId="26B070D4" w:rsidR="00067AE4" w:rsidRDefault="00067AE4" w:rsidP="00D173E3">
      <w:pPr>
        <w:pStyle w:val="ListParagraph"/>
        <w:numPr>
          <w:ilvl w:val="0"/>
          <w:numId w:val="39"/>
        </w:numPr>
        <w:adjustRightInd w:val="0"/>
      </w:pPr>
      <w:r>
        <w:t>Removed concept of logit transition rules. Logistic regression can now be specified by setting transition probability expressions.</w:t>
      </w:r>
    </w:p>
    <w:p w14:paraId="59E53202" w14:textId="7E092ACA" w:rsidR="00067AE4" w:rsidRDefault="00067AE4" w:rsidP="00D173E3">
      <w:pPr>
        <w:pStyle w:val="ListParagraph"/>
        <w:numPr>
          <w:ilvl w:val="0"/>
          <w:numId w:val="39"/>
        </w:numPr>
        <w:adjustRightInd w:val="0"/>
      </w:pPr>
      <w:r>
        <w:t xml:space="preserve">Added new </w:t>
      </w:r>
      <w:hyperlink w:anchor="_Actions_that_Change" w:history="1">
        <w:r w:rsidR="000F3C8C">
          <w:rPr>
            <w:rStyle w:val="Hyperlink"/>
          </w:rPr>
          <w:t>Action</w:t>
        </w:r>
        <w:r w:rsidR="00A37AB7">
          <w:rPr>
            <w:rStyle w:val="Hyperlink"/>
          </w:rPr>
          <w:t xml:space="preserve"> Rule</w:t>
        </w:r>
        <w:r w:rsidRPr="00F51C79">
          <w:rPr>
            <w:rStyle w:val="Hyperlink"/>
          </w:rPr>
          <w:t>s</w:t>
        </w:r>
      </w:hyperlink>
      <w:r>
        <w:t>:</w:t>
      </w:r>
    </w:p>
    <w:p w14:paraId="0823866A" w14:textId="4D92B47F" w:rsidR="00067AE4" w:rsidRPr="00C524FD" w:rsidRDefault="00067AE4" w:rsidP="00D173E3">
      <w:pPr>
        <w:pStyle w:val="ListParagraph"/>
        <w:numPr>
          <w:ilvl w:val="1"/>
          <w:numId w:val="39"/>
        </w:numPr>
        <w:adjustRightInd w:val="0"/>
        <w:rPr>
          <w:b/>
          <w:bCs/>
        </w:rPr>
      </w:pPr>
      <w:r w:rsidRPr="00C524FD">
        <w:rPr>
          <w:b/>
          <w:bCs/>
        </w:rPr>
        <w:t>set_list(...)</w:t>
      </w:r>
    </w:p>
    <w:p w14:paraId="772A1694" w14:textId="3A49C64B" w:rsidR="00067AE4" w:rsidRPr="00C524FD" w:rsidRDefault="00067AE4" w:rsidP="00D173E3">
      <w:pPr>
        <w:pStyle w:val="ListParagraph"/>
        <w:numPr>
          <w:ilvl w:val="1"/>
          <w:numId w:val="39"/>
        </w:numPr>
        <w:adjustRightInd w:val="0"/>
        <w:rPr>
          <w:b/>
          <w:bCs/>
        </w:rPr>
      </w:pPr>
      <w:r w:rsidRPr="00C524FD">
        <w:rPr>
          <w:b/>
          <w:bCs/>
        </w:rPr>
        <w:t>set_state(...)</w:t>
      </w:r>
    </w:p>
    <w:p w14:paraId="066C2E95" w14:textId="132E0FFF" w:rsidR="00067AE4" w:rsidRPr="00C524FD" w:rsidRDefault="00067AE4" w:rsidP="00D173E3">
      <w:pPr>
        <w:pStyle w:val="ListParagraph"/>
        <w:numPr>
          <w:ilvl w:val="1"/>
          <w:numId w:val="39"/>
        </w:numPr>
        <w:adjustRightInd w:val="0"/>
        <w:rPr>
          <w:b/>
          <w:bCs/>
        </w:rPr>
      </w:pPr>
      <w:r w:rsidRPr="00C524FD">
        <w:rPr>
          <w:b/>
          <w:bCs/>
        </w:rPr>
        <w:t>set_sus(...)</w:t>
      </w:r>
    </w:p>
    <w:p w14:paraId="5A3F7565" w14:textId="64962AE2" w:rsidR="00067AE4" w:rsidRPr="00C524FD" w:rsidRDefault="00067AE4" w:rsidP="00D173E3">
      <w:pPr>
        <w:pStyle w:val="ListParagraph"/>
        <w:numPr>
          <w:ilvl w:val="1"/>
          <w:numId w:val="39"/>
        </w:numPr>
        <w:adjustRightInd w:val="0"/>
        <w:rPr>
          <w:b/>
          <w:bCs/>
        </w:rPr>
      </w:pPr>
      <w:r w:rsidRPr="00C524FD">
        <w:rPr>
          <w:b/>
          <w:bCs/>
        </w:rPr>
        <w:t>set_trans(...)</w:t>
      </w:r>
    </w:p>
    <w:p w14:paraId="3AED1212" w14:textId="3754904F" w:rsidR="00067AE4" w:rsidRPr="00C524FD" w:rsidRDefault="00067AE4" w:rsidP="00D173E3">
      <w:pPr>
        <w:pStyle w:val="ListParagraph"/>
        <w:numPr>
          <w:ilvl w:val="1"/>
          <w:numId w:val="39"/>
        </w:numPr>
        <w:adjustRightInd w:val="0"/>
        <w:rPr>
          <w:b/>
          <w:bCs/>
        </w:rPr>
      </w:pPr>
      <w:r w:rsidRPr="00C524FD">
        <w:rPr>
          <w:b/>
          <w:bCs/>
        </w:rPr>
        <w:t>set_weight(...)</w:t>
      </w:r>
    </w:p>
    <w:p w14:paraId="2A29873E" w14:textId="73FA267F" w:rsidR="00C1211E" w:rsidRDefault="00C1211E" w:rsidP="00D173E3">
      <w:pPr>
        <w:pStyle w:val="ListParagraph"/>
        <w:numPr>
          <w:ilvl w:val="0"/>
          <w:numId w:val="39"/>
        </w:numPr>
        <w:adjustRightInd w:val="0"/>
      </w:pPr>
      <w:r>
        <w:lastRenderedPageBreak/>
        <w:t xml:space="preserve">Removed </w:t>
      </w:r>
      <w:r w:rsidR="000F3C8C">
        <w:t>Action</w:t>
      </w:r>
      <w:r w:rsidR="00A37AB7">
        <w:t xml:space="preserve"> Rule</w:t>
      </w:r>
      <w:r>
        <w:t>s:</w:t>
      </w:r>
    </w:p>
    <w:p w14:paraId="1EAA16C2" w14:textId="55570F19" w:rsidR="00C1211E" w:rsidRPr="00C524FD" w:rsidRDefault="00C1211E" w:rsidP="00D173E3">
      <w:pPr>
        <w:pStyle w:val="ListParagraph"/>
        <w:numPr>
          <w:ilvl w:val="1"/>
          <w:numId w:val="39"/>
        </w:numPr>
        <w:adjustRightInd w:val="0"/>
        <w:rPr>
          <w:b/>
          <w:bCs/>
        </w:rPr>
      </w:pPr>
      <w:r w:rsidRPr="00C524FD">
        <w:rPr>
          <w:b/>
          <w:bCs/>
        </w:rPr>
        <w:t>sus(...)</w:t>
      </w:r>
    </w:p>
    <w:p w14:paraId="67961B37" w14:textId="4B950F87" w:rsidR="00C1211E" w:rsidRPr="00C524FD" w:rsidRDefault="00C1211E" w:rsidP="00D173E3">
      <w:pPr>
        <w:pStyle w:val="ListParagraph"/>
        <w:numPr>
          <w:ilvl w:val="1"/>
          <w:numId w:val="39"/>
        </w:numPr>
        <w:adjustRightInd w:val="0"/>
        <w:rPr>
          <w:b/>
          <w:bCs/>
        </w:rPr>
      </w:pPr>
      <w:r w:rsidRPr="00C524FD">
        <w:rPr>
          <w:b/>
          <w:bCs/>
        </w:rPr>
        <w:t>trans(...)</w:t>
      </w:r>
    </w:p>
    <w:p w14:paraId="1103F2D1" w14:textId="42E4C317" w:rsidR="00C1211E" w:rsidRPr="00C524FD" w:rsidRDefault="00C1211E" w:rsidP="00D173E3">
      <w:pPr>
        <w:pStyle w:val="ListParagraph"/>
        <w:numPr>
          <w:ilvl w:val="1"/>
          <w:numId w:val="39"/>
        </w:numPr>
        <w:adjustRightInd w:val="0"/>
        <w:rPr>
          <w:b/>
          <w:bCs/>
        </w:rPr>
      </w:pPr>
      <w:r w:rsidRPr="00C524FD">
        <w:rPr>
          <w:b/>
          <w:bCs/>
        </w:rPr>
        <w:t>mult_sus(...)</w:t>
      </w:r>
    </w:p>
    <w:p w14:paraId="5AC5E71D" w14:textId="1759A8A1" w:rsidR="00C1211E" w:rsidRPr="00C524FD" w:rsidRDefault="00C1211E" w:rsidP="00D173E3">
      <w:pPr>
        <w:pStyle w:val="ListParagraph"/>
        <w:numPr>
          <w:ilvl w:val="1"/>
          <w:numId w:val="39"/>
        </w:numPr>
        <w:adjustRightInd w:val="0"/>
        <w:rPr>
          <w:b/>
          <w:bCs/>
        </w:rPr>
      </w:pPr>
      <w:r w:rsidRPr="00C524FD">
        <w:rPr>
          <w:b/>
          <w:bCs/>
        </w:rPr>
        <w:t>mult_trans(...)</w:t>
      </w:r>
    </w:p>
    <w:p w14:paraId="16C2796E" w14:textId="08F17034" w:rsidR="00067AE4" w:rsidRDefault="00067AE4" w:rsidP="00D173E3">
      <w:pPr>
        <w:pStyle w:val="ListParagraph"/>
        <w:numPr>
          <w:ilvl w:val="0"/>
          <w:numId w:val="39"/>
        </w:numPr>
        <w:adjustRightInd w:val="0"/>
      </w:pPr>
      <w:r>
        <w:t>Changed "fatal()" to "die()"</w:t>
      </w:r>
    </w:p>
    <w:p w14:paraId="6752B8DA" w14:textId="312901A8" w:rsidR="00C1211E" w:rsidRDefault="00C1211E" w:rsidP="00D173E3">
      <w:pPr>
        <w:pStyle w:val="ListParagraph"/>
        <w:numPr>
          <w:ilvl w:val="0"/>
          <w:numId w:val="39"/>
        </w:numPr>
        <w:adjustRightInd w:val="0"/>
      </w:pPr>
      <w:r>
        <w:t>Changed "if enter(...)" to "</w:t>
      </w:r>
      <w:r w:rsidR="00CF0FA5">
        <w:t>if state(</w:t>
      </w:r>
      <w:r>
        <w:t>...)"</w:t>
      </w:r>
    </w:p>
    <w:p w14:paraId="084D2605" w14:textId="373E360F" w:rsidR="00C1211E" w:rsidRDefault="00C1211E" w:rsidP="00D173E3">
      <w:pPr>
        <w:pStyle w:val="ListParagraph"/>
        <w:numPr>
          <w:ilvl w:val="0"/>
          <w:numId w:val="39"/>
        </w:numPr>
        <w:adjustRightInd w:val="0"/>
      </w:pPr>
      <w:r>
        <w:t>Updated Library and Example models.</w:t>
      </w:r>
    </w:p>
    <w:p w14:paraId="3F58BECF" w14:textId="2A490912" w:rsidR="00565081" w:rsidRDefault="00067AE4" w:rsidP="00D173E3">
      <w:pPr>
        <w:pStyle w:val="ListParagraph"/>
        <w:numPr>
          <w:ilvl w:val="0"/>
          <w:numId w:val="39"/>
        </w:numPr>
        <w:adjustRightInd w:val="0"/>
      </w:pPr>
      <w:r>
        <w:t>Improved compiler error and warning messages.</w:t>
      </w:r>
    </w:p>
    <w:p w14:paraId="28007832" w14:textId="5A02694D" w:rsidR="00C1211E" w:rsidRDefault="00C1211E" w:rsidP="00565081">
      <w:pPr>
        <w:adjustRightInd w:val="0"/>
      </w:pPr>
    </w:p>
    <w:p w14:paraId="28A0EC64" w14:textId="68F3DB18" w:rsidR="00C1211E" w:rsidRDefault="00C1211E" w:rsidP="00C1211E">
      <w:pPr>
        <w:adjustRightInd w:val="0"/>
      </w:pPr>
      <w:r>
        <w:t>Version 5.2:</w:t>
      </w:r>
    </w:p>
    <w:p w14:paraId="3895CF3D" w14:textId="149C4138" w:rsidR="00C1211E" w:rsidRDefault="00C1211E" w:rsidP="00D173E3">
      <w:pPr>
        <w:pStyle w:val="ListParagraph"/>
        <w:numPr>
          <w:ilvl w:val="0"/>
          <w:numId w:val="40"/>
        </w:numPr>
        <w:adjustRightInd w:val="0"/>
      </w:pPr>
      <w:r>
        <w:t xml:space="preserve">Added </w:t>
      </w:r>
      <w:hyperlink w:anchor="_Variables" w:history="1">
        <w:r w:rsidRPr="00F51C79">
          <w:rPr>
            <w:rStyle w:val="Hyperlink"/>
          </w:rPr>
          <w:t>List Variables</w:t>
        </w:r>
      </w:hyperlink>
      <w:r>
        <w:t xml:space="preserve"> that can store list</w:t>
      </w:r>
      <w:r w:rsidR="00C524FD">
        <w:t>s</w:t>
      </w:r>
      <w:r>
        <w:t xml:space="preserve"> of agent id's.</w:t>
      </w:r>
    </w:p>
    <w:p w14:paraId="159B518A" w14:textId="5553B674" w:rsidR="00C1211E" w:rsidRDefault="00C1211E" w:rsidP="00D173E3">
      <w:pPr>
        <w:pStyle w:val="ListParagraph"/>
        <w:numPr>
          <w:ilvl w:val="0"/>
          <w:numId w:val="40"/>
        </w:numPr>
        <w:adjustRightInd w:val="0"/>
      </w:pPr>
      <w:r>
        <w:t xml:space="preserve">Added rules for </w:t>
      </w:r>
      <w:hyperlink w:anchor="_Actions_Affecting_an" w:history="1">
        <w:r w:rsidRPr="00F51C79">
          <w:rPr>
            <w:rStyle w:val="Hyperlink"/>
          </w:rPr>
          <w:t>adding and deleting edges</w:t>
        </w:r>
      </w:hyperlink>
      <w:r w:rsidR="00717F30">
        <w:t>.</w:t>
      </w:r>
    </w:p>
    <w:p w14:paraId="635F2CD0" w14:textId="529877C2" w:rsidR="00C1211E" w:rsidRDefault="00C1211E" w:rsidP="00D173E3">
      <w:pPr>
        <w:pStyle w:val="ListParagraph"/>
        <w:numPr>
          <w:ilvl w:val="0"/>
          <w:numId w:val="40"/>
        </w:numPr>
        <w:adjustRightInd w:val="0"/>
      </w:pPr>
      <w:r>
        <w:t xml:space="preserve">Added rules for </w:t>
      </w:r>
      <w:hyperlink w:anchor="_Actions_that_Change" w:history="1">
        <w:r w:rsidRPr="00F51C79">
          <w:rPr>
            <w:rStyle w:val="Hyperlink"/>
          </w:rPr>
          <w:t xml:space="preserve">setting </w:t>
        </w:r>
        <w:r w:rsidR="00717F30" w:rsidRPr="00F51C79">
          <w:rPr>
            <w:rStyle w:val="Hyperlink"/>
          </w:rPr>
          <w:t>variables</w:t>
        </w:r>
      </w:hyperlink>
      <w:r w:rsidR="00717F30">
        <w:t>.</w:t>
      </w:r>
    </w:p>
    <w:p w14:paraId="73AC9411" w14:textId="08B76CDA" w:rsidR="00C1211E" w:rsidRDefault="00C1211E" w:rsidP="00D173E3">
      <w:pPr>
        <w:pStyle w:val="ListParagraph"/>
        <w:numPr>
          <w:ilvl w:val="0"/>
          <w:numId w:val="40"/>
        </w:numPr>
        <w:adjustRightInd w:val="0"/>
      </w:pPr>
      <w:r>
        <w:t xml:space="preserve">Added </w:t>
      </w:r>
      <w:hyperlink w:anchor="_Select_Function" w:history="1">
        <w:r w:rsidRPr="00F51C79">
          <w:rPr>
            <w:rStyle w:val="Hyperlink"/>
          </w:rPr>
          <w:t>select(...)</w:t>
        </w:r>
      </w:hyperlink>
      <w:r>
        <w:t xml:space="preserve"> function.</w:t>
      </w:r>
    </w:p>
    <w:p w14:paraId="6E291556" w14:textId="22961B93" w:rsidR="00C1211E" w:rsidRDefault="00C1211E" w:rsidP="00D173E3">
      <w:pPr>
        <w:pStyle w:val="ListParagraph"/>
        <w:numPr>
          <w:ilvl w:val="0"/>
          <w:numId w:val="40"/>
        </w:numPr>
        <w:adjustRightInd w:val="0"/>
      </w:pPr>
      <w:r>
        <w:t>Fixed bugs when joining or quitting places.</w:t>
      </w:r>
    </w:p>
    <w:p w14:paraId="165A4592" w14:textId="6E55E3DA" w:rsidR="00C1211E" w:rsidRDefault="00C1211E" w:rsidP="00D173E3">
      <w:pPr>
        <w:pStyle w:val="ListParagraph"/>
        <w:numPr>
          <w:ilvl w:val="0"/>
          <w:numId w:val="40"/>
        </w:numPr>
        <w:adjustRightInd w:val="0"/>
      </w:pPr>
      <w:r>
        <w:t>Improved compiler error and warning messages.</w:t>
      </w:r>
    </w:p>
    <w:p w14:paraId="3B161A79" w14:textId="77777777" w:rsidR="00C1211E" w:rsidRDefault="00C1211E" w:rsidP="00565081">
      <w:pPr>
        <w:adjustRightInd w:val="0"/>
      </w:pPr>
    </w:p>
    <w:p w14:paraId="7FFD22F3" w14:textId="350FD2C8" w:rsidR="00565081" w:rsidRDefault="00565081" w:rsidP="00565081">
      <w:pPr>
        <w:adjustRightInd w:val="0"/>
      </w:pPr>
      <w:r>
        <w:t>Version 5.1:</w:t>
      </w:r>
    </w:p>
    <w:p w14:paraId="589A657C" w14:textId="4D7F837E" w:rsidR="00565081" w:rsidRDefault="00565081" w:rsidP="00D173E3">
      <w:pPr>
        <w:pStyle w:val="ListParagraph"/>
        <w:numPr>
          <w:ilvl w:val="0"/>
          <w:numId w:val="38"/>
        </w:numPr>
        <w:adjustRightInd w:val="0"/>
      </w:pPr>
      <w:r>
        <w:t xml:space="preserve">Added </w:t>
      </w:r>
      <w:hyperlink w:anchor="_Networks" w:history="1">
        <w:r w:rsidRPr="00F51C79">
          <w:rPr>
            <w:rStyle w:val="Hyperlink"/>
          </w:rPr>
          <w:t>network mixing groups</w:t>
        </w:r>
      </w:hyperlink>
      <w:r>
        <w:t xml:space="preserve"> and added </w:t>
      </w:r>
      <w:r w:rsidR="000F3C8C">
        <w:t>Action</w:t>
      </w:r>
      <w:r w:rsidR="00A37AB7">
        <w:t xml:space="preserve"> Rule</w:t>
      </w:r>
      <w:r>
        <w:t>s to the FRED programming language.</w:t>
      </w:r>
    </w:p>
    <w:p w14:paraId="33F71E18" w14:textId="2A4A4334" w:rsidR="00565081" w:rsidRDefault="00565081" w:rsidP="00565081">
      <w:pPr>
        <w:adjustRightInd w:val="0"/>
      </w:pPr>
    </w:p>
    <w:p w14:paraId="7E00FC7A" w14:textId="4968F890" w:rsidR="00565081" w:rsidRDefault="00565081" w:rsidP="00565081">
      <w:pPr>
        <w:adjustRightInd w:val="0"/>
      </w:pPr>
      <w:r>
        <w:t>Version 4:</w:t>
      </w:r>
    </w:p>
    <w:p w14:paraId="3D939608" w14:textId="4651265F" w:rsidR="00565081" w:rsidRDefault="00565081" w:rsidP="00D173E3">
      <w:pPr>
        <w:pStyle w:val="ListParagraph"/>
        <w:numPr>
          <w:ilvl w:val="0"/>
          <w:numId w:val="37"/>
        </w:numPr>
        <w:adjustRightInd w:val="0"/>
      </w:pPr>
      <w:r>
        <w:t xml:space="preserve">Generalized FRED to a declarative programming model and user-defined </w:t>
      </w:r>
      <w:r w:rsidR="00160207">
        <w:t>Condition</w:t>
      </w:r>
      <w:r>
        <w:t>s and interaction groups.</w:t>
      </w:r>
    </w:p>
    <w:p w14:paraId="774A8E4F" w14:textId="02425873" w:rsidR="00565081" w:rsidRDefault="00565081" w:rsidP="00565081">
      <w:pPr>
        <w:adjustRightInd w:val="0"/>
      </w:pPr>
    </w:p>
    <w:p w14:paraId="4647EF0C" w14:textId="16F583AE" w:rsidR="00565081" w:rsidRDefault="00565081" w:rsidP="00565081">
      <w:pPr>
        <w:adjustRightInd w:val="0"/>
      </w:pPr>
      <w:r>
        <w:t>Version 3:</w:t>
      </w:r>
    </w:p>
    <w:p w14:paraId="63C96DF2" w14:textId="715C097A" w:rsidR="00565081" w:rsidRDefault="00565081" w:rsidP="00D173E3">
      <w:pPr>
        <w:pStyle w:val="ListParagraph"/>
        <w:numPr>
          <w:ilvl w:val="0"/>
          <w:numId w:val="36"/>
        </w:numPr>
        <w:adjustRightInd w:val="0"/>
      </w:pPr>
      <w:r>
        <w:t xml:space="preserve">Developed in 2013-2019 by the Pitt Public Health Dynamics Lab. This version introduced the concepts of general health </w:t>
      </w:r>
      <w:r w:rsidR="00160207">
        <w:t>Condition</w:t>
      </w:r>
      <w:r>
        <w:t>s and supprted both respiratory and vector transmission.</w:t>
      </w:r>
    </w:p>
    <w:p w14:paraId="18FEC24A" w14:textId="007062DC" w:rsidR="00565081" w:rsidRDefault="00565081" w:rsidP="00565081">
      <w:pPr>
        <w:adjustRightInd w:val="0"/>
      </w:pPr>
    </w:p>
    <w:p w14:paraId="728D45F5" w14:textId="410C6997" w:rsidR="00565081" w:rsidRDefault="00565081" w:rsidP="00565081">
      <w:pPr>
        <w:adjustRightInd w:val="0"/>
      </w:pPr>
      <w:r>
        <w:t>Version 2:</w:t>
      </w:r>
    </w:p>
    <w:p w14:paraId="143B9CB3" w14:textId="4DF74682" w:rsidR="00565081" w:rsidRDefault="00565081" w:rsidP="00D173E3">
      <w:pPr>
        <w:pStyle w:val="ListParagraph"/>
        <w:numPr>
          <w:ilvl w:val="0"/>
          <w:numId w:val="35"/>
        </w:numPr>
        <w:adjustRightInd w:val="0"/>
      </w:pPr>
      <w:r>
        <w:t>Developed in 2010-2013 by the Pitt Public health Dynamics Lab, Carnegie Mellon University and the Pittsburgh Supercomputer Center. FRED v2 supported a variety of respiratory infectious diseases.</w:t>
      </w:r>
    </w:p>
    <w:p w14:paraId="6ED13502" w14:textId="6AEB7D98" w:rsidR="00565081" w:rsidRDefault="00565081" w:rsidP="00565081">
      <w:pPr>
        <w:adjustRightInd w:val="0"/>
      </w:pPr>
    </w:p>
    <w:p w14:paraId="673E1166" w14:textId="0299EBB0" w:rsidR="00565081" w:rsidRDefault="00565081" w:rsidP="00565081">
      <w:pPr>
        <w:adjustRightInd w:val="0"/>
      </w:pPr>
      <w:r>
        <w:t>Version 1:</w:t>
      </w:r>
    </w:p>
    <w:p w14:paraId="65F35FE7" w14:textId="44B31E20" w:rsidR="00565081" w:rsidRDefault="00565081" w:rsidP="00D173E3">
      <w:pPr>
        <w:pStyle w:val="ListParagraph"/>
        <w:numPr>
          <w:ilvl w:val="0"/>
          <w:numId w:val="34"/>
        </w:numPr>
        <w:adjustRightInd w:val="0"/>
      </w:pPr>
      <w:r>
        <w:t>Developed in 2009 by the Pitt Public Health Dynamics Lab, the Pittsburgh Supercomputer Center and RTI, Inc. based on the RTI epidemic simulator by Phil Cooley and Shawn Brown. FRED v1 was a special purpose simulator for pandemic influenza.</w:t>
      </w:r>
    </w:p>
    <w:p w14:paraId="17356200" w14:textId="77777777" w:rsidR="00341FE2" w:rsidRDefault="00341FE2" w:rsidP="00DE3EB4">
      <w:pPr>
        <w:adjustRightInd w:val="0"/>
        <w:ind w:left="720" w:hanging="720"/>
      </w:pPr>
    </w:p>
    <w:p w14:paraId="461E4DE9" w14:textId="77777777" w:rsidR="00677C59" w:rsidRDefault="00677C59" w:rsidP="00677C59">
      <w:pPr>
        <w:adjustRightInd w:val="0"/>
      </w:pPr>
    </w:p>
    <w:p w14:paraId="3E09B68D" w14:textId="77777777" w:rsidR="006647F2" w:rsidRDefault="006647F2">
      <w:pPr>
        <w:rPr>
          <w:rFonts w:asciiTheme="majorHAnsi" w:eastAsiaTheme="majorEastAsia" w:hAnsiTheme="majorHAnsi" w:cstheme="majorBidi"/>
          <w:color w:val="2F5496" w:themeColor="accent1" w:themeShade="BF"/>
          <w:sz w:val="32"/>
          <w:szCs w:val="32"/>
        </w:rPr>
      </w:pPr>
      <w:r>
        <w:br w:type="page"/>
      </w:r>
    </w:p>
    <w:p w14:paraId="2D548B5F" w14:textId="2A3363DD" w:rsidR="00D93118" w:rsidRPr="00D93118" w:rsidRDefault="00D93118" w:rsidP="003617D6">
      <w:pPr>
        <w:pStyle w:val="Heading1"/>
      </w:pPr>
      <w:bookmarkStart w:id="27" w:name="_Toc40674569"/>
      <w:r w:rsidRPr="00D93118">
        <w:lastRenderedPageBreak/>
        <w:t xml:space="preserve">Chapter </w:t>
      </w:r>
      <w:r w:rsidR="007D1F4B">
        <w:t>2</w:t>
      </w:r>
      <w:r w:rsidRPr="00D93118">
        <w:t>: Synthetic Populations</w:t>
      </w:r>
      <w:bookmarkEnd w:id="27"/>
    </w:p>
    <w:p w14:paraId="6880FC40" w14:textId="19C1C764" w:rsidR="00D93118" w:rsidRPr="003617D6" w:rsidRDefault="00D93118" w:rsidP="003617D6"/>
    <w:p w14:paraId="51952A65" w14:textId="74145222" w:rsidR="008818C1" w:rsidRPr="008818C1" w:rsidRDefault="008818C1" w:rsidP="003617D6">
      <w:pPr>
        <w:pStyle w:val="Heading2"/>
      </w:pPr>
      <w:bookmarkStart w:id="28" w:name="_Toc40674570"/>
      <w:r w:rsidRPr="008818C1">
        <w:t>Definition</w:t>
      </w:r>
      <w:bookmarkEnd w:id="28"/>
    </w:p>
    <w:p w14:paraId="1D1721B2" w14:textId="17311A89" w:rsidR="008818C1" w:rsidRDefault="008818C1" w:rsidP="003617D6"/>
    <w:p w14:paraId="51D3B81C" w14:textId="6F9FE94A" w:rsidR="006D56E4" w:rsidRDefault="006D56E4" w:rsidP="003617D6">
      <w:r>
        <w:t xml:space="preserve">A </w:t>
      </w:r>
      <w:r>
        <w:rPr>
          <w:i/>
        </w:rPr>
        <w:t>Synthetic Population</w:t>
      </w:r>
      <w:r>
        <w:t xml:space="preserve"> is a data set that represents each person and household in a given location with geospatial accuracy and contains no personally identifiable information.</w:t>
      </w:r>
    </w:p>
    <w:p w14:paraId="0648476D" w14:textId="77777777" w:rsidR="006D56E4" w:rsidRPr="006D56E4" w:rsidRDefault="006D56E4" w:rsidP="003617D6"/>
    <w:p w14:paraId="62885349" w14:textId="3508D512" w:rsidR="008818C1" w:rsidRPr="008818C1" w:rsidRDefault="008818C1" w:rsidP="003617D6">
      <w:pPr>
        <w:pStyle w:val="Heading2"/>
      </w:pPr>
      <w:bookmarkStart w:id="29" w:name="_Toc40674571"/>
      <w:r w:rsidRPr="008818C1">
        <w:t>Data sources</w:t>
      </w:r>
      <w:bookmarkEnd w:id="29"/>
    </w:p>
    <w:p w14:paraId="5CD7E0B6" w14:textId="6DA226A0" w:rsidR="008818C1" w:rsidRPr="003617D6" w:rsidRDefault="008818C1" w:rsidP="003617D6"/>
    <w:p w14:paraId="0D7FE001" w14:textId="244C45CB" w:rsidR="00FF1230" w:rsidRDefault="00FF1230" w:rsidP="003617D6">
      <w:r w:rsidRPr="003617D6">
        <w:rPr>
          <w:b/>
        </w:rPr>
        <w:t xml:space="preserve"> </w:t>
      </w:r>
      <w:r w:rsidRPr="003617D6">
        <w:rPr>
          <w:bCs/>
        </w:rPr>
        <w:t>FRED uses the synthetic population developed by RTI, International.</w:t>
      </w:r>
      <w:r w:rsidRPr="003617D6">
        <w:rPr>
          <w:b/>
          <w:bCs/>
        </w:rPr>
        <w:t xml:space="preserve"> </w:t>
      </w:r>
      <w:r w:rsidRPr="003617D6">
        <w:t>In summary, RTI used a proportional iterative method developed in (Beckman, et al. 1996) to generate an agent population from the US Census Bureau’s Public Use Microdata files (PUMs) and Census aggregated data.  See (Wheaton, et al. 2009) for a detailed description.  Each agent had a set of socio-demographic characteristics and daily behaviors that included age, sex, employment status, occupation, and household location and membership.</w:t>
      </w:r>
    </w:p>
    <w:p w14:paraId="1D1E3B77" w14:textId="5722B321" w:rsidR="006D56E4" w:rsidRDefault="006D56E4" w:rsidP="003617D6"/>
    <w:p w14:paraId="693ECD95" w14:textId="3CB8C382" w:rsidR="006D56E4" w:rsidRDefault="006D56E4" w:rsidP="003617D6">
      <w:r>
        <w:t xml:space="preserve">As described on the web site </w:t>
      </w:r>
      <w:r w:rsidRPr="006D56E4">
        <w:t>https://www.rti.org/impact/synthpop</w:t>
      </w:r>
      <w:r>
        <w:t>:</w:t>
      </w:r>
    </w:p>
    <w:p w14:paraId="69D39E67" w14:textId="7670CB94" w:rsidR="006D56E4" w:rsidRDefault="006D56E4" w:rsidP="003617D6"/>
    <w:p w14:paraId="0915039C" w14:textId="79D932C0" w:rsidR="006D56E4" w:rsidRPr="006D56E4" w:rsidRDefault="006D56E4" w:rsidP="006D56E4">
      <w:pPr>
        <w:rPr>
          <w:i/>
        </w:rPr>
      </w:pPr>
      <w:r w:rsidRPr="006D56E4">
        <w:rPr>
          <w:i/>
          <w:color w:val="2C2C2C"/>
          <w:shd w:val="clear" w:color="auto" w:fill="FFFFFF"/>
        </w:rPr>
        <w:t xml:space="preserve">“Unlike typical sociodemographic data, the RTI U.S. Synthetic Household Population represents households and persons as dots on a </w:t>
      </w:r>
      <w:r w:rsidR="00CF565D">
        <w:rPr>
          <w:i/>
          <w:color w:val="2C2C2C"/>
          <w:shd w:val="clear" w:color="auto" w:fill="FFFFFF"/>
        </w:rPr>
        <w:t>Report</w:t>
      </w:r>
      <w:r w:rsidRPr="006D56E4">
        <w:rPr>
          <w:i/>
          <w:color w:val="2C2C2C"/>
          <w:shd w:val="clear" w:color="auto" w:fill="FFFFFF"/>
        </w:rPr>
        <w:t>—matching high-resolution population distributions with the correct mix of households in each census block group.”</w:t>
      </w:r>
    </w:p>
    <w:p w14:paraId="603ED7C3" w14:textId="77777777" w:rsidR="006D56E4" w:rsidRPr="003617D6" w:rsidRDefault="006D56E4" w:rsidP="003617D6"/>
    <w:p w14:paraId="22EFF542" w14:textId="56F028DF" w:rsidR="008818C1" w:rsidRDefault="008818C1" w:rsidP="003617D6">
      <w:pPr>
        <w:pStyle w:val="Heading2"/>
      </w:pPr>
      <w:bookmarkStart w:id="30" w:name="_Toc40674572"/>
      <w:r w:rsidRPr="008818C1">
        <w:t>Process</w:t>
      </w:r>
      <w:bookmarkEnd w:id="30"/>
    </w:p>
    <w:p w14:paraId="3DC18307" w14:textId="43CC85B3" w:rsidR="00A36546" w:rsidRDefault="00A36546" w:rsidP="00A36546"/>
    <w:p w14:paraId="1831FBEC" w14:textId="61EBBFE6" w:rsidR="00A36546" w:rsidRPr="00A36546" w:rsidRDefault="00A36546" w:rsidP="00A36546">
      <w:r>
        <w:t xml:space="preserve">The RTI </w:t>
      </w:r>
      <w:r w:rsidRPr="00950D98">
        <w:t xml:space="preserve">synthetic population </w:t>
      </w:r>
      <w:r>
        <w:t xml:space="preserve">is </w:t>
      </w:r>
      <w:r w:rsidRPr="00950D98">
        <w:t>based on the U</w:t>
      </w:r>
      <w:r>
        <w:t>.</w:t>
      </w:r>
      <w:r w:rsidRPr="00950D98">
        <w:t>S</w:t>
      </w:r>
      <w:r>
        <w:t>.</w:t>
      </w:r>
      <w:r w:rsidRPr="00950D98">
        <w:t xml:space="preserve"> Census Bureau’s Public Use Microdata files (PUMS) and aggregated data from the 2005-2009 American Community Survey (ACS) 5-year sample</w:t>
      </w:r>
      <w:r>
        <w:t xml:space="preserve"> </w:t>
      </w:r>
      <w:r>
        <w:fldChar w:fldCharType="begin"/>
      </w:r>
      <w:r>
        <w:instrText xml:space="preserve"> ADDIN EN.CITE &lt;EndNote&gt;&lt;Cite&gt;&lt;Author&gt;Wheaton&lt;/Author&gt;&lt;Year&gt;2012&lt;/Year&gt;&lt;RecNum&gt;19&lt;/RecNum&gt;&lt;DisplayText&gt;(Wheaton, 2012)&lt;/DisplayText&gt;&lt;record&gt;&lt;rec-number&gt;19&lt;/rec-number&gt;&lt;foreign-keys&gt;&lt;key app="EN" db-id="etwatez58wxpdbezr0mxv9e1fp295255rwvp"&gt;19&lt;/key&gt;&lt;/foreign-keys&gt;&lt;ref-type name="Report"&gt;27&lt;/ref-type&gt;&lt;contributors&gt;&lt;authors&gt;&lt;author&gt;Wheaton, W.D. &lt;/author&gt;&lt;/authors&gt;&lt;/contributors&gt;&lt;titles&gt;&lt;title&gt;2005-2009 U.S. Synthetic Population Ver. 2. &lt;/title&gt;&lt;/titles&gt;&lt;pages&gt;RTI International&lt;/pages&gt;&lt;dates&gt;&lt;year&gt;2012&lt;/year&gt;&lt;pub-dates&gt;&lt;date&gt;August, 2012&lt;/date&gt;&lt;/pub-dates&gt;&lt;/dates&gt;&lt;publisher&gt;http://www.epimodels.org/midas/Rpubsyntdata1.do&lt;/publisher&gt;&lt;urls&gt;&lt;related-urls&gt;&lt;url&gt;https://www.epimodels.org/midas/Rpubsyntdata1.do&lt;/url&gt;&lt;/related-urls&gt;&lt;/urls&gt;&lt;/record&gt;&lt;/Cite&gt;&lt;/EndNote&gt;</w:instrText>
      </w:r>
      <w:r>
        <w:fldChar w:fldCharType="separate"/>
      </w:r>
      <w:r>
        <w:rPr>
          <w:noProof/>
        </w:rPr>
        <w:t>(</w:t>
      </w:r>
      <w:hyperlink w:anchor="_ENREF_36" w:tooltip="Wheaton, 2012 #19" w:history="1">
        <w:r>
          <w:rPr>
            <w:noProof/>
          </w:rPr>
          <w:t>Wheaton, 2012</w:t>
        </w:r>
      </w:hyperlink>
      <w:r>
        <w:rPr>
          <w:noProof/>
        </w:rPr>
        <w:t>)</w:t>
      </w:r>
      <w:r>
        <w:fldChar w:fldCharType="end"/>
      </w:r>
      <w:r w:rsidRPr="00950D98">
        <w:t xml:space="preserve">. This open access database </w:t>
      </w:r>
      <w:r>
        <w:t>comprises a spatially accurate model of all households, schools, workplaces and group quarters (e.g. prisons, college dorms, military bases and nursing homes)</w:t>
      </w:r>
      <w:r w:rsidRPr="00950D98">
        <w:t xml:space="preserve"> </w:t>
      </w:r>
      <w:r>
        <w:t xml:space="preserve">in the United States. Individual agents are defined and assigned to each household, school, and workplace in the database so that the result closely matches the census-based spatial distributions of households and population sizes at the census block group level, as well as commuting patterns across census-tract boundaries. </w:t>
      </w:r>
      <w:r w:rsidRPr="00950D98">
        <w:t>For ABMs that model specific geographic regions</w:t>
      </w:r>
      <w:r>
        <w:t xml:space="preserve"> in the U.S.</w:t>
      </w:r>
      <w:r w:rsidRPr="00950D98">
        <w:t xml:space="preserve">, this synthetic population provides an excellent source of spatially accurate population information. </w:t>
      </w:r>
      <w:r>
        <w:t xml:space="preserve">We have also extended this approach to </w:t>
      </w:r>
      <w:r w:rsidRPr="00950D98">
        <w:t>selected international locations.</w:t>
      </w:r>
    </w:p>
    <w:p w14:paraId="0ED358E2" w14:textId="77777777" w:rsidR="008818C1" w:rsidRPr="003617D6" w:rsidRDefault="008818C1" w:rsidP="003617D6"/>
    <w:p w14:paraId="2F5B7C6D" w14:textId="7A8799A9" w:rsidR="008818C1" w:rsidRPr="008818C1" w:rsidRDefault="008818C1" w:rsidP="003617D6">
      <w:pPr>
        <w:pStyle w:val="Heading2"/>
      </w:pPr>
      <w:bookmarkStart w:id="31" w:name="_Toc40674573"/>
      <w:r w:rsidRPr="008818C1">
        <w:t>Projections</w:t>
      </w:r>
      <w:r w:rsidR="0054579A">
        <w:t xml:space="preserve"> of Future Demographics</w:t>
      </w:r>
      <w:bookmarkEnd w:id="31"/>
    </w:p>
    <w:p w14:paraId="5C139B78" w14:textId="77777777" w:rsidR="000A7DD8" w:rsidRDefault="000A7DD8"/>
    <w:p w14:paraId="774043E6" w14:textId="3CF1548F" w:rsidR="000A7DD8" w:rsidRPr="00A36546" w:rsidRDefault="000A7DD8" w:rsidP="00A36546">
      <w:r w:rsidRPr="00A36546">
        <w:t>Agent</w:t>
      </w:r>
      <w:r w:rsidR="00A36546" w:rsidRPr="00A36546">
        <w:t>-</w:t>
      </w:r>
      <w:r w:rsidRPr="00A36546">
        <w:t xml:space="preserve">based models (ABMs) are flexible and powerful tools for predicting the </w:t>
      </w:r>
      <w:r w:rsidR="00AF5DC4">
        <w:t>effects</w:t>
      </w:r>
      <w:r w:rsidRPr="00A36546">
        <w:t xml:space="preserve"> of infectious and chronic diseases, and for modeling in a host of other widely varied disciplines. </w:t>
      </w:r>
      <w:r w:rsidR="00A36546" w:rsidRPr="00A36546">
        <w:t xml:space="preserve">Realistic long-term populations are necessary for many simulations, such as development of chronic disease and </w:t>
      </w:r>
      <w:r w:rsidR="00AF5DC4">
        <w:t>effects</w:t>
      </w:r>
      <w:r w:rsidR="00A36546" w:rsidRPr="00A36546">
        <w:t xml:space="preserve"> of </w:t>
      </w:r>
      <w:r w:rsidR="002809C6" w:rsidRPr="00A36546">
        <w:t>long-term</w:t>
      </w:r>
      <w:r w:rsidR="00A36546" w:rsidRPr="00A36546">
        <w:t xml:space="preserve"> behavior. FRED includes methods to reproduce external population size estimates. For example, w</w:t>
      </w:r>
      <w:r w:rsidRPr="00A36546">
        <w:t>e used population projections created by the Pennsylvania State Data Center (</w:t>
      </w:r>
      <w:r w:rsidRPr="00A36546">
        <w:rPr>
          <w:iCs/>
        </w:rPr>
        <w:t>PASDC</w:t>
      </w:r>
      <w:r w:rsidRPr="00A36546">
        <w:t xml:space="preserve">) to model long term demographic changes for Pennsylvania from 2010 to 2030 in FRED. </w:t>
      </w:r>
    </w:p>
    <w:p w14:paraId="2F64A10A" w14:textId="77777777" w:rsidR="00A36546" w:rsidRDefault="00A36546" w:rsidP="00A36546"/>
    <w:p w14:paraId="7779D1AD" w14:textId="3051061F" w:rsidR="000A7DD8" w:rsidRPr="00A36546" w:rsidRDefault="00A36546" w:rsidP="00A36546">
      <w:r w:rsidRPr="00A36546">
        <w:t>To achieve these projections,</w:t>
      </w:r>
      <w:r w:rsidR="000A7DD8" w:rsidRPr="00A36546">
        <w:t xml:space="preserve"> FRED </w:t>
      </w:r>
      <w:r w:rsidRPr="00A36546">
        <w:t>inputs</w:t>
      </w:r>
      <w:r w:rsidR="000A7DD8" w:rsidRPr="00A36546">
        <w:t xml:space="preserve"> age-specific mortality and maternity rates and methods for changing the activity profiles for individuals over time, including entering and leaving school or the workplace when appropriate. To achieve the population target numbers from the </w:t>
      </w:r>
      <w:r w:rsidR="000A7DD8" w:rsidRPr="00A36546">
        <w:rPr>
          <w:iCs/>
        </w:rPr>
        <w:t>PASDC</w:t>
      </w:r>
      <w:r w:rsidR="000A7DD8" w:rsidRPr="00A36546">
        <w:t xml:space="preserve">, agents are added </w:t>
      </w:r>
      <w:r w:rsidR="000A7DD8" w:rsidRPr="00A36546">
        <w:lastRenderedPageBreak/>
        <w:t xml:space="preserve">to or removed from the population on a yearly basis. After a yearly population size update is completed, households are rebalanced, by applying household swapping rules to maintain local population density. New agents are assigned to schools as appropriate to their ages and to workplaces based on location and vacancies. Migration flows are modeled using county to county migration data obtained from the census American Community Survey. Agents are chosen to migrate as complete households when possible, to mimic real migration. </w:t>
      </w:r>
    </w:p>
    <w:p w14:paraId="29E3F03B" w14:textId="77777777" w:rsidR="0046768D" w:rsidRDefault="0046768D" w:rsidP="00A36546"/>
    <w:p w14:paraId="176DD542" w14:textId="4F7A1031" w:rsidR="000A7DD8" w:rsidRPr="00A36546" w:rsidRDefault="000A7DD8" w:rsidP="00A36546">
      <w:r w:rsidRPr="00A36546">
        <w:t>Over the 30</w:t>
      </w:r>
      <w:r w:rsidR="00143242">
        <w:t>-</w:t>
      </w:r>
      <w:r w:rsidRPr="00A36546">
        <w:t xml:space="preserve">year period of the simulation, FRED closely matches the projections of total Pennsylvania population size at the 5-year intervals for which projections are made available and for the intervening years. FRED matches projections of PA population size by age and maintains consistent household size distributions over time. Agents have continuity of experience through life stages and take on appropriate social roles and activities over their lifetimes. FRED generally maintains consistent school size distributions and workplace size distributions over time. Over the course of the simulation, the proportion of agents </w:t>
      </w:r>
      <w:r w:rsidR="008F1E4A">
        <w:t xml:space="preserve">who are </w:t>
      </w:r>
      <w:r w:rsidRPr="00A36546">
        <w:t xml:space="preserve">native to the population is consistent with US Census data for 2010. FRED agents create new households at rates comparable to </w:t>
      </w:r>
      <w:r w:rsidR="002A245C">
        <w:t>reported</w:t>
      </w:r>
      <w:r w:rsidR="002A245C" w:rsidRPr="00A36546">
        <w:t xml:space="preserve"> </w:t>
      </w:r>
      <w:r w:rsidRPr="00A36546">
        <w:t xml:space="preserve">rates. </w:t>
      </w:r>
    </w:p>
    <w:p w14:paraId="2DCA0FE4" w14:textId="77777777" w:rsidR="00A36546" w:rsidRDefault="00A36546" w:rsidP="00A36546"/>
    <w:p w14:paraId="13F1886D" w14:textId="43DA91A9" w:rsidR="00F61E8E" w:rsidRPr="00737D22" w:rsidRDefault="000A7DD8" w:rsidP="00DE07B9">
      <w:r w:rsidRPr="00A36546">
        <w:t>These methods are generalizable to create realistic populations for any projection and any US location.</w:t>
      </w:r>
      <w:r>
        <w:t xml:space="preserve"> </w:t>
      </w:r>
      <w:r w:rsidR="00F61E8E">
        <w:br w:type="page"/>
      </w:r>
    </w:p>
    <w:p w14:paraId="07FE1DD4" w14:textId="605160C4" w:rsidR="00D93118" w:rsidRPr="00D93118" w:rsidRDefault="00D93118" w:rsidP="003617D6">
      <w:pPr>
        <w:pStyle w:val="Heading1"/>
      </w:pPr>
      <w:bookmarkStart w:id="32" w:name="_Toc40674574"/>
      <w:r w:rsidRPr="00D93118">
        <w:lastRenderedPageBreak/>
        <w:t xml:space="preserve">Chapter </w:t>
      </w:r>
      <w:r w:rsidR="007D1F4B">
        <w:t>3</w:t>
      </w:r>
      <w:r w:rsidRPr="00D93118">
        <w:t>: Declarative Programming</w:t>
      </w:r>
      <w:r w:rsidR="00820898">
        <w:t xml:space="preserve"> in FRED</w:t>
      </w:r>
      <w:bookmarkEnd w:id="32"/>
    </w:p>
    <w:p w14:paraId="5E1AAC73" w14:textId="77777777" w:rsidR="00DC2F97" w:rsidRPr="003617D6" w:rsidRDefault="00DC2F97" w:rsidP="003617D6"/>
    <w:p w14:paraId="39CFA876" w14:textId="5C69DD4F" w:rsidR="00D16DDD" w:rsidRPr="00D16DDD" w:rsidRDefault="006B7D0F" w:rsidP="00D16DDD">
      <w:r w:rsidRPr="00D16DDD">
        <w:t xml:space="preserve">Declarative programming is a programming paradigm that expresses the logic of the computation without expressing the control flow. </w:t>
      </w:r>
      <w:r w:rsidR="00D16DDD" w:rsidRPr="00D16DDD">
        <w:t>(</w:t>
      </w:r>
      <w:r w:rsidR="00D16DDD" w:rsidRPr="007F31EC">
        <w:rPr>
          <w:color w:val="222222"/>
          <w:shd w:val="clear" w:color="auto" w:fill="FFFFFF"/>
        </w:rPr>
        <w:t>Lloyd, J.W., </w:t>
      </w:r>
      <w:r w:rsidR="00D16DDD" w:rsidRPr="007F31EC">
        <w:rPr>
          <w:i/>
          <w:iCs/>
          <w:color w:val="222222"/>
        </w:rPr>
        <w:t>Practical Advantages of Declarative Programming</w:t>
      </w:r>
      <w:r w:rsidR="00D16DDD" w:rsidRPr="007F31EC">
        <w:rPr>
          <w:iCs/>
          <w:color w:val="222222"/>
        </w:rPr>
        <w:t xml:space="preserve">). Within the general class of declarative programming languages, FRED </w:t>
      </w:r>
      <w:r w:rsidR="00EF5E12">
        <w:rPr>
          <w:iCs/>
          <w:color w:val="222222"/>
        </w:rPr>
        <w:t>can</w:t>
      </w:r>
      <w:r w:rsidR="00D16DDD" w:rsidRPr="007F31EC">
        <w:rPr>
          <w:iCs/>
          <w:color w:val="222222"/>
        </w:rPr>
        <w:t xml:space="preserve"> be classified as a domain-specific language whose domain is Agent-Based Modeling (ABM). The FRED language consists of two </w:t>
      </w:r>
      <w:r w:rsidR="00EF5E12">
        <w:rPr>
          <w:iCs/>
          <w:color w:val="222222"/>
        </w:rPr>
        <w:t xml:space="preserve">primary </w:t>
      </w:r>
      <w:r w:rsidR="00D16DDD" w:rsidRPr="007F31EC">
        <w:rPr>
          <w:iCs/>
          <w:color w:val="222222"/>
        </w:rPr>
        <w:t xml:space="preserve">kinds of statements:  </w:t>
      </w:r>
      <w:r w:rsidR="00D16DDD" w:rsidRPr="007F31EC">
        <w:rPr>
          <w:i/>
          <w:iCs/>
          <w:color w:val="222222"/>
        </w:rPr>
        <w:t>property statement</w:t>
      </w:r>
      <w:r w:rsidR="00D16DDD" w:rsidRPr="007F31EC">
        <w:rPr>
          <w:iCs/>
          <w:color w:val="222222"/>
        </w:rPr>
        <w:t xml:space="preserve">s and </w:t>
      </w:r>
      <w:r w:rsidR="00D16DDD" w:rsidRPr="007F31EC">
        <w:rPr>
          <w:i/>
          <w:iCs/>
          <w:color w:val="222222"/>
        </w:rPr>
        <w:t>rule statements</w:t>
      </w:r>
      <w:r w:rsidR="00D16DDD" w:rsidRPr="007F31EC">
        <w:rPr>
          <w:iCs/>
          <w:color w:val="222222"/>
        </w:rPr>
        <w:t xml:space="preserve">. Property statements define the static features of the model, </w:t>
      </w:r>
      <w:r w:rsidR="007F31EC">
        <w:t>including</w:t>
      </w:r>
      <w:r w:rsidR="007F31EC" w:rsidRPr="00107A77">
        <w:t xml:space="preserve"> </w:t>
      </w:r>
      <w:r w:rsidR="007F31EC">
        <w:t xml:space="preserve">the location, the range of dates for the simulation, </w:t>
      </w:r>
      <w:r w:rsidR="007F31EC" w:rsidRPr="00107A77">
        <w:t xml:space="preserve">all concepts of interest, </w:t>
      </w:r>
      <w:r w:rsidR="007F31EC">
        <w:t xml:space="preserve">what information should be tracked and </w:t>
      </w:r>
      <w:r w:rsidR="00437861">
        <w:t>reported</w:t>
      </w:r>
      <w:r w:rsidR="007F31EC">
        <w:t xml:space="preserve">, and the </w:t>
      </w:r>
      <w:r w:rsidR="007F31EC" w:rsidRPr="00107A77">
        <w:t xml:space="preserve">initial </w:t>
      </w:r>
      <w:r w:rsidR="00160207">
        <w:t>condition</w:t>
      </w:r>
      <w:r w:rsidR="007F31EC" w:rsidRPr="00107A77">
        <w:t>s</w:t>
      </w:r>
      <w:r w:rsidR="007F31EC">
        <w:t>.</w:t>
      </w:r>
      <w:r w:rsidR="007F31EC" w:rsidRPr="00107A77">
        <w:t xml:space="preserve"> </w:t>
      </w:r>
      <w:r w:rsidR="007F31EC">
        <w:t xml:space="preserve"> </w:t>
      </w:r>
      <w:r w:rsidR="00D16DDD" w:rsidRPr="007F31EC">
        <w:rPr>
          <w:iCs/>
          <w:color w:val="222222"/>
        </w:rPr>
        <w:t xml:space="preserve">Rule statements define the dynamic features of the model, including </w:t>
      </w:r>
      <w:r w:rsidR="007F31EC" w:rsidRPr="007F31EC">
        <w:rPr>
          <w:iCs/>
          <w:color w:val="222222"/>
        </w:rPr>
        <w:t xml:space="preserve">how agents </w:t>
      </w:r>
      <w:r w:rsidR="007F31EC">
        <w:rPr>
          <w:iCs/>
          <w:color w:val="222222"/>
        </w:rPr>
        <w:t xml:space="preserve">and their environment </w:t>
      </w:r>
      <w:r w:rsidR="007F31EC" w:rsidRPr="007F31EC">
        <w:rPr>
          <w:iCs/>
          <w:color w:val="222222"/>
        </w:rPr>
        <w:t>change state o</w:t>
      </w:r>
      <w:r w:rsidR="007F31EC">
        <w:rPr>
          <w:iCs/>
          <w:color w:val="222222"/>
        </w:rPr>
        <w:t>ver</w:t>
      </w:r>
      <w:r w:rsidR="007F31EC" w:rsidRPr="007F31EC">
        <w:rPr>
          <w:iCs/>
          <w:color w:val="222222"/>
        </w:rPr>
        <w:t xml:space="preserve"> time. The FRED platform </w:t>
      </w:r>
      <w:r w:rsidR="00776F0E">
        <w:rPr>
          <w:iCs/>
          <w:color w:val="222222"/>
        </w:rPr>
        <w:t>process</w:t>
      </w:r>
      <w:r w:rsidR="00DD5BB6">
        <w:rPr>
          <w:iCs/>
          <w:color w:val="222222"/>
        </w:rPr>
        <w:t>es</w:t>
      </w:r>
      <w:r w:rsidR="007F31EC" w:rsidRPr="007F31EC">
        <w:rPr>
          <w:iCs/>
          <w:color w:val="222222"/>
        </w:rPr>
        <w:t xml:space="preserve"> the FRED program</w:t>
      </w:r>
      <w:r w:rsidR="007F31EC" w:rsidRPr="00107A77">
        <w:t xml:space="preserve">, sets up the population, applies </w:t>
      </w:r>
      <w:r w:rsidR="00E11EBF">
        <w:t xml:space="preserve">the </w:t>
      </w:r>
      <w:r w:rsidR="007F31EC" w:rsidRPr="00107A77">
        <w:t xml:space="preserve">initial </w:t>
      </w:r>
      <w:r w:rsidR="00160207">
        <w:t>condition</w:t>
      </w:r>
      <w:r w:rsidR="007F31EC" w:rsidRPr="00107A77">
        <w:t xml:space="preserve">s, simulates the activities and interactions of the agents, and tracks all user-defined </w:t>
      </w:r>
      <w:r w:rsidR="00C97480">
        <w:t>c</w:t>
      </w:r>
      <w:r w:rsidR="00160207">
        <w:t>ondition</w:t>
      </w:r>
      <w:r w:rsidR="007F31EC" w:rsidRPr="00107A77">
        <w:t>s within the population</w:t>
      </w:r>
      <w:r w:rsidR="007F31EC">
        <w:t xml:space="preserve">. </w:t>
      </w:r>
      <w:r w:rsidR="007F31EC" w:rsidRPr="00107A77">
        <w:t xml:space="preserve">FRED outputs </w:t>
      </w:r>
      <w:r w:rsidR="00A1376C">
        <w:t xml:space="preserve">several </w:t>
      </w:r>
      <w:r w:rsidR="00BE39EF">
        <w:t>reports</w:t>
      </w:r>
      <w:r w:rsidR="007F31EC" w:rsidRPr="00107A77">
        <w:t>, charts, and visualizations</w:t>
      </w:r>
      <w:r w:rsidR="007F31EC">
        <w:t>.</w:t>
      </w:r>
    </w:p>
    <w:p w14:paraId="0E867865" w14:textId="54FC1958" w:rsidR="006B7D0F" w:rsidRDefault="006B7D0F" w:rsidP="006B7D0F"/>
    <w:p w14:paraId="4EDD99BD" w14:textId="0B9AF347" w:rsidR="006B7D0F" w:rsidRDefault="007F31EC" w:rsidP="007F31EC">
      <w:r>
        <w:t>The declarative programming style of FRED provides several advantages for agent-based modeling:</w:t>
      </w:r>
    </w:p>
    <w:p w14:paraId="5FFBB2D2" w14:textId="196132DE" w:rsidR="00107A77" w:rsidRPr="00107A77" w:rsidRDefault="00107A77" w:rsidP="00790036">
      <w:pPr>
        <w:pStyle w:val="ListParagraph"/>
        <w:numPr>
          <w:ilvl w:val="0"/>
          <w:numId w:val="2"/>
        </w:numPr>
      </w:pPr>
      <w:r w:rsidRPr="00107A77">
        <w:t xml:space="preserve">No </w:t>
      </w:r>
      <w:r w:rsidR="007F31EC">
        <w:t xml:space="preserve">traditional </w:t>
      </w:r>
      <w:r w:rsidRPr="00107A77">
        <w:t xml:space="preserve">computer programming </w:t>
      </w:r>
      <w:r w:rsidR="008446CC">
        <w:t xml:space="preserve">experience </w:t>
      </w:r>
      <w:r w:rsidR="007F31EC">
        <w:t xml:space="preserve">is </w:t>
      </w:r>
      <w:r w:rsidRPr="00107A77">
        <w:t>required</w:t>
      </w:r>
      <w:r w:rsidR="007F31EC">
        <w:t>.</w:t>
      </w:r>
    </w:p>
    <w:p w14:paraId="5607FCA7" w14:textId="39EE44C8" w:rsidR="00107A77" w:rsidRPr="00107A77" w:rsidRDefault="00107A77" w:rsidP="00790036">
      <w:pPr>
        <w:pStyle w:val="ListParagraph"/>
        <w:numPr>
          <w:ilvl w:val="0"/>
          <w:numId w:val="2"/>
        </w:numPr>
      </w:pPr>
      <w:r w:rsidRPr="00107A77">
        <w:t>You can focus on scientific effort (e.g. data collection, conceptual modeling, experimental design)</w:t>
      </w:r>
      <w:r w:rsidR="007F31EC">
        <w:t>.</w:t>
      </w:r>
    </w:p>
    <w:p w14:paraId="6E505038" w14:textId="5CA32247" w:rsidR="00107A77" w:rsidRPr="00107A77" w:rsidRDefault="00107A77" w:rsidP="00790036">
      <w:pPr>
        <w:pStyle w:val="ListParagraph"/>
        <w:numPr>
          <w:ilvl w:val="0"/>
          <w:numId w:val="2"/>
        </w:numPr>
      </w:pPr>
      <w:r w:rsidRPr="00107A77">
        <w:t>FRED provides a simple workflow environment for you and manages all the data produced by the simulation and associated metadata</w:t>
      </w:r>
      <w:r w:rsidR="00E11EBF">
        <w:t>.</w:t>
      </w:r>
      <w:r w:rsidRPr="00107A77">
        <w:t xml:space="preserve"> </w:t>
      </w:r>
    </w:p>
    <w:p w14:paraId="2F2BA2EC" w14:textId="3815F4CD" w:rsidR="00E371D2" w:rsidRDefault="00E371D2" w:rsidP="00E043D4"/>
    <w:p w14:paraId="30383C96" w14:textId="23B4FAE4" w:rsidR="00432AD8" w:rsidRDefault="00E82964" w:rsidP="00432AD8">
      <w:pPr>
        <w:pStyle w:val="Heading2"/>
      </w:pPr>
      <w:bookmarkStart w:id="33" w:name="_Toc40674575"/>
      <w:r>
        <w:t>A Minimal</w:t>
      </w:r>
      <w:r w:rsidR="00432AD8">
        <w:t xml:space="preserve"> FRED Program</w:t>
      </w:r>
      <w:bookmarkEnd w:id="33"/>
    </w:p>
    <w:p w14:paraId="59EB6DC6" w14:textId="77777777" w:rsidR="00432AD8" w:rsidRDefault="00432AD8" w:rsidP="00E371D2"/>
    <w:p w14:paraId="5A1A6C47" w14:textId="0BCF038E" w:rsidR="00C73128" w:rsidRDefault="0063621B" w:rsidP="00E371D2">
      <w:r>
        <w:t xml:space="preserve">We generally use the terms </w:t>
      </w:r>
      <w:r>
        <w:rPr>
          <w:b/>
          <w:bCs/>
        </w:rPr>
        <w:t xml:space="preserve">FRED </w:t>
      </w:r>
      <w:r w:rsidRPr="0063621B">
        <w:rPr>
          <w:b/>
          <w:bCs/>
        </w:rPr>
        <w:t>model</w:t>
      </w:r>
      <w:r w:rsidRPr="0063621B">
        <w:t xml:space="preserve"> and</w:t>
      </w:r>
      <w:r>
        <w:rPr>
          <w:b/>
          <w:bCs/>
        </w:rPr>
        <w:t xml:space="preserve"> FRED program </w:t>
      </w:r>
      <w:r w:rsidRPr="0063621B">
        <w:t xml:space="preserve">interchangebly. </w:t>
      </w:r>
      <w:r w:rsidR="00432AD8" w:rsidRPr="0063621B">
        <w:t>The</w:t>
      </w:r>
      <w:r w:rsidR="00432AD8">
        <w:t xml:space="preserve"> required elements of a FRED model include the Simulation Location, the Simulation Time Frame, and at least one Condition. </w:t>
      </w:r>
      <w:r w:rsidR="00C73128">
        <w:t xml:space="preserve">A minimal FRED </w:t>
      </w:r>
      <w:r w:rsidR="00F13710">
        <w:t>model</w:t>
      </w:r>
      <w:r w:rsidR="00C73128">
        <w:t xml:space="preserve"> is shown below:</w:t>
      </w:r>
    </w:p>
    <w:p w14:paraId="7F0A303C" w14:textId="77777777" w:rsidR="00432AD8" w:rsidRDefault="00432AD8" w:rsidP="00C73128">
      <w:pPr>
        <w:pStyle w:val="FirstParagraph"/>
        <w:spacing w:before="120" w:after="0"/>
        <w:contextualSpacing/>
        <w:rPr>
          <w:b/>
        </w:rPr>
      </w:pPr>
    </w:p>
    <w:p w14:paraId="6DD109F4" w14:textId="02B5444F" w:rsidR="00C73128" w:rsidRDefault="00C73128" w:rsidP="00C73128">
      <w:pPr>
        <w:pStyle w:val="FirstParagraph"/>
        <w:spacing w:before="120" w:after="0"/>
        <w:contextualSpacing/>
        <w:rPr>
          <w:b/>
        </w:rPr>
      </w:pPr>
      <w:r w:rsidRPr="00A279CC">
        <w:rPr>
          <w:b/>
        </w:rPr>
        <w:t># Simulat</w:t>
      </w:r>
      <w:r>
        <w:rPr>
          <w:b/>
        </w:rPr>
        <w:t>ed</w:t>
      </w:r>
      <w:r w:rsidRPr="00A279CC">
        <w:rPr>
          <w:b/>
        </w:rPr>
        <w:t xml:space="preserve"> Location</w:t>
      </w:r>
      <w:r>
        <w:rPr>
          <w:b/>
        </w:rPr>
        <w:t>: a small county in Pennsylvania</w:t>
      </w:r>
    </w:p>
    <w:p w14:paraId="0777BF98" w14:textId="77777777" w:rsidR="00C73128" w:rsidRPr="00A279CC" w:rsidRDefault="00C73128" w:rsidP="00C73128">
      <w:pPr>
        <w:pStyle w:val="FirstParagraph"/>
        <w:spacing w:before="120" w:after="0"/>
        <w:contextualSpacing/>
        <w:rPr>
          <w:b/>
        </w:rPr>
      </w:pPr>
      <w:r w:rsidRPr="00A279CC">
        <w:rPr>
          <w:b/>
        </w:rPr>
        <w:t>locations = Jefferson_County_PA</w:t>
      </w:r>
    </w:p>
    <w:p w14:paraId="17FDD7B4" w14:textId="77777777" w:rsidR="00C73128" w:rsidRDefault="00C73128" w:rsidP="00C73128">
      <w:pPr>
        <w:pStyle w:val="FirstParagraph"/>
        <w:spacing w:before="120" w:after="0"/>
        <w:contextualSpacing/>
        <w:rPr>
          <w:b/>
        </w:rPr>
      </w:pPr>
    </w:p>
    <w:p w14:paraId="0048D1B0" w14:textId="77777777" w:rsidR="00C73128" w:rsidRDefault="00C73128" w:rsidP="00C73128">
      <w:pPr>
        <w:pStyle w:val="FirstParagraph"/>
        <w:spacing w:before="120" w:after="0"/>
        <w:contextualSpacing/>
        <w:rPr>
          <w:b/>
        </w:rPr>
      </w:pPr>
      <w:r w:rsidRPr="00A279CC">
        <w:rPr>
          <w:b/>
        </w:rPr>
        <w:t># Simulat</w:t>
      </w:r>
      <w:r>
        <w:rPr>
          <w:b/>
        </w:rPr>
        <w:t>ed</w:t>
      </w:r>
      <w:r w:rsidRPr="00A279CC">
        <w:rPr>
          <w:b/>
        </w:rPr>
        <w:t xml:space="preserve"> Time Frame</w:t>
      </w:r>
    </w:p>
    <w:p w14:paraId="04A0F062" w14:textId="77777777" w:rsidR="00C73128" w:rsidRDefault="00C73128" w:rsidP="00C73128">
      <w:pPr>
        <w:pStyle w:val="FirstParagraph"/>
        <w:spacing w:before="120" w:after="0"/>
        <w:contextualSpacing/>
        <w:rPr>
          <w:b/>
        </w:rPr>
      </w:pPr>
      <w:r w:rsidRPr="00A279CC">
        <w:rPr>
          <w:b/>
        </w:rPr>
        <w:t>start_date = 2020-Jan-01</w:t>
      </w:r>
    </w:p>
    <w:p w14:paraId="0FE38EB7" w14:textId="73229218" w:rsidR="00432AD8" w:rsidRDefault="00C73128" w:rsidP="00432AD8">
      <w:pPr>
        <w:pStyle w:val="FirstParagraph"/>
        <w:spacing w:before="120" w:after="0"/>
        <w:contextualSpacing/>
        <w:rPr>
          <w:b/>
        </w:rPr>
      </w:pPr>
      <w:r w:rsidRPr="00A279CC">
        <w:rPr>
          <w:b/>
        </w:rPr>
        <w:t>end_date = 2020-</w:t>
      </w:r>
      <w:r w:rsidR="00432AD8">
        <w:rPr>
          <w:b/>
        </w:rPr>
        <w:t>Jan-</w:t>
      </w:r>
      <w:r w:rsidR="005665AF">
        <w:rPr>
          <w:b/>
        </w:rPr>
        <w:t>10</w:t>
      </w:r>
    </w:p>
    <w:p w14:paraId="59F61D21" w14:textId="77777777" w:rsidR="00432AD8" w:rsidRDefault="00432AD8" w:rsidP="00432AD8">
      <w:pPr>
        <w:pStyle w:val="FirstParagraph"/>
        <w:spacing w:before="120" w:after="0"/>
        <w:contextualSpacing/>
        <w:rPr>
          <w:b/>
        </w:rPr>
      </w:pPr>
    </w:p>
    <w:p w14:paraId="3AF60983" w14:textId="7F0A25FE" w:rsidR="00432AD8" w:rsidRDefault="006D760F" w:rsidP="00432AD8">
      <w:pPr>
        <w:pStyle w:val="FirstParagraph"/>
        <w:spacing w:before="120" w:after="0"/>
        <w:contextualSpacing/>
        <w:rPr>
          <w:b/>
          <w:bCs/>
        </w:rPr>
      </w:pPr>
      <w:r w:rsidRPr="006D760F">
        <w:rPr>
          <w:b/>
          <w:bCs/>
        </w:rPr>
        <w:t># Condition</w:t>
      </w:r>
      <w:r w:rsidR="005B134F">
        <w:rPr>
          <w:b/>
          <w:bCs/>
        </w:rPr>
        <w:t>:</w:t>
      </w:r>
    </w:p>
    <w:p w14:paraId="173E5343" w14:textId="529CD313" w:rsidR="00514A7A" w:rsidRPr="005B134F" w:rsidRDefault="00514A7A" w:rsidP="005B134F">
      <w:pPr>
        <w:pStyle w:val="FirstParagraph"/>
        <w:spacing w:before="120" w:after="0"/>
        <w:contextualSpacing/>
        <w:rPr>
          <w:b/>
          <w:bCs/>
        </w:rPr>
      </w:pPr>
      <w:r>
        <w:rPr>
          <w:b/>
          <w:bCs/>
        </w:rPr>
        <w:t>c</w:t>
      </w:r>
      <w:r w:rsidR="006D760F" w:rsidRPr="006D760F">
        <w:rPr>
          <w:b/>
          <w:bCs/>
        </w:rPr>
        <w:t xml:space="preserve">ondition </w:t>
      </w:r>
      <w:r w:rsidR="00432AD8">
        <w:rPr>
          <w:b/>
          <w:bCs/>
        </w:rPr>
        <w:t>ACTIVE</w:t>
      </w:r>
      <w:r>
        <w:rPr>
          <w:b/>
          <w:bCs/>
        </w:rPr>
        <w:t xml:space="preserve"> </w:t>
      </w:r>
      <w:r w:rsidR="005665AF">
        <w:rPr>
          <w:b/>
          <w:bCs/>
        </w:rPr>
        <w:t>{}</w:t>
      </w:r>
    </w:p>
    <w:p w14:paraId="09E80196" w14:textId="77777777" w:rsidR="00432AD8" w:rsidRDefault="00432AD8" w:rsidP="00E371D2"/>
    <w:p w14:paraId="56F16086" w14:textId="23F1E67E" w:rsidR="00432AD8" w:rsidRDefault="00432AD8" w:rsidP="00820898">
      <w:r>
        <w:t xml:space="preserve">When this model is run, the population of Jefferson County, PA, </w:t>
      </w:r>
      <w:r w:rsidR="005665AF">
        <w:t>comprising 45,</w:t>
      </w:r>
      <w:r w:rsidR="00E718FB">
        <w:t>318</w:t>
      </w:r>
      <w:r w:rsidR="005665AF">
        <w:t xml:space="preserve"> individuals, </w:t>
      </w:r>
      <w:r>
        <w:t xml:space="preserve">is loaded into the simulation and </w:t>
      </w:r>
      <w:r w:rsidR="005665AF">
        <w:t>individual agents</w:t>
      </w:r>
      <w:r>
        <w:t xml:space="preserve"> are assigned to households, neighborhoods, schools and workplaces.  The model simulated the </w:t>
      </w:r>
      <w:r w:rsidR="005665AF">
        <w:t>agents</w:t>
      </w:r>
      <w:r>
        <w:t xml:space="preserve"> as they follow their normal activities for a period of 10 days. </w:t>
      </w:r>
      <w:r w:rsidR="00E718FB">
        <w:t xml:space="preserve">Every condition includes two </w:t>
      </w:r>
      <w:r w:rsidR="00E718FB" w:rsidRPr="00E718FB">
        <w:t>pseudostates</w:t>
      </w:r>
      <w:r w:rsidR="00E718FB">
        <w:t xml:space="preserve"> called </w:t>
      </w:r>
      <w:r w:rsidR="00E718FB" w:rsidRPr="00E718FB">
        <w:rPr>
          <w:i/>
          <w:iCs/>
        </w:rPr>
        <w:t>Start</w:t>
      </w:r>
      <w:r w:rsidR="00E718FB">
        <w:t xml:space="preserve"> and </w:t>
      </w:r>
      <w:r w:rsidR="00E718FB" w:rsidRPr="00E718FB">
        <w:rPr>
          <w:i/>
          <w:iCs/>
        </w:rPr>
        <w:t>Excluded</w:t>
      </w:r>
      <w:r w:rsidR="00E718FB">
        <w:t xml:space="preserve">. </w:t>
      </w:r>
      <w:r w:rsidRPr="00E718FB">
        <w:t>All</w:t>
      </w:r>
      <w:r>
        <w:t xml:space="preserve"> </w:t>
      </w:r>
      <w:r w:rsidR="00E718FB">
        <w:t xml:space="preserve">individual </w:t>
      </w:r>
      <w:r>
        <w:t xml:space="preserve">agents are assigned to the Start </w:t>
      </w:r>
      <w:r w:rsidR="005665AF">
        <w:t>pseudostate</w:t>
      </w:r>
      <w:r>
        <w:t xml:space="preserve"> in ACTIVE condition.  The </w:t>
      </w:r>
      <w:r w:rsidR="00BF64C9">
        <w:t>model</w:t>
      </w:r>
      <w:r>
        <w:t xml:space="preserve"> declares </w:t>
      </w:r>
      <w:r w:rsidR="005665AF">
        <w:t xml:space="preserve">no transition rules, so </w:t>
      </w:r>
      <w:r w:rsidR="00E718FB">
        <w:t xml:space="preserve">by default all agents transition </w:t>
      </w:r>
      <w:r w:rsidR="00BF64C9">
        <w:t xml:space="preserve">from </w:t>
      </w:r>
      <w:r w:rsidR="00BF64C9">
        <w:rPr>
          <w:i/>
          <w:iCs/>
        </w:rPr>
        <w:t xml:space="preserve">Start </w:t>
      </w:r>
      <w:r w:rsidR="00E718FB">
        <w:t>to the next state in the condition, which in this case i</w:t>
      </w:r>
      <w:r w:rsidR="00BF64C9">
        <w:t>s</w:t>
      </w:r>
      <w:r w:rsidR="00E718FB">
        <w:t xml:space="preserve"> </w:t>
      </w:r>
      <w:r w:rsidR="00BF64C9">
        <w:rPr>
          <w:i/>
          <w:iCs/>
        </w:rPr>
        <w:t xml:space="preserve">Excluded. </w:t>
      </w:r>
      <w:r w:rsidR="00BF64C9">
        <w:t>A</w:t>
      </w:r>
      <w:r w:rsidR="005665AF">
        <w:t>ll the agents</w:t>
      </w:r>
      <w:r w:rsidR="00CD55E4">
        <w:t xml:space="preserve"> </w:t>
      </w:r>
      <w:r w:rsidR="00BF64C9">
        <w:t xml:space="preserve">then </w:t>
      </w:r>
      <w:r>
        <w:t>remain</w:t>
      </w:r>
      <w:r w:rsidRPr="00BF64C9">
        <w:rPr>
          <w:i/>
          <w:iCs/>
        </w:rPr>
        <w:t xml:space="preserve"> </w:t>
      </w:r>
      <w:r w:rsidR="00BF64C9" w:rsidRPr="00BF64C9">
        <w:rPr>
          <w:i/>
          <w:iCs/>
        </w:rPr>
        <w:t>Excluded</w:t>
      </w:r>
      <w:r>
        <w:t>.  Clearly, nothing of interest happens during this model.</w:t>
      </w:r>
    </w:p>
    <w:p w14:paraId="69F766F8" w14:textId="53362E08" w:rsidR="00EE5D70" w:rsidRDefault="00EE5D70" w:rsidP="00820898"/>
    <w:p w14:paraId="281B9595" w14:textId="77777777" w:rsidR="00F626CD" w:rsidRDefault="00F626CD" w:rsidP="00F626CD">
      <w:pPr>
        <w:pStyle w:val="Heading2"/>
      </w:pPr>
      <w:bookmarkStart w:id="34" w:name="_Toc40674576"/>
      <w:r>
        <w:t>Running a FRED Program</w:t>
      </w:r>
      <w:bookmarkEnd w:id="34"/>
    </w:p>
    <w:p w14:paraId="45464B12" w14:textId="77777777" w:rsidR="00F626CD" w:rsidRDefault="00F626CD" w:rsidP="00F626CD"/>
    <w:p w14:paraId="34BAD87E" w14:textId="7E47E906" w:rsidR="00F626CD" w:rsidRPr="00D30BA3" w:rsidRDefault="00F626CD" w:rsidP="00F626CD">
      <w:r w:rsidRPr="00D30BA3">
        <w:lastRenderedPageBreak/>
        <w:t xml:space="preserve">It is conventional to use the </w:t>
      </w:r>
      <w:r w:rsidRPr="00A93074">
        <w:rPr>
          <w:b/>
        </w:rPr>
        <w:t>.fred</w:t>
      </w:r>
      <w:r w:rsidRPr="00D30BA3">
        <w:t xml:space="preserve"> suffix on FRED </w:t>
      </w:r>
      <w:r>
        <w:t>model</w:t>
      </w:r>
      <w:r w:rsidRPr="00D30BA3">
        <w:t xml:space="preserve"> files, but it is not required.</w:t>
      </w:r>
      <w:r>
        <w:t xml:space="preserve">  Suppose that the model above is stored in a file called </w:t>
      </w:r>
      <w:r>
        <w:rPr>
          <w:b/>
          <w:bCs/>
        </w:rPr>
        <w:t xml:space="preserve">minimal.fred. </w:t>
      </w:r>
      <w:r w:rsidRPr="00D30BA3">
        <w:t xml:space="preserve"> Then the command line to execute the model is</w:t>
      </w:r>
    </w:p>
    <w:p w14:paraId="7F102346" w14:textId="77777777" w:rsidR="00F626CD" w:rsidRPr="00D30BA3" w:rsidRDefault="00F626CD" w:rsidP="00F626CD"/>
    <w:p w14:paraId="29263BE7" w14:textId="0E9CF719" w:rsidR="00F626CD" w:rsidRPr="00D30BA3" w:rsidRDefault="00F626CD" w:rsidP="00F626CD">
      <w:pPr>
        <w:rPr>
          <w:b/>
        </w:rPr>
      </w:pPr>
      <w:r w:rsidRPr="00D30BA3">
        <w:rPr>
          <w:b/>
        </w:rPr>
        <w:t xml:space="preserve">% FRED </w:t>
      </w:r>
      <w:r>
        <w:rPr>
          <w:b/>
        </w:rPr>
        <w:t xml:space="preserve">-p </w:t>
      </w:r>
      <w:r w:rsidRPr="00D30BA3">
        <w:rPr>
          <w:b/>
        </w:rPr>
        <w:t>m</w:t>
      </w:r>
      <w:r>
        <w:rPr>
          <w:b/>
        </w:rPr>
        <w:t>inimal</w:t>
      </w:r>
      <w:r w:rsidRPr="00D30BA3">
        <w:rPr>
          <w:b/>
        </w:rPr>
        <w:t>.fred</w:t>
      </w:r>
    </w:p>
    <w:p w14:paraId="3AD4CFFB" w14:textId="77777777" w:rsidR="00F626CD" w:rsidRPr="00D30BA3" w:rsidRDefault="00F626CD" w:rsidP="00F626CD"/>
    <w:p w14:paraId="113B9977" w14:textId="4F97B46E" w:rsidR="00F626CD" w:rsidRDefault="00F626CD" w:rsidP="00F626CD">
      <w:r>
        <w:t xml:space="preserve">Note: </w:t>
      </w:r>
      <w:r w:rsidRPr="00D30BA3">
        <w:t xml:space="preserve">Users do not usually invoke the FRED command directly in this way. Instead, command line users run one of the workflow </w:t>
      </w:r>
      <w:r>
        <w:t>commands</w:t>
      </w:r>
      <w:r w:rsidRPr="00D30BA3">
        <w:t xml:space="preserve"> such as </w:t>
      </w:r>
      <w:r w:rsidRPr="00EF5E12">
        <w:rPr>
          <w:b/>
        </w:rPr>
        <w:t>fred_job</w:t>
      </w:r>
      <w:r w:rsidRPr="00D30BA3">
        <w:t xml:space="preserve">, described in Chapter </w:t>
      </w:r>
      <w:r>
        <w:t>10</w:t>
      </w:r>
      <w:r w:rsidRPr="00D30BA3">
        <w:t>. Web users define and run their FRED models via the FRED Web Interface.</w:t>
      </w:r>
    </w:p>
    <w:p w14:paraId="2FE40FC0" w14:textId="77777777" w:rsidR="00F626CD" w:rsidRDefault="00F626CD" w:rsidP="00820898"/>
    <w:p w14:paraId="6090BEFF" w14:textId="578E834D" w:rsidR="00EE5D70" w:rsidRDefault="00EE5D70" w:rsidP="00820898">
      <w:r>
        <w:t>The ou</w:t>
      </w:r>
      <w:r w:rsidR="00E718FB">
        <w:t>t</w:t>
      </w:r>
      <w:r>
        <w:t>put of th</w:t>
      </w:r>
      <w:r w:rsidR="00F626CD">
        <w:t xml:space="preserve">e </w:t>
      </w:r>
      <w:r w:rsidR="00F626CD" w:rsidRPr="00F626CD">
        <w:rPr>
          <w:b/>
          <w:bCs/>
        </w:rPr>
        <w:t>minimal</w:t>
      </w:r>
      <w:r w:rsidR="00F626CD">
        <w:t>.</w:t>
      </w:r>
      <w:r w:rsidR="00F626CD" w:rsidRPr="00F626CD">
        <w:rPr>
          <w:b/>
          <w:bCs/>
        </w:rPr>
        <w:t>fred</w:t>
      </w:r>
      <w:r>
        <w:t xml:space="preserve"> model includes a spreadsheet that shows </w:t>
      </w:r>
      <w:r w:rsidR="00E718FB">
        <w:t>the counts of how many agents are in each state of the model on each day:</w:t>
      </w:r>
    </w:p>
    <w:p w14:paraId="0CC2383F" w14:textId="7BE9DE7F" w:rsidR="00E718FB" w:rsidRDefault="00E718FB" w:rsidP="00820898"/>
    <w:p w14:paraId="5609A02D" w14:textId="65173C96" w:rsidR="00E718FB" w:rsidRDefault="00E718FB" w:rsidP="00820898">
      <w:r>
        <w:rPr>
          <w:noProof/>
        </w:rPr>
        <w:drawing>
          <wp:inline distT="0" distB="0" distL="0" distR="0" wp14:anchorId="477C38C2" wp14:editId="74038331">
            <wp:extent cx="6126480" cy="2757805"/>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4-27 at 12.55.21 PM.png"/>
                    <pic:cNvPicPr/>
                  </pic:nvPicPr>
                  <pic:blipFill>
                    <a:blip r:embed="rId13">
                      <a:extLst>
                        <a:ext uri="{28A0092B-C50C-407E-A947-70E740481C1C}">
                          <a14:useLocalDpi xmlns:a14="http://schemas.microsoft.com/office/drawing/2010/main" val="0"/>
                        </a:ext>
                      </a:extLst>
                    </a:blip>
                    <a:stretch>
                      <a:fillRect/>
                    </a:stretch>
                  </pic:blipFill>
                  <pic:spPr>
                    <a:xfrm>
                      <a:off x="0" y="0"/>
                      <a:ext cx="6126480" cy="2757805"/>
                    </a:xfrm>
                    <a:prstGeom prst="rect">
                      <a:avLst/>
                    </a:prstGeom>
                  </pic:spPr>
                </pic:pic>
              </a:graphicData>
            </a:graphic>
          </wp:inline>
        </w:drawing>
      </w:r>
    </w:p>
    <w:p w14:paraId="7253A487" w14:textId="77777777" w:rsidR="00432AD8" w:rsidRDefault="00432AD8" w:rsidP="00820898"/>
    <w:p w14:paraId="0F9FBD78" w14:textId="63A905FA" w:rsidR="00BF64C9" w:rsidRPr="00BF64C9" w:rsidRDefault="00BF64C9" w:rsidP="00820898">
      <w:r>
        <w:t xml:space="preserve">The first </w:t>
      </w:r>
      <w:r w:rsidR="00F626CD">
        <w:t xml:space="preserve">three </w:t>
      </w:r>
      <w:r>
        <w:t>columns give the day counter, the date and the epi-week for each simulation day. Th</w:t>
      </w:r>
      <w:r w:rsidR="00F626CD">
        <w:t>is is followed by</w:t>
      </w:r>
      <w:r>
        <w:t xml:space="preserve"> three columns for each of the states. For example, the </w:t>
      </w:r>
      <w:r>
        <w:rPr>
          <w:i/>
          <w:iCs/>
        </w:rPr>
        <w:t xml:space="preserve">Start </w:t>
      </w:r>
      <w:r>
        <w:t xml:space="preserve">state has columns called ACTIVE.newStart, ACTIVE.Start, and ACTIVE.totStart.  The newStart column contains the number of agents who enter that state during the day.  The Start column gives the number of agenst in that state and the end of the day. The totStart columns is a running total of all agents who have ever </w:t>
      </w:r>
      <w:r w:rsidR="00E82964">
        <w:t>visited</w:t>
      </w:r>
      <w:r>
        <w:t xml:space="preserve"> that state.  The final column ACTIVE.RR gives the </w:t>
      </w:r>
      <w:r>
        <w:rPr>
          <w:i/>
          <w:iCs/>
        </w:rPr>
        <w:t>reproductive rate,</w:t>
      </w:r>
      <w:r>
        <w:t xml:space="preserve"> or transmission rate for this condition, which is not applicable in the model.</w:t>
      </w:r>
    </w:p>
    <w:p w14:paraId="38D5DFB4" w14:textId="77777777" w:rsidR="00BF64C9" w:rsidRDefault="00BF64C9" w:rsidP="00820898"/>
    <w:p w14:paraId="325DA819" w14:textId="54D68799" w:rsidR="000D5905" w:rsidRDefault="000D5905" w:rsidP="000D5905">
      <w:pPr>
        <w:pStyle w:val="Heading2"/>
      </w:pPr>
      <w:bookmarkStart w:id="35" w:name="_Toc40674577"/>
      <w:r>
        <w:t xml:space="preserve">The Structure of a FRED </w:t>
      </w:r>
      <w:r w:rsidR="008A52D1">
        <w:t>Program</w:t>
      </w:r>
      <w:bookmarkEnd w:id="35"/>
    </w:p>
    <w:p w14:paraId="6B4C0E07" w14:textId="77777777" w:rsidR="000D5905" w:rsidRDefault="000D5905" w:rsidP="00820898"/>
    <w:p w14:paraId="7FD2491B" w14:textId="672DD11A" w:rsidR="00820898" w:rsidRDefault="00820898" w:rsidP="00820898">
      <w:r>
        <w:t xml:space="preserve">The </w:t>
      </w:r>
      <w:r w:rsidR="00D05EB0">
        <w:t>syntactic</w:t>
      </w:r>
      <w:r>
        <w:t xml:space="preserve"> </w:t>
      </w:r>
      <w:r w:rsidR="009F75C6">
        <w:t>features</w:t>
      </w:r>
      <w:r>
        <w:t xml:space="preserve"> of the FRED </w:t>
      </w:r>
      <w:r w:rsidR="0063621B">
        <w:t>modeling</w:t>
      </w:r>
      <w:r>
        <w:t xml:space="preserve"> language are:</w:t>
      </w:r>
    </w:p>
    <w:p w14:paraId="414B83F9" w14:textId="0A8D57A3" w:rsidR="00820898" w:rsidRDefault="00820898" w:rsidP="00790036">
      <w:pPr>
        <w:pStyle w:val="ListParagraph"/>
        <w:numPr>
          <w:ilvl w:val="0"/>
          <w:numId w:val="8"/>
        </w:numPr>
        <w:ind w:left="360"/>
      </w:pPr>
      <w:r>
        <w:t>FRED</w:t>
      </w:r>
      <w:r w:rsidR="008A52D1">
        <w:t xml:space="preserve"> program</w:t>
      </w:r>
      <w:r>
        <w:t xml:space="preserve"> are </w:t>
      </w:r>
      <w:r w:rsidR="00D05EB0">
        <w:t xml:space="preserve">plain </w:t>
      </w:r>
      <w:r>
        <w:t xml:space="preserve">text files. </w:t>
      </w:r>
    </w:p>
    <w:p w14:paraId="0912C858" w14:textId="13E0D663" w:rsidR="00820898" w:rsidRDefault="00820898" w:rsidP="00790036">
      <w:pPr>
        <w:pStyle w:val="ListParagraph"/>
        <w:numPr>
          <w:ilvl w:val="0"/>
          <w:numId w:val="8"/>
        </w:numPr>
        <w:ind w:left="360"/>
      </w:pPr>
      <w:r>
        <w:t xml:space="preserve">Comments are introduced by the </w:t>
      </w:r>
      <w:r w:rsidRPr="00362110">
        <w:rPr>
          <w:rFonts w:ascii="Courier New" w:hAnsi="Courier New" w:cs="Courier New"/>
        </w:rPr>
        <w:t>#</w:t>
      </w:r>
      <w:r>
        <w:t xml:space="preserve"> character. All characters after a </w:t>
      </w:r>
      <w:r w:rsidRPr="00362110">
        <w:rPr>
          <w:rFonts w:ascii="Courier New" w:hAnsi="Courier New" w:cs="Courier New"/>
        </w:rPr>
        <w:t>#</w:t>
      </w:r>
      <w:r>
        <w:t xml:space="preserve"> are ignored until the end-of-line.</w:t>
      </w:r>
    </w:p>
    <w:p w14:paraId="309C8620" w14:textId="77777777" w:rsidR="00820898" w:rsidRDefault="00820898" w:rsidP="00790036">
      <w:pPr>
        <w:pStyle w:val="ListParagraph"/>
        <w:numPr>
          <w:ilvl w:val="0"/>
          <w:numId w:val="8"/>
        </w:numPr>
        <w:ind w:left="360"/>
      </w:pPr>
      <w:r>
        <w:t>Lines consisting of only white space are ignored.</w:t>
      </w:r>
    </w:p>
    <w:p w14:paraId="7FD24F44" w14:textId="35ACA27C" w:rsidR="00820898" w:rsidRDefault="00820898" w:rsidP="00790036">
      <w:pPr>
        <w:pStyle w:val="ListParagraph"/>
        <w:numPr>
          <w:ilvl w:val="0"/>
          <w:numId w:val="8"/>
        </w:numPr>
        <w:ind w:left="360"/>
      </w:pPr>
      <w:r>
        <w:t>Statements are terminated by a</w:t>
      </w:r>
      <w:r w:rsidR="0061137A">
        <w:t>n end of line</w:t>
      </w:r>
      <w:r>
        <w:t>.</w:t>
      </w:r>
      <w:r w:rsidR="00F13710">
        <w:t xml:space="preserve"> If the final character of a line is ‘\’, the statement is continued on the next line.</w:t>
      </w:r>
    </w:p>
    <w:p w14:paraId="3AE2375A" w14:textId="0B62F968" w:rsidR="00C97480" w:rsidRDefault="00C97480" w:rsidP="00790036">
      <w:pPr>
        <w:pStyle w:val="ListParagraph"/>
        <w:numPr>
          <w:ilvl w:val="0"/>
          <w:numId w:val="8"/>
        </w:numPr>
        <w:ind w:left="360"/>
      </w:pPr>
      <w:r>
        <w:t>Multiple statements may occur on the same line, separated by semi-colons.</w:t>
      </w:r>
    </w:p>
    <w:p w14:paraId="4237D525" w14:textId="77777777" w:rsidR="00820898" w:rsidRDefault="00820898" w:rsidP="00790036">
      <w:pPr>
        <w:pStyle w:val="ListParagraph"/>
        <w:numPr>
          <w:ilvl w:val="0"/>
          <w:numId w:val="8"/>
        </w:numPr>
        <w:ind w:left="360"/>
      </w:pPr>
      <w:r>
        <w:t>Statements include the following types:</w:t>
      </w:r>
    </w:p>
    <w:p w14:paraId="72F8C694" w14:textId="0344DA1E" w:rsidR="00820898" w:rsidRDefault="000815DE" w:rsidP="00790036">
      <w:pPr>
        <w:pStyle w:val="ListParagraph"/>
        <w:numPr>
          <w:ilvl w:val="1"/>
          <w:numId w:val="8"/>
        </w:numPr>
      </w:pPr>
      <w:r>
        <w:lastRenderedPageBreak/>
        <w:t>Use/</w:t>
      </w:r>
      <w:r w:rsidR="00820898">
        <w:t>Include statements</w:t>
      </w:r>
    </w:p>
    <w:p w14:paraId="4CE7094F" w14:textId="77777777" w:rsidR="00820898" w:rsidRDefault="00820898" w:rsidP="00790036">
      <w:pPr>
        <w:pStyle w:val="ListParagraph"/>
        <w:numPr>
          <w:ilvl w:val="1"/>
          <w:numId w:val="8"/>
        </w:numPr>
      </w:pPr>
      <w:r>
        <w:t>Property definition statements</w:t>
      </w:r>
    </w:p>
    <w:p w14:paraId="565D0B1E" w14:textId="77777777" w:rsidR="00820898" w:rsidRDefault="00820898" w:rsidP="00790036">
      <w:pPr>
        <w:pStyle w:val="ListParagraph"/>
        <w:numPr>
          <w:ilvl w:val="1"/>
          <w:numId w:val="8"/>
        </w:numPr>
      </w:pPr>
      <w:r>
        <w:t>Rules</w:t>
      </w:r>
    </w:p>
    <w:p w14:paraId="6FF871A7" w14:textId="190D6F72" w:rsidR="00820898" w:rsidRDefault="00D05EB0" w:rsidP="00790036">
      <w:pPr>
        <w:pStyle w:val="ListParagraph"/>
        <w:numPr>
          <w:ilvl w:val="0"/>
          <w:numId w:val="9"/>
        </w:numPr>
      </w:pPr>
      <w:r>
        <w:t>P</w:t>
      </w:r>
      <w:r w:rsidR="00726B9C">
        <w:t xml:space="preserve">roperty definition </w:t>
      </w:r>
      <w:r w:rsidR="00820898">
        <w:t>statements occurring later in the program override any pr</w:t>
      </w:r>
      <w:r w:rsidR="00726B9C">
        <w:t>evious definitions for the same property</w:t>
      </w:r>
      <w:r w:rsidR="00820898">
        <w:t>.</w:t>
      </w:r>
    </w:p>
    <w:p w14:paraId="292D05DC" w14:textId="77777777" w:rsidR="00820898" w:rsidRDefault="00820898" w:rsidP="00790036">
      <w:pPr>
        <w:pStyle w:val="ListParagraph"/>
        <w:numPr>
          <w:ilvl w:val="0"/>
          <w:numId w:val="10"/>
        </w:numPr>
      </w:pPr>
      <w:r>
        <w:t xml:space="preserve">FRED processes the program file before executing the simulation. </w:t>
      </w:r>
    </w:p>
    <w:p w14:paraId="3F469BDE" w14:textId="3F274596" w:rsidR="00820898" w:rsidRDefault="00820898" w:rsidP="00790036">
      <w:pPr>
        <w:pStyle w:val="ListParagraph"/>
        <w:numPr>
          <w:ilvl w:val="0"/>
          <w:numId w:val="10"/>
        </w:numPr>
      </w:pPr>
      <w:r>
        <w:t xml:space="preserve">FRED </w:t>
      </w:r>
      <w:r w:rsidR="00C9551C">
        <w:t xml:space="preserve">reports </w:t>
      </w:r>
      <w:r w:rsidR="008F2610">
        <w:t xml:space="preserve">errors if </w:t>
      </w:r>
      <w:r>
        <w:t xml:space="preserve">any statements are ill-formed </w:t>
      </w:r>
      <w:r w:rsidR="008F2610">
        <w:t>and warnings if statements</w:t>
      </w:r>
      <w:r>
        <w:t xml:space="preserve"> refer to </w:t>
      </w:r>
      <w:r w:rsidR="00C97480">
        <w:t>c</w:t>
      </w:r>
      <w:r w:rsidR="00160207">
        <w:t>ondition</w:t>
      </w:r>
      <w:r>
        <w:t>s, places or variables that have not be declared in the program</w:t>
      </w:r>
      <w:r w:rsidR="008F2610">
        <w:t xml:space="preserve">. </w:t>
      </w:r>
      <w:r>
        <w:t xml:space="preserve"> </w:t>
      </w:r>
    </w:p>
    <w:p w14:paraId="12D6706A" w14:textId="7A66ACD6" w:rsidR="00820898" w:rsidRDefault="00726B9C" w:rsidP="00790036">
      <w:pPr>
        <w:pStyle w:val="ListParagraph"/>
        <w:numPr>
          <w:ilvl w:val="0"/>
          <w:numId w:val="10"/>
        </w:numPr>
      </w:pPr>
      <w:r>
        <w:t>If there are no reported errors</w:t>
      </w:r>
      <w:r w:rsidR="00820898">
        <w:t xml:space="preserve">, FRED executes the model and </w:t>
      </w:r>
      <w:r w:rsidR="006505CF">
        <w:t xml:space="preserve">reports </w:t>
      </w:r>
      <w:r w:rsidR="00820898">
        <w:t>its results.</w:t>
      </w:r>
    </w:p>
    <w:p w14:paraId="47A3410A" w14:textId="77777777" w:rsidR="00820898" w:rsidRDefault="00820898" w:rsidP="00820898"/>
    <w:p w14:paraId="6B2EDDB0" w14:textId="28699C75" w:rsidR="000815DE" w:rsidRDefault="000815DE" w:rsidP="00820898">
      <w:pPr>
        <w:pStyle w:val="Heading2"/>
      </w:pPr>
      <w:bookmarkStart w:id="36" w:name="_Toc40674578"/>
      <w:r>
        <w:t>Use Statements</w:t>
      </w:r>
      <w:bookmarkEnd w:id="36"/>
    </w:p>
    <w:p w14:paraId="7294F2D8" w14:textId="57352D8C" w:rsidR="000815DE" w:rsidRDefault="000815DE" w:rsidP="00820898">
      <w:pPr>
        <w:pStyle w:val="Heading2"/>
      </w:pPr>
    </w:p>
    <w:p w14:paraId="7BFD40F8" w14:textId="2B4AE817" w:rsidR="000815DE" w:rsidRDefault="000815DE" w:rsidP="000815DE">
      <w:r>
        <w:rPr>
          <w:b/>
        </w:rPr>
        <w:t>use FRED::</w:t>
      </w:r>
      <w:r w:rsidR="00726B9C">
        <w:rPr>
          <w:b/>
          <w:i/>
        </w:rPr>
        <w:t>Model</w:t>
      </w:r>
    </w:p>
    <w:p w14:paraId="1B3E79D1" w14:textId="46D40D95" w:rsidR="000815DE" w:rsidRDefault="000815DE" w:rsidP="000815DE"/>
    <w:p w14:paraId="5019F1FB" w14:textId="255713F3" w:rsidR="000815DE" w:rsidRDefault="000815DE" w:rsidP="000815DE">
      <w:r>
        <w:t xml:space="preserve">This statement includes one of the built-in </w:t>
      </w:r>
      <w:r w:rsidR="00726B9C">
        <w:t>model</w:t>
      </w:r>
      <w:r>
        <w:t xml:space="preserve"> into the user program</w:t>
      </w:r>
      <w:r w:rsidR="00582FD9">
        <w:t>. A program can use multiple built-in models.</w:t>
      </w:r>
    </w:p>
    <w:p w14:paraId="318D6A87" w14:textId="193C7923" w:rsidR="00B70C90" w:rsidRDefault="00B70C90" w:rsidP="000815DE"/>
    <w:p w14:paraId="4000011E" w14:textId="5B2830E5" w:rsidR="00B70C90" w:rsidRPr="002A5165" w:rsidRDefault="00B70C90" w:rsidP="000815DE">
      <w:r>
        <w:rPr>
          <w:b/>
        </w:rPr>
        <w:t xml:space="preserve">Note: </w:t>
      </w:r>
      <w:r>
        <w:t>The models in the FRED models library each define the propert</w:t>
      </w:r>
      <w:r w:rsidR="003A2258">
        <w:t>ies and rules</w:t>
      </w:r>
      <w:r>
        <w:t xml:space="preserve"> needed for that specific model</w:t>
      </w:r>
      <w:r w:rsidR="003A2258">
        <w:t>. It is possible that two models may conflict with one another, so you are advised to read each model be</w:t>
      </w:r>
      <w:r w:rsidR="00A65ED7">
        <w:t>fore</w:t>
      </w:r>
      <w:r w:rsidR="003A2258">
        <w:t xml:space="preserve"> using it in your FRED program.</w:t>
      </w:r>
    </w:p>
    <w:p w14:paraId="0DEB3A6F" w14:textId="77777777" w:rsidR="00582FD9" w:rsidRPr="002A5165" w:rsidRDefault="00582FD9" w:rsidP="00A93074"/>
    <w:p w14:paraId="548E3EF3" w14:textId="386271F7" w:rsidR="00820898" w:rsidRDefault="00820898" w:rsidP="00820898">
      <w:pPr>
        <w:pStyle w:val="Heading2"/>
      </w:pPr>
      <w:bookmarkStart w:id="37" w:name="_Toc40674579"/>
      <w:r>
        <w:t>Include Statements</w:t>
      </w:r>
      <w:bookmarkEnd w:id="37"/>
    </w:p>
    <w:p w14:paraId="7011CC23" w14:textId="77777777" w:rsidR="00820898" w:rsidRPr="00D30BA3" w:rsidRDefault="00820898" w:rsidP="00820898"/>
    <w:p w14:paraId="75D14F13" w14:textId="4742A578" w:rsidR="00820898" w:rsidRPr="00A93074" w:rsidRDefault="00820898" w:rsidP="00820898">
      <w:pPr>
        <w:rPr>
          <w:b/>
          <w:sz w:val="21"/>
          <w:szCs w:val="20"/>
        </w:rPr>
      </w:pPr>
      <w:r w:rsidRPr="00A93074">
        <w:rPr>
          <w:b/>
          <w:sz w:val="21"/>
          <w:szCs w:val="20"/>
        </w:rPr>
        <w:t xml:space="preserve">include </w:t>
      </w:r>
      <w:r w:rsidRPr="00A93074">
        <w:rPr>
          <w:b/>
          <w:i/>
          <w:sz w:val="21"/>
          <w:szCs w:val="20"/>
        </w:rPr>
        <w:t>filename</w:t>
      </w:r>
    </w:p>
    <w:p w14:paraId="79D38F8C" w14:textId="77777777" w:rsidR="00820898" w:rsidRPr="00D30BA3" w:rsidRDefault="00820898" w:rsidP="00820898"/>
    <w:p w14:paraId="2E1A486A" w14:textId="1E7C2C8B" w:rsidR="00820898" w:rsidRDefault="00820898" w:rsidP="00820898">
      <w:r w:rsidRPr="00D30BA3">
        <w:t xml:space="preserve">The </w:t>
      </w:r>
      <w:r w:rsidR="00AF5DC4">
        <w:t>effect</w:t>
      </w:r>
      <w:r w:rsidRPr="00D30BA3">
        <w:t xml:space="preserve"> of this statement is to include the specified file at this point in the FRED program.</w:t>
      </w:r>
      <w:r w:rsidR="00582FD9">
        <w:t xml:space="preserve">  This is useful if the user wants to include one or more sub-models from the user's own files.</w:t>
      </w:r>
    </w:p>
    <w:p w14:paraId="7ACC5662" w14:textId="77777777" w:rsidR="00FE4F98" w:rsidRDefault="00FE4F98" w:rsidP="00FE4F98"/>
    <w:p w14:paraId="081234F8" w14:textId="584C1B9E" w:rsidR="00820898" w:rsidRDefault="00820898" w:rsidP="00FE4F98">
      <w:pPr>
        <w:pStyle w:val="Heading2"/>
      </w:pPr>
      <w:bookmarkStart w:id="38" w:name="_Toc40674580"/>
      <w:r>
        <w:t>Property Statements</w:t>
      </w:r>
      <w:bookmarkEnd w:id="38"/>
    </w:p>
    <w:p w14:paraId="3D86B6DB" w14:textId="77777777" w:rsidR="00820898" w:rsidRPr="00D30BA3" w:rsidRDefault="00820898" w:rsidP="00820898"/>
    <w:p w14:paraId="4C9FA96E" w14:textId="06206C77" w:rsidR="00A65ED7" w:rsidRDefault="00A65ED7" w:rsidP="00820898">
      <w:r>
        <w:t>Proper</w:t>
      </w:r>
      <w:r w:rsidR="002E545D">
        <w:t>t</w:t>
      </w:r>
      <w:r>
        <w:t>y statement</w:t>
      </w:r>
      <w:r w:rsidR="00E96C0C">
        <w:t>s</w:t>
      </w:r>
      <w:r>
        <w:t xml:space="preserve"> have the form:</w:t>
      </w:r>
    </w:p>
    <w:p w14:paraId="6DE8AF48" w14:textId="77777777" w:rsidR="00A65ED7" w:rsidRDefault="00A65ED7" w:rsidP="00820898">
      <w:pPr>
        <w:rPr>
          <w:b/>
          <w:i/>
        </w:rPr>
      </w:pPr>
    </w:p>
    <w:p w14:paraId="7421C234" w14:textId="2433AFB6" w:rsidR="00820898" w:rsidRPr="00A93074" w:rsidRDefault="00820898" w:rsidP="00820898">
      <w:pPr>
        <w:rPr>
          <w:b/>
        </w:rPr>
      </w:pPr>
      <w:r w:rsidRPr="00A93074">
        <w:rPr>
          <w:b/>
          <w:i/>
        </w:rPr>
        <w:t>Property</w:t>
      </w:r>
      <w:r w:rsidRPr="00A93074">
        <w:rPr>
          <w:b/>
        </w:rPr>
        <w:t xml:space="preserve"> = </w:t>
      </w:r>
      <w:r w:rsidRPr="00A93074">
        <w:rPr>
          <w:b/>
          <w:i/>
        </w:rPr>
        <w:t>Value</w:t>
      </w:r>
    </w:p>
    <w:p w14:paraId="4E242C24" w14:textId="77777777" w:rsidR="00820898" w:rsidRPr="00D30BA3" w:rsidRDefault="00820898" w:rsidP="00820898"/>
    <w:p w14:paraId="5CBE469B" w14:textId="30845D6E" w:rsidR="00820898" w:rsidRPr="00D30BA3" w:rsidRDefault="00A65ED7" w:rsidP="00820898">
      <w:r>
        <w:t xml:space="preserve">where </w:t>
      </w:r>
      <w:r w:rsidR="00820898" w:rsidRPr="00D30BA3">
        <w:rPr>
          <w:b/>
          <w:i/>
        </w:rPr>
        <w:t>Property</w:t>
      </w:r>
      <w:r w:rsidR="00820898" w:rsidRPr="00D30BA3">
        <w:t xml:space="preserve"> is one of the properties de</w:t>
      </w:r>
      <w:r w:rsidR="00B333C8">
        <w:t>fined in later Chapters</w:t>
      </w:r>
      <w:r w:rsidR="00820898" w:rsidRPr="00D30BA3">
        <w:t xml:space="preserve">. </w:t>
      </w:r>
      <w:r w:rsidR="00977CBB" w:rsidRPr="00D30BA3">
        <w:t xml:space="preserve"> </w:t>
      </w:r>
      <w:r w:rsidR="00820898" w:rsidRPr="00D30BA3">
        <w:t xml:space="preserve">If </w:t>
      </w:r>
      <w:r w:rsidR="00820898" w:rsidRPr="00D30BA3">
        <w:rPr>
          <w:b/>
          <w:i/>
        </w:rPr>
        <w:t>Value</w:t>
      </w:r>
      <w:r w:rsidR="00820898" w:rsidRPr="00D30BA3">
        <w:t xml:space="preserve"> consists of a list, elements of the list are separated by spaces.</w:t>
      </w:r>
    </w:p>
    <w:p w14:paraId="0AA786DF" w14:textId="77777777" w:rsidR="00820898" w:rsidRDefault="00820898" w:rsidP="00820898"/>
    <w:p w14:paraId="57EDD554" w14:textId="2E42E64A" w:rsidR="00820898" w:rsidRDefault="00820898" w:rsidP="00820898">
      <w:r>
        <w:t xml:space="preserve">Unless noted </w:t>
      </w:r>
      <w:r w:rsidR="00977CBB">
        <w:t>otherwise</w:t>
      </w:r>
      <w:r>
        <w:t xml:space="preserve">, if multiple statements define the same property, the </w:t>
      </w:r>
      <w:r w:rsidR="0031420F">
        <w:t>property definition</w:t>
      </w:r>
      <w:r w:rsidR="009F75C6">
        <w:t xml:space="preserve"> occurring late</w:t>
      </w:r>
      <w:r w:rsidR="0031420F">
        <w:t>st</w:t>
      </w:r>
      <w:r>
        <w:t xml:space="preserve"> in the program will </w:t>
      </w:r>
      <w:r w:rsidR="009F75C6">
        <w:t>be used to set the value of the property.</w:t>
      </w:r>
    </w:p>
    <w:p w14:paraId="5A1DD9D2" w14:textId="77777777" w:rsidR="00820898" w:rsidRDefault="00820898" w:rsidP="00820898"/>
    <w:p w14:paraId="084DB563" w14:textId="77777777" w:rsidR="005A7AE9" w:rsidRDefault="005A7AE9" w:rsidP="00820898">
      <w:pPr>
        <w:pStyle w:val="Heading2"/>
      </w:pPr>
      <w:bookmarkStart w:id="39" w:name="_Toc40674581"/>
      <w:r>
        <w:t>Condition and States</w:t>
      </w:r>
      <w:bookmarkEnd w:id="39"/>
      <w:r>
        <w:t xml:space="preserve"> </w:t>
      </w:r>
    </w:p>
    <w:p w14:paraId="41C7D9F8" w14:textId="77777777" w:rsidR="00820898" w:rsidRDefault="00820898" w:rsidP="00820898"/>
    <w:p w14:paraId="50F554AB" w14:textId="44D5E830" w:rsidR="00A91D72" w:rsidRDefault="005A7AE9" w:rsidP="00820898">
      <w:r>
        <w:rPr>
          <w:rFonts w:eastAsiaTheme="minorHAnsi"/>
        </w:rPr>
        <w:t>FRED keeps track for each agent of that agent’s current State in each Condition defined in the model. For each State, r</w:t>
      </w:r>
      <w:r w:rsidR="00A91D72">
        <w:rPr>
          <w:rFonts w:eastAsiaTheme="minorHAnsi"/>
        </w:rPr>
        <w:t>ules control how agents change during a FRED simulation</w:t>
      </w:r>
      <w:r w:rsidR="0041054F">
        <w:rPr>
          <w:rFonts w:eastAsiaTheme="minorHAnsi"/>
        </w:rPr>
        <w:t xml:space="preserve">. </w:t>
      </w:r>
      <w:r w:rsidR="00A91D72">
        <w:t xml:space="preserve">There are </w:t>
      </w:r>
      <w:r w:rsidR="003021E3">
        <w:t>three</w:t>
      </w:r>
      <w:r w:rsidR="00A91D72">
        <w:t xml:space="preserve"> categories of </w:t>
      </w:r>
      <w:r>
        <w:t>r</w:t>
      </w:r>
      <w:r w:rsidR="00A91D72">
        <w:t xml:space="preserve">ules in FRED: </w:t>
      </w:r>
      <w:r w:rsidR="000F3C8C">
        <w:t>Action</w:t>
      </w:r>
      <w:r w:rsidR="00A37AB7">
        <w:t xml:space="preserve"> Rule</w:t>
      </w:r>
      <w:r w:rsidR="00577B0D">
        <w:t xml:space="preserve">s, Wait Rules, </w:t>
      </w:r>
      <w:r w:rsidR="003021E3">
        <w:t xml:space="preserve">and </w:t>
      </w:r>
      <w:r w:rsidR="00A91D72">
        <w:t xml:space="preserve">Transition Rules. </w:t>
      </w:r>
      <w:r w:rsidR="000F3C8C">
        <w:t>Action</w:t>
      </w:r>
      <w:r w:rsidR="00A37AB7">
        <w:t xml:space="preserve"> Rule</w:t>
      </w:r>
      <w:r w:rsidR="00A91D72">
        <w:t xml:space="preserve">s control how the agent’s own state or </w:t>
      </w:r>
      <w:r w:rsidR="00A91D72">
        <w:lastRenderedPageBreak/>
        <w:t xml:space="preserve">own variable change when the agent enters a state. </w:t>
      </w:r>
      <w:r w:rsidR="00577B0D">
        <w:t>Wait Rules control how long an agent stays in a given state. Transition Rules control how an agent moves from one state to another.</w:t>
      </w:r>
    </w:p>
    <w:p w14:paraId="4C4F8B95" w14:textId="77777777" w:rsidR="008A2AE7" w:rsidRDefault="008A2AE7"/>
    <w:p w14:paraId="158611BF" w14:textId="77777777" w:rsidR="008A2AE7" w:rsidRDefault="008A2AE7" w:rsidP="008A2AE7">
      <w:pPr>
        <w:pStyle w:val="Heading2"/>
      </w:pPr>
      <w:bookmarkStart w:id="40" w:name="_Toc40674582"/>
      <w:r>
        <w:t>A Note for Previous FRED Users</w:t>
      </w:r>
      <w:bookmarkEnd w:id="40"/>
    </w:p>
    <w:p w14:paraId="2A893A55" w14:textId="77777777" w:rsidR="008A2AE7" w:rsidRDefault="008A2AE7"/>
    <w:p w14:paraId="7299A3F7" w14:textId="461B9FB4" w:rsidR="008A2AE7" w:rsidRDefault="008A2AE7">
      <w:r>
        <w:t>The FRED language has undergone rapid evolution in the past year, and previous users will note that the version 6 has adopted a cleaner and, hopefully, clearer programming style.  This has been accomplished mainly though the FRED parsing process which turns the new langauge syntax into lower level statements.</w:t>
      </w:r>
    </w:p>
    <w:p w14:paraId="6ADD35FD" w14:textId="77777777" w:rsidR="008A2AE7" w:rsidRDefault="008A2AE7"/>
    <w:p w14:paraId="5ABF3564" w14:textId="2C8C5F2B" w:rsidR="008A2AE7" w:rsidRDefault="008A2AE7">
      <w:r>
        <w:t xml:space="preserve">The </w:t>
      </w:r>
      <w:r w:rsidR="00A60F23">
        <w:t xml:space="preserve">suggested </w:t>
      </w:r>
      <w:r>
        <w:t>overall structure of a FRED program is</w:t>
      </w:r>
    </w:p>
    <w:p w14:paraId="0C3E1266" w14:textId="77777777" w:rsidR="008A2AE7" w:rsidRDefault="008A2AE7"/>
    <w:p w14:paraId="1A0BF799" w14:textId="77777777" w:rsidR="008A2AE7" w:rsidRDefault="008A2AE7">
      <w:r>
        <w:t># Global property statements</w:t>
      </w:r>
    </w:p>
    <w:p w14:paraId="4DC2C823" w14:textId="77777777" w:rsidR="008A2AE7" w:rsidRDefault="008A2AE7">
      <w:r>
        <w:t>start_date = ...</w:t>
      </w:r>
    </w:p>
    <w:p w14:paraId="3002E750" w14:textId="77777777" w:rsidR="008A2AE7" w:rsidRDefault="008A2AE7">
      <w:r>
        <w:t>end_date = ...</w:t>
      </w:r>
    </w:p>
    <w:p w14:paraId="40970F4D" w14:textId="77777777" w:rsidR="008A2AE7" w:rsidRDefault="008A2AE7">
      <w:r>
        <w:t>locations = ...</w:t>
      </w:r>
    </w:p>
    <w:p w14:paraId="7E48482A" w14:textId="77777777" w:rsidR="008A2AE7" w:rsidRDefault="008A2AE7"/>
    <w:p w14:paraId="19C88A97" w14:textId="77777777" w:rsidR="008A2AE7" w:rsidRDefault="008A2AE7">
      <w:r>
        <w:t># variable declarations and initializations</w:t>
      </w:r>
    </w:p>
    <w:p w14:paraId="7AF43821" w14:textId="7C02F420" w:rsidR="008A2AE7" w:rsidRDefault="00B92EDA">
      <w:r>
        <w:t>my</w:t>
      </w:r>
      <w:r w:rsidR="008A2AE7">
        <w:t xml:space="preserve"> x</w:t>
      </w:r>
      <w:r>
        <w:t xml:space="preserve"> ...</w:t>
      </w:r>
    </w:p>
    <w:p w14:paraId="4826A699" w14:textId="4B78A877" w:rsidR="008A2AE7" w:rsidRDefault="008A2AE7">
      <w:r>
        <w:t>global_var Y</w:t>
      </w:r>
      <w:r w:rsidR="00B92EDA">
        <w:t xml:space="preserve"> ...</w:t>
      </w:r>
    </w:p>
    <w:p w14:paraId="4AC515B6" w14:textId="77777777" w:rsidR="008A2AE7" w:rsidRDefault="008A2AE7">
      <w:r>
        <w:t>...</w:t>
      </w:r>
    </w:p>
    <w:p w14:paraId="4EB6FC00" w14:textId="77777777" w:rsidR="008A2AE7" w:rsidRDefault="008A2AE7"/>
    <w:p w14:paraId="7C0928C1" w14:textId="2FE726F3" w:rsidR="008474F3" w:rsidRDefault="008474F3">
      <w:r>
        <w:t># condition and state definitions</w:t>
      </w:r>
    </w:p>
    <w:p w14:paraId="29A7BD2E" w14:textId="77777777" w:rsidR="008474F3" w:rsidRDefault="008474F3">
      <w:r>
        <w:t>condition Cond1 { ... }</w:t>
      </w:r>
    </w:p>
    <w:p w14:paraId="51B24BFE" w14:textId="4334D189" w:rsidR="008474F3" w:rsidRDefault="008474F3">
      <w:r>
        <w:t>state Cond1.State1 { ... }</w:t>
      </w:r>
    </w:p>
    <w:p w14:paraId="24B81FC8" w14:textId="64C5F185" w:rsidR="008474F3" w:rsidRDefault="008474F3" w:rsidP="008474F3">
      <w:r>
        <w:t>state Cond1.State2 { ... }</w:t>
      </w:r>
    </w:p>
    <w:p w14:paraId="44E7A362" w14:textId="05911E12" w:rsidR="008474F3" w:rsidRDefault="00A60F23">
      <w:r>
        <w:t>...</w:t>
      </w:r>
    </w:p>
    <w:p w14:paraId="47B7C7B7" w14:textId="544F318B" w:rsidR="008474F3" w:rsidRDefault="008474F3" w:rsidP="008474F3">
      <w:r>
        <w:t>condition Cond2 { ... }</w:t>
      </w:r>
    </w:p>
    <w:p w14:paraId="70759763" w14:textId="2EC960D0" w:rsidR="008474F3" w:rsidRDefault="008474F3" w:rsidP="008474F3">
      <w:r>
        <w:t>state Cond2.State1 { ... }</w:t>
      </w:r>
    </w:p>
    <w:p w14:paraId="75B82729" w14:textId="77777777" w:rsidR="008474F3" w:rsidRDefault="008474F3"/>
    <w:p w14:paraId="00BC5361" w14:textId="00976A6B" w:rsidR="008474F3" w:rsidRDefault="008474F3">
      <w:r>
        <w:t>When the preprocessor encounters a condition declaration, it translates the properties within the brackets to individual property statements as follows:</w:t>
      </w:r>
    </w:p>
    <w:p w14:paraId="072DAB46" w14:textId="77777777" w:rsidR="008474F3" w:rsidRDefault="008474F3"/>
    <w:p w14:paraId="752A7F48" w14:textId="77777777" w:rsidR="008474F3" w:rsidRDefault="008474F3">
      <w:r>
        <w:t>condition COND {  property = value }</w:t>
      </w:r>
    </w:p>
    <w:p w14:paraId="7ABFAF2D" w14:textId="77777777" w:rsidR="008474F3" w:rsidRDefault="008474F3">
      <w:r>
        <w:t>is translated to</w:t>
      </w:r>
    </w:p>
    <w:p w14:paraId="0F9C423D" w14:textId="77777777" w:rsidR="008474F3" w:rsidRDefault="008474F3">
      <w:r>
        <w:t>COND.property = value</w:t>
      </w:r>
    </w:p>
    <w:p w14:paraId="0F594A02" w14:textId="77777777" w:rsidR="008474F3" w:rsidRDefault="008474F3"/>
    <w:p w14:paraId="10DA1A12" w14:textId="4CF03A4B" w:rsidR="008474F3" w:rsidRDefault="008474F3">
      <w:r>
        <w:t>Any number of properties can appear within brackets, separated by semi-colons or newlines.  For example, the code block:</w:t>
      </w:r>
    </w:p>
    <w:p w14:paraId="5E2BAF48" w14:textId="36F9209E" w:rsidR="008474F3" w:rsidRDefault="008474F3"/>
    <w:p w14:paraId="7338EA6E" w14:textId="77777777" w:rsidR="008474F3" w:rsidRDefault="008474F3">
      <w:r>
        <w:t>condition INF {</w:t>
      </w:r>
    </w:p>
    <w:p w14:paraId="212FDBBD" w14:textId="72BE7687" w:rsidR="008474F3" w:rsidRDefault="008474F3">
      <w:r>
        <w:tab/>
        <w:t>transmission_mode = proximity</w:t>
      </w:r>
    </w:p>
    <w:p w14:paraId="0A76F9CB" w14:textId="5817B962" w:rsidR="008474F3" w:rsidRDefault="008474F3">
      <w:r>
        <w:tab/>
        <w:t>exposed_state = E</w:t>
      </w:r>
    </w:p>
    <w:p w14:paraId="067881C9" w14:textId="77777777" w:rsidR="008474F3" w:rsidRDefault="008474F3">
      <w:r>
        <w:tab/>
        <w:t>states = S E I R</w:t>
      </w:r>
    </w:p>
    <w:p w14:paraId="0E653148" w14:textId="164F97A0" w:rsidR="008474F3" w:rsidRDefault="008474F3">
      <w:r>
        <w:t>}</w:t>
      </w:r>
    </w:p>
    <w:p w14:paraId="6D6BBD5C" w14:textId="6A217C4E" w:rsidR="008474F3" w:rsidRDefault="008474F3">
      <w:r>
        <w:t xml:space="preserve"> </w:t>
      </w:r>
    </w:p>
    <w:p w14:paraId="21AAA670" w14:textId="1710A34D" w:rsidR="008474F3" w:rsidRDefault="008474F3">
      <w:r>
        <w:t>is equivalent to</w:t>
      </w:r>
    </w:p>
    <w:p w14:paraId="1EF3CF34" w14:textId="77777777" w:rsidR="00A60F23" w:rsidRDefault="00A60F23"/>
    <w:p w14:paraId="745587C7" w14:textId="2B3B59E1" w:rsidR="008474F3" w:rsidRDefault="008474F3">
      <w:r>
        <w:lastRenderedPageBreak/>
        <w:t>Condition INF</w:t>
      </w:r>
    </w:p>
    <w:p w14:paraId="6E58CEA1" w14:textId="77777777" w:rsidR="008474F3" w:rsidRDefault="008474F3">
      <w:r>
        <w:t>INF.transmission_mode = proximity</w:t>
      </w:r>
    </w:p>
    <w:p w14:paraId="07A999F6" w14:textId="2CA5C3E4" w:rsidR="008474F3" w:rsidRDefault="008474F3">
      <w:r>
        <w:t>INF.exposed_state = E</w:t>
      </w:r>
    </w:p>
    <w:p w14:paraId="3B5DCDE3" w14:textId="63EBE591" w:rsidR="008474F3" w:rsidRDefault="008474F3">
      <w:r>
        <w:t>INF.states = SEIR</w:t>
      </w:r>
    </w:p>
    <w:p w14:paraId="52440157" w14:textId="77777777" w:rsidR="008474F3" w:rsidRDefault="008474F3"/>
    <w:p w14:paraId="235440A7" w14:textId="75FAC8A5" w:rsidR="008474F3" w:rsidRDefault="008474F3">
      <w:r>
        <w:t>Property statement in brackets are cumulative, so that the above set of properties could also be expressed as:</w:t>
      </w:r>
    </w:p>
    <w:p w14:paraId="44D42C11" w14:textId="77777777" w:rsidR="008474F3" w:rsidRDefault="008474F3"/>
    <w:p w14:paraId="534330EE" w14:textId="74D995EB" w:rsidR="008474F3" w:rsidRDefault="008474F3" w:rsidP="008474F3">
      <w:r>
        <w:t>condition INF { transmission_mode = proximity }</w:t>
      </w:r>
    </w:p>
    <w:p w14:paraId="5A5959C5" w14:textId="30D5CF15" w:rsidR="008474F3" w:rsidRDefault="008474F3" w:rsidP="008474F3"/>
    <w:p w14:paraId="6A90E285" w14:textId="7A5DA7C9" w:rsidR="008474F3" w:rsidRDefault="008474F3" w:rsidP="008474F3">
      <w:r>
        <w:t>condition INF { exposed_state = E; states = S E I R }</w:t>
      </w:r>
    </w:p>
    <w:p w14:paraId="10CF78BE" w14:textId="77777777" w:rsidR="008474F3" w:rsidRDefault="008474F3"/>
    <w:p w14:paraId="30BAFB1E" w14:textId="62B660BC" w:rsidR="00F47433" w:rsidRDefault="008474F3">
      <w:r>
        <w:t xml:space="preserve">You </w:t>
      </w:r>
      <w:r w:rsidR="00F47433">
        <w:t xml:space="preserve">can </w:t>
      </w:r>
      <w:r>
        <w:t>even</w:t>
      </w:r>
      <w:r w:rsidR="00F47433">
        <w:t xml:space="preserve"> mix and match the bracket statements above with the dot notation, e.g.,</w:t>
      </w:r>
    </w:p>
    <w:p w14:paraId="1517812F" w14:textId="77777777" w:rsidR="00F47433" w:rsidRDefault="00F47433"/>
    <w:p w14:paraId="0ABC86AE" w14:textId="77777777" w:rsidR="00F47433" w:rsidRDefault="00F47433">
      <w:r>
        <w:t>INF.transmissibility = 1.0</w:t>
      </w:r>
    </w:p>
    <w:p w14:paraId="52CD8781" w14:textId="77777777" w:rsidR="00F47433" w:rsidRDefault="00F47433"/>
    <w:p w14:paraId="57CEA8CA" w14:textId="77777777" w:rsidR="00F47433" w:rsidRDefault="00F47433">
      <w:r>
        <w:t>add the transmissibility to the INF condition definition, whereever it appears in the FRED program.</w:t>
      </w:r>
    </w:p>
    <w:p w14:paraId="3BEB6425" w14:textId="77777777" w:rsidR="00F47433" w:rsidRDefault="00F47433"/>
    <w:p w14:paraId="7C5062C8" w14:textId="77777777" w:rsidR="00F47433" w:rsidRDefault="00F47433">
      <w:r>
        <w:t>These same rules apply to Places and Networks, e.g.,</w:t>
      </w:r>
    </w:p>
    <w:p w14:paraId="6CC30BA6" w14:textId="77777777" w:rsidR="00F47433" w:rsidRDefault="00F47433"/>
    <w:p w14:paraId="7FFFD227" w14:textId="77777777" w:rsidR="00F47433" w:rsidRDefault="00F47433">
      <w:r>
        <w:t>place Household { contacts = 0.234 }</w:t>
      </w:r>
    </w:p>
    <w:p w14:paraId="49CC7E1E" w14:textId="77777777" w:rsidR="00F47433" w:rsidRDefault="00F47433"/>
    <w:p w14:paraId="7E4F3347" w14:textId="77777777" w:rsidR="00F47433" w:rsidRDefault="00F47433">
      <w:r>
        <w:t>is equivalent to</w:t>
      </w:r>
    </w:p>
    <w:p w14:paraId="25B4B71D" w14:textId="77777777" w:rsidR="00F47433" w:rsidRDefault="00F47433"/>
    <w:p w14:paraId="27A96ACA" w14:textId="77777777" w:rsidR="00F47433" w:rsidRDefault="00F47433">
      <w:r>
        <w:t>Place Household</w:t>
      </w:r>
    </w:p>
    <w:p w14:paraId="74D10569" w14:textId="77777777" w:rsidR="00DF2605" w:rsidRDefault="00F47433">
      <w:r>
        <w:t>Household.contacts = 0.234</w:t>
      </w:r>
    </w:p>
    <w:p w14:paraId="7B5D4B38" w14:textId="77777777" w:rsidR="00DF2605" w:rsidRDefault="00DF2605"/>
    <w:p w14:paraId="44C34374" w14:textId="77777777" w:rsidR="00DF2605" w:rsidRDefault="00DF2605">
      <w:r>
        <w:t>For rules, the FRED preprocessor translates code block to individual rules, as in:</w:t>
      </w:r>
    </w:p>
    <w:p w14:paraId="14773BB4" w14:textId="77777777" w:rsidR="00DF2605" w:rsidRDefault="00DF2605"/>
    <w:p w14:paraId="512DDFBB" w14:textId="77777777" w:rsidR="00DF2605" w:rsidRDefault="00DF2605">
      <w:r>
        <w:t>state INF.E {</w:t>
      </w:r>
    </w:p>
    <w:p w14:paraId="64BAB1B6" w14:textId="77777777" w:rsidR="00DF2605" w:rsidRDefault="00DF2605">
      <w:r>
        <w:tab/>
        <w:t>set_sus(0)</w:t>
      </w:r>
    </w:p>
    <w:p w14:paraId="619E7AEC" w14:textId="3217B7F5" w:rsidR="00DF2605" w:rsidRDefault="00DF2605">
      <w:r>
        <w:tab/>
        <w:t>if (age &lt; 20) then wait(3)</w:t>
      </w:r>
    </w:p>
    <w:p w14:paraId="52F8FFC7" w14:textId="293D0B78" w:rsidR="00DF2605" w:rsidRDefault="00DF2605">
      <w:r>
        <w:tab/>
        <w:t>if (20 &lt;= age) then wait(4)</w:t>
      </w:r>
    </w:p>
    <w:p w14:paraId="1B1DE580" w14:textId="77777777" w:rsidR="00DF2605" w:rsidRDefault="00DF2605">
      <w:r>
        <w:tab/>
        <w:t>next(Is) with prob(0.67)</w:t>
      </w:r>
    </w:p>
    <w:p w14:paraId="3DA4FA93" w14:textId="77777777" w:rsidR="00DF2605" w:rsidRDefault="00DF2605">
      <w:r>
        <w:tab/>
        <w:t>default(Ia)</w:t>
      </w:r>
    </w:p>
    <w:p w14:paraId="0C3A7F7E" w14:textId="77777777" w:rsidR="00DF2605" w:rsidRDefault="00DF2605">
      <w:r>
        <w:t>}</w:t>
      </w:r>
    </w:p>
    <w:p w14:paraId="324F8A8D" w14:textId="77777777" w:rsidR="00DF2605" w:rsidRDefault="00DF2605"/>
    <w:p w14:paraId="43910C7D" w14:textId="77777777" w:rsidR="00DF2605" w:rsidRDefault="00DF2605">
      <w:r>
        <w:t>is equivalent to</w:t>
      </w:r>
    </w:p>
    <w:p w14:paraId="3B43E33E" w14:textId="77777777" w:rsidR="00DF2605" w:rsidRDefault="00DF2605"/>
    <w:p w14:paraId="189FCB69" w14:textId="77777777" w:rsidR="00DF2605" w:rsidRDefault="00DF2605">
      <w:r>
        <w:t>if state(INF,E) then set_sus(0)</w:t>
      </w:r>
    </w:p>
    <w:p w14:paraId="454B2AA6" w14:textId="1FDD104F" w:rsidR="00DF2605" w:rsidRDefault="00DF2605" w:rsidP="00DF2605">
      <w:r>
        <w:t>if state(INF,E) and(age &lt; 20) then set wait(3)</w:t>
      </w:r>
    </w:p>
    <w:p w14:paraId="6FB00249" w14:textId="429B0B0A" w:rsidR="00DF2605" w:rsidRDefault="00DF2605" w:rsidP="00DF2605">
      <w:r>
        <w:t>if state(INF,E) and (20 &lt;= age) then set next(Is) with prob(0.67)</w:t>
      </w:r>
    </w:p>
    <w:p w14:paraId="4E549E82" w14:textId="6126119C" w:rsidR="00DF2605" w:rsidRDefault="00DF2605" w:rsidP="00DF2605">
      <w:r>
        <w:t>if state(INF,E) then set default(Ia)</w:t>
      </w:r>
    </w:p>
    <w:p w14:paraId="0F4AD50B" w14:textId="60E64160" w:rsidR="00BE2B6E" w:rsidRDefault="00BE2B6E">
      <w:pPr>
        <w:rPr>
          <w:rFonts w:asciiTheme="majorHAnsi" w:eastAsiaTheme="majorEastAsia" w:hAnsiTheme="majorHAnsi" w:cstheme="majorBidi"/>
          <w:color w:val="2F5496" w:themeColor="accent1" w:themeShade="BF"/>
          <w:sz w:val="26"/>
          <w:szCs w:val="26"/>
        </w:rPr>
      </w:pPr>
    </w:p>
    <w:p w14:paraId="6D5FE790" w14:textId="77777777" w:rsidR="00A60F23" w:rsidRDefault="00A60F23" w:rsidP="00FE4F98">
      <w:r>
        <w:t>As before later code block can add to the rules for a given state, using either the bracket or the dot notation.</w:t>
      </w:r>
    </w:p>
    <w:p w14:paraId="532FADFB" w14:textId="77777777" w:rsidR="00A60F23" w:rsidRDefault="00A60F23" w:rsidP="00FE4F98"/>
    <w:p w14:paraId="41551634" w14:textId="460149E2" w:rsidR="004012FD" w:rsidRPr="00A60F23" w:rsidRDefault="00A60F23" w:rsidP="00FE4F98">
      <w:pPr>
        <w:rPr>
          <w:rFonts w:asciiTheme="majorHAnsi" w:eastAsiaTheme="majorEastAsia" w:hAnsiTheme="majorHAnsi" w:cstheme="majorBidi"/>
          <w:color w:val="2F5496" w:themeColor="accent1" w:themeShade="BF"/>
          <w:sz w:val="26"/>
          <w:szCs w:val="26"/>
        </w:rPr>
      </w:pPr>
      <w:r>
        <w:lastRenderedPageBreak/>
        <w:t xml:space="preserve">Finally, the FRED preprocessor accepts initial upper or lower case for the keywords </w:t>
      </w:r>
      <w:r>
        <w:rPr>
          <w:b/>
          <w:bCs/>
        </w:rPr>
        <w:t xml:space="preserve">condition, place, network, </w:t>
      </w:r>
      <w:r w:rsidRPr="00A60F23">
        <w:t>and</w:t>
      </w:r>
      <w:r>
        <w:rPr>
          <w:b/>
          <w:bCs/>
        </w:rPr>
        <w:t xml:space="preserve"> state. </w:t>
      </w:r>
      <w:r>
        <w:t>Lower case is preferred for easing of typing and is adopted in this document.</w:t>
      </w:r>
      <w:r w:rsidR="004012FD">
        <w:br w:type="page"/>
      </w:r>
    </w:p>
    <w:p w14:paraId="64C6551C" w14:textId="63C6A27F" w:rsidR="00DB0C78" w:rsidRPr="00BE2B6E" w:rsidRDefault="00DB0C78" w:rsidP="00BE2B6E">
      <w:pPr>
        <w:pStyle w:val="Heading1"/>
        <w:rPr>
          <w:color w:val="1F3763" w:themeColor="accent1" w:themeShade="7F"/>
          <w:sz w:val="24"/>
          <w:szCs w:val="24"/>
        </w:rPr>
      </w:pPr>
      <w:bookmarkStart w:id="41" w:name="_Toc40674583"/>
      <w:r>
        <w:lastRenderedPageBreak/>
        <w:t xml:space="preserve">Chapter </w:t>
      </w:r>
      <w:r w:rsidR="007D1F4B">
        <w:t>4</w:t>
      </w:r>
      <w:r>
        <w:t>: Agents and Their Properties</w:t>
      </w:r>
      <w:bookmarkEnd w:id="41"/>
    </w:p>
    <w:p w14:paraId="27BBF39B" w14:textId="77777777" w:rsidR="00DB0C78" w:rsidRPr="003617D6" w:rsidRDefault="00DB0C78" w:rsidP="00DB0C78"/>
    <w:p w14:paraId="02C9380D" w14:textId="77777777" w:rsidR="00AA0423" w:rsidRDefault="00A61797" w:rsidP="00AA0423">
      <w:r>
        <w:t>FRED is a framework for agent-based modeling. T</w:t>
      </w:r>
      <w:r w:rsidR="00DE07B9" w:rsidRPr="003617D6">
        <w:t>here are two kinds of agents</w:t>
      </w:r>
      <w:r>
        <w:t xml:space="preserve"> in FRED</w:t>
      </w:r>
      <w:r w:rsidR="00DE07B9" w:rsidRPr="003617D6">
        <w:t>: ordinary agents and meta-agents.</w:t>
      </w:r>
    </w:p>
    <w:p w14:paraId="21A7C47B" w14:textId="77777777" w:rsidR="00AA0423" w:rsidRDefault="00AA0423" w:rsidP="00AA0423"/>
    <w:p w14:paraId="3A43F179" w14:textId="0301B87B" w:rsidR="00AA0423" w:rsidRPr="00AA0423" w:rsidRDefault="00DE07B9" w:rsidP="00AA0423">
      <w:r w:rsidRPr="003617D6">
        <w:t>An ordinary agent represent</w:t>
      </w:r>
      <w:r>
        <w:t>s</w:t>
      </w:r>
      <w:r w:rsidRPr="003617D6">
        <w:t xml:space="preserve"> an individual person. </w:t>
      </w:r>
      <w:r w:rsidR="00AA0423">
        <w:t xml:space="preserve"> The ordinary agents in FRED represent individual people. </w:t>
      </w:r>
      <w:r w:rsidR="00AA0423" w:rsidRPr="003617D6">
        <w:t>We will refer to ordinary agents as either individuals or simply, agents.</w:t>
      </w:r>
      <w:r w:rsidR="00AA0423">
        <w:t xml:space="preserve"> Agents have demographic characteristics including age, sex, and race. Agents interact with other agents in </w:t>
      </w:r>
      <w:r w:rsidR="00AA0423">
        <w:rPr>
          <w:i/>
          <w:iCs/>
        </w:rPr>
        <w:t>mixing groups</w:t>
      </w:r>
      <w:r w:rsidR="00AA0423">
        <w:t>, such as households, neighborhoods, schools, and workplaces. Some mixing groups are built into FRED and others can be defined by the user.</w:t>
      </w:r>
    </w:p>
    <w:p w14:paraId="388C3C11" w14:textId="77777777" w:rsidR="00AA0423" w:rsidRDefault="00AA0423" w:rsidP="00DE07B9"/>
    <w:p w14:paraId="37332A85" w14:textId="2108B454" w:rsidR="00DE07B9" w:rsidRPr="003617D6" w:rsidRDefault="00DE07B9" w:rsidP="00DE07B9">
      <w:r w:rsidRPr="003617D6">
        <w:t>A meta-agent represents an abstract agency that can affect the course of the model. For example, the user can define a meta-agent that represents the school administration for a school district, and this agent can be responsible for making decisions such as whe</w:t>
      </w:r>
      <w:r w:rsidR="00AA0423">
        <w:t>n</w:t>
      </w:r>
      <w:r w:rsidRPr="003617D6">
        <w:t xml:space="preserve"> to close the schools in an emergency.  Other meta-agents can start disease outbreaks by infecting selected individuals from a source of infection that is not modeled explicitly in the simulation. </w:t>
      </w:r>
    </w:p>
    <w:p w14:paraId="12CE419C" w14:textId="77777777" w:rsidR="00DB0C78" w:rsidRDefault="00DB0C78" w:rsidP="00DB0C78"/>
    <w:p w14:paraId="0DB7C695" w14:textId="3F28A81E" w:rsidR="00DB0C78" w:rsidRDefault="009C68C4" w:rsidP="00DB0C78">
      <w:r>
        <w:t>For both meta-agents and ordinary</w:t>
      </w:r>
      <w:r w:rsidRPr="003617D6">
        <w:t xml:space="preserve"> agents, the</w:t>
      </w:r>
      <w:r>
        <w:t>ir</w:t>
      </w:r>
      <w:r w:rsidRPr="003617D6">
        <w:t xml:space="preserve"> </w:t>
      </w:r>
      <w:r>
        <w:t>behavior is</w:t>
      </w:r>
      <w:r w:rsidRPr="003617D6">
        <w:t xml:space="preserve"> controlled by defining </w:t>
      </w:r>
      <w:r w:rsidR="00160207">
        <w:t>condition</w:t>
      </w:r>
      <w:r w:rsidRPr="003617D6">
        <w:t xml:space="preserve">s, states and rules. </w:t>
      </w:r>
      <w:r>
        <w:rPr>
          <w:b/>
        </w:rPr>
        <w:t xml:space="preserve"> </w:t>
      </w:r>
    </w:p>
    <w:p w14:paraId="5E49EB7D" w14:textId="77777777" w:rsidR="00DB0C78" w:rsidRDefault="00DB0C78" w:rsidP="00DB0C78"/>
    <w:p w14:paraId="16BCFB56" w14:textId="77777777" w:rsidR="00DB0C78" w:rsidRDefault="00DB0C78" w:rsidP="00DB0C78"/>
    <w:p w14:paraId="6B02D440" w14:textId="1FC6AD68" w:rsidR="00DB0C78" w:rsidRDefault="00160207" w:rsidP="00DB0C78">
      <w:pPr>
        <w:pStyle w:val="Heading2"/>
      </w:pPr>
      <w:bookmarkStart w:id="42" w:name="_Toc40674584"/>
      <w:r>
        <w:t>Condition</w:t>
      </w:r>
      <w:r w:rsidR="00DB0C78">
        <w:t>s</w:t>
      </w:r>
      <w:bookmarkEnd w:id="42"/>
    </w:p>
    <w:p w14:paraId="66959C6D" w14:textId="77777777" w:rsidR="00DB0C78" w:rsidRDefault="00DB0C78" w:rsidP="00DB0C78"/>
    <w:p w14:paraId="502FFCB3" w14:textId="77777777" w:rsidR="00807561" w:rsidRDefault="00807561" w:rsidP="00807561">
      <w:r>
        <w:t>Agents in FRED have a rich set of properties that can be used to influence the future states and activities of the agent itself and well as other agents.  Like the interaction groups, some properties of agents are built into FRED and others can be defined by the user. The reminder of this chapter describes the properties of agents.</w:t>
      </w:r>
    </w:p>
    <w:p w14:paraId="45D50BEB" w14:textId="77777777" w:rsidR="00807561" w:rsidRDefault="00807561" w:rsidP="00BE06FA"/>
    <w:p w14:paraId="0D0C0568" w14:textId="7ADDA82D" w:rsidR="00BE06FA" w:rsidRPr="00605E64" w:rsidRDefault="00BE06FA" w:rsidP="00BE06FA">
      <w:r w:rsidRPr="00605E64">
        <w:t>To build a model in FRED, you first need to decide what</w:t>
      </w:r>
      <w:r w:rsidRPr="00605E64">
        <w:rPr>
          <w:b/>
        </w:rPr>
        <w:t xml:space="preserve"> </w:t>
      </w:r>
      <w:r w:rsidR="00160207">
        <w:rPr>
          <w:b/>
        </w:rPr>
        <w:t>Condition</w:t>
      </w:r>
      <w:r w:rsidRPr="00605E64">
        <w:rPr>
          <w:b/>
        </w:rPr>
        <w:t>s</w:t>
      </w:r>
      <w:r w:rsidRPr="00605E64">
        <w:t xml:space="preserve"> you want to track within the population. </w:t>
      </w:r>
      <w:r w:rsidR="00160207">
        <w:t>Condition</w:t>
      </w:r>
      <w:r w:rsidRPr="00605E64">
        <w:t xml:space="preserve">s might include diseases, economic </w:t>
      </w:r>
      <w:r w:rsidR="00160207">
        <w:t>Condition</w:t>
      </w:r>
      <w:r w:rsidRPr="00605E64">
        <w:t xml:space="preserve">s such as poverty, or behaviors such as drug use or vaccine uptake. Models must include at least one </w:t>
      </w:r>
      <w:r w:rsidR="00160207">
        <w:t>Condition</w:t>
      </w:r>
      <w:r w:rsidRPr="00605E64">
        <w:t xml:space="preserve"> but can include as many </w:t>
      </w:r>
      <w:r w:rsidR="00160207">
        <w:t>Condition</w:t>
      </w:r>
      <w:r w:rsidRPr="00605E64">
        <w:t xml:space="preserve">s as needed. </w:t>
      </w:r>
      <w:r w:rsidR="00160207">
        <w:t>Condition</w:t>
      </w:r>
      <w:r w:rsidRPr="00605E64">
        <w:t xml:space="preserve">s consists of </w:t>
      </w:r>
      <w:r w:rsidRPr="00605E64">
        <w:rPr>
          <w:b/>
        </w:rPr>
        <w:t>states</w:t>
      </w:r>
      <w:r w:rsidRPr="00605E64">
        <w:t xml:space="preserve"> and</w:t>
      </w:r>
      <w:r w:rsidRPr="00605E64">
        <w:rPr>
          <w:b/>
        </w:rPr>
        <w:t xml:space="preserve"> rules</w:t>
      </w:r>
      <w:r w:rsidRPr="00605E64">
        <w:t>. Some rules and recommendations:</w:t>
      </w:r>
    </w:p>
    <w:p w14:paraId="213824C0" w14:textId="089AE3A0" w:rsidR="00BE06FA" w:rsidRPr="00605E64" w:rsidRDefault="00BE06FA" w:rsidP="00790036">
      <w:pPr>
        <w:pStyle w:val="ListParagraph"/>
        <w:numPr>
          <w:ilvl w:val="0"/>
          <w:numId w:val="1"/>
        </w:numPr>
      </w:pPr>
      <w:r w:rsidRPr="00605E64">
        <w:t xml:space="preserve">Each agent is in exactly one state for each </w:t>
      </w:r>
      <w:r w:rsidR="00160207">
        <w:t>Condition</w:t>
      </w:r>
      <w:r w:rsidRPr="00605E64">
        <w:t>.</w:t>
      </w:r>
    </w:p>
    <w:p w14:paraId="01E6958C" w14:textId="6C20C84D" w:rsidR="00BE06FA" w:rsidRPr="00605E64" w:rsidRDefault="00BE06FA" w:rsidP="00790036">
      <w:pPr>
        <w:pStyle w:val="ListParagraph"/>
        <w:numPr>
          <w:ilvl w:val="0"/>
          <w:numId w:val="1"/>
        </w:numPr>
      </w:pPr>
      <w:r w:rsidRPr="00605E64">
        <w:t xml:space="preserve">By convention, we </w:t>
      </w:r>
      <w:r>
        <w:t xml:space="preserve">usually </w:t>
      </w:r>
      <w:r w:rsidRPr="00605E64">
        <w:t xml:space="preserve">use all caps for </w:t>
      </w:r>
      <w:r w:rsidR="00160207">
        <w:t>Condition</w:t>
      </w:r>
      <w:r w:rsidRPr="00605E64">
        <w:t xml:space="preserve"> names and initial caps for state names, for example, the INFLUENZA </w:t>
      </w:r>
      <w:r w:rsidR="00160207">
        <w:t>Condition</w:t>
      </w:r>
      <w:r w:rsidRPr="00605E64">
        <w:t xml:space="preserve"> might have states called Susceptible, Infectious, and Recovered.</w:t>
      </w:r>
    </w:p>
    <w:p w14:paraId="0603CD64" w14:textId="2AFA7912" w:rsidR="00BE06FA" w:rsidRPr="00605E64" w:rsidRDefault="00BE06FA" w:rsidP="00790036">
      <w:pPr>
        <w:pStyle w:val="ListParagraph"/>
        <w:numPr>
          <w:ilvl w:val="0"/>
          <w:numId w:val="1"/>
        </w:numPr>
      </w:pPr>
      <w:r w:rsidRPr="00605E64">
        <w:t xml:space="preserve">Each </w:t>
      </w:r>
      <w:r w:rsidR="00160207">
        <w:t>Condition</w:t>
      </w:r>
      <w:r w:rsidRPr="00605E64">
        <w:t xml:space="preserve"> must have a unique name, but state names may appear in more than one </w:t>
      </w:r>
      <w:r w:rsidR="00160207">
        <w:t>Condition</w:t>
      </w:r>
      <w:r w:rsidRPr="00605E64">
        <w:t xml:space="preserve">. The “full name” of a state includes its </w:t>
      </w:r>
      <w:r w:rsidR="00160207">
        <w:t>Condition</w:t>
      </w:r>
      <w:r w:rsidRPr="00605E64">
        <w:t xml:space="preserve"> name, and is written </w:t>
      </w:r>
      <w:r w:rsidR="00160207">
        <w:t>CONDITION</w:t>
      </w:r>
      <w:r w:rsidRPr="00605E64">
        <w:t>.State, for example: INFLUENZA.Susceptible</w:t>
      </w:r>
    </w:p>
    <w:p w14:paraId="5AEB2B47" w14:textId="2BF5210A" w:rsidR="00BE06FA" w:rsidRPr="00605E64" w:rsidRDefault="00160207" w:rsidP="00790036">
      <w:pPr>
        <w:pStyle w:val="ListParagraph"/>
        <w:numPr>
          <w:ilvl w:val="0"/>
          <w:numId w:val="1"/>
        </w:numPr>
      </w:pPr>
      <w:r>
        <w:t>Condition</w:t>
      </w:r>
      <w:r w:rsidR="00BE06FA" w:rsidRPr="00605E64">
        <w:t xml:space="preserve"> and State names must contain only alphanumeric characters with no blanks, hyphens</w:t>
      </w:r>
      <w:r w:rsidR="00BE06FA">
        <w:t>,</w:t>
      </w:r>
      <w:r w:rsidR="00BE06FA" w:rsidRPr="00605E64">
        <w:t xml:space="preserve"> underscores</w:t>
      </w:r>
      <w:r w:rsidR="00BE06FA">
        <w:t xml:space="preserve"> or other punctuation or special characters.</w:t>
      </w:r>
    </w:p>
    <w:p w14:paraId="05DD1F85" w14:textId="7D081BA5" w:rsidR="00C509AC" w:rsidRDefault="00C509AC" w:rsidP="00DC0969">
      <w:pPr>
        <w:pStyle w:val="ListParagraph"/>
        <w:numPr>
          <w:ilvl w:val="0"/>
          <w:numId w:val="1"/>
        </w:numPr>
      </w:pPr>
      <w:r>
        <w:t>Each Condition include two special</w:t>
      </w:r>
      <w:r w:rsidR="00E003C3">
        <w:t xml:space="preserve"> </w:t>
      </w:r>
      <w:r w:rsidR="005665AF">
        <w:rPr>
          <w:i/>
          <w:iCs/>
        </w:rPr>
        <w:t>pseudostate</w:t>
      </w:r>
      <w:r w:rsidR="00E003C3" w:rsidRPr="00E003C3">
        <w:rPr>
          <w:i/>
          <w:iCs/>
        </w:rPr>
        <w:t>s</w:t>
      </w:r>
      <w:r>
        <w:t xml:space="preserve"> by default: </w:t>
      </w:r>
      <w:r w:rsidRPr="00E003C3">
        <w:rPr>
          <w:b/>
          <w:bCs/>
        </w:rPr>
        <w:t>Start</w:t>
      </w:r>
      <w:r>
        <w:t xml:space="preserve"> and </w:t>
      </w:r>
      <w:r w:rsidRPr="00E003C3">
        <w:rPr>
          <w:b/>
          <w:bCs/>
        </w:rPr>
        <w:t>Excluded</w:t>
      </w:r>
      <w:r>
        <w:t>.</w:t>
      </w:r>
    </w:p>
    <w:p w14:paraId="488BDB81" w14:textId="5D7B6484" w:rsidR="00C509AC" w:rsidRDefault="00C509AC" w:rsidP="00DC0969">
      <w:pPr>
        <w:pStyle w:val="ListParagraph"/>
        <w:numPr>
          <w:ilvl w:val="0"/>
          <w:numId w:val="1"/>
        </w:numPr>
      </w:pPr>
      <w:r>
        <w:t xml:space="preserve">All ordinary agents begin </w:t>
      </w:r>
      <w:r w:rsidR="00E003C3">
        <w:t>in</w:t>
      </w:r>
      <w:r>
        <w:t xml:space="preserve"> the </w:t>
      </w:r>
      <w:r w:rsidRPr="00E003C3">
        <w:rPr>
          <w:b/>
          <w:bCs/>
        </w:rPr>
        <w:t>Start</w:t>
      </w:r>
      <w:r w:rsidR="00E003C3">
        <w:t xml:space="preserve"> </w:t>
      </w:r>
      <w:r w:rsidR="005665AF">
        <w:t>pseudostate</w:t>
      </w:r>
      <w:r>
        <w:t xml:space="preserve">. </w:t>
      </w:r>
      <w:r w:rsidR="00E003C3">
        <w:t>Think of</w:t>
      </w:r>
      <w:r w:rsidR="00E003C3" w:rsidRPr="00E003C3">
        <w:rPr>
          <w:b/>
          <w:bCs/>
        </w:rPr>
        <w:t xml:space="preserve"> Start</w:t>
      </w:r>
      <w:r w:rsidR="00E003C3">
        <w:t xml:space="preserve"> as the starting-line for a race, in which some runners are assigned to different starting positions. </w:t>
      </w:r>
      <w:r w:rsidR="00E003C3" w:rsidRPr="00E003C3">
        <w:rPr>
          <w:b/>
          <w:bCs/>
        </w:rPr>
        <w:t>Start</w:t>
      </w:r>
      <w:r w:rsidR="00E003C3">
        <w:t xml:space="preserve"> usually</w:t>
      </w:r>
      <w:r>
        <w:t xml:space="preserve"> </w:t>
      </w:r>
      <w:r w:rsidR="00E003C3">
        <w:t>contains rules that immediately send each agent to an appropriate initial state. Meta-agents begin in other states by default, as explained later.</w:t>
      </w:r>
      <w:r w:rsidR="00526B09">
        <w:t xml:space="preserve"> If no rules are provided for </w:t>
      </w:r>
      <w:r w:rsidR="00526B09">
        <w:rPr>
          <w:b/>
          <w:bCs/>
        </w:rPr>
        <w:t>Start</w:t>
      </w:r>
      <w:r w:rsidR="00526B09">
        <w:t xml:space="preserve">, then all ordinary agent </w:t>
      </w:r>
      <w:r w:rsidR="00CB7E26">
        <w:t xml:space="preserve">proceed immediately to the first actual State defined in the Condition, or to </w:t>
      </w:r>
      <w:r w:rsidR="00CB7E26">
        <w:rPr>
          <w:b/>
          <w:bCs/>
        </w:rPr>
        <w:t>Excluded</w:t>
      </w:r>
      <w:r w:rsidR="00CB7E26">
        <w:t xml:space="preserve"> if no actual States are defined.</w:t>
      </w:r>
    </w:p>
    <w:p w14:paraId="07CF6F4C" w14:textId="69399790" w:rsidR="00BE06FA" w:rsidRPr="00605E64" w:rsidRDefault="00E003C3" w:rsidP="00790036">
      <w:pPr>
        <w:pStyle w:val="ListParagraph"/>
        <w:numPr>
          <w:ilvl w:val="0"/>
          <w:numId w:val="1"/>
        </w:numPr>
      </w:pPr>
      <w:r>
        <w:lastRenderedPageBreak/>
        <w:t>The</w:t>
      </w:r>
      <w:r w:rsidR="00BE06FA" w:rsidRPr="00605E64">
        <w:t xml:space="preserve"> </w:t>
      </w:r>
      <w:r w:rsidR="00BE06FA" w:rsidRPr="00DC0969">
        <w:rPr>
          <w:b/>
          <w:bCs/>
        </w:rPr>
        <w:t>Excluded</w:t>
      </w:r>
      <w:r w:rsidR="00BE06FA" w:rsidRPr="00605E64">
        <w:t xml:space="preserve"> </w:t>
      </w:r>
      <w:r w:rsidR="005665AF">
        <w:t>pseudostate</w:t>
      </w:r>
      <w:r>
        <w:t xml:space="preserve"> is for</w:t>
      </w:r>
      <w:r w:rsidR="00BE06FA" w:rsidRPr="00605E64">
        <w:t xml:space="preserve"> </w:t>
      </w:r>
      <w:r>
        <w:t xml:space="preserve">any </w:t>
      </w:r>
      <w:r w:rsidR="00BE06FA" w:rsidRPr="00605E64">
        <w:t xml:space="preserve">agents </w:t>
      </w:r>
      <w:r w:rsidR="00DC0969">
        <w:t>for which the Condition does not apply</w:t>
      </w:r>
      <w:r>
        <w:t xml:space="preserve">. </w:t>
      </w:r>
      <w:r w:rsidR="00BE06FA" w:rsidRPr="00605E64">
        <w:t xml:space="preserve">For example, if there is a </w:t>
      </w:r>
      <w:r w:rsidR="00160207">
        <w:t>Condition</w:t>
      </w:r>
      <w:r w:rsidR="00BE06FA" w:rsidRPr="00605E64">
        <w:t xml:space="preserve"> called PREGNANCY, </w:t>
      </w:r>
      <w:r w:rsidR="00BE06FA">
        <w:t xml:space="preserve">the </w:t>
      </w:r>
      <w:r>
        <w:t xml:space="preserve">the </w:t>
      </w:r>
      <w:r>
        <w:rPr>
          <w:b/>
          <w:bCs/>
        </w:rPr>
        <w:t>Start</w:t>
      </w:r>
      <w:r>
        <w:t xml:space="preserve"> state</w:t>
      </w:r>
      <w:r w:rsidR="00BE06FA">
        <w:t xml:space="preserve"> </w:t>
      </w:r>
      <w:r>
        <w:t>should</w:t>
      </w:r>
      <w:r w:rsidR="00BE06FA">
        <w:t xml:space="preserve"> </w:t>
      </w:r>
      <w:r w:rsidR="00BE06FA" w:rsidRPr="00605E64">
        <w:t>include a rule that transitions all males from</w:t>
      </w:r>
      <w:r w:rsidR="00BE06FA" w:rsidRPr="00335D2B">
        <w:rPr>
          <w:b/>
          <w:bCs/>
        </w:rPr>
        <w:t xml:space="preserve"> Start</w:t>
      </w:r>
      <w:r w:rsidR="00BE06FA" w:rsidRPr="00605E64">
        <w:t xml:space="preserve"> to </w:t>
      </w:r>
      <w:r w:rsidR="00BE06FA" w:rsidRPr="00335D2B">
        <w:rPr>
          <w:b/>
          <w:bCs/>
        </w:rPr>
        <w:t>Excluded</w:t>
      </w:r>
      <w:r w:rsidR="00BE06FA" w:rsidRPr="00605E64">
        <w:t>.</w:t>
      </w:r>
    </w:p>
    <w:p w14:paraId="3BED6990" w14:textId="77777777" w:rsidR="00BE06FA" w:rsidRPr="00605E64" w:rsidRDefault="00BE06FA" w:rsidP="00BE06FA"/>
    <w:p w14:paraId="1DF78092" w14:textId="5BA6FE40" w:rsidR="00BE06FA" w:rsidRPr="00605E64" w:rsidRDefault="00BE06FA" w:rsidP="00BE06FA">
      <w:r w:rsidRPr="00605E64">
        <w:t>You de</w:t>
      </w:r>
      <w:r>
        <w:t>clare</w:t>
      </w:r>
      <w:r w:rsidRPr="00605E64">
        <w:t xml:space="preserve"> a </w:t>
      </w:r>
      <w:r w:rsidR="00160207">
        <w:t>Condition</w:t>
      </w:r>
      <w:r w:rsidRPr="00605E64">
        <w:t xml:space="preserve"> by</w:t>
      </w:r>
      <w:r w:rsidR="000437CD">
        <w:t xml:space="preserve"> </w:t>
      </w:r>
      <w:r w:rsidR="009719CF">
        <w:t xml:space="preserve">the Condition </w:t>
      </w:r>
      <w:r w:rsidR="000437CD">
        <w:t xml:space="preserve"> block that gives the properties of the Condition</w:t>
      </w:r>
      <w:r w:rsidRPr="00605E64">
        <w:t>. For example, if your model is focuses on the interact of influenza and pregnancy, you might declare:</w:t>
      </w:r>
    </w:p>
    <w:p w14:paraId="3B0C30EA" w14:textId="77777777" w:rsidR="00BE06FA" w:rsidRPr="00605E64" w:rsidRDefault="00BE06FA" w:rsidP="00BE06FA"/>
    <w:p w14:paraId="5DBD4C9C" w14:textId="3B04D644" w:rsidR="00BE06FA" w:rsidRDefault="002B056B" w:rsidP="00BE06FA">
      <w:pPr>
        <w:rPr>
          <w:b/>
        </w:rPr>
      </w:pPr>
      <w:r>
        <w:rPr>
          <w:b/>
        </w:rPr>
        <w:t>c</w:t>
      </w:r>
      <w:r w:rsidR="00C24D23">
        <w:rPr>
          <w:b/>
        </w:rPr>
        <w:t>ond</w:t>
      </w:r>
      <w:r w:rsidR="00160207">
        <w:rPr>
          <w:b/>
        </w:rPr>
        <w:t>itio</w:t>
      </w:r>
      <w:r w:rsidR="00CF5C9F">
        <w:rPr>
          <w:b/>
        </w:rPr>
        <w:t xml:space="preserve">n </w:t>
      </w:r>
      <w:r w:rsidR="00BE06FA" w:rsidRPr="00605E64">
        <w:rPr>
          <w:b/>
        </w:rPr>
        <w:t xml:space="preserve"> INFLU</w:t>
      </w:r>
      <w:r w:rsidR="00BE06FA">
        <w:rPr>
          <w:b/>
        </w:rPr>
        <w:t>ENZA</w:t>
      </w:r>
      <w:r w:rsidR="000437CD">
        <w:rPr>
          <w:b/>
        </w:rPr>
        <w:t xml:space="preserve"> { …}</w:t>
      </w:r>
    </w:p>
    <w:p w14:paraId="7AE708E0" w14:textId="77777777" w:rsidR="000437CD" w:rsidRDefault="000437CD" w:rsidP="00BE06FA">
      <w:pPr>
        <w:rPr>
          <w:b/>
        </w:rPr>
      </w:pPr>
    </w:p>
    <w:p w14:paraId="76303896" w14:textId="6D81D3CD" w:rsidR="00DB0C78" w:rsidRDefault="002B056B" w:rsidP="00DB0C78">
      <w:pPr>
        <w:rPr>
          <w:b/>
        </w:rPr>
      </w:pPr>
      <w:r>
        <w:rPr>
          <w:b/>
        </w:rPr>
        <w:t>c</w:t>
      </w:r>
      <w:r w:rsidR="00C24D23">
        <w:rPr>
          <w:b/>
        </w:rPr>
        <w:t>ond</w:t>
      </w:r>
      <w:r w:rsidR="00160207">
        <w:rPr>
          <w:b/>
        </w:rPr>
        <w:t>ition</w:t>
      </w:r>
      <w:r w:rsidR="00BE06FA" w:rsidRPr="00605E64">
        <w:rPr>
          <w:b/>
        </w:rPr>
        <w:t xml:space="preserve">  PREGNANCY</w:t>
      </w:r>
      <w:r w:rsidR="000437CD">
        <w:rPr>
          <w:b/>
        </w:rPr>
        <w:t xml:space="preserve"> { … }</w:t>
      </w:r>
    </w:p>
    <w:p w14:paraId="496247F9" w14:textId="5A6FF12C" w:rsidR="000437CD" w:rsidRDefault="000437CD" w:rsidP="00DB0C78">
      <w:pPr>
        <w:rPr>
          <w:b/>
        </w:rPr>
      </w:pPr>
    </w:p>
    <w:p w14:paraId="13841D66" w14:textId="4700630B" w:rsidR="000437CD" w:rsidRPr="000437CD" w:rsidRDefault="000437CD" w:rsidP="00DB0C78">
      <w:pPr>
        <w:rPr>
          <w:bCs/>
        </w:rPr>
      </w:pPr>
      <w:r w:rsidRPr="000437CD">
        <w:rPr>
          <w:bCs/>
        </w:rPr>
        <w:t>The block of code within the brackets define the properties of the Condition, as shown below.</w:t>
      </w:r>
    </w:p>
    <w:p w14:paraId="32F7D624" w14:textId="77777777" w:rsidR="00DB0C78" w:rsidRPr="00D30BA3" w:rsidRDefault="00DB0C78" w:rsidP="00DB0C78"/>
    <w:p w14:paraId="68DF0276" w14:textId="2F27DA56" w:rsidR="00DB0C78" w:rsidRPr="00D30BA3" w:rsidRDefault="00DB0C78" w:rsidP="00DB0C78">
      <w:pPr>
        <w:pStyle w:val="Heading2"/>
        <w:rPr>
          <w:rFonts w:asciiTheme="minorHAnsi" w:hAnsiTheme="minorHAnsi" w:cstheme="minorHAnsi"/>
          <w:sz w:val="22"/>
          <w:szCs w:val="22"/>
        </w:rPr>
      </w:pPr>
      <w:bookmarkStart w:id="43" w:name="_Toc40674585"/>
      <w:r w:rsidRPr="00D30BA3">
        <w:rPr>
          <w:rFonts w:asciiTheme="minorHAnsi" w:hAnsiTheme="minorHAnsi" w:cstheme="minorHAnsi"/>
          <w:sz w:val="22"/>
          <w:szCs w:val="22"/>
        </w:rPr>
        <w:t>States</w:t>
      </w:r>
      <w:bookmarkEnd w:id="43"/>
    </w:p>
    <w:p w14:paraId="4E6E4B79" w14:textId="77777777" w:rsidR="00DB0C78" w:rsidRPr="00D30BA3" w:rsidRDefault="00DB0C78" w:rsidP="00DB0C78"/>
    <w:p w14:paraId="78523C4B" w14:textId="5D1A5E8E" w:rsidR="00DB0C78" w:rsidRPr="00D30BA3" w:rsidRDefault="00DB0C78" w:rsidP="00DB0C78">
      <w:r w:rsidRPr="00D30BA3">
        <w:t xml:space="preserve">Each </w:t>
      </w:r>
      <w:r w:rsidR="00160207">
        <w:t>Condition</w:t>
      </w:r>
      <w:r w:rsidRPr="00D30BA3">
        <w:t xml:space="preserve"> includes one or more states.  The states of a </w:t>
      </w:r>
      <w:r w:rsidR="00160207">
        <w:t>Condition</w:t>
      </w:r>
      <w:r w:rsidRPr="00D30BA3">
        <w:t xml:space="preserve"> are declared </w:t>
      </w:r>
      <w:r w:rsidR="00EF7357">
        <w:t xml:space="preserve">in the condition block </w:t>
      </w:r>
      <w:r w:rsidRPr="00D30BA3">
        <w:t>with a property statement of the form:</w:t>
      </w:r>
    </w:p>
    <w:p w14:paraId="5272DBA5" w14:textId="77777777" w:rsidR="00E9454E" w:rsidRDefault="00E9454E" w:rsidP="00DB0C78"/>
    <w:p w14:paraId="7B819901" w14:textId="0EB86121" w:rsidR="00DB0C78" w:rsidRPr="00D30BA3" w:rsidRDefault="00DB0C78" w:rsidP="00DB0C78">
      <w:pPr>
        <w:rPr>
          <w:b/>
        </w:rPr>
      </w:pPr>
      <w:r w:rsidRPr="00D30BA3">
        <w:rPr>
          <w:b/>
        </w:rPr>
        <w:t xml:space="preserve">states = </w:t>
      </w:r>
      <w:r w:rsidRPr="00D30BA3">
        <w:rPr>
          <w:b/>
          <w:i/>
        </w:rPr>
        <w:t>State1 … StateN</w:t>
      </w:r>
    </w:p>
    <w:p w14:paraId="35D7C562" w14:textId="77777777" w:rsidR="00DB0C78" w:rsidRPr="00D30BA3" w:rsidRDefault="00DB0C78" w:rsidP="00DB0C78"/>
    <w:p w14:paraId="31BC0A8F" w14:textId="148F9C78" w:rsidR="00DB0C78" w:rsidRPr="00D30BA3" w:rsidRDefault="00DB0C78" w:rsidP="00DB0C78">
      <w:r w:rsidRPr="00D30BA3">
        <w:t xml:space="preserve">As an example, suppose the model includes the level of symptoms that a person has.  The model might </w:t>
      </w:r>
      <w:r w:rsidR="00E9454E">
        <w:t>be defined as follows</w:t>
      </w:r>
      <w:r w:rsidRPr="00D30BA3">
        <w:t>:</w:t>
      </w:r>
    </w:p>
    <w:p w14:paraId="15EDCE25" w14:textId="77777777" w:rsidR="00DB0C78" w:rsidRDefault="00DB0C78" w:rsidP="00DB0C78"/>
    <w:p w14:paraId="5F0A0BC6" w14:textId="15DD1186" w:rsidR="00DB0C78" w:rsidRPr="00D30BA3" w:rsidRDefault="00DB741E" w:rsidP="00DB0C78">
      <w:pPr>
        <w:rPr>
          <w:b/>
        </w:rPr>
      </w:pPr>
      <w:r>
        <w:rPr>
          <w:b/>
        </w:rPr>
        <w:t>c</w:t>
      </w:r>
      <w:r w:rsidR="00C24D23">
        <w:rPr>
          <w:b/>
        </w:rPr>
        <w:t>ond</w:t>
      </w:r>
      <w:r w:rsidR="00160207">
        <w:rPr>
          <w:b/>
        </w:rPr>
        <w:t>ition</w:t>
      </w:r>
      <w:r w:rsidR="00DB0C78" w:rsidRPr="00D30BA3">
        <w:rPr>
          <w:b/>
        </w:rPr>
        <w:t xml:space="preserve">  </w:t>
      </w:r>
      <w:r w:rsidR="006E4A14" w:rsidRPr="00D30BA3">
        <w:rPr>
          <w:b/>
        </w:rPr>
        <w:t>S</w:t>
      </w:r>
      <w:r w:rsidR="006E4A14">
        <w:rPr>
          <w:b/>
        </w:rPr>
        <w:t>YMPTOMS</w:t>
      </w:r>
      <w:r w:rsidR="00E9454E">
        <w:rPr>
          <w:b/>
        </w:rPr>
        <w:t xml:space="preserve"> {</w:t>
      </w:r>
    </w:p>
    <w:p w14:paraId="1F729CD3" w14:textId="136B4DCC" w:rsidR="00DB0C78" w:rsidRDefault="00E9454E" w:rsidP="00DB0C78">
      <w:pPr>
        <w:rPr>
          <w:b/>
        </w:rPr>
      </w:pPr>
      <w:r>
        <w:rPr>
          <w:b/>
        </w:rPr>
        <w:t xml:space="preserve">    </w:t>
      </w:r>
      <w:r w:rsidR="00DB0C78" w:rsidRPr="00D30BA3">
        <w:rPr>
          <w:b/>
        </w:rPr>
        <w:t>states = None Mild Moderate Severe LifeThreatening</w:t>
      </w:r>
    </w:p>
    <w:p w14:paraId="62E4716A" w14:textId="70DFCFB7" w:rsidR="00E9454E" w:rsidRPr="00D30BA3" w:rsidRDefault="00E9454E" w:rsidP="00DB0C78">
      <w:pPr>
        <w:rPr>
          <w:b/>
        </w:rPr>
      </w:pPr>
      <w:r>
        <w:rPr>
          <w:b/>
        </w:rPr>
        <w:t>}</w:t>
      </w:r>
    </w:p>
    <w:p w14:paraId="0AF701BA" w14:textId="77777777" w:rsidR="00DB0C78" w:rsidRPr="00D30BA3" w:rsidRDefault="00DB0C78" w:rsidP="00DB0C78"/>
    <w:p w14:paraId="0E95FBA9" w14:textId="604D3B4F" w:rsidR="00004238" w:rsidRPr="00D30BA3" w:rsidRDefault="00DB741E" w:rsidP="00DB0C78">
      <w:r>
        <w:t xml:space="preserve">Note that it is not necessary to declare the </w:t>
      </w:r>
      <w:r w:rsidRPr="00DB741E">
        <w:rPr>
          <w:b/>
          <w:bCs/>
        </w:rPr>
        <w:t>Start</w:t>
      </w:r>
      <w:r>
        <w:t xml:space="preserve"> and </w:t>
      </w:r>
      <w:r>
        <w:rPr>
          <w:b/>
          <w:bCs/>
        </w:rPr>
        <w:t xml:space="preserve">Exclude </w:t>
      </w:r>
      <w:r w:rsidR="005665AF">
        <w:t>pseudostate</w:t>
      </w:r>
      <w:r>
        <w:t xml:space="preserve">s. </w:t>
      </w:r>
      <w:r w:rsidR="00004238" w:rsidRPr="00DB741E">
        <w:t>State</w:t>
      </w:r>
      <w:r w:rsidR="00004238" w:rsidRPr="00D30BA3">
        <w:t xml:space="preserve"> names do not need to be unique across </w:t>
      </w:r>
      <w:r w:rsidR="00160207">
        <w:t>Condition</w:t>
      </w:r>
      <w:r w:rsidR="00004238" w:rsidRPr="00D30BA3">
        <w:t xml:space="preserve">s.  FRED uses the notation </w:t>
      </w:r>
      <w:r w:rsidR="00004238" w:rsidRPr="00D30BA3">
        <w:rPr>
          <w:b/>
        </w:rPr>
        <w:t>C</w:t>
      </w:r>
      <w:r w:rsidR="00D30BA3">
        <w:rPr>
          <w:b/>
        </w:rPr>
        <w:t>ond</w:t>
      </w:r>
      <w:r w:rsidR="00004238" w:rsidRPr="00D30BA3">
        <w:rPr>
          <w:b/>
        </w:rPr>
        <w:t>.S</w:t>
      </w:r>
      <w:r w:rsidR="00D30BA3">
        <w:rPr>
          <w:b/>
        </w:rPr>
        <w:t>tate</w:t>
      </w:r>
      <w:r w:rsidR="00004238" w:rsidRPr="00D30BA3">
        <w:t xml:space="preserve"> to refer to the state </w:t>
      </w:r>
      <w:r w:rsidR="00004238" w:rsidRPr="00D30BA3">
        <w:rPr>
          <w:b/>
        </w:rPr>
        <w:t>S</w:t>
      </w:r>
      <w:r w:rsidR="00D30BA3">
        <w:rPr>
          <w:b/>
        </w:rPr>
        <w:t>tate</w:t>
      </w:r>
      <w:r w:rsidR="00004238" w:rsidRPr="00D30BA3">
        <w:t xml:space="preserve"> within the </w:t>
      </w:r>
      <w:r w:rsidR="00160207">
        <w:t>Condition</w:t>
      </w:r>
      <w:r w:rsidR="00004238" w:rsidRPr="00D30BA3">
        <w:t xml:space="preserve"> </w:t>
      </w:r>
      <w:r w:rsidR="00004238" w:rsidRPr="00D30BA3">
        <w:rPr>
          <w:b/>
        </w:rPr>
        <w:t>C</w:t>
      </w:r>
      <w:r w:rsidR="00D30BA3">
        <w:rPr>
          <w:b/>
        </w:rPr>
        <w:t>ond</w:t>
      </w:r>
      <w:r w:rsidR="00004238" w:rsidRPr="00D30BA3">
        <w:t>.</w:t>
      </w:r>
    </w:p>
    <w:p w14:paraId="1315799B" w14:textId="77777777" w:rsidR="00004238" w:rsidRPr="00D30BA3" w:rsidRDefault="00004238" w:rsidP="00DB0C78"/>
    <w:p w14:paraId="410A0374" w14:textId="34D3E0BD" w:rsidR="00DB0C78" w:rsidRPr="00D30BA3" w:rsidRDefault="00DB0C78" w:rsidP="00DB0C78">
      <w:r w:rsidRPr="00D30BA3">
        <w:t xml:space="preserve">For each </w:t>
      </w:r>
      <w:r w:rsidR="00160207">
        <w:t>Condition</w:t>
      </w:r>
      <w:r w:rsidRPr="00D30BA3">
        <w:t xml:space="preserve"> in the model, each agent is always in exactly one of the states defined for that </w:t>
      </w:r>
      <w:r w:rsidR="00160207">
        <w:t>Condition</w:t>
      </w:r>
      <w:r w:rsidRPr="00D30BA3">
        <w:t>. We will see in later sections how to set the initial state for each agent, and how to define rules that dertermine how agents change states over time.</w:t>
      </w:r>
    </w:p>
    <w:p w14:paraId="38334C89" w14:textId="77777777" w:rsidR="00DB0C78" w:rsidRPr="00D30BA3" w:rsidRDefault="00DB0C78" w:rsidP="00DB0C78"/>
    <w:p w14:paraId="230C03FB" w14:textId="18418B40" w:rsidR="00DB0C78" w:rsidRPr="00D30BA3" w:rsidRDefault="00DB0C78" w:rsidP="00DB0C78">
      <w:r w:rsidRPr="00D30BA3">
        <w:t xml:space="preserve">Like </w:t>
      </w:r>
      <w:r w:rsidR="00160207">
        <w:t>Condition</w:t>
      </w:r>
      <w:r w:rsidRPr="00D30BA3">
        <w:t xml:space="preserve"> names, State names may contain any alphanumeric character, but no other characters are allowed.</w:t>
      </w:r>
    </w:p>
    <w:p w14:paraId="1F01705A" w14:textId="77777777" w:rsidR="00DB0C78" w:rsidRPr="00CC7D53" w:rsidRDefault="00DB0C78" w:rsidP="00DB0C78"/>
    <w:p w14:paraId="4512FC97" w14:textId="2C418E82" w:rsidR="002A5CB0" w:rsidRDefault="002A5CB0" w:rsidP="002A5CB0">
      <w:pPr>
        <w:pStyle w:val="Heading2"/>
      </w:pPr>
      <w:bookmarkStart w:id="44" w:name="_Variables"/>
      <w:bookmarkStart w:id="45" w:name="_Toc40674586"/>
      <w:bookmarkEnd w:id="44"/>
      <w:r>
        <w:t>Meta-Agents</w:t>
      </w:r>
      <w:bookmarkEnd w:id="45"/>
    </w:p>
    <w:p w14:paraId="0470F803" w14:textId="77777777" w:rsidR="002A5CB0" w:rsidRDefault="002A5CB0" w:rsidP="002A5CB0"/>
    <w:p w14:paraId="7CE745AE" w14:textId="456ABE72" w:rsidR="002A5CB0" w:rsidRPr="009C68C4" w:rsidRDefault="002A5CB0" w:rsidP="002A5CB0">
      <w:r>
        <w:t>FRED m</w:t>
      </w:r>
      <w:r w:rsidRPr="003617D6">
        <w:t xml:space="preserve">eta-agents represent other agencies that may affect the model. There are two kinds of meta-agents in FRED: </w:t>
      </w:r>
      <w:r w:rsidRPr="003617D6">
        <w:rPr>
          <w:b/>
        </w:rPr>
        <w:t>administrators</w:t>
      </w:r>
      <w:r w:rsidRPr="003617D6">
        <w:t xml:space="preserve"> and the </w:t>
      </w:r>
      <w:r w:rsidR="00F13C18">
        <w:rPr>
          <w:b/>
        </w:rPr>
        <w:t>Import Agent</w:t>
      </w:r>
      <w:r w:rsidRPr="003617D6">
        <w:rPr>
          <w:b/>
        </w:rPr>
        <w:t>.</w:t>
      </w:r>
      <w:r>
        <w:rPr>
          <w:b/>
        </w:rPr>
        <w:t xml:space="preserve"> </w:t>
      </w:r>
      <w:r>
        <w:t>The following sections provide further details on meta-agents.</w:t>
      </w:r>
    </w:p>
    <w:p w14:paraId="4F692610" w14:textId="77777777" w:rsidR="002A5CB0" w:rsidRPr="003617D6" w:rsidRDefault="002A5CB0" w:rsidP="002A5CB0"/>
    <w:p w14:paraId="0FE6056A" w14:textId="17158816" w:rsidR="002A5CB0" w:rsidRPr="00A33399" w:rsidRDefault="002A5CB0" w:rsidP="002A5CB0">
      <w:pPr>
        <w:pStyle w:val="Heading3"/>
        <w:rPr>
          <w:rFonts w:eastAsiaTheme="minorHAnsi"/>
        </w:rPr>
      </w:pPr>
      <w:bookmarkStart w:id="46" w:name="_The_Import_Agent"/>
      <w:bookmarkStart w:id="47" w:name="_Toc40674587"/>
      <w:bookmarkEnd w:id="46"/>
      <w:r w:rsidRPr="00A33399">
        <w:rPr>
          <w:rFonts w:eastAsiaTheme="minorHAnsi"/>
        </w:rPr>
        <w:t xml:space="preserve">The </w:t>
      </w:r>
      <w:r w:rsidR="00F13C18">
        <w:rPr>
          <w:rFonts w:eastAsiaTheme="minorHAnsi"/>
        </w:rPr>
        <w:t>Import Agent</w:t>
      </w:r>
      <w:bookmarkEnd w:id="47"/>
    </w:p>
    <w:p w14:paraId="066A5F92" w14:textId="77777777" w:rsidR="002A5CB0" w:rsidRPr="003617D6" w:rsidRDefault="002A5CB0" w:rsidP="002A5CB0">
      <w:pPr>
        <w:rPr>
          <w:rFonts w:eastAsiaTheme="minorHAnsi"/>
        </w:rPr>
      </w:pPr>
    </w:p>
    <w:p w14:paraId="39E11006" w14:textId="078B19C9" w:rsidR="002A5CB0" w:rsidRPr="003617D6" w:rsidRDefault="002A5CB0" w:rsidP="002A5CB0">
      <w:r>
        <w:lastRenderedPageBreak/>
        <w:t xml:space="preserve">The </w:t>
      </w:r>
      <w:r w:rsidR="00F13C18">
        <w:rPr>
          <w:b/>
          <w:bCs/>
        </w:rPr>
        <w:t>Import Agent</w:t>
      </w:r>
      <w:r>
        <w:t xml:space="preserve"> is responsible for exposing individual agents to specific </w:t>
      </w:r>
      <w:r w:rsidR="00160207">
        <w:t>Condition</w:t>
      </w:r>
      <w:r>
        <w:t xml:space="preserve">s due to some cause </w:t>
      </w:r>
      <w:r w:rsidRPr="003617D6">
        <w:t xml:space="preserve">that is not explicitly represented within the FRED model. For example, one way that an outbreak of a disease can begin is that </w:t>
      </w:r>
      <w:r>
        <w:t>an</w:t>
      </w:r>
      <w:r w:rsidRPr="003617D6">
        <w:t xml:space="preserve"> individual </w:t>
      </w:r>
      <w:r>
        <w:t xml:space="preserve">might </w:t>
      </w:r>
      <w:r w:rsidRPr="003617D6">
        <w:t xml:space="preserve">contract the disease while traveling abroad or an unmodeled visitor infects someone in the population. FRED achieves such </w:t>
      </w:r>
      <w:r w:rsidR="00AF5DC4">
        <w:t>effects</w:t>
      </w:r>
      <w:r w:rsidRPr="003617D6">
        <w:t xml:space="preserve"> through the </w:t>
      </w:r>
      <w:r w:rsidR="00F13C18">
        <w:rPr>
          <w:b/>
        </w:rPr>
        <w:t>Import Agent</w:t>
      </w:r>
      <w:r w:rsidRPr="003617D6">
        <w:t>, a meta-agent that can alter the state of ordinary individuals in population in the model.</w:t>
      </w:r>
    </w:p>
    <w:p w14:paraId="0A308190" w14:textId="77777777" w:rsidR="002A5CB0" w:rsidRDefault="002A5CB0" w:rsidP="002A5CB0">
      <w:pPr>
        <w:rPr>
          <w:rFonts w:eastAsiaTheme="minorHAnsi"/>
        </w:rPr>
      </w:pPr>
    </w:p>
    <w:p w14:paraId="01E71A74" w14:textId="60F83306" w:rsidR="002A5CB0" w:rsidRPr="003617D6" w:rsidRDefault="002A5CB0" w:rsidP="002A5CB0">
      <w:pPr>
        <w:rPr>
          <w:rFonts w:eastAsiaTheme="minorHAnsi"/>
        </w:rPr>
      </w:pPr>
      <w:r>
        <w:rPr>
          <w:rFonts w:eastAsiaTheme="minorHAnsi"/>
        </w:rPr>
        <w:t xml:space="preserve">The </w:t>
      </w:r>
      <w:r w:rsidR="00F13C18">
        <w:rPr>
          <w:rFonts w:eastAsiaTheme="minorHAnsi"/>
        </w:rPr>
        <w:t>Import Agent</w:t>
      </w:r>
      <w:r>
        <w:rPr>
          <w:rFonts w:eastAsiaTheme="minorHAnsi"/>
        </w:rPr>
        <w:t xml:space="preserve"> starts in the specified </w:t>
      </w:r>
      <w:r w:rsidRPr="00673C8F">
        <w:rPr>
          <w:rFonts w:eastAsiaTheme="minorHAnsi"/>
          <w:b/>
          <w:bCs/>
        </w:rPr>
        <w:t>import_start_state</w:t>
      </w:r>
      <w:r>
        <w:rPr>
          <w:rFonts w:eastAsiaTheme="minorHAnsi"/>
        </w:rPr>
        <w:t xml:space="preserve"> for each </w:t>
      </w:r>
      <w:r w:rsidR="00160207">
        <w:rPr>
          <w:rFonts w:eastAsiaTheme="minorHAnsi"/>
        </w:rPr>
        <w:t>Condition</w:t>
      </w:r>
      <w:r>
        <w:rPr>
          <w:rFonts w:eastAsiaTheme="minorHAnsi"/>
        </w:rPr>
        <w:t xml:space="preserve">, and then changes states via transition rules, just like ordinary agents.  </w:t>
      </w:r>
      <w:r w:rsidR="00607D15">
        <w:rPr>
          <w:rFonts w:eastAsiaTheme="minorHAnsi"/>
        </w:rPr>
        <w:t xml:space="preserve">If not import_start_state is specified for a Condition, the meta-agent is not active for that Condition. </w:t>
      </w:r>
      <w:r>
        <w:rPr>
          <w:rFonts w:eastAsiaTheme="minorHAnsi"/>
        </w:rPr>
        <w:t xml:space="preserve">If the </w:t>
      </w:r>
      <w:r w:rsidR="00F13C18">
        <w:rPr>
          <w:rFonts w:eastAsiaTheme="minorHAnsi"/>
        </w:rPr>
        <w:t>Import Agent</w:t>
      </w:r>
      <w:r>
        <w:rPr>
          <w:rFonts w:eastAsiaTheme="minorHAnsi"/>
        </w:rPr>
        <w:t xml:space="preserve"> executes a rule that has special </w:t>
      </w:r>
      <w:r w:rsidR="00B24F18">
        <w:rPr>
          <w:rFonts w:eastAsiaTheme="minorHAnsi"/>
        </w:rPr>
        <w:t>actions</w:t>
      </w:r>
      <w:r w:rsidR="00AF5DC4">
        <w:rPr>
          <w:rFonts w:eastAsiaTheme="minorHAnsi"/>
        </w:rPr>
        <w:t xml:space="preserve"> </w:t>
      </w:r>
      <w:r>
        <w:rPr>
          <w:rFonts w:eastAsiaTheme="minorHAnsi"/>
        </w:rPr>
        <w:t xml:space="preserve">described below, it can cause the exposure of ordinary agents. When this happens, we say that an "imported case" of the </w:t>
      </w:r>
      <w:r w:rsidR="00160207">
        <w:rPr>
          <w:rFonts w:eastAsiaTheme="minorHAnsi"/>
        </w:rPr>
        <w:t>Condition</w:t>
      </w:r>
      <w:r>
        <w:rPr>
          <w:rFonts w:eastAsiaTheme="minorHAnsi"/>
        </w:rPr>
        <w:t xml:space="preserve"> has occurred.  </w:t>
      </w:r>
    </w:p>
    <w:p w14:paraId="19EE7CE7" w14:textId="77777777" w:rsidR="002A5CB0" w:rsidRDefault="002A5CB0" w:rsidP="002A5CB0">
      <w:pPr>
        <w:pStyle w:val="Heading2"/>
        <w:rPr>
          <w:rFonts w:eastAsiaTheme="minorHAnsi"/>
        </w:rPr>
      </w:pPr>
    </w:p>
    <w:p w14:paraId="6D3A7C90" w14:textId="34CA4832" w:rsidR="002A5CB0" w:rsidRPr="003617D6" w:rsidRDefault="002A5CB0" w:rsidP="002A5CB0">
      <w:pPr>
        <w:pStyle w:val="Heading3"/>
        <w:rPr>
          <w:rFonts w:eastAsiaTheme="minorHAnsi"/>
        </w:rPr>
      </w:pPr>
      <w:bookmarkStart w:id="48" w:name="_Administrators"/>
      <w:bookmarkStart w:id="49" w:name="_Toc40674588"/>
      <w:bookmarkEnd w:id="48"/>
      <w:r w:rsidRPr="003617D6">
        <w:rPr>
          <w:rFonts w:eastAsiaTheme="minorHAnsi"/>
        </w:rPr>
        <w:t>Administrators</w:t>
      </w:r>
      <w:bookmarkEnd w:id="49"/>
    </w:p>
    <w:p w14:paraId="77C99E90" w14:textId="77777777" w:rsidR="002A5CB0" w:rsidRPr="003617D6" w:rsidRDefault="002A5CB0" w:rsidP="002A5CB0">
      <w:pPr>
        <w:rPr>
          <w:rFonts w:eastAsiaTheme="minorHAnsi"/>
        </w:rPr>
      </w:pPr>
    </w:p>
    <w:p w14:paraId="0CD4FD11" w14:textId="61F6063D" w:rsidR="002A5CB0" w:rsidRDefault="002A5CB0" w:rsidP="002A5CB0">
      <w:r>
        <w:t>A</w:t>
      </w:r>
      <w:r w:rsidRPr="003617D6">
        <w:t xml:space="preserve">n </w:t>
      </w:r>
      <w:r w:rsidRPr="003617D6">
        <w:rPr>
          <w:b/>
        </w:rPr>
        <w:t>administrator</w:t>
      </w:r>
      <w:r>
        <w:t xml:space="preserve"> is</w:t>
      </w:r>
      <w:r w:rsidRPr="003617D6">
        <w:t xml:space="preserve"> a meta-agent </w:t>
      </w:r>
      <w:r>
        <w:t>associated with a mixing group (i.e. a place or a network). Each mixing group has a normal schedule of operations that defined that days and time that agents can interact within that group. The administrator</w:t>
      </w:r>
      <w:r w:rsidRPr="003617D6">
        <w:t xml:space="preserve"> </w:t>
      </w:r>
      <w:r>
        <w:t>can override the normal schedule by</w:t>
      </w:r>
      <w:r w:rsidRPr="003617D6">
        <w:t xml:space="preserve"> clos</w:t>
      </w:r>
      <w:r>
        <w:t>ing</w:t>
      </w:r>
      <w:r w:rsidRPr="003617D6">
        <w:t xml:space="preserve"> the given </w:t>
      </w:r>
      <w:r>
        <w:t xml:space="preserve">mixing group </w:t>
      </w:r>
      <w:r w:rsidRPr="003617D6">
        <w:t xml:space="preserve">based on the current situation in the model.  Examples would be school administrators who decide when to close a school in the case of a health emergency, hospital administrators who may decide to open a new community health center, or law enforcement agencies that may intervene to shut down an illegal drug market. </w:t>
      </w:r>
      <w:r w:rsidR="00C50E34">
        <w:t>Adminsitrators can also control certain aspects of how agents behave within their mixing group.</w:t>
      </w:r>
    </w:p>
    <w:p w14:paraId="61FD274D" w14:textId="77777777" w:rsidR="002A5CB0" w:rsidRDefault="002A5CB0" w:rsidP="002A5CB0"/>
    <w:p w14:paraId="47D9A2AB" w14:textId="77777777" w:rsidR="002A5CB0" w:rsidRPr="00807561" w:rsidRDefault="002A5CB0" w:rsidP="002A5CB0">
      <w:r w:rsidRPr="003617D6">
        <w:rPr>
          <w:rFonts w:eastAsiaTheme="minorHAnsi"/>
        </w:rPr>
        <w:t xml:space="preserve">The </w:t>
      </w:r>
      <w:r>
        <w:rPr>
          <w:rFonts w:eastAsiaTheme="minorHAnsi"/>
        </w:rPr>
        <w:t>user</w:t>
      </w:r>
      <w:r w:rsidRPr="003617D6">
        <w:rPr>
          <w:rFonts w:eastAsiaTheme="minorHAnsi"/>
        </w:rPr>
        <w:t xml:space="preserve"> declares the use of </w:t>
      </w:r>
      <w:r>
        <w:rPr>
          <w:rFonts w:eastAsiaTheme="minorHAnsi"/>
        </w:rPr>
        <w:t>A</w:t>
      </w:r>
      <w:r w:rsidRPr="003617D6">
        <w:rPr>
          <w:rFonts w:eastAsiaTheme="minorHAnsi"/>
        </w:rPr>
        <w:t xml:space="preserve">dministrators for a </w:t>
      </w:r>
      <w:r>
        <w:rPr>
          <w:rFonts w:eastAsiaTheme="minorHAnsi"/>
        </w:rPr>
        <w:t>mixing group</w:t>
      </w:r>
      <w:r w:rsidRPr="003617D6">
        <w:rPr>
          <w:rFonts w:eastAsiaTheme="minorHAnsi"/>
        </w:rPr>
        <w:t xml:space="preserve"> by the p</w:t>
      </w:r>
      <w:r>
        <w:rPr>
          <w:rFonts w:eastAsiaTheme="minorHAnsi"/>
        </w:rPr>
        <w:t>roperty statement</w:t>
      </w:r>
      <w:r w:rsidRPr="003617D6">
        <w:rPr>
          <w:rFonts w:eastAsiaTheme="minorHAnsi"/>
        </w:rPr>
        <w:t>:</w:t>
      </w:r>
    </w:p>
    <w:p w14:paraId="034250F8" w14:textId="6F4C52DD" w:rsidR="002A5CB0" w:rsidRPr="003617D6" w:rsidRDefault="002A5CB0" w:rsidP="002A5CB0">
      <w:pPr>
        <w:rPr>
          <w:rFonts w:eastAsiaTheme="minorHAnsi"/>
        </w:rPr>
      </w:pPr>
    </w:p>
    <w:p w14:paraId="2228DB37" w14:textId="08B491C9" w:rsidR="002A5CB0" w:rsidRPr="00605E64" w:rsidRDefault="002A5CB0" w:rsidP="002A5CB0">
      <w:pPr>
        <w:rPr>
          <w:rFonts w:eastAsiaTheme="minorHAnsi"/>
          <w:b/>
        </w:rPr>
      </w:pPr>
      <w:r w:rsidRPr="00807561">
        <w:rPr>
          <w:rFonts w:eastAsiaTheme="minorHAnsi"/>
          <w:b/>
          <w:i/>
          <w:iCs/>
        </w:rPr>
        <w:t>GroupType</w:t>
      </w:r>
      <w:r>
        <w:rPr>
          <w:rFonts w:eastAsiaTheme="minorHAnsi"/>
          <w:b/>
        </w:rPr>
        <w:t>.</w:t>
      </w:r>
      <w:r w:rsidRPr="00605E64">
        <w:rPr>
          <w:rFonts w:eastAsiaTheme="minorHAnsi"/>
          <w:b/>
        </w:rPr>
        <w:t>has_administrator = 1</w:t>
      </w:r>
    </w:p>
    <w:p w14:paraId="146E8B67" w14:textId="77777777" w:rsidR="002A5CB0" w:rsidRPr="003617D6" w:rsidRDefault="002A5CB0" w:rsidP="002A5CB0">
      <w:pPr>
        <w:rPr>
          <w:rFonts w:eastAsiaTheme="minorHAnsi"/>
        </w:rPr>
      </w:pPr>
    </w:p>
    <w:p w14:paraId="6FE69E4B" w14:textId="77777777" w:rsidR="002A5CB0" w:rsidRPr="003617D6" w:rsidRDefault="002A5CB0" w:rsidP="002A5CB0">
      <w:pPr>
        <w:rPr>
          <w:rFonts w:eastAsiaTheme="minorHAnsi"/>
        </w:rPr>
      </w:pPr>
      <w:r w:rsidRPr="003617D6">
        <w:rPr>
          <w:rFonts w:eastAsiaTheme="minorHAnsi"/>
        </w:rPr>
        <w:t xml:space="preserve">For example, </w:t>
      </w:r>
      <w:r>
        <w:rPr>
          <w:rFonts w:eastAsiaTheme="minorHAnsi"/>
        </w:rPr>
        <w:t>i</w:t>
      </w:r>
      <w:r w:rsidRPr="003617D6">
        <w:rPr>
          <w:rFonts w:eastAsiaTheme="minorHAnsi"/>
        </w:rPr>
        <w:t>f a model includes school closures</w:t>
      </w:r>
      <w:r>
        <w:rPr>
          <w:rFonts w:eastAsiaTheme="minorHAnsi"/>
        </w:rPr>
        <w:t xml:space="preserve"> controlled by administartors</w:t>
      </w:r>
      <w:r w:rsidRPr="003617D6">
        <w:rPr>
          <w:rFonts w:eastAsiaTheme="minorHAnsi"/>
        </w:rPr>
        <w:t xml:space="preserve">, the </w:t>
      </w:r>
      <w:r>
        <w:rPr>
          <w:rFonts w:eastAsiaTheme="minorHAnsi"/>
        </w:rPr>
        <w:t>program should include</w:t>
      </w:r>
      <w:r w:rsidRPr="003617D6">
        <w:rPr>
          <w:rFonts w:eastAsiaTheme="minorHAnsi"/>
        </w:rPr>
        <w:t>:</w:t>
      </w:r>
    </w:p>
    <w:p w14:paraId="7D53A611" w14:textId="77777777" w:rsidR="002A5CB0" w:rsidRPr="003617D6" w:rsidRDefault="002A5CB0" w:rsidP="002A5CB0">
      <w:pPr>
        <w:rPr>
          <w:rFonts w:eastAsiaTheme="minorHAnsi"/>
        </w:rPr>
      </w:pPr>
    </w:p>
    <w:p w14:paraId="0D16E013" w14:textId="77777777" w:rsidR="002A5CB0" w:rsidRPr="00605E64" w:rsidRDefault="002A5CB0" w:rsidP="002A5CB0">
      <w:pPr>
        <w:rPr>
          <w:rFonts w:eastAsiaTheme="minorHAnsi"/>
          <w:b/>
        </w:rPr>
      </w:pPr>
      <w:r w:rsidRPr="00605E64">
        <w:rPr>
          <w:rFonts w:eastAsiaTheme="minorHAnsi"/>
          <w:b/>
        </w:rPr>
        <w:t>School</w:t>
      </w:r>
      <w:r>
        <w:rPr>
          <w:rFonts w:eastAsiaTheme="minorHAnsi"/>
          <w:b/>
        </w:rPr>
        <w:t>.</w:t>
      </w:r>
      <w:r w:rsidRPr="00605E64">
        <w:rPr>
          <w:rFonts w:eastAsiaTheme="minorHAnsi"/>
          <w:b/>
        </w:rPr>
        <w:t>has_administrator = 1</w:t>
      </w:r>
    </w:p>
    <w:p w14:paraId="419F0328" w14:textId="77777777" w:rsidR="002A5CB0" w:rsidRPr="003617D6" w:rsidRDefault="002A5CB0" w:rsidP="002A5CB0">
      <w:pPr>
        <w:rPr>
          <w:rFonts w:eastAsiaTheme="minorHAnsi"/>
        </w:rPr>
      </w:pPr>
    </w:p>
    <w:p w14:paraId="0C48EF99" w14:textId="1C63FC61" w:rsidR="002A5CB0" w:rsidRPr="003617D6" w:rsidRDefault="002A5CB0" w:rsidP="002A5CB0">
      <w:pPr>
        <w:rPr>
          <w:rFonts w:eastAsiaTheme="minorHAnsi"/>
        </w:rPr>
      </w:pPr>
      <w:r w:rsidRPr="003617D6">
        <w:rPr>
          <w:rFonts w:eastAsiaTheme="minorHAnsi"/>
        </w:rPr>
        <w:t xml:space="preserve">The </w:t>
      </w:r>
      <w:r w:rsidR="00AF5DC4">
        <w:rPr>
          <w:rFonts w:eastAsiaTheme="minorHAnsi"/>
        </w:rPr>
        <w:t>effect</w:t>
      </w:r>
      <w:r w:rsidRPr="003617D6">
        <w:rPr>
          <w:rFonts w:eastAsiaTheme="minorHAnsi"/>
        </w:rPr>
        <w:t xml:space="preserve"> is that FRED will generate a meta-agent </w:t>
      </w:r>
      <w:r>
        <w:rPr>
          <w:rFonts w:eastAsiaTheme="minorHAnsi"/>
        </w:rPr>
        <w:t>administrator (or admin agent)</w:t>
      </w:r>
      <w:r w:rsidRPr="003617D6">
        <w:rPr>
          <w:rFonts w:eastAsiaTheme="minorHAnsi"/>
        </w:rPr>
        <w:t xml:space="preserve"> for each school in the model.</w:t>
      </w:r>
    </w:p>
    <w:p w14:paraId="651C80CB" w14:textId="77777777" w:rsidR="002A5CB0" w:rsidRPr="003617D6" w:rsidRDefault="002A5CB0" w:rsidP="002A5CB0">
      <w:pPr>
        <w:rPr>
          <w:rFonts w:eastAsiaTheme="minorHAnsi"/>
        </w:rPr>
      </w:pPr>
    </w:p>
    <w:p w14:paraId="5517D7E3" w14:textId="27685E99" w:rsidR="005C49CC" w:rsidRDefault="002A5CB0" w:rsidP="002A5CB0">
      <w:pPr>
        <w:rPr>
          <w:rFonts w:eastAsiaTheme="minorHAnsi"/>
        </w:rPr>
      </w:pPr>
      <w:r w:rsidRPr="003617D6">
        <w:rPr>
          <w:rFonts w:eastAsiaTheme="minorHAnsi"/>
        </w:rPr>
        <w:t>The admin</w:t>
      </w:r>
      <w:r>
        <w:rPr>
          <w:rFonts w:eastAsiaTheme="minorHAnsi"/>
        </w:rPr>
        <w:t xml:space="preserve"> </w:t>
      </w:r>
      <w:r w:rsidRPr="003617D6">
        <w:rPr>
          <w:rFonts w:eastAsiaTheme="minorHAnsi"/>
        </w:rPr>
        <w:t xml:space="preserve">agent can close its associated </w:t>
      </w:r>
      <w:r>
        <w:rPr>
          <w:rFonts w:eastAsiaTheme="minorHAnsi"/>
        </w:rPr>
        <w:t>place</w:t>
      </w:r>
      <w:r w:rsidRPr="003617D6">
        <w:rPr>
          <w:rFonts w:eastAsiaTheme="minorHAnsi"/>
        </w:rPr>
        <w:t xml:space="preserve"> by entering a state with the </w:t>
      </w:r>
      <w:r>
        <w:rPr>
          <w:rFonts w:eastAsiaTheme="minorHAnsi"/>
        </w:rPr>
        <w:t>action</w:t>
      </w:r>
      <w:r w:rsidR="005C49CC">
        <w:rPr>
          <w:rFonts w:eastAsiaTheme="minorHAnsi"/>
        </w:rPr>
        <w:t>:</w:t>
      </w:r>
    </w:p>
    <w:p w14:paraId="236D5D8E" w14:textId="77777777" w:rsidR="005C49CC" w:rsidRDefault="005C49CC" w:rsidP="005C49CC">
      <w:pPr>
        <w:jc w:val="center"/>
        <w:rPr>
          <w:rFonts w:eastAsiaTheme="minorHAnsi"/>
          <w:b/>
        </w:rPr>
      </w:pPr>
    </w:p>
    <w:p w14:paraId="763A0476" w14:textId="35AAC69C" w:rsidR="005C49CC" w:rsidRDefault="002A5CB0" w:rsidP="005C49CC">
      <w:pPr>
        <w:jc w:val="center"/>
        <w:rPr>
          <w:rFonts w:eastAsiaTheme="minorHAnsi"/>
          <w:b/>
        </w:rPr>
      </w:pPr>
      <w:r>
        <w:rPr>
          <w:rFonts w:eastAsiaTheme="minorHAnsi"/>
          <w:b/>
        </w:rPr>
        <w:t>close(</w:t>
      </w:r>
      <w:r>
        <w:rPr>
          <w:rFonts w:eastAsiaTheme="minorHAnsi"/>
          <w:b/>
          <w:i/>
          <w:iCs/>
        </w:rPr>
        <w:t>GroupType</w:t>
      </w:r>
      <w:r>
        <w:rPr>
          <w:rFonts w:eastAsiaTheme="minorHAnsi"/>
          <w:b/>
        </w:rPr>
        <w:t>)</w:t>
      </w:r>
    </w:p>
    <w:p w14:paraId="73922716" w14:textId="77777777" w:rsidR="005C49CC" w:rsidRDefault="005C49CC" w:rsidP="005C49CC">
      <w:pPr>
        <w:jc w:val="center"/>
        <w:rPr>
          <w:rFonts w:eastAsiaTheme="minorHAnsi"/>
        </w:rPr>
      </w:pPr>
    </w:p>
    <w:p w14:paraId="1185DF24" w14:textId="2068F98B" w:rsidR="002A5CB0" w:rsidRDefault="002A5CB0" w:rsidP="002A5CB0">
      <w:pPr>
        <w:rPr>
          <w:rFonts w:eastAsiaTheme="minorHAnsi"/>
        </w:rPr>
      </w:pPr>
      <w:r>
        <w:rPr>
          <w:rFonts w:eastAsiaTheme="minorHAnsi"/>
        </w:rPr>
        <w:t xml:space="preserve">For </w:t>
      </w:r>
      <w:r w:rsidR="00D9068F">
        <w:rPr>
          <w:rFonts w:eastAsiaTheme="minorHAnsi"/>
        </w:rPr>
        <w:t xml:space="preserve">an </w:t>
      </w:r>
      <w:r>
        <w:rPr>
          <w:rFonts w:eastAsiaTheme="minorHAnsi"/>
        </w:rPr>
        <w:t>example of school closures by admin agents, see Chapter 19.</w:t>
      </w:r>
    </w:p>
    <w:p w14:paraId="2897FFF6" w14:textId="6A434599" w:rsidR="00515D43" w:rsidRDefault="00515D43" w:rsidP="002A5CB0">
      <w:pPr>
        <w:rPr>
          <w:rFonts w:eastAsiaTheme="minorHAnsi"/>
        </w:rPr>
      </w:pPr>
    </w:p>
    <w:p w14:paraId="7C092AA0" w14:textId="6174F9AA" w:rsidR="00C50E34" w:rsidRDefault="00C50E34" w:rsidP="002A5CB0">
      <w:pPr>
        <w:rPr>
          <w:rFonts w:eastAsiaTheme="minorHAnsi"/>
        </w:rPr>
      </w:pPr>
      <w:r>
        <w:rPr>
          <w:rFonts w:eastAsiaTheme="minorHAnsi"/>
        </w:rPr>
        <w:t xml:space="preserve">The admin agent can also change the number of contacts per hour that occur within its </w:t>
      </w:r>
      <w:r w:rsidR="005C49CC">
        <w:rPr>
          <w:rFonts w:eastAsiaTheme="minorHAnsi"/>
        </w:rPr>
        <w:t>associated place.  This is accomplished by executing the action:</w:t>
      </w:r>
    </w:p>
    <w:p w14:paraId="150236E2" w14:textId="77777777" w:rsidR="005C49CC" w:rsidRDefault="005C49CC" w:rsidP="002A5CB0">
      <w:pPr>
        <w:rPr>
          <w:rFonts w:eastAsiaTheme="minorHAnsi"/>
          <w:b/>
          <w:bCs/>
        </w:rPr>
      </w:pPr>
    </w:p>
    <w:p w14:paraId="5F9AC692" w14:textId="48F25DB8" w:rsidR="005C49CC" w:rsidRDefault="005C49CC" w:rsidP="005C49CC">
      <w:pPr>
        <w:jc w:val="center"/>
        <w:rPr>
          <w:rFonts w:eastAsiaTheme="minorHAnsi"/>
          <w:b/>
          <w:bCs/>
        </w:rPr>
      </w:pPr>
      <w:r>
        <w:rPr>
          <w:rFonts w:eastAsiaTheme="minorHAnsi"/>
          <w:b/>
          <w:bCs/>
        </w:rPr>
        <w:t>set_contacts(</w:t>
      </w:r>
      <w:r>
        <w:rPr>
          <w:rFonts w:eastAsiaTheme="minorHAnsi"/>
          <w:b/>
          <w:bCs/>
          <w:i/>
          <w:iCs/>
        </w:rPr>
        <w:t>Expression</w:t>
      </w:r>
      <w:r>
        <w:rPr>
          <w:rFonts w:eastAsiaTheme="minorHAnsi"/>
          <w:b/>
          <w:bCs/>
        </w:rPr>
        <w:t>)</w:t>
      </w:r>
    </w:p>
    <w:p w14:paraId="532A8487" w14:textId="77777777" w:rsidR="005C49CC" w:rsidRDefault="005C49CC" w:rsidP="002A5CB0">
      <w:pPr>
        <w:rPr>
          <w:rFonts w:eastAsiaTheme="minorHAnsi"/>
        </w:rPr>
      </w:pPr>
    </w:p>
    <w:p w14:paraId="56702E73" w14:textId="11004A2E" w:rsidR="005C49CC" w:rsidRPr="005C49CC" w:rsidRDefault="005C49CC" w:rsidP="002A5CB0">
      <w:pPr>
        <w:rPr>
          <w:rFonts w:eastAsiaTheme="minorHAnsi"/>
        </w:rPr>
      </w:pPr>
      <w:r>
        <w:rPr>
          <w:rFonts w:eastAsiaTheme="minorHAnsi"/>
        </w:rPr>
        <w:t>Contacts are discussed in detail in Chapter 8.</w:t>
      </w:r>
    </w:p>
    <w:p w14:paraId="7256AE92" w14:textId="77777777" w:rsidR="00C50E34" w:rsidRDefault="00C50E34" w:rsidP="002A5CB0">
      <w:pPr>
        <w:rPr>
          <w:rFonts w:eastAsiaTheme="minorHAnsi"/>
        </w:rPr>
      </w:pPr>
    </w:p>
    <w:p w14:paraId="31D1F87E" w14:textId="06B53FA1" w:rsidR="00515D43" w:rsidRDefault="00515D43" w:rsidP="002A5CB0">
      <w:pPr>
        <w:rPr>
          <w:rFonts w:eastAsiaTheme="minorHAnsi"/>
        </w:rPr>
      </w:pPr>
      <w:r>
        <w:rPr>
          <w:rFonts w:eastAsiaTheme="minorHAnsi"/>
        </w:rPr>
        <w:lastRenderedPageBreak/>
        <w:t xml:space="preserve">If a Place Type has an administrator, the FRED automatically generates a global list variable called </w:t>
      </w:r>
      <w:r>
        <w:rPr>
          <w:rFonts w:eastAsiaTheme="minorHAnsi"/>
          <w:b/>
          <w:i/>
        </w:rPr>
        <w:t>PlaceType</w:t>
      </w:r>
      <w:r>
        <w:rPr>
          <w:rFonts w:eastAsiaTheme="minorHAnsi"/>
          <w:b/>
        </w:rPr>
        <w:t>List</w:t>
      </w:r>
      <w:r>
        <w:rPr>
          <w:rFonts w:eastAsiaTheme="minorHAnsi"/>
        </w:rPr>
        <w:t xml:space="preserve">. This is assigned a list of the administrators for the places in the PlaceType, in the order in which individual places are generated.  For example, suppose the user defines a new PlaceType called </w:t>
      </w:r>
      <w:r>
        <w:rPr>
          <w:rFonts w:eastAsiaTheme="minorHAnsi"/>
          <w:b/>
        </w:rPr>
        <w:t>Pharmacy</w:t>
      </w:r>
      <w:r>
        <w:rPr>
          <w:rFonts w:eastAsiaTheme="minorHAnsi"/>
        </w:rPr>
        <w:t>, and generates two pharmacies as follows:</w:t>
      </w:r>
    </w:p>
    <w:p w14:paraId="3174D765" w14:textId="6A781E1F" w:rsidR="00515D43" w:rsidRDefault="00515D43" w:rsidP="002A5CB0">
      <w:pPr>
        <w:rPr>
          <w:rFonts w:eastAsiaTheme="minorHAnsi"/>
        </w:rPr>
      </w:pPr>
    </w:p>
    <w:p w14:paraId="1D2882B3" w14:textId="60056A2D" w:rsidR="00515D43" w:rsidRDefault="0095023C" w:rsidP="002A5CB0">
      <w:pPr>
        <w:rPr>
          <w:rFonts w:eastAsiaTheme="minorHAnsi"/>
          <w:b/>
        </w:rPr>
      </w:pPr>
      <w:r>
        <w:rPr>
          <w:rFonts w:eastAsiaTheme="minorHAnsi"/>
          <w:b/>
        </w:rPr>
        <w:t>p</w:t>
      </w:r>
      <w:r w:rsidR="00C24D23">
        <w:rPr>
          <w:rFonts w:eastAsiaTheme="minorHAnsi"/>
          <w:b/>
        </w:rPr>
        <w:t>lace</w:t>
      </w:r>
      <w:r w:rsidR="00515D43">
        <w:rPr>
          <w:rFonts w:eastAsiaTheme="minorHAnsi"/>
          <w:b/>
        </w:rPr>
        <w:t xml:space="preserve">  Pharmacy</w:t>
      </w:r>
      <w:r>
        <w:rPr>
          <w:rFonts w:eastAsiaTheme="minorHAnsi"/>
          <w:b/>
        </w:rPr>
        <w:t xml:space="preserve"> {</w:t>
      </w:r>
    </w:p>
    <w:p w14:paraId="7825CB89" w14:textId="3E444857" w:rsidR="0095023C" w:rsidRPr="0095023C" w:rsidRDefault="00515D43" w:rsidP="0095023C">
      <w:pPr>
        <w:ind w:firstLine="720"/>
        <w:rPr>
          <w:rFonts w:eastAsiaTheme="minorHAnsi"/>
          <w:b/>
        </w:rPr>
      </w:pPr>
      <w:r>
        <w:rPr>
          <w:rFonts w:eastAsiaTheme="minorHAnsi"/>
          <w:b/>
        </w:rPr>
        <w:t>has_administrator = 1</w:t>
      </w:r>
    </w:p>
    <w:p w14:paraId="12A3B2DE" w14:textId="6D01C66A" w:rsidR="00515D43" w:rsidRDefault="00515D43" w:rsidP="0095023C">
      <w:pPr>
        <w:ind w:firstLine="720"/>
        <w:rPr>
          <w:rFonts w:eastAsiaTheme="minorHAnsi"/>
          <w:b/>
          <w:bCs/>
          <w:color w:val="000000"/>
        </w:rPr>
      </w:pPr>
      <w:r>
        <w:rPr>
          <w:b/>
          <w:bCs/>
        </w:rPr>
        <w:t>add = 94200300</w:t>
      </w:r>
      <w:r w:rsidRPr="00C47E93">
        <w:rPr>
          <w:rFonts w:cstheme="minorHAnsi"/>
          <w:b/>
          <w:bCs/>
          <w:szCs w:val="22"/>
        </w:rPr>
        <w:t>1</w:t>
      </w:r>
      <w:r>
        <w:rPr>
          <w:b/>
          <w:bCs/>
        </w:rPr>
        <w:t xml:space="preserve">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230.1</w:t>
      </w:r>
    </w:p>
    <w:p w14:paraId="2D11B0F6" w14:textId="654EF14F" w:rsidR="00515D43" w:rsidRDefault="00515D43" w:rsidP="0095023C">
      <w:pPr>
        <w:ind w:firstLine="720"/>
        <w:rPr>
          <w:rFonts w:eastAsiaTheme="minorHAnsi"/>
          <w:b/>
          <w:bCs/>
          <w:color w:val="000000"/>
        </w:rPr>
      </w:pPr>
      <w:r>
        <w:rPr>
          <w:rFonts w:eastAsiaTheme="minorHAnsi"/>
          <w:b/>
          <w:bCs/>
          <w:color w:val="000000"/>
        </w:rPr>
        <w:t xml:space="preserve">add = 942003002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208C470E" w14:textId="408EB861" w:rsidR="0095023C" w:rsidRPr="00C47E93" w:rsidRDefault="0095023C" w:rsidP="0095023C">
      <w:pPr>
        <w:rPr>
          <w:b/>
          <w:bCs/>
        </w:rPr>
      </w:pPr>
      <w:r>
        <w:rPr>
          <w:rFonts w:eastAsiaTheme="minorHAnsi"/>
          <w:b/>
          <w:bCs/>
          <w:color w:val="000000"/>
        </w:rPr>
        <w:t>}</w:t>
      </w:r>
    </w:p>
    <w:p w14:paraId="57CE1110" w14:textId="1ABE9DB1" w:rsidR="002A5CB0" w:rsidRDefault="002A5CB0" w:rsidP="002A5CB0">
      <w:pPr>
        <w:rPr>
          <w:rFonts w:eastAsiaTheme="minorHAnsi"/>
        </w:rPr>
      </w:pPr>
    </w:p>
    <w:p w14:paraId="1DB45E5A" w14:textId="7763A49D" w:rsidR="00515D43" w:rsidRDefault="00515D43" w:rsidP="002A5CB0">
      <w:pPr>
        <w:rPr>
          <w:rFonts w:eastAsiaTheme="minorHAnsi"/>
        </w:rPr>
      </w:pPr>
      <w:r>
        <w:rPr>
          <w:rFonts w:eastAsiaTheme="minorHAnsi"/>
        </w:rPr>
        <w:t xml:space="preserve">Then a global list variable called </w:t>
      </w:r>
      <w:r>
        <w:rPr>
          <w:rFonts w:eastAsiaTheme="minorHAnsi"/>
          <w:b/>
        </w:rPr>
        <w:t>PharmacyList</w:t>
      </w:r>
      <w:r>
        <w:rPr>
          <w:rFonts w:eastAsiaTheme="minorHAnsi"/>
        </w:rPr>
        <w:t xml:space="preserve"> is created automatically and will contain the agent id's for the two pharmacies generated above (See Chapter 7).</w:t>
      </w:r>
    </w:p>
    <w:p w14:paraId="52493C87" w14:textId="77777777" w:rsidR="00515D43" w:rsidRPr="00515D43" w:rsidRDefault="00515D43" w:rsidP="002A5CB0">
      <w:pPr>
        <w:rPr>
          <w:rFonts w:eastAsiaTheme="minorHAnsi"/>
        </w:rPr>
      </w:pPr>
    </w:p>
    <w:p w14:paraId="17717A5E" w14:textId="1722754D" w:rsidR="002A5CB0" w:rsidRPr="00807561" w:rsidRDefault="002A5CB0" w:rsidP="002A5CB0">
      <w:pPr>
        <w:pStyle w:val="Heading3"/>
      </w:pPr>
      <w:bookmarkStart w:id="50" w:name="_Toc40674589"/>
      <w:r w:rsidRPr="00807561">
        <w:t>Meta-Agents and State Spaces</w:t>
      </w:r>
      <w:bookmarkEnd w:id="50"/>
    </w:p>
    <w:p w14:paraId="77701CAC" w14:textId="77777777" w:rsidR="002A5CB0" w:rsidRPr="003617D6" w:rsidRDefault="002A5CB0" w:rsidP="002A5CB0">
      <w:pPr>
        <w:rPr>
          <w:rFonts w:eastAsiaTheme="minorHAnsi"/>
        </w:rPr>
      </w:pPr>
    </w:p>
    <w:p w14:paraId="2308D8FD" w14:textId="37962E90" w:rsidR="002A5CB0" w:rsidRPr="003617D6" w:rsidRDefault="002A5CB0" w:rsidP="002A5CB0">
      <w:pPr>
        <w:rPr>
          <w:rFonts w:eastAsiaTheme="minorHAnsi"/>
        </w:rPr>
      </w:pPr>
      <w:r w:rsidRPr="003617D6">
        <w:rPr>
          <w:rFonts w:eastAsiaTheme="minorHAnsi"/>
        </w:rPr>
        <w:t xml:space="preserve">There is usually no reason to have individual agents and meta-agents in the same state.  </w:t>
      </w:r>
      <w:r>
        <w:rPr>
          <w:rFonts w:eastAsiaTheme="minorHAnsi"/>
        </w:rPr>
        <w:t>While</w:t>
      </w:r>
      <w:r w:rsidRPr="003617D6">
        <w:rPr>
          <w:rFonts w:eastAsiaTheme="minorHAnsi"/>
        </w:rPr>
        <w:t xml:space="preserve"> FRED does</w:t>
      </w:r>
      <w:r>
        <w:rPr>
          <w:rFonts w:eastAsiaTheme="minorHAnsi"/>
        </w:rPr>
        <w:t xml:space="preserve"> not</w:t>
      </w:r>
      <w:r w:rsidRPr="003617D6">
        <w:rPr>
          <w:rFonts w:eastAsiaTheme="minorHAnsi"/>
        </w:rPr>
        <w:t xml:space="preserve"> force</w:t>
      </w:r>
      <w:r>
        <w:rPr>
          <w:rFonts w:eastAsiaTheme="minorHAnsi"/>
        </w:rPr>
        <w:t xml:space="preserve"> the</w:t>
      </w:r>
      <w:r w:rsidRPr="003617D6">
        <w:rPr>
          <w:rFonts w:eastAsiaTheme="minorHAnsi"/>
        </w:rPr>
        <w:t xml:space="preserve"> separation between states for individual agents and states for meta-agents</w:t>
      </w:r>
      <w:r>
        <w:rPr>
          <w:rFonts w:eastAsiaTheme="minorHAnsi"/>
        </w:rPr>
        <w:t>, it is recommended</w:t>
      </w:r>
      <w:r w:rsidRPr="003617D6">
        <w:rPr>
          <w:rFonts w:eastAsiaTheme="minorHAnsi"/>
        </w:rPr>
        <w:t xml:space="preserve"> that the modeler partition the states for a given </w:t>
      </w:r>
      <w:r w:rsidR="00160207">
        <w:rPr>
          <w:rFonts w:eastAsiaTheme="minorHAnsi"/>
        </w:rPr>
        <w:t>Condition</w:t>
      </w:r>
      <w:r w:rsidRPr="003617D6">
        <w:rPr>
          <w:rFonts w:eastAsiaTheme="minorHAnsi"/>
        </w:rPr>
        <w:t xml:space="preserve"> so that the states reached by individual agents and meta-agents do not overlap.</w:t>
      </w:r>
    </w:p>
    <w:p w14:paraId="33FF2891" w14:textId="77777777" w:rsidR="002A5CB0" w:rsidRDefault="002A5CB0" w:rsidP="00DB0C78">
      <w:pPr>
        <w:pStyle w:val="Heading2"/>
      </w:pPr>
    </w:p>
    <w:p w14:paraId="5375B0E2" w14:textId="5278359A" w:rsidR="00DB0C78" w:rsidRDefault="00DB0C78" w:rsidP="00DB0C78">
      <w:pPr>
        <w:pStyle w:val="Heading2"/>
      </w:pPr>
      <w:bookmarkStart w:id="51" w:name="_Toc40674590"/>
      <w:r>
        <w:t>Variables</w:t>
      </w:r>
      <w:bookmarkEnd w:id="51"/>
    </w:p>
    <w:p w14:paraId="650FA16B" w14:textId="0CD596E1" w:rsidR="00DB0C78" w:rsidRDefault="00DB0C78" w:rsidP="00DB0C78"/>
    <w:p w14:paraId="7909E670" w14:textId="7070AE62" w:rsidR="006A110A" w:rsidRDefault="006A110A" w:rsidP="00DB0C78">
      <w:r>
        <w:t xml:space="preserve">There are two kinds of variables in FRED: </w:t>
      </w:r>
      <w:r w:rsidR="00AD3849">
        <w:t>ordinary</w:t>
      </w:r>
      <w:r>
        <w:t xml:space="preserve"> variables and list variables. Ordinary variables take on single numerical values and list variables contains lists of values.  All values are real numbers.</w:t>
      </w:r>
    </w:p>
    <w:p w14:paraId="43E20A0B" w14:textId="77777777" w:rsidR="006A110A" w:rsidRDefault="006A110A" w:rsidP="00DB0C78"/>
    <w:p w14:paraId="677D2259" w14:textId="28168CC1" w:rsidR="006A110A" w:rsidRDefault="006A110A" w:rsidP="006A110A">
      <w:pPr>
        <w:pStyle w:val="Heading3"/>
      </w:pPr>
      <w:bookmarkStart w:id="52" w:name="_Global_Variables"/>
      <w:bookmarkStart w:id="53" w:name="_Toc40674591"/>
      <w:bookmarkEnd w:id="52"/>
      <w:r>
        <w:t>Global Variables</w:t>
      </w:r>
      <w:bookmarkEnd w:id="53"/>
    </w:p>
    <w:p w14:paraId="5CBC55DB" w14:textId="403697F0" w:rsidR="006A110A" w:rsidRDefault="006A110A" w:rsidP="006A110A">
      <w:pPr>
        <w:pStyle w:val="Heading3"/>
      </w:pPr>
    </w:p>
    <w:p w14:paraId="096FA2D0" w14:textId="5EC19E75" w:rsidR="006A110A" w:rsidRDefault="006A110A" w:rsidP="006A110A">
      <w:r>
        <w:t xml:space="preserve">Global variables are variables that are </w:t>
      </w:r>
      <w:r w:rsidR="002210A4">
        <w:t>effectively</w:t>
      </w:r>
      <w:r>
        <w:t xml:space="preserve"> shared by all agents. Any agent can change the value of any global variable, and the new value is </w:t>
      </w:r>
      <w:r w:rsidR="00B84D46">
        <w:t xml:space="preserve">accessible to all agents. </w:t>
      </w:r>
      <w:r w:rsidR="00AD3849">
        <w:t>G</w:t>
      </w:r>
      <w:r>
        <w:t>lobal variable</w:t>
      </w:r>
      <w:r w:rsidR="00AD3849">
        <w:t>s</w:t>
      </w:r>
      <w:r>
        <w:t xml:space="preserve"> </w:t>
      </w:r>
      <w:r w:rsidR="00AD3849">
        <w:t>are</w:t>
      </w:r>
      <w:r>
        <w:t xml:space="preserve"> declared by statements of the form:</w:t>
      </w:r>
    </w:p>
    <w:p w14:paraId="07BB1FCF" w14:textId="30C00EEF" w:rsidR="006A110A" w:rsidRDefault="006A110A" w:rsidP="006A110A"/>
    <w:p w14:paraId="5309AC48" w14:textId="1E63B08E" w:rsidR="006A110A" w:rsidRDefault="00707855" w:rsidP="006A110A">
      <w:pPr>
        <w:rPr>
          <w:b/>
          <w:bCs/>
          <w:i/>
          <w:iCs/>
        </w:rPr>
      </w:pPr>
      <w:r>
        <w:rPr>
          <w:b/>
          <w:bCs/>
        </w:rPr>
        <w:t>g</w:t>
      </w:r>
      <w:r w:rsidR="00C24D23">
        <w:rPr>
          <w:b/>
          <w:bCs/>
        </w:rPr>
        <w:t>lobal</w:t>
      </w:r>
      <w:r w:rsidR="006A110A">
        <w:rPr>
          <w:b/>
          <w:bCs/>
        </w:rPr>
        <w:t xml:space="preserve">  </w:t>
      </w:r>
      <w:r w:rsidR="006A110A">
        <w:rPr>
          <w:b/>
          <w:bCs/>
          <w:i/>
          <w:iCs/>
        </w:rPr>
        <w:t>VarName</w:t>
      </w:r>
      <w:r w:rsidR="00AD3849">
        <w:rPr>
          <w:b/>
          <w:bCs/>
          <w:i/>
          <w:iCs/>
        </w:rPr>
        <w:t>1 ... VarNameN</w:t>
      </w:r>
    </w:p>
    <w:p w14:paraId="29B8A3EF" w14:textId="2B75DFDE" w:rsidR="006A110A" w:rsidRDefault="006A110A" w:rsidP="006A110A">
      <w:pPr>
        <w:rPr>
          <w:b/>
          <w:bCs/>
          <w:i/>
          <w:iCs/>
        </w:rPr>
      </w:pPr>
    </w:p>
    <w:p w14:paraId="641A0B88" w14:textId="40556777" w:rsidR="006A110A" w:rsidRPr="00B84D46" w:rsidRDefault="00707855" w:rsidP="006A110A">
      <w:pPr>
        <w:rPr>
          <w:b/>
        </w:rPr>
      </w:pPr>
      <w:r>
        <w:rPr>
          <w:b/>
        </w:rPr>
        <w:t>g</w:t>
      </w:r>
      <w:r w:rsidR="00C24D23">
        <w:rPr>
          <w:b/>
        </w:rPr>
        <w:t>lobal_</w:t>
      </w:r>
      <w:r>
        <w:rPr>
          <w:b/>
        </w:rPr>
        <w:t>l</w:t>
      </w:r>
      <w:r w:rsidR="00C24D23">
        <w:rPr>
          <w:b/>
        </w:rPr>
        <w:t>ist</w:t>
      </w:r>
      <w:r w:rsidR="006A110A" w:rsidRPr="00C30452">
        <w:rPr>
          <w:b/>
        </w:rPr>
        <w:t xml:space="preserve">  </w:t>
      </w:r>
      <w:r w:rsidR="006A110A" w:rsidRPr="00C30452">
        <w:rPr>
          <w:b/>
          <w:i/>
        </w:rPr>
        <w:t>ListVarName</w:t>
      </w:r>
      <w:r w:rsidR="00AD3849">
        <w:rPr>
          <w:b/>
          <w:i/>
        </w:rPr>
        <w:t>1 ... ListVarNameN</w:t>
      </w:r>
    </w:p>
    <w:p w14:paraId="2A2B598A" w14:textId="77777777" w:rsidR="006A110A" w:rsidRPr="006A110A" w:rsidRDefault="006A110A" w:rsidP="006A110A"/>
    <w:p w14:paraId="6E154F6A" w14:textId="34E3D67D" w:rsidR="006A110A" w:rsidRDefault="006A110A" w:rsidP="006A110A">
      <w:pPr>
        <w:pStyle w:val="Heading3"/>
      </w:pPr>
      <w:bookmarkStart w:id="54" w:name="_Toc40674592"/>
      <w:r>
        <w:t>Personal Variables</w:t>
      </w:r>
      <w:bookmarkEnd w:id="54"/>
    </w:p>
    <w:p w14:paraId="58B35F46" w14:textId="77777777" w:rsidR="006A110A" w:rsidRDefault="006A110A" w:rsidP="00DB0C78"/>
    <w:p w14:paraId="23B0857A" w14:textId="2FBFED1F" w:rsidR="00DB0C78" w:rsidRPr="00D30BA3" w:rsidRDefault="00DB0C78" w:rsidP="00DB0C78">
      <w:r w:rsidRPr="00D30BA3">
        <w:t xml:space="preserve">Agents </w:t>
      </w:r>
      <w:r w:rsidR="00D97200">
        <w:t>may</w:t>
      </w:r>
      <w:r w:rsidRPr="00D30BA3">
        <w:t xml:space="preserve"> include any number of personal variables</w:t>
      </w:r>
      <w:r w:rsidR="006A110A">
        <w:t xml:space="preserve">. Each agent has its own instance of each personal variable. </w:t>
      </w:r>
      <w:r w:rsidR="00AD3849">
        <w:t>P</w:t>
      </w:r>
      <w:r w:rsidR="006A110A">
        <w:t>ersonal variable</w:t>
      </w:r>
      <w:r w:rsidR="00AD3849">
        <w:t>s</w:t>
      </w:r>
      <w:r w:rsidR="006A110A">
        <w:t xml:space="preserve"> </w:t>
      </w:r>
      <w:r w:rsidR="00AD3849">
        <w:t>are</w:t>
      </w:r>
      <w:r w:rsidRPr="00D30BA3">
        <w:t xml:space="preserve"> declared with statement</w:t>
      </w:r>
      <w:r w:rsidR="00ED0868">
        <w:t>s</w:t>
      </w:r>
      <w:r w:rsidRPr="00D30BA3">
        <w:t xml:space="preserve"> of the form:</w:t>
      </w:r>
    </w:p>
    <w:p w14:paraId="45FD599C" w14:textId="77777777" w:rsidR="00DB0C78" w:rsidRPr="00D30BA3" w:rsidRDefault="00DB0C78" w:rsidP="00DB0C78"/>
    <w:p w14:paraId="236389AB" w14:textId="70F88D4F" w:rsidR="00DB0C78" w:rsidRDefault="00AD3849" w:rsidP="00DB0C78">
      <w:pPr>
        <w:rPr>
          <w:b/>
          <w:i/>
        </w:rPr>
      </w:pPr>
      <w:r>
        <w:rPr>
          <w:b/>
        </w:rPr>
        <w:t>my</w:t>
      </w:r>
      <w:r w:rsidR="00DB0C78" w:rsidRPr="00D30BA3">
        <w:rPr>
          <w:b/>
        </w:rPr>
        <w:t xml:space="preserve">  </w:t>
      </w:r>
      <w:r w:rsidR="00DB0C78" w:rsidRPr="00D30BA3">
        <w:rPr>
          <w:b/>
          <w:i/>
        </w:rPr>
        <w:t>Var</w:t>
      </w:r>
      <w:r w:rsidR="00ED0868">
        <w:rPr>
          <w:b/>
          <w:i/>
        </w:rPr>
        <w:t>Name</w:t>
      </w:r>
      <w:r>
        <w:rPr>
          <w:b/>
          <w:i/>
        </w:rPr>
        <w:t>1 ... VarNameN</w:t>
      </w:r>
    </w:p>
    <w:p w14:paraId="0A5201BE" w14:textId="07199B30" w:rsidR="00AD3849" w:rsidRDefault="00AD3849" w:rsidP="00DB0C78">
      <w:pPr>
        <w:rPr>
          <w:b/>
          <w:iCs/>
        </w:rPr>
      </w:pPr>
    </w:p>
    <w:p w14:paraId="7C6326A6" w14:textId="267F7449" w:rsidR="00AD3849" w:rsidRPr="00AD3849" w:rsidRDefault="00AD3849" w:rsidP="00DB0C78">
      <w:pPr>
        <w:rPr>
          <w:bCs/>
          <w:iCs/>
        </w:rPr>
      </w:pPr>
      <w:r w:rsidRPr="00AD3849">
        <w:rPr>
          <w:bCs/>
          <w:iCs/>
        </w:rPr>
        <w:t>For example</w:t>
      </w:r>
      <w:r>
        <w:rPr>
          <w:bCs/>
          <w:iCs/>
        </w:rPr>
        <w:t xml:space="preserve">, the following statement declares that each agent with have three personal variables called </w:t>
      </w:r>
      <w:r>
        <w:rPr>
          <w:b/>
          <w:iCs/>
        </w:rPr>
        <w:t xml:space="preserve">temp, bmi, </w:t>
      </w:r>
      <w:r w:rsidRPr="00AD3849">
        <w:rPr>
          <w:bCs/>
          <w:iCs/>
        </w:rPr>
        <w:t xml:space="preserve">and </w:t>
      </w:r>
      <w:r>
        <w:rPr>
          <w:b/>
          <w:iCs/>
        </w:rPr>
        <w:t xml:space="preserve">bp.  </w:t>
      </w:r>
      <w:r>
        <w:rPr>
          <w:bCs/>
          <w:iCs/>
        </w:rPr>
        <w:t>These variables may change on an individual level, and affect the agent's state in any condition.</w:t>
      </w:r>
    </w:p>
    <w:p w14:paraId="1B21E8A5" w14:textId="7EE6CAB1" w:rsidR="00AD3849" w:rsidRDefault="00AD3849" w:rsidP="00DB0C78">
      <w:pPr>
        <w:rPr>
          <w:b/>
          <w:iCs/>
        </w:rPr>
      </w:pPr>
    </w:p>
    <w:p w14:paraId="76FAF6D0" w14:textId="1B732344" w:rsidR="00AD3849" w:rsidRPr="00AD3849" w:rsidRDefault="00AD3849" w:rsidP="00DB0C78">
      <w:pPr>
        <w:rPr>
          <w:b/>
          <w:iCs/>
        </w:rPr>
      </w:pPr>
      <w:r>
        <w:rPr>
          <w:b/>
          <w:iCs/>
        </w:rPr>
        <w:lastRenderedPageBreak/>
        <w:t>my temp bmi bp</w:t>
      </w:r>
    </w:p>
    <w:p w14:paraId="78F90EC3" w14:textId="029CE333" w:rsidR="00C30452" w:rsidRDefault="00C30452" w:rsidP="00DB0C78"/>
    <w:p w14:paraId="57C4C45D" w14:textId="5C0626CA" w:rsidR="00AD3849" w:rsidRDefault="00AD3849" w:rsidP="00DB0C78">
      <w:r>
        <w:t>Personal list variables are declared with statement of the form:</w:t>
      </w:r>
    </w:p>
    <w:p w14:paraId="4A165542" w14:textId="77777777" w:rsidR="00AD3849" w:rsidRDefault="00AD3849" w:rsidP="00DB0C78"/>
    <w:p w14:paraId="08A682CD" w14:textId="686E9544" w:rsidR="00C30452" w:rsidRPr="00C30452" w:rsidRDefault="00AD3849" w:rsidP="00DB0C78">
      <w:pPr>
        <w:rPr>
          <w:b/>
        </w:rPr>
      </w:pPr>
      <w:r>
        <w:rPr>
          <w:b/>
        </w:rPr>
        <w:t>my_</w:t>
      </w:r>
      <w:r w:rsidR="00707855">
        <w:rPr>
          <w:b/>
        </w:rPr>
        <w:t>l</w:t>
      </w:r>
      <w:r w:rsidR="00C24D23">
        <w:rPr>
          <w:b/>
        </w:rPr>
        <w:t>ist</w:t>
      </w:r>
      <w:r w:rsidR="00C30452" w:rsidRPr="00C30452">
        <w:rPr>
          <w:b/>
        </w:rPr>
        <w:t xml:space="preserve">  </w:t>
      </w:r>
      <w:r w:rsidR="00C30452" w:rsidRPr="00C30452">
        <w:rPr>
          <w:b/>
          <w:i/>
        </w:rPr>
        <w:t>ListVarName</w:t>
      </w:r>
      <w:r>
        <w:rPr>
          <w:b/>
          <w:i/>
        </w:rPr>
        <w:t>1 ... ListVarNameN</w:t>
      </w:r>
    </w:p>
    <w:p w14:paraId="3AF5F158" w14:textId="77777777" w:rsidR="00DB0C78" w:rsidRDefault="00DB0C78" w:rsidP="00DB0C78"/>
    <w:p w14:paraId="1D7F0DE9" w14:textId="4FC295E1" w:rsidR="00D97200" w:rsidRDefault="00D97200" w:rsidP="00D97200">
      <w:pPr>
        <w:pStyle w:val="Heading3"/>
      </w:pPr>
      <w:bookmarkStart w:id="55" w:name="_Initializing_Variables"/>
      <w:bookmarkStart w:id="56" w:name="_Toc40674593"/>
      <w:bookmarkEnd w:id="55"/>
      <w:r>
        <w:t>Initializing Variables</w:t>
      </w:r>
      <w:bookmarkEnd w:id="56"/>
    </w:p>
    <w:p w14:paraId="0C6A74FF" w14:textId="6B171D19" w:rsidR="00D97200" w:rsidRDefault="00D97200" w:rsidP="00D97200"/>
    <w:p w14:paraId="70C42657" w14:textId="15280053" w:rsidR="00D97200" w:rsidRDefault="00D97200" w:rsidP="00D97200">
      <w:r>
        <w:t>Ordinary global and personal variables can be initialized by statement</w:t>
      </w:r>
      <w:r w:rsidR="007901DC">
        <w:t>s</w:t>
      </w:r>
      <w:r>
        <w:t xml:space="preserve"> of the form:</w:t>
      </w:r>
    </w:p>
    <w:p w14:paraId="5BC7F430" w14:textId="20EFAF34" w:rsidR="00D97200" w:rsidRDefault="00D97200" w:rsidP="00D97200"/>
    <w:p w14:paraId="26212899" w14:textId="1E2B6105" w:rsidR="00D97200" w:rsidRDefault="00D97200" w:rsidP="00D97200">
      <w:r>
        <w:rPr>
          <w:b/>
          <w:i/>
        </w:rPr>
        <w:t>Variable</w:t>
      </w:r>
      <w:r>
        <w:rPr>
          <w:b/>
        </w:rPr>
        <w:t xml:space="preserve"> = </w:t>
      </w:r>
      <w:r w:rsidR="00C653AB">
        <w:rPr>
          <w:b/>
          <w:i/>
        </w:rPr>
        <w:t>Expression</w:t>
      </w:r>
    </w:p>
    <w:p w14:paraId="568EF173" w14:textId="44D19E0C" w:rsidR="00D97200" w:rsidRDefault="00D97200" w:rsidP="00D97200"/>
    <w:p w14:paraId="38A900F6" w14:textId="2A04B8CD" w:rsidR="00D97200" w:rsidRDefault="00D97200" w:rsidP="00D97200">
      <w:r>
        <w:t>For example, if the program includes the following statements,</w:t>
      </w:r>
    </w:p>
    <w:p w14:paraId="39224D9D" w14:textId="74084903" w:rsidR="00D97200" w:rsidRDefault="00D97200" w:rsidP="00D97200"/>
    <w:p w14:paraId="7CE5F524" w14:textId="18A78927" w:rsidR="00D97200" w:rsidRPr="00D97200" w:rsidRDefault="00AD3849" w:rsidP="00D97200">
      <w:pPr>
        <w:rPr>
          <w:b/>
        </w:rPr>
      </w:pPr>
      <w:r>
        <w:rPr>
          <w:b/>
        </w:rPr>
        <w:t>my</w:t>
      </w:r>
      <w:r w:rsidR="00D97200" w:rsidRPr="00D97200">
        <w:rPr>
          <w:b/>
        </w:rPr>
        <w:t xml:space="preserve">  temperature</w:t>
      </w:r>
    </w:p>
    <w:p w14:paraId="46571750" w14:textId="16D6A6CB" w:rsidR="00D97200" w:rsidRPr="00D97200" w:rsidRDefault="00D97200" w:rsidP="00D97200">
      <w:pPr>
        <w:rPr>
          <w:b/>
        </w:rPr>
      </w:pPr>
      <w:r w:rsidRPr="00D97200">
        <w:rPr>
          <w:b/>
        </w:rPr>
        <w:t>temperature = 98.6</w:t>
      </w:r>
    </w:p>
    <w:p w14:paraId="43C96CC6" w14:textId="12326692" w:rsidR="00D97200" w:rsidRDefault="00D97200" w:rsidP="00D97200"/>
    <w:p w14:paraId="32959734" w14:textId="0135CB7F" w:rsidR="00D97200" w:rsidRDefault="00D97200" w:rsidP="00D97200">
      <w:pPr>
        <w:rPr>
          <w:b/>
        </w:rPr>
      </w:pPr>
      <w:r>
        <w:t xml:space="preserve">then each agent will have its own version of the </w:t>
      </w:r>
      <w:r>
        <w:rPr>
          <w:b/>
        </w:rPr>
        <w:t>temperature</w:t>
      </w:r>
      <w:r>
        <w:t xml:space="preserve"> variable, and they will all have the initial value </w:t>
      </w:r>
      <w:r>
        <w:rPr>
          <w:b/>
        </w:rPr>
        <w:t>98.6.</w:t>
      </w:r>
    </w:p>
    <w:p w14:paraId="07CC6FFA" w14:textId="48F07D12" w:rsidR="00C653AB" w:rsidRDefault="00C653AB" w:rsidP="00D97200"/>
    <w:p w14:paraId="4CFB0A2C" w14:textId="37D59BDF" w:rsidR="00C653AB" w:rsidRDefault="00C653AB" w:rsidP="00D97200">
      <w:r>
        <w:t>If the variable is initialized via an expression, the expression is evaluated for each agent. For example,</w:t>
      </w:r>
    </w:p>
    <w:p w14:paraId="18C99A26" w14:textId="092B5902" w:rsidR="00C653AB" w:rsidRDefault="00C653AB" w:rsidP="00D97200"/>
    <w:p w14:paraId="5F0253DA" w14:textId="638181B7" w:rsidR="00C653AB" w:rsidRDefault="00C653AB" w:rsidP="00D97200">
      <w:pPr>
        <w:rPr>
          <w:b/>
        </w:rPr>
      </w:pPr>
      <w:r>
        <w:rPr>
          <w:b/>
        </w:rPr>
        <w:t xml:space="preserve">temperature = </w:t>
      </w:r>
      <w:r w:rsidR="00422473">
        <w:rPr>
          <w:b/>
        </w:rPr>
        <w:t>98.6 * normal</w:t>
      </w:r>
    </w:p>
    <w:p w14:paraId="7A5A3C6B" w14:textId="72CCC722" w:rsidR="00422473" w:rsidRDefault="00422473" w:rsidP="00D97200">
      <w:pPr>
        <w:rPr>
          <w:b/>
        </w:rPr>
      </w:pPr>
    </w:p>
    <w:p w14:paraId="350063B4" w14:textId="0C12ACB3" w:rsidR="00422473" w:rsidRDefault="00422473" w:rsidP="00D97200">
      <w:r>
        <w:t>will asign to each agent a distinct temperature drawn from a normal distribution with mean 98.6 and standard deviation of 1.0.</w:t>
      </w:r>
    </w:p>
    <w:p w14:paraId="4377FD55" w14:textId="6D3E8975" w:rsidR="00422473" w:rsidRDefault="00422473" w:rsidP="00D97200"/>
    <w:p w14:paraId="132C36B5" w14:textId="2C7035BE" w:rsidR="00422473" w:rsidRDefault="00422473" w:rsidP="00D97200">
      <w:r>
        <w:t>Suppose we want to have another variable equal to the agent's age squared. We could initialize this variable as follows:</w:t>
      </w:r>
    </w:p>
    <w:p w14:paraId="67CA82C7" w14:textId="5F07F471" w:rsidR="00422473" w:rsidRDefault="00422473" w:rsidP="00D97200"/>
    <w:p w14:paraId="4F397F52" w14:textId="5CEC65F7" w:rsidR="00422473" w:rsidRPr="00422473" w:rsidRDefault="00AD3849" w:rsidP="00D97200">
      <w:pPr>
        <w:rPr>
          <w:b/>
        </w:rPr>
      </w:pPr>
      <w:r>
        <w:rPr>
          <w:b/>
        </w:rPr>
        <w:t>my</w:t>
      </w:r>
      <w:r w:rsidR="00422473" w:rsidRPr="00422473">
        <w:rPr>
          <w:b/>
        </w:rPr>
        <w:t xml:space="preserve">  ageSquared</w:t>
      </w:r>
    </w:p>
    <w:p w14:paraId="749098EA" w14:textId="4BD73A64" w:rsidR="00422473" w:rsidRPr="00422473" w:rsidRDefault="00422473" w:rsidP="00D97200">
      <w:pPr>
        <w:rPr>
          <w:b/>
        </w:rPr>
      </w:pPr>
      <w:r w:rsidRPr="00422473">
        <w:rPr>
          <w:b/>
        </w:rPr>
        <w:t>ageSquared = age*age</w:t>
      </w:r>
    </w:p>
    <w:p w14:paraId="1AE7EB51" w14:textId="4E3B45DC" w:rsidR="00422473" w:rsidRDefault="00422473" w:rsidP="00D97200"/>
    <w:p w14:paraId="52F3F50B" w14:textId="68C10627" w:rsidR="00422473" w:rsidRPr="00422473" w:rsidRDefault="00422473" w:rsidP="00D97200">
      <w:r>
        <w:t>Since the initialization expression is evaluated separately for each agent, the variable will be set to each age's own age squared.</w:t>
      </w:r>
    </w:p>
    <w:p w14:paraId="6FA32F80" w14:textId="626225FA" w:rsidR="00D97200" w:rsidRDefault="00D97200" w:rsidP="00D97200"/>
    <w:p w14:paraId="6A57D7FC" w14:textId="4D813A8D" w:rsidR="00D97200" w:rsidRDefault="00D97200" w:rsidP="00D97200">
      <w:r>
        <w:t>The program can also initialize global variables:</w:t>
      </w:r>
    </w:p>
    <w:p w14:paraId="71B01FF1" w14:textId="0CC64FE6" w:rsidR="00D97200" w:rsidRDefault="00D97200" w:rsidP="00D97200"/>
    <w:p w14:paraId="64F430D9" w14:textId="230C5E39" w:rsidR="00D97200" w:rsidRDefault="00707855" w:rsidP="00D97200">
      <w:pPr>
        <w:rPr>
          <w:b/>
        </w:rPr>
      </w:pPr>
      <w:r>
        <w:rPr>
          <w:b/>
        </w:rPr>
        <w:t>g</w:t>
      </w:r>
      <w:r w:rsidR="00C24D23">
        <w:rPr>
          <w:b/>
        </w:rPr>
        <w:t>lobal</w:t>
      </w:r>
      <w:r w:rsidR="00D97200" w:rsidRPr="00D97200">
        <w:rPr>
          <w:b/>
        </w:rPr>
        <w:t xml:space="preserve">  </w:t>
      </w:r>
      <w:r w:rsidR="00D97200">
        <w:rPr>
          <w:b/>
        </w:rPr>
        <w:t>isRaining</w:t>
      </w:r>
    </w:p>
    <w:p w14:paraId="580AFEB3" w14:textId="29BF11EB" w:rsidR="00D97200" w:rsidRDefault="00D97200" w:rsidP="00D97200">
      <w:pPr>
        <w:rPr>
          <w:b/>
        </w:rPr>
      </w:pPr>
      <w:r>
        <w:rPr>
          <w:b/>
        </w:rPr>
        <w:t>isRaining = 1</w:t>
      </w:r>
    </w:p>
    <w:p w14:paraId="484A01C3" w14:textId="5A327705" w:rsidR="00D97200" w:rsidRDefault="00D97200" w:rsidP="00D97200"/>
    <w:p w14:paraId="5D0CEB35" w14:textId="2A2ACE00" w:rsidR="00D97200" w:rsidRDefault="00D97200" w:rsidP="00D97200">
      <w:r>
        <w:t xml:space="preserve">In this case, there is a single global variable called </w:t>
      </w:r>
      <w:r>
        <w:rPr>
          <w:b/>
        </w:rPr>
        <w:t>isRaining</w:t>
      </w:r>
      <w:r w:rsidR="00555297">
        <w:rPr>
          <w:b/>
        </w:rPr>
        <w:t xml:space="preserve"> </w:t>
      </w:r>
      <w:r>
        <w:t>and it had the initial value of 1.</w:t>
      </w:r>
    </w:p>
    <w:p w14:paraId="45394F6C" w14:textId="42A8C9A3" w:rsidR="00D97200" w:rsidRDefault="00D97200" w:rsidP="00D97200"/>
    <w:p w14:paraId="586F3A1E" w14:textId="0454A605" w:rsidR="00422473" w:rsidRDefault="00422473" w:rsidP="00422473">
      <w:r>
        <w:t>List variables can be initialized to a list of values by using a list-valued expression, for example:</w:t>
      </w:r>
    </w:p>
    <w:p w14:paraId="3E71C6B0" w14:textId="2DE0229C" w:rsidR="00422473" w:rsidRDefault="00422473" w:rsidP="00422473"/>
    <w:p w14:paraId="0A9C77E4" w14:textId="7E46C351" w:rsidR="00422473" w:rsidRDefault="00707855" w:rsidP="00422473">
      <w:pPr>
        <w:rPr>
          <w:b/>
        </w:rPr>
      </w:pPr>
      <w:r>
        <w:rPr>
          <w:b/>
        </w:rPr>
        <w:t>g</w:t>
      </w:r>
      <w:r w:rsidR="00C24D23">
        <w:rPr>
          <w:b/>
        </w:rPr>
        <w:t>lobal_</w:t>
      </w:r>
      <w:r>
        <w:rPr>
          <w:b/>
        </w:rPr>
        <w:t>l</w:t>
      </w:r>
      <w:r w:rsidR="00C24D23">
        <w:rPr>
          <w:b/>
        </w:rPr>
        <w:t>ist</w:t>
      </w:r>
      <w:r w:rsidR="00422473">
        <w:rPr>
          <w:b/>
        </w:rPr>
        <w:t xml:space="preserve">  listOfPrimes</w:t>
      </w:r>
    </w:p>
    <w:p w14:paraId="6DA6350D" w14:textId="709F468B" w:rsidR="00422473" w:rsidRDefault="00422473" w:rsidP="00422473">
      <w:pPr>
        <w:rPr>
          <w:b/>
        </w:rPr>
      </w:pPr>
      <w:r>
        <w:rPr>
          <w:b/>
        </w:rPr>
        <w:t>listOfPrimes = list(</w:t>
      </w:r>
      <w:r w:rsidR="00D72D7F">
        <w:rPr>
          <w:b/>
        </w:rPr>
        <w:t>1, 2, 3, 5, 7, 11, 13, 17, 19)</w:t>
      </w:r>
    </w:p>
    <w:p w14:paraId="29623AAF" w14:textId="38720C8A" w:rsidR="00D72D7F" w:rsidRDefault="00D72D7F" w:rsidP="00422473">
      <w:pPr>
        <w:rPr>
          <w:b/>
        </w:rPr>
      </w:pPr>
    </w:p>
    <w:p w14:paraId="5C3B31BB" w14:textId="50BC399B" w:rsidR="00D72D7F" w:rsidRDefault="00AD3849" w:rsidP="00D72D7F">
      <w:pPr>
        <w:rPr>
          <w:b/>
        </w:rPr>
      </w:pPr>
      <w:r>
        <w:rPr>
          <w:b/>
        </w:rPr>
        <w:lastRenderedPageBreak/>
        <w:t>my_</w:t>
      </w:r>
      <w:r w:rsidR="00707855">
        <w:rPr>
          <w:b/>
        </w:rPr>
        <w:t>l</w:t>
      </w:r>
      <w:r w:rsidR="00C24D23">
        <w:rPr>
          <w:b/>
        </w:rPr>
        <w:t>ist</w:t>
      </w:r>
      <w:r w:rsidR="00D72D7F">
        <w:rPr>
          <w:b/>
        </w:rPr>
        <w:t xml:space="preserve">  Feature</w:t>
      </w:r>
      <w:r w:rsidR="0076381A">
        <w:rPr>
          <w:b/>
        </w:rPr>
        <w:t>List</w:t>
      </w:r>
    </w:p>
    <w:p w14:paraId="65EFAB32" w14:textId="03998352" w:rsidR="00D72D7F" w:rsidRDefault="00176A12" w:rsidP="00D72D7F">
      <w:pPr>
        <w:rPr>
          <w:b/>
        </w:rPr>
      </w:pPr>
      <w:r>
        <w:rPr>
          <w:b/>
        </w:rPr>
        <w:t>Feature</w:t>
      </w:r>
      <w:r w:rsidR="0076381A">
        <w:rPr>
          <w:b/>
        </w:rPr>
        <w:t>List</w:t>
      </w:r>
      <w:r w:rsidR="00D72D7F">
        <w:rPr>
          <w:b/>
        </w:rPr>
        <w:t xml:space="preserve"> = list(id, age, sex, race)</w:t>
      </w:r>
    </w:p>
    <w:p w14:paraId="2E8B7E14" w14:textId="38707ED0" w:rsidR="00D72D7F" w:rsidRDefault="00D72D7F" w:rsidP="00D72D7F">
      <w:pPr>
        <w:rPr>
          <w:b/>
        </w:rPr>
      </w:pPr>
    </w:p>
    <w:p w14:paraId="4EBDB838" w14:textId="3BDE7972" w:rsidR="00D72D7F" w:rsidRPr="00D72D7F" w:rsidRDefault="00D72D7F" w:rsidP="00D72D7F">
      <w:r>
        <w:t>In the latter example, each agent has a Feature</w:t>
      </w:r>
      <w:r w:rsidR="0076381A">
        <w:t xml:space="preserve">List </w:t>
      </w:r>
      <w:r>
        <w:t>list variable that is initialized to that agent</w:t>
      </w:r>
      <w:r w:rsidR="00707855">
        <w:t>’</w:t>
      </w:r>
      <w:r>
        <w:t>s id number (starting with 0), age (as an integer), sex (0 = M, 1 = F), and race code as defined in synthetic population.</w:t>
      </w:r>
    </w:p>
    <w:p w14:paraId="2B947203" w14:textId="77777777" w:rsidR="00422473" w:rsidRDefault="00422473" w:rsidP="00422473"/>
    <w:p w14:paraId="2D0733DB" w14:textId="769A6819" w:rsidR="001571D7" w:rsidRDefault="007901DC" w:rsidP="00A809BA">
      <w:r>
        <w:t>Some notes:</w:t>
      </w:r>
    </w:p>
    <w:p w14:paraId="179EF904" w14:textId="6523E4A3" w:rsidR="007901DC" w:rsidRDefault="007901DC" w:rsidP="00D173E3">
      <w:pPr>
        <w:pStyle w:val="ListParagraph"/>
        <w:numPr>
          <w:ilvl w:val="0"/>
          <w:numId w:val="62"/>
        </w:numPr>
      </w:pPr>
      <w:r>
        <w:t>Variable initialization statements may appear anywhere in the program, but it is good practice to place the initialization statement near the top of the program for readability.</w:t>
      </w:r>
    </w:p>
    <w:p w14:paraId="65CCD27D" w14:textId="0F0248C0" w:rsidR="007901DC" w:rsidRDefault="007901DC" w:rsidP="00D173E3">
      <w:pPr>
        <w:pStyle w:val="ListParagraph"/>
        <w:numPr>
          <w:ilvl w:val="0"/>
          <w:numId w:val="62"/>
        </w:numPr>
      </w:pPr>
      <w:r>
        <w:t>If there are multiple initialization statement for a given variable, the last occurring statement takes</w:t>
      </w:r>
      <w:r w:rsidR="002210A4">
        <w:t xml:space="preserve"> effect</w:t>
      </w:r>
      <w:r>
        <w:t>.</w:t>
      </w:r>
    </w:p>
    <w:p w14:paraId="604C3F2A" w14:textId="6297761E" w:rsidR="00D97200" w:rsidRDefault="00422473" w:rsidP="00D173E3">
      <w:pPr>
        <w:pStyle w:val="ListParagraph"/>
        <w:numPr>
          <w:ilvl w:val="0"/>
          <w:numId w:val="62"/>
        </w:numPr>
      </w:pPr>
      <w:r>
        <w:t>I</w:t>
      </w:r>
      <w:r w:rsidR="00D97200">
        <w:t>nitialization</w:t>
      </w:r>
      <w:r>
        <w:t xml:space="preserve"> of global variables</w:t>
      </w:r>
      <w:r w:rsidR="00D97200">
        <w:t xml:space="preserve"> takes place before any agent is </w:t>
      </w:r>
      <w:r w:rsidR="007901DC">
        <w:t xml:space="preserve">created, and so the initial values are available </w:t>
      </w:r>
      <w:r>
        <w:t>when initializing personal variable for agents</w:t>
      </w:r>
      <w:r w:rsidR="007901DC">
        <w:t>.</w:t>
      </w:r>
    </w:p>
    <w:p w14:paraId="679B4C3D" w14:textId="38092462" w:rsidR="00176A12" w:rsidRDefault="00176A12" w:rsidP="00D173E3">
      <w:pPr>
        <w:pStyle w:val="ListParagraph"/>
        <w:numPr>
          <w:ilvl w:val="0"/>
          <w:numId w:val="62"/>
        </w:numPr>
      </w:pPr>
      <w:r>
        <w:t>Initialization of personal variables takes place before any transition rules are applied.</w:t>
      </w:r>
    </w:p>
    <w:p w14:paraId="7CC00D3C" w14:textId="14941A49" w:rsidR="007901DC" w:rsidRDefault="007901DC" w:rsidP="00D173E3">
      <w:pPr>
        <w:pStyle w:val="ListParagraph"/>
        <w:numPr>
          <w:ilvl w:val="0"/>
          <w:numId w:val="62"/>
        </w:numPr>
      </w:pPr>
      <w:r>
        <w:t>If no explicit initial value is given</w:t>
      </w:r>
      <w:r w:rsidR="00422473">
        <w:t xml:space="preserve"> for a varibale</w:t>
      </w:r>
      <w:r>
        <w:t xml:space="preserve">, </w:t>
      </w:r>
      <w:r w:rsidR="00422473">
        <w:t xml:space="preserve">then the </w:t>
      </w:r>
      <w:r>
        <w:t>variable is initialized to 0.</w:t>
      </w:r>
    </w:p>
    <w:p w14:paraId="4665D591" w14:textId="7A1C73C0" w:rsidR="007901DC" w:rsidRDefault="00422473" w:rsidP="00D173E3">
      <w:pPr>
        <w:pStyle w:val="ListParagraph"/>
        <w:numPr>
          <w:ilvl w:val="0"/>
          <w:numId w:val="62"/>
        </w:numPr>
      </w:pPr>
      <w:r>
        <w:t>If no explicit initial value is given for a list variable, then the list variable is</w:t>
      </w:r>
      <w:r w:rsidR="007901DC">
        <w:t xml:space="preserve"> initialized to the empty list.</w:t>
      </w:r>
    </w:p>
    <w:p w14:paraId="35EF8924" w14:textId="77777777" w:rsidR="00D97200" w:rsidRDefault="00D97200" w:rsidP="00A14505">
      <w:pPr>
        <w:pStyle w:val="Heading2"/>
      </w:pPr>
    </w:p>
    <w:p w14:paraId="4B51A003" w14:textId="77777777" w:rsidR="007901DC" w:rsidRDefault="007901DC" w:rsidP="00A14505">
      <w:pPr>
        <w:pStyle w:val="Heading2"/>
      </w:pPr>
    </w:p>
    <w:p w14:paraId="08388EDE" w14:textId="7088DCDE" w:rsidR="00DB0C78" w:rsidRPr="00A14505" w:rsidRDefault="00DB0C78" w:rsidP="00A14505">
      <w:pPr>
        <w:pStyle w:val="Heading2"/>
      </w:pPr>
      <w:bookmarkStart w:id="57" w:name="_Toc40674594"/>
      <w:r>
        <w:t>Factors</w:t>
      </w:r>
      <w:bookmarkEnd w:id="57"/>
    </w:p>
    <w:p w14:paraId="7CCDA294" w14:textId="77777777" w:rsidR="00DB0C78" w:rsidRDefault="00DB0C78" w:rsidP="00DB0C78"/>
    <w:p w14:paraId="77E2EFFD" w14:textId="6BBF4E1A" w:rsidR="00DB0C78" w:rsidRPr="0046768D" w:rsidRDefault="00D8352E" w:rsidP="00DB0C78">
      <w:r>
        <w:rPr>
          <w:rFonts w:eastAsiaTheme="minorHAnsi"/>
          <w:bCs/>
          <w:color w:val="000000"/>
        </w:rPr>
        <w:t>F</w:t>
      </w:r>
      <w:r w:rsidR="00FB6FBB">
        <w:rPr>
          <w:rFonts w:eastAsiaTheme="minorHAnsi"/>
          <w:bCs/>
          <w:color w:val="000000"/>
        </w:rPr>
        <w:t>actors comprise the universe of facts that the agents might "know" about the world</w:t>
      </w:r>
      <w:r>
        <w:t>, including the current time and date, the demographic properties of the agent, the current and previous states of the agent, the states of others in the agent's social groups, and facts based on the agent's places</w:t>
      </w:r>
      <w:r w:rsidR="000C4770">
        <w:t xml:space="preserve"> and networks</w:t>
      </w:r>
      <w:r>
        <w:t xml:space="preserve">. </w:t>
      </w:r>
      <w:r w:rsidR="00FB6FBB">
        <w:t>The value of a given factor generally varies from agent to agent and often varies over time for a single agent</w:t>
      </w:r>
      <w:r>
        <w:rPr>
          <w:rFonts w:eastAsiaTheme="minorHAnsi"/>
          <w:bCs/>
          <w:color w:val="000000"/>
        </w:rPr>
        <w:t xml:space="preserve">.  </w:t>
      </w:r>
      <w:r w:rsidR="00FB6FBB">
        <w:t xml:space="preserve">As described in Chapter </w:t>
      </w:r>
      <w:r w:rsidR="00114807">
        <w:t>5</w:t>
      </w:r>
      <w:r w:rsidR="00FB6FBB">
        <w:t xml:space="preserve">, any of these factors can appear </w:t>
      </w:r>
      <w:r w:rsidR="00D4141F">
        <w:t>in</w:t>
      </w:r>
      <w:r w:rsidR="00FB6FBB">
        <w:t xml:space="preserve"> rules </w:t>
      </w:r>
      <w:r w:rsidR="00D4141F">
        <w:t>that determine</w:t>
      </w:r>
      <w:r w:rsidR="00FB6FBB">
        <w:t xml:space="preserve"> </w:t>
      </w:r>
      <w:r>
        <w:rPr>
          <w:rFonts w:eastAsiaTheme="minorHAnsi"/>
          <w:bCs/>
          <w:color w:val="000000"/>
        </w:rPr>
        <w:t xml:space="preserve">both the initial state of an agent and </w:t>
      </w:r>
      <w:r w:rsidR="00FB6FBB">
        <w:t>how an agent changes state.</w:t>
      </w:r>
      <w:r>
        <w:t xml:space="preserve"> </w:t>
      </w:r>
      <w:r w:rsidR="00DB0C78">
        <w:rPr>
          <w:rFonts w:eastAsiaTheme="minorHAnsi"/>
          <w:bCs/>
          <w:color w:val="000000"/>
        </w:rPr>
        <w:t>Factors include:</w:t>
      </w:r>
    </w:p>
    <w:p w14:paraId="10673851" w14:textId="77777777" w:rsidR="00DB0C78" w:rsidRPr="0046768D"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A6A7F23" w14:textId="77777777" w:rsidR="00747507" w:rsidRDefault="00747507" w:rsidP="00DB0C78">
      <w:pPr>
        <w:pStyle w:val="Heading3"/>
        <w:rPr>
          <w:rFonts w:eastAsiaTheme="minorHAnsi"/>
        </w:rPr>
      </w:pPr>
      <w:bookmarkStart w:id="58" w:name="_Factors_based_on_2"/>
      <w:bookmarkStart w:id="59" w:name="_Toc40674595"/>
      <w:bookmarkEnd w:id="58"/>
      <w:r>
        <w:rPr>
          <w:rFonts w:eastAsiaTheme="minorHAnsi"/>
        </w:rPr>
        <w:t>Factors based on the simulation run</w:t>
      </w:r>
      <w:bookmarkEnd w:id="59"/>
    </w:p>
    <w:p w14:paraId="4194D193" w14:textId="28C7511E" w:rsidR="00747507" w:rsidRDefault="00747507" w:rsidP="00747507">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im_</w:t>
      </w:r>
      <w:r>
        <w:rPr>
          <w:rFonts w:eastAsiaTheme="minorHAnsi"/>
          <w:b/>
          <w:bCs/>
          <w:color w:val="000000"/>
        </w:rPr>
        <w:t>run</w:t>
      </w:r>
      <w:r>
        <w:rPr>
          <w:rFonts w:eastAsiaTheme="minorHAnsi"/>
          <w:bCs/>
          <w:color w:val="000000"/>
        </w:rPr>
        <w:t xml:space="preserve"> – the simulation run number, starting with 1.</w:t>
      </w:r>
    </w:p>
    <w:p w14:paraId="4BDF8833" w14:textId="77777777" w:rsidR="00747507" w:rsidRDefault="00747507" w:rsidP="00DB0C78">
      <w:pPr>
        <w:pStyle w:val="Heading3"/>
        <w:rPr>
          <w:rFonts w:eastAsiaTheme="minorHAnsi"/>
        </w:rPr>
      </w:pPr>
    </w:p>
    <w:p w14:paraId="62E8386B" w14:textId="529C290C" w:rsidR="00DB0C78" w:rsidRDefault="00DB0C78" w:rsidP="00DB0C78">
      <w:pPr>
        <w:pStyle w:val="Heading3"/>
        <w:rPr>
          <w:rFonts w:eastAsiaTheme="minorHAnsi"/>
        </w:rPr>
      </w:pPr>
      <w:bookmarkStart w:id="60" w:name="_Toc40674596"/>
      <w:r w:rsidRPr="0046768D">
        <w:rPr>
          <w:rFonts w:eastAsiaTheme="minorHAnsi"/>
        </w:rPr>
        <w:t>Factors based on time and dates</w:t>
      </w:r>
      <w:bookmarkEnd w:id="60"/>
    </w:p>
    <w:p w14:paraId="32FD8E1F" w14:textId="77777777" w:rsidR="004832CB" w:rsidRPr="004832CB" w:rsidRDefault="004832CB" w:rsidP="004832CB">
      <w:pPr>
        <w:rPr>
          <w:rFonts w:eastAsiaTheme="minorHAnsi"/>
        </w:rPr>
      </w:pPr>
    </w:p>
    <w:p w14:paraId="01C940AC" w14:textId="4052A7B9" w:rsidR="00DB0C78"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im_day</w:t>
      </w:r>
      <w:r>
        <w:rPr>
          <w:rFonts w:eastAsiaTheme="minorHAnsi"/>
          <w:bCs/>
          <w:color w:val="000000"/>
        </w:rPr>
        <w:t xml:space="preserve"> – the simulation day, starting with day 0.</w:t>
      </w:r>
    </w:p>
    <w:p w14:paraId="3DF94324" w14:textId="5665FE00"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sim_week</w:t>
      </w:r>
      <w:r>
        <w:rPr>
          <w:rFonts w:eastAsiaTheme="minorHAnsi"/>
          <w:bCs/>
          <w:color w:val="000000"/>
        </w:rPr>
        <w:t xml:space="preserve"> -- the simulation day divided by </w:t>
      </w:r>
      <w:r w:rsidR="00582FD8">
        <w:rPr>
          <w:rFonts w:eastAsiaTheme="minorHAnsi"/>
          <w:bCs/>
          <w:color w:val="000000"/>
        </w:rPr>
        <w:t>7</w:t>
      </w:r>
      <w:r>
        <w:rPr>
          <w:rFonts w:eastAsiaTheme="minorHAnsi"/>
          <w:bCs/>
          <w:color w:val="000000"/>
        </w:rPr>
        <w:t>, truncated to an integer</w:t>
      </w:r>
    </w:p>
    <w:p w14:paraId="21CE1A99" w14:textId="73994D09" w:rsidR="00016F38" w:rsidRDefault="00016F3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sim</w:t>
      </w:r>
      <w:r>
        <w:rPr>
          <w:rFonts w:eastAsiaTheme="minorHAnsi"/>
          <w:b/>
          <w:bCs/>
          <w:color w:val="000000"/>
        </w:rPr>
        <w:t>_mon</w:t>
      </w:r>
      <w:r>
        <w:rPr>
          <w:rFonts w:eastAsiaTheme="minorHAnsi"/>
          <w:bCs/>
          <w:color w:val="000000"/>
        </w:rPr>
        <w:t xml:space="preserve"> -- the simulation day divided by 30, truncated to an integer</w:t>
      </w:r>
    </w:p>
    <w:p w14:paraId="2D172A7B" w14:textId="3C9B9C8A"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sim_year</w:t>
      </w:r>
      <w:r>
        <w:rPr>
          <w:rFonts w:eastAsiaTheme="minorHAnsi"/>
          <w:bCs/>
          <w:color w:val="000000"/>
        </w:rPr>
        <w:t xml:space="preserve"> -- the simulation day divided by 365, truncated to an integer</w:t>
      </w:r>
    </w:p>
    <w:p w14:paraId="38D11C25" w14:textId="58C38195"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epi_week</w:t>
      </w:r>
      <w:r>
        <w:rPr>
          <w:rFonts w:eastAsiaTheme="minorHAnsi"/>
          <w:bCs/>
          <w:color w:val="000000"/>
        </w:rPr>
        <w:t xml:space="preserve"> -- the epidemic week of the year, with possible values 1..53</w:t>
      </w:r>
    </w:p>
    <w:p w14:paraId="5F4F1F92" w14:textId="7FBD3F8E" w:rsidR="00521EEA" w:rsidRPr="00640B4E"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epi_year</w:t>
      </w:r>
      <w:r>
        <w:rPr>
          <w:rFonts w:eastAsiaTheme="minorHAnsi"/>
          <w:bCs/>
          <w:color w:val="000000"/>
        </w:rPr>
        <w:t xml:space="preserve"> -- the </w:t>
      </w:r>
      <w:r w:rsidR="0096293E">
        <w:rPr>
          <w:rFonts w:eastAsiaTheme="minorHAnsi"/>
          <w:bCs/>
          <w:color w:val="000000"/>
        </w:rPr>
        <w:t xml:space="preserve">4-digit </w:t>
      </w:r>
      <w:r>
        <w:rPr>
          <w:rFonts w:eastAsiaTheme="minorHAnsi"/>
          <w:bCs/>
          <w:color w:val="000000"/>
        </w:rPr>
        <w:t>epidemic year, e.g., 2020</w:t>
      </w:r>
    </w:p>
    <w:p w14:paraId="20C2AF8C"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y_of_week</w:t>
      </w:r>
      <w:r>
        <w:rPr>
          <w:rFonts w:eastAsiaTheme="minorHAnsi"/>
          <w:bCs/>
          <w:color w:val="000000"/>
        </w:rPr>
        <w:t xml:space="preserve"> – day of the week, coded: Sun, Mon, ,,, Sat</w:t>
      </w:r>
    </w:p>
    <w:p w14:paraId="67D55604" w14:textId="3F394827" w:rsidR="00DB0C78"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y_of_month</w:t>
      </w:r>
      <w:r>
        <w:rPr>
          <w:rFonts w:eastAsiaTheme="minorHAnsi"/>
          <w:bCs/>
          <w:color w:val="000000"/>
        </w:rPr>
        <w:t xml:space="preserve"> – day of the month, with values 1..31</w:t>
      </w:r>
    </w:p>
    <w:p w14:paraId="1391E1CD" w14:textId="0225284C" w:rsidR="002F1FF5" w:rsidRPr="00640B4E" w:rsidRDefault="002F1FF5"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t xml:space="preserve">day_of_year </w:t>
      </w:r>
      <w:r w:rsidRPr="002F1FF5">
        <w:rPr>
          <w:rFonts w:eastAsiaTheme="minorHAnsi"/>
          <w:bCs/>
          <w:color w:val="000000"/>
        </w:rPr>
        <w:t>-</w:t>
      </w:r>
      <w:r>
        <w:rPr>
          <w:rFonts w:eastAsiaTheme="minorHAnsi"/>
          <w:bCs/>
          <w:color w:val="000000"/>
        </w:rPr>
        <w:t>- index of day of year, with Jan-01 having value 1 and Dec-31 having value 365 (in non-leap year).</w:t>
      </w:r>
    </w:p>
    <w:p w14:paraId="7E51C538" w14:textId="615B04F1"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month</w:t>
      </w:r>
      <w:r>
        <w:rPr>
          <w:rFonts w:eastAsiaTheme="minorHAnsi"/>
          <w:bCs/>
          <w:color w:val="000000"/>
        </w:rPr>
        <w:t xml:space="preserve"> – </w:t>
      </w:r>
      <w:r w:rsidR="00016F38">
        <w:rPr>
          <w:rFonts w:eastAsiaTheme="minorHAnsi"/>
          <w:bCs/>
          <w:color w:val="000000"/>
        </w:rPr>
        <w:t xml:space="preserve">integer representing the month where </w:t>
      </w:r>
      <w:r>
        <w:rPr>
          <w:rFonts w:eastAsiaTheme="minorHAnsi"/>
          <w:bCs/>
          <w:color w:val="000000"/>
        </w:rPr>
        <w:t>Jan</w:t>
      </w:r>
      <w:r w:rsidR="00016F38">
        <w:rPr>
          <w:rFonts w:eastAsiaTheme="minorHAnsi"/>
          <w:bCs/>
          <w:color w:val="000000"/>
        </w:rPr>
        <w:t>=1, Feb=2, ..., Dec=12</w:t>
      </w:r>
    </w:p>
    <w:p w14:paraId="2207F985"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year</w:t>
      </w:r>
      <w:r>
        <w:rPr>
          <w:rFonts w:eastAsiaTheme="minorHAnsi"/>
          <w:bCs/>
          <w:color w:val="000000"/>
        </w:rPr>
        <w:t xml:space="preserve"> – four digit year</w:t>
      </w:r>
    </w:p>
    <w:p w14:paraId="26FC26AE"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te</w:t>
      </w:r>
      <w:r>
        <w:rPr>
          <w:rFonts w:eastAsiaTheme="minorHAnsi"/>
          <w:bCs/>
          <w:color w:val="000000"/>
        </w:rPr>
        <w:t xml:space="preserve"> – YYYY-MMM-DD, eg, 2020-Jan-05</w:t>
      </w:r>
    </w:p>
    <w:p w14:paraId="3264A001"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lastRenderedPageBreak/>
        <w:t>hour</w:t>
      </w:r>
      <w:r w:rsidRPr="00640B4E">
        <w:rPr>
          <w:rFonts w:eastAsiaTheme="minorHAnsi"/>
          <w:bCs/>
          <w:color w:val="000000"/>
        </w:rPr>
        <w:t xml:space="preserve"> -- 0..23</w:t>
      </w:r>
    </w:p>
    <w:p w14:paraId="0F3021F7" w14:textId="77777777" w:rsidR="006A110A" w:rsidRPr="006A110A" w:rsidRDefault="006A110A" w:rsidP="006A110A">
      <w:pPr>
        <w:rPr>
          <w:rFonts w:eastAsiaTheme="minorHAnsi"/>
        </w:rPr>
      </w:pPr>
    </w:p>
    <w:p w14:paraId="136BB08E" w14:textId="73B8B650" w:rsidR="00DB0C78" w:rsidRDefault="00DB0C78" w:rsidP="00DB0C78">
      <w:pPr>
        <w:pStyle w:val="Heading3"/>
        <w:rPr>
          <w:rFonts w:eastAsiaTheme="minorHAnsi"/>
        </w:rPr>
      </w:pPr>
      <w:bookmarkStart w:id="61" w:name="_Toc40674597"/>
      <w:r w:rsidRPr="0046768D">
        <w:rPr>
          <w:rFonts w:eastAsiaTheme="minorHAnsi"/>
        </w:rPr>
        <w:t>Factors based on the agent's demographics</w:t>
      </w:r>
      <w:bookmarkEnd w:id="61"/>
    </w:p>
    <w:p w14:paraId="347E4BA5" w14:textId="77777777" w:rsidR="004832CB" w:rsidRPr="004832CB" w:rsidRDefault="004832CB" w:rsidP="004832CB">
      <w:pPr>
        <w:rPr>
          <w:rFonts w:eastAsiaTheme="minorHAnsi"/>
        </w:rPr>
      </w:pPr>
    </w:p>
    <w:p w14:paraId="1233EE98" w14:textId="674A2B15" w:rsidR="002876BF" w:rsidRDefault="002876BF"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d</w:t>
      </w:r>
      <w:r>
        <w:rPr>
          <w:rFonts w:eastAsiaTheme="minorHAnsi"/>
          <w:bCs/>
          <w:color w:val="000000"/>
        </w:rPr>
        <w:t xml:space="preserve"> -- the agent's unique integer id</w:t>
      </w:r>
    </w:p>
    <w:p w14:paraId="2560F1A8" w14:textId="66370F4B" w:rsidR="00DB0C78" w:rsidRPr="00D30BA3"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30BA3">
        <w:rPr>
          <w:rFonts w:eastAsiaTheme="minorHAnsi"/>
          <w:b/>
          <w:bCs/>
          <w:color w:val="000000"/>
        </w:rPr>
        <w:t>birth_year</w:t>
      </w:r>
      <w:r w:rsidR="00E86B5C">
        <w:rPr>
          <w:rFonts w:eastAsiaTheme="minorHAnsi"/>
          <w:b/>
          <w:bCs/>
          <w:color w:val="000000"/>
        </w:rPr>
        <w:t xml:space="preserve"> </w:t>
      </w:r>
      <w:r w:rsidR="00E86B5C" w:rsidRPr="00E86B5C">
        <w:rPr>
          <w:rFonts w:eastAsiaTheme="minorHAnsi"/>
          <w:bCs/>
          <w:color w:val="000000"/>
        </w:rPr>
        <w:t>-- the year of the agent's birth</w:t>
      </w:r>
    </w:p>
    <w:p w14:paraId="13238B1B"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days</w:t>
      </w:r>
      <w:r>
        <w:rPr>
          <w:rFonts w:eastAsiaTheme="minorHAnsi"/>
          <w:bCs/>
          <w:color w:val="000000"/>
        </w:rPr>
        <w:t xml:space="preserve"> – integer number of days</w:t>
      </w:r>
    </w:p>
    <w:p w14:paraId="559C52D0"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weeks</w:t>
      </w:r>
      <w:r>
        <w:rPr>
          <w:rFonts w:eastAsiaTheme="minorHAnsi"/>
          <w:bCs/>
          <w:color w:val="000000"/>
        </w:rPr>
        <w:t xml:space="preserve"> – integer: age_in_days / 7</w:t>
      </w:r>
    </w:p>
    <w:p w14:paraId="6921E4C1"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months</w:t>
      </w:r>
      <w:r>
        <w:rPr>
          <w:rFonts w:eastAsiaTheme="minorHAnsi"/>
          <w:bCs/>
          <w:color w:val="000000"/>
        </w:rPr>
        <w:t xml:space="preserve"> – integer: age_in_days / 30</w:t>
      </w:r>
    </w:p>
    <w:p w14:paraId="5451AF3B" w14:textId="77777777" w:rsidR="00DB0C78" w:rsidRPr="005A0402"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years</w:t>
      </w:r>
      <w:r w:rsidRPr="00640B4E">
        <w:rPr>
          <w:rFonts w:eastAsiaTheme="minorHAnsi"/>
          <w:bCs/>
          <w:color w:val="000000"/>
        </w:rPr>
        <w:t xml:space="preserve"> </w:t>
      </w:r>
      <w:r>
        <w:rPr>
          <w:rFonts w:eastAsiaTheme="minorHAnsi"/>
          <w:bCs/>
          <w:color w:val="000000"/>
        </w:rPr>
        <w:t>–</w:t>
      </w:r>
      <w:r w:rsidRPr="00640B4E">
        <w:rPr>
          <w:rFonts w:eastAsiaTheme="minorHAnsi"/>
          <w:bCs/>
          <w:color w:val="000000"/>
        </w:rPr>
        <w:t xml:space="preserve"> </w:t>
      </w:r>
      <w:r>
        <w:rPr>
          <w:rFonts w:eastAsiaTheme="minorHAnsi"/>
          <w:bCs/>
          <w:color w:val="000000"/>
        </w:rPr>
        <w:t>real value, e.g. 33.3</w:t>
      </w:r>
    </w:p>
    <w:p w14:paraId="5CBC5295"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w:t>
      </w:r>
      <w:r w:rsidRPr="00640B4E">
        <w:rPr>
          <w:rFonts w:eastAsiaTheme="minorHAnsi"/>
          <w:bCs/>
          <w:color w:val="000000"/>
        </w:rPr>
        <w:t xml:space="preserve"> </w:t>
      </w:r>
      <w:r>
        <w:rPr>
          <w:rFonts w:eastAsiaTheme="minorHAnsi"/>
          <w:bCs/>
          <w:color w:val="000000"/>
        </w:rPr>
        <w:t>–</w:t>
      </w:r>
      <w:r w:rsidRPr="00640B4E">
        <w:rPr>
          <w:rFonts w:eastAsiaTheme="minorHAnsi"/>
          <w:bCs/>
          <w:color w:val="000000"/>
        </w:rPr>
        <w:t xml:space="preserve"> </w:t>
      </w:r>
      <w:r>
        <w:rPr>
          <w:rFonts w:eastAsiaTheme="minorHAnsi"/>
          <w:bCs/>
          <w:color w:val="000000"/>
        </w:rPr>
        <w:t>integer part of age_in_years, e.g. 33</w:t>
      </w:r>
    </w:p>
    <w:p w14:paraId="3FB90A67" w14:textId="132006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ex</w:t>
      </w:r>
      <w:r>
        <w:rPr>
          <w:rFonts w:eastAsiaTheme="minorHAnsi"/>
          <w:bCs/>
          <w:color w:val="000000"/>
        </w:rPr>
        <w:t xml:space="preserve"> – male o</w:t>
      </w:r>
      <w:r w:rsidR="001126D2">
        <w:rPr>
          <w:rFonts w:eastAsiaTheme="minorHAnsi"/>
          <w:bCs/>
          <w:color w:val="000000"/>
        </w:rPr>
        <w:t>r</w:t>
      </w:r>
      <w:r>
        <w:rPr>
          <w:rFonts w:eastAsiaTheme="minorHAnsi"/>
          <w:bCs/>
          <w:color w:val="000000"/>
        </w:rPr>
        <w:t xml:space="preserve"> female</w:t>
      </w:r>
    </w:p>
    <w:p w14:paraId="38D0D6F4" w14:textId="41757A15"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race</w:t>
      </w:r>
      <w:r>
        <w:rPr>
          <w:rFonts w:eastAsiaTheme="minorHAnsi"/>
          <w:bCs/>
          <w:color w:val="000000"/>
        </w:rPr>
        <w:t xml:space="preserve"> – </w:t>
      </w:r>
      <w:r w:rsidR="00867837">
        <w:rPr>
          <w:rFonts w:eastAsiaTheme="minorHAnsi"/>
          <w:bCs/>
          <w:color w:val="000000"/>
        </w:rPr>
        <w:t>as defined by the synthetic population</w:t>
      </w:r>
    </w:p>
    <w:p w14:paraId="3ED317B2" w14:textId="4178CF5D"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profile</w:t>
      </w:r>
      <w:r>
        <w:rPr>
          <w:rFonts w:eastAsiaTheme="minorHAnsi"/>
          <w:bCs/>
          <w:color w:val="000000"/>
        </w:rPr>
        <w:t xml:space="preserve"> – </w:t>
      </w:r>
      <w:r w:rsidR="00867837">
        <w:rPr>
          <w:rFonts w:eastAsiaTheme="minorHAnsi"/>
          <w:bCs/>
          <w:color w:val="000000"/>
        </w:rPr>
        <w:t>as defined by the synthetic population</w:t>
      </w:r>
    </w:p>
    <w:p w14:paraId="4340E553" w14:textId="76D95E00"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household_relationship</w:t>
      </w:r>
      <w:r>
        <w:rPr>
          <w:rFonts w:eastAsiaTheme="minorHAnsi"/>
          <w:bCs/>
          <w:color w:val="000000"/>
        </w:rPr>
        <w:t xml:space="preserve"> – </w:t>
      </w:r>
      <w:r w:rsidR="00867837">
        <w:rPr>
          <w:rFonts w:eastAsiaTheme="minorHAnsi"/>
          <w:bCs/>
          <w:color w:val="000000"/>
        </w:rPr>
        <w:t>as defined by the synthetic population</w:t>
      </w:r>
    </w:p>
    <w:p w14:paraId="2BAA7CF1"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number_of_children</w:t>
      </w:r>
      <w:r>
        <w:rPr>
          <w:rFonts w:eastAsiaTheme="minorHAnsi"/>
          <w:bCs/>
          <w:color w:val="000000"/>
        </w:rPr>
        <w:t xml:space="preserve"> – integer number of births during the simulation</w:t>
      </w:r>
    </w:p>
    <w:p w14:paraId="0257D9AB" w14:textId="77777777" w:rsidR="00DB0C78" w:rsidRPr="0046768D"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F462ED0" w14:textId="0BFE2E2F" w:rsidR="00DB0C78" w:rsidRDefault="00DB0C78" w:rsidP="00DB0C78">
      <w:pPr>
        <w:pStyle w:val="Heading3"/>
        <w:rPr>
          <w:rFonts w:eastAsiaTheme="minorHAnsi"/>
        </w:rPr>
      </w:pPr>
      <w:bookmarkStart w:id="62" w:name="_Factors_based_on_3"/>
      <w:bookmarkStart w:id="63" w:name="_Toc40674598"/>
      <w:bookmarkEnd w:id="62"/>
      <w:r w:rsidRPr="0046768D">
        <w:rPr>
          <w:rFonts w:eastAsiaTheme="minorHAnsi"/>
        </w:rPr>
        <w:t>Factors based on agent's own state</w:t>
      </w:r>
      <w:bookmarkEnd w:id="63"/>
    </w:p>
    <w:p w14:paraId="765EA67D" w14:textId="77777777" w:rsidR="004832CB" w:rsidRPr="004832CB" w:rsidRDefault="004832CB" w:rsidP="004832CB">
      <w:pPr>
        <w:rPr>
          <w:rFonts w:eastAsiaTheme="minorHAnsi"/>
        </w:rPr>
      </w:pPr>
    </w:p>
    <w:p w14:paraId="427EDC86" w14:textId="3B812AD7" w:rsidR="00DB0C78" w:rsidRPr="00D30BA3"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30BA3">
        <w:rPr>
          <w:rFonts w:eastAsiaTheme="minorHAnsi"/>
          <w:b/>
          <w:bCs/>
          <w:color w:val="000000"/>
        </w:rPr>
        <w:t>current_state_in_</w:t>
      </w:r>
      <w:r w:rsidR="00160207">
        <w:rPr>
          <w:rFonts w:eastAsiaTheme="minorHAnsi"/>
          <w:b/>
          <w:bCs/>
          <w:color w:val="000000"/>
        </w:rPr>
        <w:t>Condition</w:t>
      </w:r>
      <w:r w:rsidR="0027366F">
        <w:rPr>
          <w:rFonts w:eastAsiaTheme="minorHAnsi"/>
          <w:color w:val="000000"/>
        </w:rPr>
        <w:t xml:space="preserve"> - integer index of current State</w:t>
      </w:r>
    </w:p>
    <w:p w14:paraId="17DECDEF" w14:textId="2C7EB53F"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ime_since_entering_</w:t>
      </w:r>
      <w:r w:rsidR="00160207">
        <w:rPr>
          <w:rFonts w:eastAsiaTheme="minorHAnsi"/>
          <w:b/>
          <w:bCs/>
          <w:color w:val="000000"/>
        </w:rPr>
        <w:t>Condition</w:t>
      </w:r>
      <w:r w:rsidRPr="00D30BA3">
        <w:rPr>
          <w:rFonts w:eastAsiaTheme="minorHAnsi"/>
          <w:b/>
          <w:bCs/>
          <w:color w:val="000000"/>
        </w:rPr>
        <w:t>.State</w:t>
      </w:r>
      <w:r>
        <w:rPr>
          <w:rFonts w:eastAsiaTheme="minorHAnsi"/>
          <w:bCs/>
          <w:color w:val="000000"/>
        </w:rPr>
        <w:t xml:space="preserve"> – in hours</w:t>
      </w:r>
    </w:p>
    <w:p w14:paraId="598F07B7" w14:textId="47748F14"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usceptibility_to_</w:t>
      </w:r>
      <w:r w:rsidR="00160207">
        <w:rPr>
          <w:rFonts w:eastAsiaTheme="minorHAnsi"/>
          <w:b/>
          <w:bCs/>
          <w:color w:val="000000"/>
        </w:rPr>
        <w:t>Condition</w:t>
      </w:r>
      <w:r>
        <w:rPr>
          <w:rFonts w:eastAsiaTheme="minorHAnsi"/>
          <w:bCs/>
          <w:color w:val="000000"/>
        </w:rPr>
        <w:t xml:space="preserve"> – real value &gt;= 0.0</w:t>
      </w:r>
    </w:p>
    <w:p w14:paraId="5F27D2AB" w14:textId="233F980F"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ransmissibility_for_</w:t>
      </w:r>
      <w:r w:rsidR="00160207">
        <w:rPr>
          <w:rFonts w:eastAsiaTheme="minorHAnsi"/>
          <w:b/>
          <w:bCs/>
          <w:color w:val="000000"/>
        </w:rPr>
        <w:t>Condition</w:t>
      </w:r>
      <w:r>
        <w:rPr>
          <w:rFonts w:eastAsiaTheme="minorHAnsi"/>
          <w:bCs/>
          <w:color w:val="000000"/>
        </w:rPr>
        <w:t xml:space="preserve"> – real value &gt;= 0.0</w:t>
      </w:r>
    </w:p>
    <w:p w14:paraId="64565A10" w14:textId="105EAEC7" w:rsidR="008356AF" w:rsidRPr="008356AF" w:rsidRDefault="008356AF" w:rsidP="008356AF">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ransmissibility_</w:t>
      </w:r>
      <w:r>
        <w:rPr>
          <w:rFonts w:eastAsiaTheme="minorHAnsi"/>
          <w:b/>
          <w:bCs/>
          <w:color w:val="000000"/>
        </w:rPr>
        <w:t>of</w:t>
      </w:r>
      <w:r w:rsidRPr="00D30BA3">
        <w:rPr>
          <w:rFonts w:eastAsiaTheme="minorHAnsi"/>
          <w:b/>
          <w:bCs/>
          <w:color w:val="000000"/>
        </w:rPr>
        <w:t>_</w:t>
      </w:r>
      <w:r w:rsidR="00160207">
        <w:rPr>
          <w:rFonts w:eastAsiaTheme="minorHAnsi"/>
          <w:b/>
          <w:bCs/>
          <w:color w:val="000000"/>
        </w:rPr>
        <w:t>Condition</w:t>
      </w:r>
      <w:r>
        <w:rPr>
          <w:rFonts w:eastAsiaTheme="minorHAnsi"/>
          <w:bCs/>
          <w:color w:val="000000"/>
        </w:rPr>
        <w:t xml:space="preserve"> – same as </w:t>
      </w:r>
      <w:r>
        <w:rPr>
          <w:rFonts w:eastAsiaTheme="minorHAnsi"/>
          <w:b/>
          <w:color w:val="000000"/>
        </w:rPr>
        <w:t>transmissibility_for_</w:t>
      </w:r>
      <w:r w:rsidR="00160207">
        <w:rPr>
          <w:rFonts w:eastAsiaTheme="minorHAnsi"/>
          <w:b/>
          <w:color w:val="000000"/>
        </w:rPr>
        <w:t>Condition</w:t>
      </w:r>
      <w:r>
        <w:rPr>
          <w:rFonts w:eastAsiaTheme="minorHAnsi"/>
          <w:bCs/>
          <w:color w:val="000000"/>
        </w:rPr>
        <w:t xml:space="preserve"> for ordinary agents. For meta-agents, the transmissibility of the named </w:t>
      </w:r>
      <w:r w:rsidR="00160207">
        <w:rPr>
          <w:rFonts w:eastAsiaTheme="minorHAnsi"/>
          <w:bCs/>
          <w:color w:val="000000"/>
        </w:rPr>
        <w:t>Condition</w:t>
      </w:r>
      <w:r>
        <w:rPr>
          <w:rFonts w:eastAsiaTheme="minorHAnsi"/>
          <w:bCs/>
          <w:color w:val="000000"/>
        </w:rPr>
        <w:t>.</w:t>
      </w:r>
    </w:p>
    <w:p w14:paraId="6F075F84" w14:textId="5E29CF16" w:rsidR="003E7713" w:rsidRDefault="003E7713"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71999">
        <w:rPr>
          <w:rFonts w:eastAsiaTheme="minorHAnsi"/>
          <w:b/>
          <w:bCs/>
          <w:color w:val="000000"/>
        </w:rPr>
        <w:t>transmissions_of_</w:t>
      </w:r>
      <w:r w:rsidR="00160207">
        <w:rPr>
          <w:rFonts w:eastAsiaTheme="minorHAnsi"/>
          <w:b/>
          <w:bCs/>
          <w:color w:val="000000"/>
        </w:rPr>
        <w:t>Condition</w:t>
      </w:r>
      <w:r>
        <w:rPr>
          <w:rFonts w:eastAsiaTheme="minorHAnsi"/>
          <w:bCs/>
          <w:color w:val="000000"/>
        </w:rPr>
        <w:t xml:space="preserve"> -- </w:t>
      </w:r>
      <w:r w:rsidR="00617032">
        <w:rPr>
          <w:rFonts w:eastAsiaTheme="minorHAnsi"/>
          <w:bCs/>
          <w:color w:val="000000"/>
        </w:rPr>
        <w:t>number of transmissions by the agent</w:t>
      </w:r>
    </w:p>
    <w:p w14:paraId="15C9C623" w14:textId="5C8F4FEB" w:rsidR="00DB0C78" w:rsidRDefault="00EB4D63"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i/>
          <w:color w:val="000000"/>
        </w:rPr>
        <w:t>Var</w:t>
      </w:r>
      <w:r w:rsidR="00DB0C78">
        <w:rPr>
          <w:rFonts w:eastAsiaTheme="minorHAnsi"/>
          <w:bCs/>
          <w:color w:val="000000"/>
        </w:rPr>
        <w:t xml:space="preserve"> – current value of the</w:t>
      </w:r>
      <w:r>
        <w:rPr>
          <w:rFonts w:eastAsiaTheme="minorHAnsi"/>
          <w:bCs/>
          <w:color w:val="000000"/>
        </w:rPr>
        <w:t xml:space="preserve"> v</w:t>
      </w:r>
      <w:r w:rsidR="00DB0C78">
        <w:rPr>
          <w:rFonts w:eastAsiaTheme="minorHAnsi"/>
          <w:bCs/>
          <w:color w:val="000000"/>
        </w:rPr>
        <w:t>ariable</w:t>
      </w:r>
      <w:r>
        <w:rPr>
          <w:rFonts w:eastAsiaTheme="minorHAnsi"/>
          <w:bCs/>
          <w:color w:val="000000"/>
        </w:rPr>
        <w:t xml:space="preserve"> named </w:t>
      </w:r>
      <w:r>
        <w:rPr>
          <w:rFonts w:eastAsiaTheme="minorHAnsi"/>
          <w:bCs/>
          <w:i/>
          <w:color w:val="000000"/>
        </w:rPr>
        <w:t>Var</w:t>
      </w:r>
      <w:r w:rsidR="00DB0C78">
        <w:rPr>
          <w:rFonts w:eastAsiaTheme="minorHAnsi"/>
          <w:bCs/>
          <w:color w:val="000000"/>
        </w:rPr>
        <w:t>.</w:t>
      </w:r>
      <w:r w:rsidR="00DD6B41">
        <w:rPr>
          <w:rFonts w:eastAsiaTheme="minorHAnsi"/>
          <w:bCs/>
          <w:color w:val="000000"/>
        </w:rPr>
        <w:t xml:space="preserve"> Note: Var may either be a global variable or a personal variable.</w:t>
      </w:r>
    </w:p>
    <w:p w14:paraId="5258E273" w14:textId="52A4A949" w:rsidR="00532EF6" w:rsidRDefault="00532EF6"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532EF6">
        <w:rPr>
          <w:rFonts w:eastAsiaTheme="minorHAnsi"/>
          <w:b/>
          <w:bCs/>
          <w:color w:val="000000"/>
        </w:rPr>
        <w:t>list_size_of_ListVar</w:t>
      </w:r>
      <w:r>
        <w:rPr>
          <w:rFonts w:eastAsiaTheme="minorHAnsi"/>
          <w:bCs/>
          <w:color w:val="000000"/>
        </w:rPr>
        <w:t xml:space="preserve"> -- number of elements in the given List Variable</w:t>
      </w:r>
      <w:r w:rsidR="00DD6B41">
        <w:rPr>
          <w:rFonts w:eastAsiaTheme="minorHAnsi"/>
          <w:bCs/>
          <w:color w:val="000000"/>
        </w:rPr>
        <w:t>. Note: ListVar may either be a global variable or a personal variable.</w:t>
      </w:r>
    </w:p>
    <w:p w14:paraId="0EE6C2BE" w14:textId="3AFC3EA3" w:rsidR="00CC198A" w:rsidRPr="0038277C" w:rsidRDefault="00CC198A"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C198A">
        <w:rPr>
          <w:rFonts w:eastAsiaTheme="minorHAnsi"/>
          <w:b/>
          <w:bCs/>
          <w:color w:val="000000"/>
        </w:rPr>
        <w:t>id_of_source_of_</w:t>
      </w:r>
      <w:r w:rsidR="00160207">
        <w:rPr>
          <w:rFonts w:eastAsiaTheme="minorHAnsi"/>
          <w:b/>
          <w:bCs/>
          <w:color w:val="000000"/>
        </w:rPr>
        <w:t>Condition</w:t>
      </w:r>
      <w:r>
        <w:rPr>
          <w:rFonts w:eastAsiaTheme="minorHAnsi"/>
          <w:bCs/>
          <w:color w:val="000000"/>
        </w:rPr>
        <w:t xml:space="preserve"> -- the id of the agent who transmitted the </w:t>
      </w:r>
      <w:r w:rsidR="00160207">
        <w:rPr>
          <w:rFonts w:eastAsiaTheme="minorHAnsi"/>
          <w:bCs/>
          <w:color w:val="000000"/>
        </w:rPr>
        <w:t>Condition</w:t>
      </w:r>
      <w:r>
        <w:rPr>
          <w:rFonts w:eastAsiaTheme="minorHAnsi"/>
          <w:bCs/>
          <w:color w:val="000000"/>
        </w:rPr>
        <w:t xml:space="preserve"> to this agent</w:t>
      </w:r>
    </w:p>
    <w:p w14:paraId="78C2E249" w14:textId="77777777" w:rsidR="00DB0C78" w:rsidRDefault="00DB0C78" w:rsidP="00DB0C78">
      <w:pPr>
        <w:rPr>
          <w:sz w:val="26"/>
          <w:szCs w:val="26"/>
        </w:rPr>
      </w:pPr>
    </w:p>
    <w:p w14:paraId="677005D9" w14:textId="10975BF4" w:rsidR="00DB0C78" w:rsidRDefault="00DB0C78" w:rsidP="00DB0C78">
      <w:pPr>
        <w:pStyle w:val="Heading3"/>
        <w:rPr>
          <w:rFonts w:eastAsiaTheme="minorHAnsi"/>
        </w:rPr>
      </w:pPr>
      <w:bookmarkStart w:id="64" w:name="_Toc40674599"/>
      <w:r w:rsidRPr="00640B4E">
        <w:rPr>
          <w:rFonts w:eastAsiaTheme="minorHAnsi"/>
        </w:rPr>
        <w:t>Factors based on other agents</w:t>
      </w:r>
      <w:bookmarkEnd w:id="64"/>
    </w:p>
    <w:p w14:paraId="5365FF26" w14:textId="77777777" w:rsidR="004832CB" w:rsidRPr="004832CB" w:rsidRDefault="004832CB" w:rsidP="004832CB">
      <w:pPr>
        <w:rPr>
          <w:rFonts w:eastAsiaTheme="minorHAnsi"/>
        </w:rPr>
      </w:pPr>
    </w:p>
    <w:p w14:paraId="4F9D556F" w14:textId="4B8648CD"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incidence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61E369F9" w14:textId="1A37D4D7"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incidence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6C656FD0" w14:textId="1F50F190"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current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0A7F7028" w14:textId="34809C9C"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current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55FE7018" w14:textId="63EA30DA"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total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1D1F2016" w14:textId="67A1C98A"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total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r w:rsidRPr="00640B4E">
        <w:rPr>
          <w:rFonts w:eastAsiaTheme="minorHAnsi"/>
          <w:bCs/>
          <w:color w:val="000000"/>
        </w:rPr>
        <w:t>]</w:t>
      </w:r>
    </w:p>
    <w:p w14:paraId="4E1EBDE3" w14:textId="789070DA"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um_of_Variable_in_</w:t>
      </w:r>
      <w:r w:rsidR="00887C80">
        <w:rPr>
          <w:rFonts w:eastAsiaTheme="minorHAnsi"/>
          <w:b/>
          <w:bCs/>
          <w:color w:val="000000"/>
        </w:rPr>
        <w:t>GroupType</w:t>
      </w:r>
      <w:r w:rsidRPr="00640B4E">
        <w:rPr>
          <w:rFonts w:eastAsiaTheme="minorHAnsi"/>
          <w:bCs/>
          <w:color w:val="000000"/>
        </w:rPr>
        <w:t xml:space="preserve"> -- sum of the personal Variable</w:t>
      </w:r>
      <w:r w:rsidR="00DD6B41">
        <w:rPr>
          <w:rFonts w:eastAsiaTheme="minorHAnsi"/>
          <w:bCs/>
          <w:color w:val="000000"/>
        </w:rPr>
        <w:t>s</w:t>
      </w:r>
      <w:r w:rsidRPr="00640B4E">
        <w:rPr>
          <w:rFonts w:eastAsiaTheme="minorHAnsi"/>
          <w:bCs/>
          <w:color w:val="000000"/>
        </w:rPr>
        <w:t xml:space="preserve"> of member in the agent's </w:t>
      </w:r>
      <w:r w:rsidR="00887C80">
        <w:rPr>
          <w:rFonts w:eastAsiaTheme="minorHAnsi"/>
          <w:bCs/>
          <w:color w:val="000000"/>
        </w:rPr>
        <w:t>GroupType</w:t>
      </w:r>
    </w:p>
    <w:p w14:paraId="0C679BC3" w14:textId="034B5285"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ve_of_Variable_in_</w:t>
      </w:r>
      <w:r w:rsidR="00887C80">
        <w:rPr>
          <w:rFonts w:eastAsiaTheme="minorHAnsi"/>
          <w:b/>
          <w:bCs/>
          <w:color w:val="000000"/>
        </w:rPr>
        <w:t>GroupType</w:t>
      </w:r>
      <w:r w:rsidRPr="00640B4E">
        <w:rPr>
          <w:rFonts w:eastAsiaTheme="minorHAnsi"/>
          <w:bCs/>
          <w:color w:val="000000"/>
        </w:rPr>
        <w:t xml:space="preserve"> -- ave of the personal Variabl</w:t>
      </w:r>
      <w:r w:rsidR="00DD6B41">
        <w:rPr>
          <w:rFonts w:eastAsiaTheme="minorHAnsi"/>
          <w:bCs/>
          <w:color w:val="000000"/>
        </w:rPr>
        <w:t>e</w:t>
      </w:r>
      <w:r w:rsidRPr="00640B4E">
        <w:rPr>
          <w:rFonts w:eastAsiaTheme="minorHAnsi"/>
          <w:bCs/>
          <w:color w:val="000000"/>
        </w:rPr>
        <w:t xml:space="preserve">s of member in the agent's </w:t>
      </w:r>
      <w:r w:rsidR="00887C80">
        <w:rPr>
          <w:rFonts w:eastAsiaTheme="minorHAnsi"/>
          <w:bCs/>
          <w:color w:val="000000"/>
        </w:rPr>
        <w:t>GroupType</w:t>
      </w:r>
    </w:p>
    <w:p w14:paraId="7DCF49B3" w14:textId="77777777" w:rsidR="00DB0C78" w:rsidRPr="00640B4E"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44B4B45" w14:textId="1CEEDBC8" w:rsidR="00DB0C78" w:rsidRDefault="00DB0C78" w:rsidP="00DB0C78">
      <w:pPr>
        <w:pStyle w:val="Heading3"/>
        <w:rPr>
          <w:rFonts w:eastAsiaTheme="minorHAnsi"/>
        </w:rPr>
      </w:pPr>
      <w:bookmarkStart w:id="65" w:name="_Factors_based_on_1"/>
      <w:bookmarkStart w:id="66" w:name="_Toc40674600"/>
      <w:bookmarkEnd w:id="65"/>
      <w:r w:rsidRPr="00640B4E">
        <w:rPr>
          <w:rFonts w:eastAsiaTheme="minorHAnsi"/>
        </w:rPr>
        <w:t xml:space="preserve">Factors based on </w:t>
      </w:r>
      <w:r>
        <w:rPr>
          <w:rFonts w:eastAsiaTheme="minorHAnsi"/>
        </w:rPr>
        <w:t xml:space="preserve">the </w:t>
      </w:r>
      <w:r w:rsidRPr="00640B4E">
        <w:rPr>
          <w:rFonts w:eastAsiaTheme="minorHAnsi"/>
        </w:rPr>
        <w:t xml:space="preserve">agent's </w:t>
      </w:r>
      <w:r w:rsidR="000C4770">
        <w:rPr>
          <w:rFonts w:eastAsiaTheme="minorHAnsi"/>
        </w:rPr>
        <w:t>groups</w:t>
      </w:r>
      <w:bookmarkEnd w:id="66"/>
    </w:p>
    <w:p w14:paraId="3A32A93F" w14:textId="77777777" w:rsidR="004832CB" w:rsidRPr="004832CB" w:rsidRDefault="004832CB" w:rsidP="004832CB">
      <w:pPr>
        <w:rPr>
          <w:rFonts w:eastAsiaTheme="minorHAnsi"/>
        </w:rPr>
      </w:pPr>
    </w:p>
    <w:p w14:paraId="58676696" w14:textId="2C420313" w:rsidR="000505FD"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lastRenderedPageBreak/>
        <w:t>Group</w:t>
      </w:r>
      <w:r w:rsidR="000505FD">
        <w:rPr>
          <w:rFonts w:eastAsiaTheme="minorHAnsi"/>
          <w:b/>
          <w:bCs/>
          <w:color w:val="000000"/>
        </w:rPr>
        <w:t xml:space="preserve">Type </w:t>
      </w:r>
      <w:r w:rsidR="000505FD" w:rsidRPr="00967B77">
        <w:rPr>
          <w:rFonts w:eastAsiaTheme="minorHAnsi"/>
          <w:bCs/>
          <w:color w:val="000000"/>
        </w:rPr>
        <w:t>--</w:t>
      </w:r>
      <w:r w:rsidR="00967B77">
        <w:rPr>
          <w:rFonts w:eastAsiaTheme="minorHAnsi"/>
          <w:bCs/>
          <w:color w:val="000000"/>
        </w:rPr>
        <w:t xml:space="preserve"> </w:t>
      </w:r>
      <w:r>
        <w:rPr>
          <w:rFonts w:eastAsiaTheme="minorHAnsi"/>
          <w:bCs/>
          <w:color w:val="000000"/>
        </w:rPr>
        <w:t>the group</w:t>
      </w:r>
      <w:r w:rsidR="00967B77">
        <w:rPr>
          <w:rFonts w:eastAsiaTheme="minorHAnsi"/>
          <w:bCs/>
          <w:color w:val="000000"/>
        </w:rPr>
        <w:t xml:space="preserve"> </w:t>
      </w:r>
      <w:r w:rsidR="00232FFA">
        <w:rPr>
          <w:rFonts w:eastAsiaTheme="minorHAnsi"/>
          <w:bCs/>
          <w:color w:val="000000"/>
        </w:rPr>
        <w:t>sp_id as provided in the synthetic population</w:t>
      </w:r>
      <w:r w:rsidR="00AE2AC4">
        <w:rPr>
          <w:rFonts w:eastAsiaTheme="minorHAnsi"/>
          <w:bCs/>
          <w:color w:val="000000"/>
        </w:rPr>
        <w:t xml:space="preserve"> </w:t>
      </w:r>
      <w:r w:rsidR="00967B77">
        <w:rPr>
          <w:rFonts w:eastAsiaTheme="minorHAnsi"/>
          <w:bCs/>
          <w:color w:val="000000"/>
        </w:rPr>
        <w:t xml:space="preserve">of the agent's mixing </w:t>
      </w:r>
      <w:r>
        <w:rPr>
          <w:rFonts w:eastAsiaTheme="minorHAnsi"/>
          <w:bCs/>
          <w:color w:val="000000"/>
        </w:rPr>
        <w:t>Group</w:t>
      </w:r>
      <w:r w:rsidR="00967B77">
        <w:rPr>
          <w:rFonts w:eastAsiaTheme="minorHAnsi"/>
          <w:bCs/>
          <w:color w:val="000000"/>
        </w:rPr>
        <w:t>Type</w:t>
      </w:r>
      <w:r>
        <w:rPr>
          <w:rFonts w:eastAsiaTheme="minorHAnsi"/>
          <w:bCs/>
          <w:color w:val="000000"/>
        </w:rPr>
        <w:t xml:space="preserve"> group, or -1 if no such group exists</w:t>
      </w:r>
    </w:p>
    <w:p w14:paraId="6E6CB4C1" w14:textId="0AF2AAAC" w:rsidR="00AF3E78" w:rsidRPr="00967B77" w:rsidRDefault="00AF3E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t>admin_of_</w:t>
      </w:r>
      <w:r w:rsidR="000C4770">
        <w:rPr>
          <w:rFonts w:eastAsiaTheme="minorHAnsi"/>
          <w:b/>
          <w:bCs/>
          <w:color w:val="000000"/>
        </w:rPr>
        <w:t>Group</w:t>
      </w:r>
      <w:r>
        <w:rPr>
          <w:rFonts w:eastAsiaTheme="minorHAnsi"/>
          <w:b/>
          <w:bCs/>
          <w:color w:val="000000"/>
        </w:rPr>
        <w:t xml:space="preserve">Type </w:t>
      </w:r>
      <w:r w:rsidRPr="00967B77">
        <w:rPr>
          <w:rFonts w:eastAsiaTheme="minorHAnsi"/>
          <w:bCs/>
          <w:color w:val="000000"/>
        </w:rPr>
        <w:t>--</w:t>
      </w:r>
      <w:r>
        <w:rPr>
          <w:rFonts w:eastAsiaTheme="minorHAnsi"/>
          <w:bCs/>
          <w:color w:val="000000"/>
        </w:rPr>
        <w:t xml:space="preserve"> </w:t>
      </w:r>
      <w:r w:rsidR="000C4770">
        <w:rPr>
          <w:rFonts w:eastAsiaTheme="minorHAnsi"/>
          <w:bCs/>
          <w:color w:val="000000"/>
        </w:rPr>
        <w:t xml:space="preserve">the </w:t>
      </w:r>
      <w:r>
        <w:rPr>
          <w:rFonts w:eastAsiaTheme="minorHAnsi"/>
          <w:bCs/>
          <w:color w:val="000000"/>
        </w:rPr>
        <w:t xml:space="preserve">agent id of the administrative agent associated with the agent's </w:t>
      </w:r>
      <w:r w:rsidR="000C4770">
        <w:rPr>
          <w:rFonts w:eastAsiaTheme="minorHAnsi"/>
          <w:bCs/>
          <w:color w:val="000000"/>
        </w:rPr>
        <w:t>GroupType</w:t>
      </w:r>
      <w:r>
        <w:rPr>
          <w:rFonts w:eastAsiaTheme="minorHAnsi"/>
          <w:bCs/>
          <w:color w:val="000000"/>
        </w:rPr>
        <w:t xml:space="preserve"> group </w:t>
      </w:r>
      <w:r w:rsidR="000C4770">
        <w:rPr>
          <w:rFonts w:eastAsiaTheme="minorHAnsi"/>
          <w:bCs/>
          <w:color w:val="000000"/>
        </w:rPr>
        <w:t>or -1 if no sich group exists</w:t>
      </w:r>
    </w:p>
    <w:p w14:paraId="2536391B" w14:textId="77777777" w:rsidR="000C4770" w:rsidRPr="00640B4E"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income_of_</w:t>
      </w:r>
      <w:r>
        <w:rPr>
          <w:rFonts w:eastAsiaTheme="minorHAnsi"/>
          <w:b/>
          <w:bCs/>
          <w:color w:val="000000"/>
        </w:rPr>
        <w:t>Group</w:t>
      </w:r>
      <w:r w:rsidRPr="00C73169">
        <w:rPr>
          <w:rFonts w:eastAsiaTheme="minorHAnsi"/>
          <w:b/>
          <w:bCs/>
          <w:color w:val="000000"/>
        </w:rPr>
        <w:t>Type</w:t>
      </w:r>
      <w:r w:rsidRPr="00640B4E">
        <w:rPr>
          <w:rFonts w:eastAsiaTheme="minorHAnsi"/>
          <w:bCs/>
          <w:color w:val="000000"/>
        </w:rPr>
        <w:t xml:space="preserve"> -- mean household income of members of the agent's </w:t>
      </w:r>
      <w:r>
        <w:rPr>
          <w:rFonts w:eastAsiaTheme="minorHAnsi"/>
          <w:bCs/>
          <w:color w:val="000000"/>
        </w:rPr>
        <w:t>Group</w:t>
      </w:r>
      <w:r w:rsidRPr="00640B4E">
        <w:rPr>
          <w:rFonts w:eastAsiaTheme="minorHAnsi"/>
          <w:bCs/>
          <w:color w:val="000000"/>
        </w:rPr>
        <w:t>Type</w:t>
      </w:r>
      <w:r>
        <w:rPr>
          <w:rFonts w:eastAsiaTheme="minorHAnsi"/>
          <w:bCs/>
          <w:color w:val="000000"/>
        </w:rPr>
        <w:t xml:space="preserve"> group</w:t>
      </w:r>
    </w:p>
    <w:p w14:paraId="2C3983DF" w14:textId="77777777" w:rsidR="000C4770" w:rsidRPr="00640B4E"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ize_of_</w:t>
      </w:r>
      <w:r>
        <w:rPr>
          <w:rFonts w:eastAsiaTheme="minorHAnsi"/>
          <w:b/>
          <w:bCs/>
          <w:color w:val="000000"/>
        </w:rPr>
        <w:t>Group</w:t>
      </w:r>
      <w:r w:rsidRPr="00C73169">
        <w:rPr>
          <w:rFonts w:eastAsiaTheme="minorHAnsi"/>
          <w:b/>
          <w:bCs/>
          <w:color w:val="000000"/>
        </w:rPr>
        <w:t xml:space="preserve">Type </w:t>
      </w:r>
      <w:r w:rsidRPr="00640B4E">
        <w:rPr>
          <w:rFonts w:eastAsiaTheme="minorHAnsi"/>
          <w:bCs/>
          <w:color w:val="000000"/>
        </w:rPr>
        <w:t xml:space="preserve">-- number of members of the agent's </w:t>
      </w:r>
      <w:r>
        <w:rPr>
          <w:rFonts w:eastAsiaTheme="minorHAnsi"/>
          <w:bCs/>
          <w:color w:val="000000"/>
        </w:rPr>
        <w:t>Group</w:t>
      </w:r>
      <w:r w:rsidRPr="00640B4E">
        <w:rPr>
          <w:rFonts w:eastAsiaTheme="minorHAnsi"/>
          <w:bCs/>
          <w:color w:val="000000"/>
        </w:rPr>
        <w:t>Type</w:t>
      </w:r>
      <w:r>
        <w:rPr>
          <w:rFonts w:eastAsiaTheme="minorHAnsi"/>
          <w:bCs/>
          <w:color w:val="000000"/>
        </w:rPr>
        <w:t xml:space="preserve"> group</w:t>
      </w:r>
    </w:p>
    <w:p w14:paraId="279357A1" w14:textId="47490C3D"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elevation_of_PlaceType</w:t>
      </w:r>
      <w:r w:rsidRPr="00640B4E">
        <w:rPr>
          <w:rFonts w:eastAsiaTheme="minorHAnsi"/>
          <w:bCs/>
          <w:color w:val="000000"/>
        </w:rPr>
        <w:t xml:space="preserve"> -- meters above sea level</w:t>
      </w:r>
    </w:p>
    <w:p w14:paraId="3B1E2970"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di_national_rank_of_PlaceType</w:t>
      </w:r>
      <w:r w:rsidRPr="00640B4E">
        <w:rPr>
          <w:rFonts w:eastAsiaTheme="minorHAnsi"/>
          <w:bCs/>
          <w:color w:val="000000"/>
        </w:rPr>
        <w:t xml:space="preserve"> -- National ADR rank of block group containg agent's PlaceType (1..100)</w:t>
      </w:r>
    </w:p>
    <w:p w14:paraId="0F286F8E"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di_state_rank_of_PlaceType</w:t>
      </w:r>
      <w:r w:rsidRPr="00640B4E">
        <w:rPr>
          <w:rFonts w:eastAsiaTheme="minorHAnsi"/>
          <w:bCs/>
          <w:color w:val="000000"/>
        </w:rPr>
        <w:t xml:space="preserve"> -- State ADR ranking of block group containing agent's PlaceType (1..10)</w:t>
      </w:r>
    </w:p>
    <w:p w14:paraId="1D4C411A"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block_group_of_PlaceType</w:t>
      </w:r>
      <w:r w:rsidRPr="00640B4E">
        <w:rPr>
          <w:rFonts w:eastAsiaTheme="minorHAnsi"/>
          <w:bCs/>
          <w:color w:val="000000"/>
        </w:rPr>
        <w:t xml:space="preserve"> -- FIPS code</w:t>
      </w:r>
    </w:p>
    <w:p w14:paraId="116A43DC"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census_tract_of_PlaceType</w:t>
      </w:r>
      <w:r w:rsidRPr="00640B4E">
        <w:rPr>
          <w:rFonts w:eastAsiaTheme="minorHAnsi"/>
          <w:bCs/>
          <w:color w:val="000000"/>
        </w:rPr>
        <w:t xml:space="preserve"> -- FIPS code</w:t>
      </w:r>
    </w:p>
    <w:p w14:paraId="34BA185A" w14:textId="77777777"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county_of_PlaceType</w:t>
      </w:r>
      <w:r w:rsidRPr="00640B4E">
        <w:rPr>
          <w:rFonts w:eastAsiaTheme="minorHAnsi"/>
          <w:bCs/>
          <w:color w:val="000000"/>
        </w:rPr>
        <w:t xml:space="preserve"> -- FIPS code</w:t>
      </w:r>
    </w:p>
    <w:p w14:paraId="62450ED5" w14:textId="5CFA441D"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tate_of_PlaceType</w:t>
      </w:r>
      <w:r w:rsidRPr="00857912">
        <w:rPr>
          <w:rFonts w:eastAsiaTheme="minorHAnsi"/>
          <w:bCs/>
          <w:color w:val="000000"/>
        </w:rPr>
        <w:t xml:space="preserve"> -- FIPS code</w:t>
      </w:r>
    </w:p>
    <w:p w14:paraId="0813F3B7" w14:textId="1C3867FD" w:rsidR="00E22A3E" w:rsidRDefault="00E22A3E"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E22A3E">
        <w:rPr>
          <w:rFonts w:eastAsiaTheme="minorHAnsi"/>
          <w:b/>
          <w:bCs/>
          <w:color w:val="000000"/>
        </w:rPr>
        <w:t>latitude_of_PlaceType</w:t>
      </w:r>
      <w:r>
        <w:rPr>
          <w:rFonts w:eastAsiaTheme="minorHAnsi"/>
          <w:bCs/>
          <w:color w:val="000000"/>
        </w:rPr>
        <w:t xml:space="preserve"> -- latitude of agent's place</w:t>
      </w:r>
    </w:p>
    <w:p w14:paraId="3AFA18DF" w14:textId="74DD6DD1" w:rsidR="00E22A3E" w:rsidRPr="00E22A3E" w:rsidRDefault="00E22A3E"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E22A3E">
        <w:rPr>
          <w:rFonts w:eastAsiaTheme="minorHAnsi"/>
          <w:b/>
          <w:bCs/>
          <w:color w:val="000000"/>
        </w:rPr>
        <w:t>l</w:t>
      </w:r>
      <w:r>
        <w:rPr>
          <w:rFonts w:eastAsiaTheme="minorHAnsi"/>
          <w:b/>
          <w:bCs/>
          <w:color w:val="000000"/>
        </w:rPr>
        <w:t>ongitude</w:t>
      </w:r>
      <w:r w:rsidRPr="00E22A3E">
        <w:rPr>
          <w:rFonts w:eastAsiaTheme="minorHAnsi"/>
          <w:b/>
          <w:bCs/>
          <w:color w:val="000000"/>
        </w:rPr>
        <w:t>_of_PlaceType</w:t>
      </w:r>
      <w:r>
        <w:rPr>
          <w:rFonts w:eastAsiaTheme="minorHAnsi"/>
          <w:bCs/>
          <w:color w:val="000000"/>
        </w:rPr>
        <w:t xml:space="preserve"> -- longitude of agent's place</w:t>
      </w:r>
    </w:p>
    <w:p w14:paraId="314F800C" w14:textId="77777777" w:rsidR="00E7788D" w:rsidRDefault="00E7788D" w:rsidP="00E7788D">
      <w:pPr>
        <w:pStyle w:val="Heading3"/>
        <w:rPr>
          <w:rFonts w:eastAsiaTheme="minorHAnsi"/>
        </w:rPr>
      </w:pPr>
    </w:p>
    <w:p w14:paraId="284F03B8" w14:textId="3494E8B4" w:rsidR="00E7788D" w:rsidRDefault="00E7788D" w:rsidP="00E7788D">
      <w:pPr>
        <w:pStyle w:val="Heading3"/>
        <w:rPr>
          <w:rFonts w:eastAsiaTheme="minorHAnsi"/>
        </w:rPr>
      </w:pPr>
      <w:bookmarkStart w:id="67" w:name="_Factors_based_on"/>
      <w:bookmarkStart w:id="68" w:name="_Toc40674601"/>
      <w:bookmarkEnd w:id="67"/>
      <w:r w:rsidRPr="00640B4E">
        <w:rPr>
          <w:rFonts w:eastAsiaTheme="minorHAnsi"/>
        </w:rPr>
        <w:t xml:space="preserve">Factors based on </w:t>
      </w:r>
      <w:r>
        <w:rPr>
          <w:rFonts w:eastAsiaTheme="minorHAnsi"/>
        </w:rPr>
        <w:t xml:space="preserve">the </w:t>
      </w:r>
      <w:r w:rsidRPr="00640B4E">
        <w:rPr>
          <w:rFonts w:eastAsiaTheme="minorHAnsi"/>
        </w:rPr>
        <w:t xml:space="preserve">agent's </w:t>
      </w:r>
      <w:r>
        <w:rPr>
          <w:rFonts w:eastAsiaTheme="minorHAnsi"/>
        </w:rPr>
        <w:t>network</w:t>
      </w:r>
      <w:r w:rsidR="008E026F">
        <w:rPr>
          <w:rFonts w:eastAsiaTheme="minorHAnsi"/>
        </w:rPr>
        <w:t>s</w:t>
      </w:r>
      <w:bookmarkEnd w:id="68"/>
    </w:p>
    <w:p w14:paraId="6CE990DB" w14:textId="77777777" w:rsidR="004832CB" w:rsidRPr="004832CB" w:rsidRDefault="004832CB" w:rsidP="004832CB">
      <w:pPr>
        <w:rPr>
          <w:rFonts w:eastAsiaTheme="minorHAnsi"/>
        </w:rPr>
      </w:pPr>
    </w:p>
    <w:p w14:paraId="0E8553C7" w14:textId="2BF15A9C" w:rsidR="00E7788D" w:rsidRPr="007D7394" w:rsidRDefault="007D7394" w:rsidP="00D173E3">
      <w:pPr>
        <w:pStyle w:val="ListParagraph"/>
        <w:numPr>
          <w:ilvl w:val="0"/>
          <w:numId w:val="32"/>
        </w:numPr>
        <w:rPr>
          <w:rFonts w:eastAsiaTheme="minorHAnsi"/>
          <w:b/>
        </w:rPr>
      </w:pPr>
      <w:r w:rsidRPr="007D7394">
        <w:rPr>
          <w:rFonts w:eastAsiaTheme="minorHAnsi"/>
          <w:b/>
        </w:rPr>
        <w:t>in_degree_of_</w:t>
      </w:r>
      <w:r w:rsidRPr="007D7394">
        <w:rPr>
          <w:rFonts w:eastAsiaTheme="minorHAnsi"/>
          <w:b/>
          <w:i/>
        </w:rPr>
        <w:t>Network</w:t>
      </w:r>
      <w:r>
        <w:rPr>
          <w:rFonts w:eastAsiaTheme="minorHAnsi"/>
        </w:rPr>
        <w:t xml:space="preserve"> -- agent's in-degree in given network</w:t>
      </w:r>
    </w:p>
    <w:p w14:paraId="4F4A17BE" w14:textId="17036B42" w:rsidR="007D7394" w:rsidRPr="007D7394" w:rsidRDefault="00D03687" w:rsidP="00D173E3">
      <w:pPr>
        <w:pStyle w:val="ListParagraph"/>
        <w:numPr>
          <w:ilvl w:val="0"/>
          <w:numId w:val="32"/>
        </w:numPr>
        <w:rPr>
          <w:rFonts w:eastAsiaTheme="minorHAnsi"/>
          <w:b/>
        </w:rPr>
      </w:pPr>
      <w:r>
        <w:rPr>
          <w:rFonts w:eastAsiaTheme="minorHAnsi"/>
          <w:b/>
        </w:rPr>
        <w:t>out</w:t>
      </w:r>
      <w:r w:rsidR="007D7394" w:rsidRPr="007D7394">
        <w:rPr>
          <w:rFonts w:eastAsiaTheme="minorHAnsi"/>
          <w:b/>
        </w:rPr>
        <w:t>_degree_of_</w:t>
      </w:r>
      <w:r w:rsidR="007D7394" w:rsidRPr="007D7394">
        <w:rPr>
          <w:rFonts w:eastAsiaTheme="minorHAnsi"/>
          <w:b/>
          <w:i/>
        </w:rPr>
        <w:t>Network</w:t>
      </w:r>
      <w:r w:rsidR="007D7394">
        <w:rPr>
          <w:rFonts w:eastAsiaTheme="minorHAnsi"/>
        </w:rPr>
        <w:t xml:space="preserve"> -- agent's out-degree in given network</w:t>
      </w:r>
    </w:p>
    <w:p w14:paraId="687DAFBC" w14:textId="45FBCA14" w:rsidR="007D7394" w:rsidRPr="007D7394" w:rsidRDefault="007D7394" w:rsidP="00D173E3">
      <w:pPr>
        <w:pStyle w:val="ListParagraph"/>
        <w:numPr>
          <w:ilvl w:val="0"/>
          <w:numId w:val="32"/>
        </w:numPr>
        <w:rPr>
          <w:rFonts w:eastAsiaTheme="minorHAnsi"/>
          <w:b/>
        </w:rPr>
      </w:pPr>
      <w:r w:rsidRPr="007D7394">
        <w:rPr>
          <w:rFonts w:eastAsiaTheme="minorHAnsi"/>
          <w:b/>
        </w:rPr>
        <w:t>degree_of_</w:t>
      </w:r>
      <w:r w:rsidRPr="007D7394">
        <w:rPr>
          <w:rFonts w:eastAsiaTheme="minorHAnsi"/>
          <w:b/>
          <w:i/>
        </w:rPr>
        <w:t>Network</w:t>
      </w:r>
      <w:r>
        <w:rPr>
          <w:rFonts w:eastAsiaTheme="minorHAnsi"/>
        </w:rPr>
        <w:t xml:space="preserve"> -- agent's degree in given undirected network </w:t>
      </w:r>
    </w:p>
    <w:p w14:paraId="38CBA5BA" w14:textId="3B7E8F31" w:rsidR="007D7394" w:rsidRPr="007D7394" w:rsidRDefault="007D7394" w:rsidP="00D173E3">
      <w:pPr>
        <w:pStyle w:val="ListParagraph"/>
        <w:numPr>
          <w:ilvl w:val="0"/>
          <w:numId w:val="32"/>
        </w:numPr>
        <w:rPr>
          <w:rFonts w:eastAsiaTheme="minorHAnsi"/>
          <w:b/>
        </w:rPr>
      </w:pPr>
      <w:r w:rsidRPr="007D7394">
        <w:rPr>
          <w:rFonts w:eastAsiaTheme="minorHAnsi"/>
          <w:b/>
        </w:rPr>
        <w:t>i</w:t>
      </w:r>
      <w:r>
        <w:rPr>
          <w:rFonts w:eastAsiaTheme="minorHAnsi"/>
          <w:b/>
        </w:rPr>
        <w:t>d_of_last_inward_edge_in</w:t>
      </w:r>
      <w:r w:rsidRPr="007D7394">
        <w:rPr>
          <w:rFonts w:eastAsiaTheme="minorHAnsi"/>
          <w:b/>
        </w:rPr>
        <w:t>_</w:t>
      </w:r>
      <w:r w:rsidRPr="007D7394">
        <w:rPr>
          <w:rFonts w:eastAsiaTheme="minorHAnsi"/>
          <w:b/>
          <w:i/>
        </w:rPr>
        <w:t>Network</w:t>
      </w:r>
      <w:r>
        <w:rPr>
          <w:rFonts w:eastAsiaTheme="minorHAnsi"/>
        </w:rPr>
        <w:t xml:space="preserve"> -- id of last agent connected to the agent </w:t>
      </w:r>
    </w:p>
    <w:p w14:paraId="1FB20359" w14:textId="0493BEA3" w:rsidR="007D7394" w:rsidRPr="007D7394" w:rsidRDefault="007D7394" w:rsidP="00D173E3">
      <w:pPr>
        <w:pStyle w:val="ListParagraph"/>
        <w:numPr>
          <w:ilvl w:val="0"/>
          <w:numId w:val="32"/>
        </w:numPr>
        <w:rPr>
          <w:rFonts w:eastAsiaTheme="minorHAnsi"/>
          <w:b/>
        </w:rPr>
      </w:pPr>
      <w:r w:rsidRPr="007D7394">
        <w:rPr>
          <w:rFonts w:eastAsiaTheme="minorHAnsi"/>
          <w:b/>
        </w:rPr>
        <w:t>i</w:t>
      </w:r>
      <w:r>
        <w:rPr>
          <w:rFonts w:eastAsiaTheme="minorHAnsi"/>
          <w:b/>
        </w:rPr>
        <w:t>d_of_last_outward_edge_in</w:t>
      </w:r>
      <w:r w:rsidRPr="007D7394">
        <w:rPr>
          <w:rFonts w:eastAsiaTheme="minorHAnsi"/>
          <w:b/>
        </w:rPr>
        <w:t>_</w:t>
      </w:r>
      <w:r w:rsidRPr="007D7394">
        <w:rPr>
          <w:rFonts w:eastAsiaTheme="minorHAnsi"/>
          <w:b/>
          <w:i/>
        </w:rPr>
        <w:t>Network</w:t>
      </w:r>
      <w:r>
        <w:rPr>
          <w:rFonts w:eastAsiaTheme="minorHAnsi"/>
        </w:rPr>
        <w:t xml:space="preserve"> -- id of last agent connected from the agent</w:t>
      </w:r>
    </w:p>
    <w:p w14:paraId="2B747D8D" w14:textId="1BF46EF6" w:rsidR="007D7394" w:rsidRPr="007D7394" w:rsidRDefault="007D7394" w:rsidP="00D173E3">
      <w:pPr>
        <w:pStyle w:val="ListParagraph"/>
        <w:numPr>
          <w:ilvl w:val="0"/>
          <w:numId w:val="32"/>
        </w:numPr>
        <w:rPr>
          <w:rFonts w:eastAsiaTheme="minorHAnsi"/>
          <w:b/>
        </w:rPr>
      </w:pPr>
      <w:r w:rsidRPr="007D7394">
        <w:rPr>
          <w:rFonts w:eastAsiaTheme="minorHAnsi"/>
          <w:b/>
        </w:rPr>
        <w:t>i</w:t>
      </w:r>
      <w:r>
        <w:rPr>
          <w:rFonts w:eastAsiaTheme="minorHAnsi"/>
          <w:b/>
        </w:rPr>
        <w:t>d_of_max_weight_inward_edge_in</w:t>
      </w:r>
      <w:r w:rsidRPr="007D7394">
        <w:rPr>
          <w:rFonts w:eastAsiaTheme="minorHAnsi"/>
          <w:b/>
        </w:rPr>
        <w:t>_</w:t>
      </w:r>
      <w:r w:rsidRPr="007D7394">
        <w:rPr>
          <w:rFonts w:eastAsiaTheme="minorHAnsi"/>
          <w:b/>
          <w:i/>
        </w:rPr>
        <w:t>Network</w:t>
      </w:r>
      <w:r>
        <w:rPr>
          <w:rFonts w:eastAsiaTheme="minorHAnsi"/>
        </w:rPr>
        <w:t xml:space="preserve"> -- id of agent with the </w:t>
      </w:r>
      <w:r w:rsidR="00CA6C2C">
        <w:rPr>
          <w:rFonts w:eastAsiaTheme="minorHAnsi"/>
        </w:rPr>
        <w:t>maximum</w:t>
      </w:r>
      <w:r>
        <w:rPr>
          <w:rFonts w:eastAsiaTheme="minorHAnsi"/>
        </w:rPr>
        <w:t xml:space="preserve"> incoming edge weight to the agent</w:t>
      </w:r>
    </w:p>
    <w:p w14:paraId="1207C62B" w14:textId="48A33987" w:rsidR="007D7394" w:rsidRPr="00CA6C2C" w:rsidRDefault="007D7394" w:rsidP="00D173E3">
      <w:pPr>
        <w:pStyle w:val="ListParagraph"/>
        <w:numPr>
          <w:ilvl w:val="0"/>
          <w:numId w:val="32"/>
        </w:numPr>
        <w:rPr>
          <w:rFonts w:eastAsiaTheme="minorHAnsi"/>
          <w:b/>
        </w:rPr>
      </w:pPr>
      <w:r w:rsidRPr="007D7394">
        <w:rPr>
          <w:rFonts w:eastAsiaTheme="minorHAnsi"/>
          <w:b/>
        </w:rPr>
        <w:t>i</w:t>
      </w:r>
      <w:r>
        <w:rPr>
          <w:rFonts w:eastAsiaTheme="minorHAnsi"/>
          <w:b/>
        </w:rPr>
        <w:t>d_of_max_weight_outward_edge_in</w:t>
      </w:r>
      <w:r w:rsidRPr="007D7394">
        <w:rPr>
          <w:rFonts w:eastAsiaTheme="minorHAnsi"/>
          <w:b/>
        </w:rPr>
        <w:t>_</w:t>
      </w:r>
      <w:r w:rsidRPr="007D7394">
        <w:rPr>
          <w:rFonts w:eastAsiaTheme="minorHAnsi"/>
          <w:b/>
          <w:i/>
        </w:rPr>
        <w:t>Network</w:t>
      </w:r>
      <w:r>
        <w:rPr>
          <w:rFonts w:eastAsiaTheme="minorHAnsi"/>
        </w:rPr>
        <w:t xml:space="preserve">-- id of agent with the </w:t>
      </w:r>
      <w:r w:rsidR="00CA6C2C">
        <w:rPr>
          <w:rFonts w:eastAsiaTheme="minorHAnsi"/>
        </w:rPr>
        <w:t>maximum</w:t>
      </w:r>
      <w:r>
        <w:rPr>
          <w:rFonts w:eastAsiaTheme="minorHAnsi"/>
        </w:rPr>
        <w:t xml:space="preserve"> </w:t>
      </w:r>
      <w:r w:rsidR="00CA6C2C">
        <w:rPr>
          <w:rFonts w:eastAsiaTheme="minorHAnsi"/>
        </w:rPr>
        <w:t>outward</w:t>
      </w:r>
      <w:r>
        <w:rPr>
          <w:rFonts w:eastAsiaTheme="minorHAnsi"/>
        </w:rPr>
        <w:t xml:space="preserve"> edge weight from the agent</w:t>
      </w:r>
    </w:p>
    <w:p w14:paraId="75CC747F" w14:textId="77DAB408" w:rsidR="00CA6C2C" w:rsidRPr="007D7394" w:rsidRDefault="00CA6C2C" w:rsidP="00D173E3">
      <w:pPr>
        <w:pStyle w:val="ListParagraph"/>
        <w:numPr>
          <w:ilvl w:val="0"/>
          <w:numId w:val="32"/>
        </w:numPr>
        <w:rPr>
          <w:rFonts w:eastAsiaTheme="minorHAnsi"/>
          <w:b/>
        </w:rPr>
      </w:pPr>
      <w:r w:rsidRPr="007D7394">
        <w:rPr>
          <w:rFonts w:eastAsiaTheme="minorHAnsi"/>
          <w:b/>
        </w:rPr>
        <w:t>i</w:t>
      </w:r>
      <w:r>
        <w:rPr>
          <w:rFonts w:eastAsiaTheme="minorHAnsi"/>
          <w:b/>
        </w:rPr>
        <w:t>d_of_min_weight_inward_edge_in</w:t>
      </w:r>
      <w:r w:rsidRPr="007D7394">
        <w:rPr>
          <w:rFonts w:eastAsiaTheme="minorHAnsi"/>
          <w:b/>
        </w:rPr>
        <w:t>_</w:t>
      </w:r>
      <w:r w:rsidRPr="007D7394">
        <w:rPr>
          <w:rFonts w:eastAsiaTheme="minorHAnsi"/>
          <w:b/>
          <w:i/>
        </w:rPr>
        <w:t>Network</w:t>
      </w:r>
      <w:r>
        <w:rPr>
          <w:rFonts w:eastAsiaTheme="minorHAnsi"/>
        </w:rPr>
        <w:t xml:space="preserve"> -- id of agent with the minimum incoming edge weight to the agent</w:t>
      </w:r>
    </w:p>
    <w:p w14:paraId="3F9E1051" w14:textId="6D03F837" w:rsidR="00CA6C2C" w:rsidRPr="007D7394" w:rsidRDefault="00CA6C2C" w:rsidP="00D173E3">
      <w:pPr>
        <w:pStyle w:val="ListParagraph"/>
        <w:numPr>
          <w:ilvl w:val="0"/>
          <w:numId w:val="32"/>
        </w:numPr>
        <w:rPr>
          <w:rFonts w:eastAsiaTheme="minorHAnsi"/>
          <w:b/>
        </w:rPr>
      </w:pPr>
      <w:r w:rsidRPr="007D7394">
        <w:rPr>
          <w:rFonts w:eastAsiaTheme="minorHAnsi"/>
          <w:b/>
        </w:rPr>
        <w:t>i</w:t>
      </w:r>
      <w:r>
        <w:rPr>
          <w:rFonts w:eastAsiaTheme="minorHAnsi"/>
          <w:b/>
        </w:rPr>
        <w:t>d_of_min_weight_outward_edge_in</w:t>
      </w:r>
      <w:r w:rsidRPr="007D7394">
        <w:rPr>
          <w:rFonts w:eastAsiaTheme="minorHAnsi"/>
          <w:b/>
        </w:rPr>
        <w:t>_</w:t>
      </w:r>
      <w:r w:rsidRPr="007D7394">
        <w:rPr>
          <w:rFonts w:eastAsiaTheme="minorHAnsi"/>
          <w:b/>
          <w:i/>
        </w:rPr>
        <w:t>Network</w:t>
      </w:r>
      <w:r>
        <w:rPr>
          <w:rFonts w:eastAsiaTheme="minorHAnsi"/>
        </w:rPr>
        <w:t>-- id of agent with the minimum outward edge weight from the agent</w:t>
      </w:r>
    </w:p>
    <w:p w14:paraId="71D7906C" w14:textId="77777777" w:rsidR="00CA6C2C" w:rsidRPr="007D7394" w:rsidRDefault="00CA6C2C" w:rsidP="00CA6C2C">
      <w:pPr>
        <w:pStyle w:val="ListParagraph"/>
        <w:ind w:left="360"/>
        <w:rPr>
          <w:rFonts w:eastAsiaTheme="minorHAnsi"/>
          <w:b/>
        </w:rPr>
      </w:pPr>
    </w:p>
    <w:p w14:paraId="66184402" w14:textId="77777777" w:rsidR="001C105D" w:rsidRDefault="001C105D" w:rsidP="00355BE2">
      <w:pPr>
        <w:pStyle w:val="Heading2"/>
        <w:rPr>
          <w:rFonts w:eastAsiaTheme="minorHAnsi"/>
        </w:rPr>
      </w:pPr>
    </w:p>
    <w:p w14:paraId="149391CB" w14:textId="77777777" w:rsidR="001C105D" w:rsidRDefault="001C105D">
      <w:pPr>
        <w:rPr>
          <w:rFonts w:asciiTheme="majorHAnsi" w:eastAsiaTheme="minorHAnsi" w:hAnsiTheme="majorHAnsi" w:cstheme="majorBidi"/>
          <w:color w:val="2F5496" w:themeColor="accent1" w:themeShade="BF"/>
          <w:sz w:val="26"/>
          <w:szCs w:val="26"/>
        </w:rPr>
      </w:pPr>
      <w:r>
        <w:rPr>
          <w:rFonts w:eastAsiaTheme="minorHAnsi"/>
        </w:rPr>
        <w:br w:type="page"/>
      </w:r>
    </w:p>
    <w:p w14:paraId="062C2E95" w14:textId="288917D2" w:rsidR="00355BE2" w:rsidRDefault="00355BE2" w:rsidP="00355BE2">
      <w:pPr>
        <w:pStyle w:val="Heading2"/>
        <w:rPr>
          <w:rFonts w:eastAsiaTheme="minorHAnsi"/>
        </w:rPr>
      </w:pPr>
      <w:bookmarkStart w:id="69" w:name="_Expressions"/>
      <w:bookmarkStart w:id="70" w:name="_Toc40674602"/>
      <w:bookmarkEnd w:id="69"/>
      <w:r>
        <w:rPr>
          <w:rFonts w:eastAsiaTheme="minorHAnsi"/>
        </w:rPr>
        <w:lastRenderedPageBreak/>
        <w:t>Expressions</w:t>
      </w:r>
      <w:bookmarkEnd w:id="70"/>
    </w:p>
    <w:p w14:paraId="6803C22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33D0D17" w14:textId="550AB30B" w:rsidR="00355BE2" w:rsidRPr="00C73169" w:rsidRDefault="003D2B4F"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FRED program statement</w:t>
      </w:r>
      <w:r w:rsidR="00355BE2" w:rsidRPr="00C73169">
        <w:rPr>
          <w:rFonts w:eastAsiaTheme="minorHAnsi"/>
          <w:bCs/>
          <w:color w:val="000000"/>
        </w:rPr>
        <w:t xml:space="preserve"> can include numerical expressions </w:t>
      </w:r>
      <w:r w:rsidR="00355BE2">
        <w:rPr>
          <w:rFonts w:eastAsiaTheme="minorHAnsi"/>
          <w:bCs/>
          <w:color w:val="000000"/>
        </w:rPr>
        <w:t xml:space="preserve">that are </w:t>
      </w:r>
      <w:r w:rsidR="00355BE2" w:rsidRPr="00C73169">
        <w:rPr>
          <w:rFonts w:eastAsiaTheme="minorHAnsi"/>
          <w:bCs/>
          <w:color w:val="000000"/>
        </w:rPr>
        <w:t>defined over an agent’s Factors. Expression are defined by the following formal grammar:</w:t>
      </w:r>
    </w:p>
    <w:p w14:paraId="082C15E8" w14:textId="77777777" w:rsidR="00355BE2" w:rsidRPr="00C73169"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E512426" w14:textId="669F43E1"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Expression</w:t>
      </w:r>
      <w:r w:rsidRPr="00C73169">
        <w:rPr>
          <w:rFonts w:eastAsiaTheme="minorHAnsi"/>
          <w:b/>
          <w:bCs/>
          <w:color w:val="000000"/>
        </w:rPr>
        <w:t xml:space="preserve"> = </w:t>
      </w:r>
      <w:r w:rsidRPr="003D2B4F">
        <w:rPr>
          <w:rFonts w:eastAsiaTheme="minorHAnsi"/>
          <w:b/>
          <w:bCs/>
          <w:i/>
          <w:color w:val="000000"/>
        </w:rPr>
        <w:t>simple_factor</w:t>
      </w:r>
      <w:r w:rsidRPr="00C73169">
        <w:rPr>
          <w:rFonts w:eastAsiaTheme="minorHAnsi"/>
          <w:b/>
          <w:bCs/>
          <w:color w:val="000000"/>
        </w:rPr>
        <w:t xml:space="preserve"> | real number | </w:t>
      </w:r>
      <w:r w:rsidRPr="003D2B4F">
        <w:rPr>
          <w:rFonts w:eastAsiaTheme="minorHAnsi"/>
          <w:b/>
          <w:bCs/>
          <w:i/>
          <w:color w:val="000000"/>
        </w:rPr>
        <w:t>func1</w:t>
      </w:r>
      <w:r w:rsidRPr="00C73169">
        <w:rPr>
          <w:rFonts w:eastAsiaTheme="minorHAnsi"/>
          <w:b/>
          <w:bCs/>
          <w:color w:val="000000"/>
        </w:rPr>
        <w:t>(Exp</w:t>
      </w:r>
      <w:r>
        <w:rPr>
          <w:rFonts w:eastAsiaTheme="minorHAnsi"/>
          <w:b/>
          <w:bCs/>
          <w:color w:val="000000"/>
        </w:rPr>
        <w:t>ression</w:t>
      </w:r>
      <w:r w:rsidRPr="00C73169">
        <w:rPr>
          <w:rFonts w:eastAsiaTheme="minorHAnsi"/>
          <w:b/>
          <w:bCs/>
          <w:color w:val="000000"/>
        </w:rPr>
        <w:t>1</w:t>
      </w:r>
      <w:r>
        <w:rPr>
          <w:rFonts w:eastAsiaTheme="minorHAnsi"/>
          <w:b/>
          <w:bCs/>
          <w:color w:val="000000"/>
        </w:rPr>
        <w:t xml:space="preserve">) </w:t>
      </w:r>
      <w:r w:rsidRPr="00C73169">
        <w:rPr>
          <w:rFonts w:eastAsiaTheme="minorHAnsi"/>
          <w:b/>
          <w:bCs/>
          <w:color w:val="000000"/>
        </w:rPr>
        <w:t xml:space="preserve">| </w:t>
      </w:r>
      <w:r w:rsidRPr="003D2B4F">
        <w:rPr>
          <w:rFonts w:eastAsiaTheme="minorHAnsi"/>
          <w:b/>
          <w:bCs/>
          <w:i/>
          <w:color w:val="000000"/>
        </w:rPr>
        <w:t>func2</w:t>
      </w:r>
      <w:r w:rsidRPr="00C73169">
        <w:rPr>
          <w:rFonts w:eastAsiaTheme="minorHAnsi"/>
          <w:b/>
          <w:bCs/>
          <w:color w:val="000000"/>
        </w:rPr>
        <w:t>(Exp</w:t>
      </w:r>
      <w:r>
        <w:rPr>
          <w:rFonts w:eastAsiaTheme="minorHAnsi"/>
          <w:b/>
          <w:bCs/>
          <w:color w:val="000000"/>
        </w:rPr>
        <w:t>ression</w:t>
      </w:r>
      <w:r w:rsidRPr="00C73169">
        <w:rPr>
          <w:rFonts w:eastAsiaTheme="minorHAnsi"/>
          <w:b/>
          <w:bCs/>
          <w:color w:val="000000"/>
        </w:rPr>
        <w:t>1,Exp</w:t>
      </w:r>
      <w:r>
        <w:rPr>
          <w:rFonts w:eastAsiaTheme="minorHAnsi"/>
          <w:b/>
          <w:bCs/>
          <w:color w:val="000000"/>
        </w:rPr>
        <w:t>ression</w:t>
      </w:r>
      <w:r w:rsidRPr="00C73169">
        <w:rPr>
          <w:rFonts w:eastAsiaTheme="minorHAnsi"/>
          <w:b/>
          <w:bCs/>
          <w:color w:val="000000"/>
        </w:rPr>
        <w:t xml:space="preserve">2) </w:t>
      </w:r>
    </w:p>
    <w:p w14:paraId="29E4887E"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F551693" w14:textId="0B3EE52E"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func1</w:t>
      </w:r>
      <w:r>
        <w:rPr>
          <w:rFonts w:eastAsiaTheme="minorHAnsi"/>
          <w:b/>
          <w:bCs/>
          <w:color w:val="000000"/>
        </w:rPr>
        <w:t xml:space="preserve"> = log | exp | abs</w:t>
      </w:r>
      <w:r w:rsidR="002A08AF">
        <w:rPr>
          <w:rFonts w:eastAsiaTheme="minorHAnsi"/>
          <w:b/>
          <w:bCs/>
          <w:color w:val="000000"/>
        </w:rPr>
        <w:t xml:space="preserve"> | sin | cos</w:t>
      </w:r>
    </w:p>
    <w:p w14:paraId="3E4FE636"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A3F732C" w14:textId="7E90F652"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func2</w:t>
      </w:r>
      <w:r>
        <w:rPr>
          <w:rFonts w:eastAsiaTheme="minorHAnsi"/>
          <w:b/>
          <w:bCs/>
          <w:color w:val="000000"/>
        </w:rPr>
        <w:t xml:space="preserve"> = add | sub | mult | div | </w:t>
      </w:r>
      <w:r w:rsidR="00747507">
        <w:rPr>
          <w:rFonts w:eastAsiaTheme="minorHAnsi"/>
          <w:b/>
          <w:bCs/>
          <w:color w:val="000000"/>
        </w:rPr>
        <w:t xml:space="preserve">mod | </w:t>
      </w:r>
      <w:r>
        <w:rPr>
          <w:rFonts w:eastAsiaTheme="minorHAnsi"/>
          <w:b/>
          <w:bCs/>
          <w:color w:val="000000"/>
        </w:rPr>
        <w:t>dist | equal | min | max | uniform | normal | lognormal</w:t>
      </w:r>
      <w:r w:rsidR="0095515D">
        <w:rPr>
          <w:rFonts w:eastAsiaTheme="minorHAnsi"/>
          <w:b/>
          <w:bCs/>
          <w:color w:val="000000"/>
        </w:rPr>
        <w:t xml:space="preserve"> | select</w:t>
      </w:r>
      <w:r w:rsidR="00AF3E78">
        <w:rPr>
          <w:rFonts w:eastAsiaTheme="minorHAnsi"/>
          <w:b/>
          <w:bCs/>
          <w:color w:val="000000"/>
        </w:rPr>
        <w:t xml:space="preserve"> | value</w:t>
      </w:r>
    </w:p>
    <w:p w14:paraId="0F32126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EF82AA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simple_factor</w:t>
      </w:r>
      <w:r>
        <w:rPr>
          <w:rFonts w:eastAsiaTheme="minorHAnsi"/>
          <w:b/>
          <w:bCs/>
          <w:color w:val="000000"/>
        </w:rPr>
        <w:t xml:space="preserve"> = </w:t>
      </w:r>
      <w:r w:rsidRPr="003D2B4F">
        <w:rPr>
          <w:rFonts w:eastAsiaTheme="minorHAnsi"/>
          <w:b/>
          <w:bCs/>
          <w:i/>
          <w:color w:val="000000"/>
        </w:rPr>
        <w:t>sex</w:t>
      </w:r>
      <w:r>
        <w:rPr>
          <w:rFonts w:eastAsiaTheme="minorHAnsi"/>
          <w:b/>
          <w:bCs/>
          <w:color w:val="000000"/>
        </w:rPr>
        <w:t xml:space="preserve"> | </w:t>
      </w:r>
      <w:r w:rsidRPr="003D2B4F">
        <w:rPr>
          <w:rFonts w:eastAsiaTheme="minorHAnsi"/>
          <w:b/>
          <w:bCs/>
          <w:i/>
          <w:color w:val="000000"/>
        </w:rPr>
        <w:t>household_relationship</w:t>
      </w:r>
      <w:r>
        <w:rPr>
          <w:rFonts w:eastAsiaTheme="minorHAnsi"/>
          <w:b/>
          <w:bCs/>
          <w:color w:val="000000"/>
        </w:rPr>
        <w:t xml:space="preserve"> | </w:t>
      </w:r>
      <w:r w:rsidRPr="003D2B4F">
        <w:rPr>
          <w:rFonts w:eastAsiaTheme="minorHAnsi"/>
          <w:b/>
          <w:bCs/>
          <w:i/>
          <w:color w:val="000000"/>
        </w:rPr>
        <w:t>race</w:t>
      </w:r>
      <w:r>
        <w:rPr>
          <w:rFonts w:eastAsiaTheme="minorHAnsi"/>
          <w:b/>
          <w:bCs/>
          <w:color w:val="000000"/>
        </w:rPr>
        <w:t xml:space="preserve"> | </w:t>
      </w:r>
      <w:r w:rsidRPr="003D2B4F">
        <w:rPr>
          <w:rFonts w:eastAsiaTheme="minorHAnsi"/>
          <w:b/>
          <w:bCs/>
          <w:i/>
          <w:color w:val="000000"/>
        </w:rPr>
        <w:t>profile</w:t>
      </w:r>
      <w:r>
        <w:rPr>
          <w:rFonts w:eastAsiaTheme="minorHAnsi"/>
          <w:b/>
          <w:bCs/>
          <w:color w:val="000000"/>
        </w:rPr>
        <w:t xml:space="preserve"> | </w:t>
      </w:r>
      <w:r w:rsidRPr="003D2B4F">
        <w:rPr>
          <w:rFonts w:eastAsiaTheme="minorHAnsi"/>
          <w:b/>
          <w:bCs/>
          <w:i/>
          <w:color w:val="000000"/>
        </w:rPr>
        <w:t>day_of_week</w:t>
      </w:r>
      <w:r>
        <w:rPr>
          <w:rFonts w:eastAsiaTheme="minorHAnsi"/>
          <w:b/>
          <w:bCs/>
          <w:color w:val="000000"/>
        </w:rPr>
        <w:t xml:space="preserve"> | </w:t>
      </w:r>
      <w:r w:rsidRPr="003D2B4F">
        <w:rPr>
          <w:rFonts w:eastAsiaTheme="minorHAnsi"/>
          <w:b/>
          <w:bCs/>
          <w:i/>
          <w:color w:val="000000"/>
        </w:rPr>
        <w:tab/>
        <w:t>month</w:t>
      </w:r>
    </w:p>
    <w:p w14:paraId="6189BFA1"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C8977B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sex</w:t>
      </w:r>
      <w:r>
        <w:rPr>
          <w:rFonts w:eastAsiaTheme="minorHAnsi"/>
          <w:b/>
          <w:bCs/>
          <w:color w:val="000000"/>
        </w:rPr>
        <w:t xml:space="preserve"> = male | female</w:t>
      </w:r>
    </w:p>
    <w:p w14:paraId="40C203AA"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13717D" w14:textId="77777777" w:rsidR="00355BE2" w:rsidRPr="004F642C"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b/>
          <w:i/>
        </w:rPr>
        <w:t>household_relationship</w:t>
      </w:r>
      <w:r w:rsidRPr="004F642C">
        <w:rPr>
          <w:b/>
        </w:rPr>
        <w:t xml:space="preserve"> = </w:t>
      </w:r>
      <w:r w:rsidRPr="004F642C">
        <w:rPr>
          <w:rFonts w:eastAsiaTheme="minorHAnsi"/>
          <w:b/>
          <w:bCs/>
          <w:color w:val="000000" w:themeColor="text1"/>
        </w:rPr>
        <w:t xml:space="preserve">householder | spouse | child | sibling | parent | grandchild | in_law | </w:t>
      </w:r>
      <w:r>
        <w:rPr>
          <w:rFonts w:eastAsiaTheme="minorHAnsi"/>
          <w:b/>
          <w:bCs/>
          <w:color w:val="000000" w:themeColor="text1"/>
        </w:rPr>
        <w:tab/>
      </w:r>
      <w:r w:rsidRPr="004F642C">
        <w:rPr>
          <w:rFonts w:eastAsiaTheme="minorHAnsi"/>
          <w:b/>
          <w:bCs/>
          <w:color w:val="000000" w:themeColor="text1"/>
        </w:rPr>
        <w:t xml:space="preserve">other_relative | boarder | housemate | partner | foster_child | other_non_relative | </w:t>
      </w:r>
      <w:r>
        <w:rPr>
          <w:rFonts w:eastAsiaTheme="minorHAnsi"/>
          <w:b/>
          <w:bCs/>
          <w:color w:val="000000" w:themeColor="text1"/>
        </w:rPr>
        <w:tab/>
      </w:r>
      <w:r w:rsidRPr="004F642C">
        <w:rPr>
          <w:rFonts w:eastAsiaTheme="minorHAnsi"/>
          <w:b/>
          <w:bCs/>
          <w:color w:val="000000" w:themeColor="text1"/>
        </w:rPr>
        <w:t>institutionalized_group_quarters_pop | noninstitutionalized_group_quarters_pop</w:t>
      </w:r>
    </w:p>
    <w:p w14:paraId="7AF5B55A"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3F3B4218"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rFonts w:eastAsiaTheme="minorHAnsi"/>
          <w:b/>
          <w:bCs/>
          <w:i/>
          <w:color w:val="000000" w:themeColor="text1"/>
        </w:rPr>
        <w:t>race</w:t>
      </w:r>
      <w:r w:rsidRPr="004F642C">
        <w:rPr>
          <w:rFonts w:eastAsiaTheme="minorHAnsi"/>
          <w:b/>
          <w:bCs/>
          <w:color w:val="000000" w:themeColor="text1"/>
        </w:rPr>
        <w:t xml:space="preserve"> =  unknown_race | white | african_american | american_indian | alaska_native| tribal | asian | hawaiian_native | other_race | multiple_race</w:t>
      </w:r>
    </w:p>
    <w:p w14:paraId="5F636B0F"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040EFE36" w14:textId="77777777" w:rsidR="00355BE2" w:rsidRPr="004117A5"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rFonts w:eastAsiaTheme="minorHAnsi"/>
          <w:b/>
          <w:bCs/>
          <w:i/>
          <w:color w:val="000000" w:themeColor="text1"/>
        </w:rPr>
        <w:t>profile</w:t>
      </w:r>
      <w:r w:rsidRPr="004117A5">
        <w:rPr>
          <w:rFonts w:eastAsiaTheme="minorHAnsi"/>
          <w:b/>
          <w:bCs/>
          <w:color w:val="000000" w:themeColor="text1"/>
        </w:rPr>
        <w:t xml:space="preserve"> =  infant | preschool | student | teacher | worker | weekend_worker | unemployed | retired | prisoner | college_student| military | nursing_home_resident</w:t>
      </w:r>
    </w:p>
    <w:p w14:paraId="4E3B1656" w14:textId="77777777" w:rsidR="00355BE2" w:rsidRDefault="00355BE2" w:rsidP="00355BE2">
      <w:pPr>
        <w:rPr>
          <w:b/>
        </w:rPr>
      </w:pPr>
    </w:p>
    <w:p w14:paraId="4BD4CE56" w14:textId="77777777" w:rsidR="00355BE2" w:rsidRPr="002B4D0F" w:rsidRDefault="00355BE2" w:rsidP="00355BE2">
      <w:pPr>
        <w:rPr>
          <w:b/>
        </w:rPr>
      </w:pPr>
      <w:r w:rsidRPr="003D2B4F">
        <w:rPr>
          <w:b/>
          <w:i/>
        </w:rPr>
        <w:t>day_of_week</w:t>
      </w:r>
      <w:r w:rsidRPr="002B4D0F">
        <w:rPr>
          <w:b/>
        </w:rPr>
        <w:t xml:space="preserve"> = Sun | Mon | Tue | Wed | Thu | Fri | Sat</w:t>
      </w:r>
    </w:p>
    <w:p w14:paraId="3DFCA510" w14:textId="77777777" w:rsidR="00355BE2" w:rsidRDefault="00355BE2" w:rsidP="00355BE2">
      <w:pPr>
        <w:rPr>
          <w:b/>
        </w:rPr>
      </w:pPr>
    </w:p>
    <w:p w14:paraId="20553F44" w14:textId="77777777" w:rsidR="00355BE2" w:rsidRPr="004F642C" w:rsidRDefault="00355BE2" w:rsidP="00355BE2">
      <w:pPr>
        <w:rPr>
          <w:b/>
        </w:rPr>
      </w:pPr>
      <w:r w:rsidRPr="003D2B4F">
        <w:rPr>
          <w:b/>
          <w:i/>
        </w:rPr>
        <w:t>month</w:t>
      </w:r>
      <w:r w:rsidRPr="002B4D0F">
        <w:rPr>
          <w:b/>
        </w:rPr>
        <w:t xml:space="preserve"> = Jan | Feb | Mar | Apr | May | Jun | Jul | Aug | Sep | Oct | Nov | Dec</w:t>
      </w:r>
    </w:p>
    <w:p w14:paraId="0168CF20"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CDEB3AD" w14:textId="77777777" w:rsidR="00355BE2" w:rsidRPr="004E2340"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rFonts w:eastAsiaTheme="minorHAnsi"/>
          <w:bCs/>
          <w:color w:val="000000" w:themeColor="text1"/>
          <w:sz w:val="18"/>
        </w:rPr>
        <w:t>Notes:</w:t>
      </w:r>
    </w:p>
    <w:p w14:paraId="77292B27" w14:textId="2CD99468" w:rsidR="006F487A" w:rsidRPr="006F487A" w:rsidRDefault="006F487A" w:rsidP="00D173E3">
      <w:pPr>
        <w:pStyle w:val="ListParagraph"/>
        <w:numPr>
          <w:ilvl w:val="0"/>
          <w:numId w:val="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Pr>
          <w:sz w:val="18"/>
        </w:rPr>
        <w:t>The numerical operators + -, *</w:t>
      </w:r>
      <w:r w:rsidR="00747507">
        <w:rPr>
          <w:sz w:val="18"/>
        </w:rPr>
        <w:t xml:space="preserve">,  /, </w:t>
      </w:r>
      <w:r>
        <w:rPr>
          <w:sz w:val="18"/>
        </w:rPr>
        <w:t xml:space="preserve">and </w:t>
      </w:r>
      <w:r w:rsidR="00747507">
        <w:rPr>
          <w:sz w:val="18"/>
        </w:rPr>
        <w:t>%</w:t>
      </w:r>
      <w:r>
        <w:rPr>
          <w:sz w:val="18"/>
        </w:rPr>
        <w:t xml:space="preserve"> are stated in infix notation, where A+B is a synonym for add(A,B), etc.</w:t>
      </w:r>
    </w:p>
    <w:p w14:paraId="769FBE66" w14:textId="5CB71839" w:rsidR="00355BE2" w:rsidRPr="004E2340" w:rsidRDefault="00355BE2" w:rsidP="00D173E3">
      <w:pPr>
        <w:pStyle w:val="ListParagraph"/>
        <w:numPr>
          <w:ilvl w:val="0"/>
          <w:numId w:val="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div</w:t>
      </w:r>
      <w:r w:rsidRPr="004E2340">
        <w:rPr>
          <w:sz w:val="18"/>
        </w:rPr>
        <w:t xml:space="preserve"> function returns 0 if Expr2 == 0, and the </w:t>
      </w:r>
      <w:r w:rsidRPr="004E2340">
        <w:rPr>
          <w:b/>
          <w:sz w:val="18"/>
        </w:rPr>
        <w:t>log</w:t>
      </w:r>
      <w:r w:rsidRPr="004E2340">
        <w:rPr>
          <w:sz w:val="18"/>
        </w:rPr>
        <w:t xml:space="preserve"> returns 1e-100 if Expr &lt;= 0.0.</w:t>
      </w:r>
    </w:p>
    <w:p w14:paraId="6958507E" w14:textId="77777777" w:rsidR="00355BE2" w:rsidRPr="004E2340" w:rsidRDefault="00355BE2" w:rsidP="00D173E3">
      <w:pPr>
        <w:pStyle w:val="ListParagraph"/>
        <w:numPr>
          <w:ilvl w:val="0"/>
          <w:numId w:val="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household_relationship</w:t>
      </w:r>
      <w:r w:rsidRPr="004E2340">
        <w:rPr>
          <w:sz w:val="18"/>
        </w:rPr>
        <w:t xml:space="preserve"> factor is defined as the relations between the person and the householder. The values are derived from the census data used in the Public Use Microdata to create the synthetic population (U.S. only).</w:t>
      </w:r>
    </w:p>
    <w:p w14:paraId="7C14D68C" w14:textId="77777777" w:rsidR="00355BE2" w:rsidRPr="004E2340" w:rsidRDefault="00355BE2" w:rsidP="00D173E3">
      <w:pPr>
        <w:pStyle w:val="ListParagraph"/>
        <w:numPr>
          <w:ilvl w:val="0"/>
          <w:numId w:val="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race</w:t>
      </w:r>
      <w:r w:rsidRPr="004E2340">
        <w:rPr>
          <w:sz w:val="18"/>
        </w:rPr>
        <w:t xml:space="preserve"> factor values are derived from the census data used in the Public Use Microdata to create the synthetic population (U.S. only).</w:t>
      </w:r>
    </w:p>
    <w:p w14:paraId="4677C4D3" w14:textId="77777777" w:rsidR="00355BE2" w:rsidRPr="004E2340" w:rsidRDefault="00355BE2" w:rsidP="00D173E3">
      <w:pPr>
        <w:pStyle w:val="ListParagraph"/>
        <w:numPr>
          <w:ilvl w:val="0"/>
          <w:numId w:val="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rFonts w:eastAsiaTheme="minorHAnsi"/>
          <w:bCs/>
          <w:color w:val="000000" w:themeColor="text1"/>
          <w:sz w:val="18"/>
        </w:rPr>
        <w:t xml:space="preserve">The </w:t>
      </w:r>
      <w:r w:rsidRPr="004E2340">
        <w:rPr>
          <w:rFonts w:eastAsiaTheme="minorHAnsi"/>
          <w:b/>
          <w:bCs/>
          <w:color w:val="000000" w:themeColor="text1"/>
          <w:sz w:val="18"/>
        </w:rPr>
        <w:t>profile</w:t>
      </w:r>
      <w:r w:rsidRPr="004E2340">
        <w:rPr>
          <w:rFonts w:eastAsiaTheme="minorHAnsi"/>
          <w:bCs/>
          <w:color w:val="000000" w:themeColor="text1"/>
          <w:sz w:val="18"/>
        </w:rPr>
        <w:t xml:space="preserve"> factor values are based on FRED’s built-in assignment of activity profiles. An agent’s profile may change over time, based on the agent’s age and stage of life (see Ages and Stages).</w:t>
      </w:r>
    </w:p>
    <w:p w14:paraId="7BC6B82D" w14:textId="77777777" w:rsidR="00355BE2" w:rsidRPr="00C73169"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1949B46" w14:textId="77777777" w:rsidR="00355BE2" w:rsidRDefault="00355BE2" w:rsidP="00355BE2">
      <w:r w:rsidRPr="00C73169">
        <w:t>Expressions are evaluated with respect to a specific agent. For example, if the expression</w:t>
      </w:r>
    </w:p>
    <w:p w14:paraId="0D1588E6" w14:textId="77777777" w:rsidR="00355BE2" w:rsidRPr="00C73169" w:rsidRDefault="00355BE2" w:rsidP="00355BE2"/>
    <w:p w14:paraId="0E31A970" w14:textId="256B008C" w:rsidR="00355BE2" w:rsidRPr="00C73169" w:rsidRDefault="00355BE2" w:rsidP="00355BE2">
      <w:pPr>
        <w:ind w:left="720"/>
      </w:pPr>
      <w:r w:rsidRPr="00C73169">
        <w:rPr>
          <w:b/>
        </w:rPr>
        <w:t>age</w:t>
      </w:r>
      <w:r w:rsidR="006F487A">
        <w:rPr>
          <w:b/>
        </w:rPr>
        <w:t xml:space="preserve"> * </w:t>
      </w:r>
      <w:r w:rsidRPr="00C73169">
        <w:rPr>
          <w:b/>
        </w:rPr>
        <w:t>2.5</w:t>
      </w:r>
    </w:p>
    <w:p w14:paraId="223DE4E9" w14:textId="77777777" w:rsidR="00355BE2" w:rsidRDefault="00355BE2" w:rsidP="00355BE2"/>
    <w:p w14:paraId="3B839377" w14:textId="77777777" w:rsidR="00355BE2" w:rsidRPr="00C73169" w:rsidRDefault="00355BE2" w:rsidP="00355BE2">
      <w:r w:rsidRPr="00C73169">
        <w:t>occurs in a rule, it evaluates to 2.5 time the age of the agent evaluating that rule.</w:t>
      </w:r>
    </w:p>
    <w:p w14:paraId="41BD0762" w14:textId="77777777" w:rsidR="00355BE2" w:rsidRPr="00C73169" w:rsidRDefault="00355BE2" w:rsidP="00355BE2"/>
    <w:p w14:paraId="0BD11B90" w14:textId="09E39E1D" w:rsidR="00355BE2" w:rsidRDefault="00355BE2" w:rsidP="00355BE2">
      <w:r w:rsidRPr="00C73169">
        <w:t>Expression can be ar</w:t>
      </w:r>
      <w:r w:rsidR="006F487A">
        <w:t>bitraily complex, such as</w:t>
      </w:r>
    </w:p>
    <w:p w14:paraId="701B186F" w14:textId="77777777" w:rsidR="00355BE2" w:rsidRPr="00C73169" w:rsidRDefault="00355BE2" w:rsidP="00355BE2"/>
    <w:p w14:paraId="59D320E2" w14:textId="4727A636" w:rsidR="006F487A" w:rsidRPr="00C73169" w:rsidRDefault="006F487A" w:rsidP="006F487A">
      <w:pPr>
        <w:ind w:firstLine="720"/>
        <w:rPr>
          <w:b/>
        </w:rPr>
      </w:pPr>
      <w:r>
        <w:rPr>
          <w:b/>
        </w:rPr>
        <w:t>age * 2.5 + income_of_Household / 5.0</w:t>
      </w:r>
    </w:p>
    <w:p w14:paraId="47AFAD12" w14:textId="77777777" w:rsidR="00355BE2" w:rsidRPr="00C73169" w:rsidRDefault="00355BE2" w:rsidP="00355BE2">
      <w:pPr>
        <w:rPr>
          <w:b/>
        </w:rPr>
      </w:pPr>
    </w:p>
    <w:p w14:paraId="398F6202" w14:textId="2BBCF063" w:rsidR="00355BE2" w:rsidRDefault="00355BE2" w:rsidP="00355BE2">
      <w:r w:rsidRPr="00C73169">
        <w:t>As shown above, white space is permitted within an expression.</w:t>
      </w:r>
    </w:p>
    <w:p w14:paraId="093FBB4C" w14:textId="77777777" w:rsidR="001C105D" w:rsidRDefault="001C105D" w:rsidP="001C105D"/>
    <w:p w14:paraId="616939C9" w14:textId="58FB2B54" w:rsidR="005226A2" w:rsidRPr="001C105D" w:rsidRDefault="00203B97" w:rsidP="001C105D">
      <w:pPr>
        <w:pStyle w:val="Heading3"/>
      </w:pPr>
      <w:bookmarkStart w:id="71" w:name="_List_Variables_and"/>
      <w:bookmarkStart w:id="72" w:name="_Toc40674603"/>
      <w:bookmarkEnd w:id="71"/>
      <w:r>
        <w:t xml:space="preserve">List Variables and </w:t>
      </w:r>
      <w:r w:rsidR="005226A2">
        <w:t>List</w:t>
      </w:r>
      <w:r w:rsidR="00CF5773">
        <w:t>-</w:t>
      </w:r>
      <w:r w:rsidR="005226A2">
        <w:t>Valued E</w:t>
      </w:r>
      <w:r>
        <w:t>x</w:t>
      </w:r>
      <w:r w:rsidR="005226A2">
        <w:t>pressions</w:t>
      </w:r>
      <w:bookmarkEnd w:id="72"/>
      <w:r w:rsidR="005226A2">
        <w:t xml:space="preserve"> </w:t>
      </w:r>
    </w:p>
    <w:p w14:paraId="0C526257" w14:textId="4F934E64" w:rsidR="005226A2" w:rsidRDefault="005226A2" w:rsidP="005226A2"/>
    <w:p w14:paraId="42698E94" w14:textId="77777777" w:rsidR="00CF5773" w:rsidRDefault="00CF5773" w:rsidP="005226A2">
      <w:r>
        <w:t>FRED includes List Variables, which are agent-specific lists of values. List Variables are useful for storing lists of identifiers of other agents, for example, a list of the agent's friends.</w:t>
      </w:r>
    </w:p>
    <w:p w14:paraId="2C92EC85" w14:textId="77777777" w:rsidR="00CF5773" w:rsidRDefault="00CF5773" w:rsidP="005226A2"/>
    <w:p w14:paraId="1D60C36F" w14:textId="7C9E5E14" w:rsidR="00CF5773" w:rsidRDefault="00CF5773" w:rsidP="00CF5773">
      <w:r>
        <w:t>List-valued Expressions are expressions that evaluate to lists of numerical values. They are useful for manipulating List Variables</w:t>
      </w:r>
      <w:r w:rsidR="0027366F">
        <w:t>.</w:t>
      </w:r>
    </w:p>
    <w:p w14:paraId="329CB6E1" w14:textId="4120932E" w:rsidR="00CF5773" w:rsidRDefault="00CF5773" w:rsidP="00CF5773"/>
    <w:p w14:paraId="64C2237A" w14:textId="1C42E804" w:rsidR="00CF5773" w:rsidRPr="00C73169"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List-valued </w:t>
      </w:r>
      <w:r w:rsidRPr="00C73169">
        <w:rPr>
          <w:rFonts w:eastAsiaTheme="minorHAnsi"/>
          <w:bCs/>
          <w:color w:val="000000"/>
        </w:rPr>
        <w:t>Expression are defined by the following formal grammar:</w:t>
      </w:r>
    </w:p>
    <w:p w14:paraId="06D7F32A" w14:textId="77777777" w:rsidR="00CF5773" w:rsidRPr="00C73169"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5983EB1" w14:textId="783DEDAB" w:rsidR="00CF5773"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i/>
          <w:color w:val="000000"/>
        </w:rPr>
        <w:t>List</w:t>
      </w:r>
      <w:r w:rsidRPr="003D2B4F">
        <w:rPr>
          <w:rFonts w:eastAsiaTheme="minorHAnsi"/>
          <w:b/>
          <w:bCs/>
          <w:i/>
          <w:color w:val="000000"/>
        </w:rPr>
        <w:t>Expression</w:t>
      </w:r>
      <w:r w:rsidRPr="00C73169">
        <w:rPr>
          <w:rFonts w:eastAsiaTheme="minorHAnsi"/>
          <w:b/>
          <w:bCs/>
          <w:color w:val="000000"/>
        </w:rPr>
        <w:t xml:space="preserve"> = </w:t>
      </w:r>
      <w:r>
        <w:rPr>
          <w:rFonts w:eastAsiaTheme="minorHAnsi"/>
          <w:b/>
          <w:bCs/>
          <w:color w:val="000000"/>
        </w:rPr>
        <w:t>list(</w:t>
      </w:r>
      <w:r w:rsidRPr="00CF5773">
        <w:rPr>
          <w:rFonts w:eastAsiaTheme="minorHAnsi"/>
          <w:b/>
          <w:bCs/>
          <w:i/>
          <w:color w:val="000000"/>
        </w:rPr>
        <w:t>ExpressionList</w:t>
      </w:r>
      <w:r>
        <w:rPr>
          <w:rFonts w:eastAsiaTheme="minorHAnsi"/>
          <w:b/>
          <w:bCs/>
          <w:color w:val="000000"/>
        </w:rPr>
        <w:t>) | pool(</w:t>
      </w:r>
      <w:r w:rsidRPr="00CF5773">
        <w:rPr>
          <w:rFonts w:eastAsiaTheme="minorHAnsi"/>
          <w:b/>
          <w:bCs/>
          <w:i/>
          <w:color w:val="000000"/>
        </w:rPr>
        <w:t>GroupTypeList</w:t>
      </w:r>
      <w:r>
        <w:rPr>
          <w:rFonts w:eastAsiaTheme="minorHAnsi"/>
          <w:b/>
          <w:bCs/>
          <w:color w:val="000000"/>
        </w:rPr>
        <w:t>) | filter(</w:t>
      </w:r>
      <w:r w:rsidRPr="00CF5773">
        <w:rPr>
          <w:rFonts w:eastAsiaTheme="minorHAnsi"/>
          <w:b/>
          <w:bCs/>
          <w:i/>
          <w:color w:val="000000"/>
        </w:rPr>
        <w:t>ListExpression,PredicateList</w:t>
      </w:r>
      <w:r>
        <w:rPr>
          <w:rFonts w:eastAsiaTheme="minorHAnsi"/>
          <w:b/>
          <w:bCs/>
          <w:color w:val="000000"/>
        </w:rPr>
        <w:t>)</w:t>
      </w:r>
      <w:r w:rsidRPr="00C73169">
        <w:rPr>
          <w:rFonts w:eastAsiaTheme="minorHAnsi"/>
          <w:b/>
          <w:bCs/>
          <w:color w:val="000000"/>
        </w:rPr>
        <w:t xml:space="preserve"> </w:t>
      </w:r>
    </w:p>
    <w:p w14:paraId="7B09E2E0" w14:textId="1F46801F" w:rsidR="00CF5773" w:rsidRPr="00CF5773"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i/>
          <w:color w:val="000000"/>
        </w:rPr>
      </w:pPr>
      <w:r>
        <w:rPr>
          <w:rFonts w:eastAsiaTheme="minorHAnsi"/>
          <w:b/>
          <w:bCs/>
          <w:color w:val="000000"/>
        </w:rPr>
        <w:t xml:space="preserve">ExpressionList = </w:t>
      </w:r>
      <w:r w:rsidRPr="00CF5773">
        <w:rPr>
          <w:rFonts w:eastAsiaTheme="minorHAnsi"/>
          <w:b/>
          <w:bCs/>
          <w:i/>
          <w:color w:val="000000"/>
        </w:rPr>
        <w:t xml:space="preserve">Expression </w:t>
      </w:r>
      <w:r>
        <w:rPr>
          <w:rFonts w:eastAsiaTheme="minorHAnsi"/>
          <w:b/>
          <w:bCs/>
          <w:color w:val="000000"/>
        </w:rPr>
        <w:t xml:space="preserve">| </w:t>
      </w:r>
      <w:r w:rsidRPr="00CF5773">
        <w:rPr>
          <w:rFonts w:eastAsiaTheme="minorHAnsi"/>
          <w:b/>
          <w:bCs/>
          <w:i/>
          <w:color w:val="000000"/>
        </w:rPr>
        <w:t>Expression,ExpressionList</w:t>
      </w:r>
    </w:p>
    <w:p w14:paraId="19BB2374" w14:textId="3C18D23F" w:rsidR="00CF5773" w:rsidRPr="00CF5773" w:rsidRDefault="00CF5773" w:rsidP="00CF5773">
      <w:pPr>
        <w:rPr>
          <w:i/>
        </w:rPr>
      </w:pPr>
      <w:r>
        <w:rPr>
          <w:rFonts w:eastAsiaTheme="minorHAnsi"/>
          <w:b/>
          <w:bCs/>
          <w:color w:val="000000"/>
        </w:rPr>
        <w:t xml:space="preserve">GroupTypeList = </w:t>
      </w:r>
      <w:r>
        <w:rPr>
          <w:rFonts w:eastAsiaTheme="minorHAnsi"/>
          <w:b/>
          <w:bCs/>
          <w:i/>
          <w:color w:val="000000"/>
        </w:rPr>
        <w:t>GroupType</w:t>
      </w:r>
      <w:r w:rsidRPr="00CF5773">
        <w:rPr>
          <w:rFonts w:eastAsiaTheme="minorHAnsi"/>
          <w:b/>
          <w:bCs/>
          <w:i/>
          <w:color w:val="000000"/>
        </w:rPr>
        <w:t xml:space="preserve"> </w:t>
      </w:r>
      <w:r>
        <w:rPr>
          <w:rFonts w:eastAsiaTheme="minorHAnsi"/>
          <w:b/>
          <w:bCs/>
          <w:color w:val="000000"/>
        </w:rPr>
        <w:t xml:space="preserve">| </w:t>
      </w:r>
      <w:r>
        <w:rPr>
          <w:rFonts w:eastAsiaTheme="minorHAnsi"/>
          <w:b/>
          <w:bCs/>
          <w:i/>
          <w:color w:val="000000"/>
        </w:rPr>
        <w:t>GroupType,GroupTypeList</w:t>
      </w:r>
    </w:p>
    <w:p w14:paraId="59134B9F" w14:textId="2DC58CE3" w:rsidR="00CF5773" w:rsidRPr="00CF5773" w:rsidRDefault="00CF5773" w:rsidP="00CF5773">
      <w:pPr>
        <w:rPr>
          <w:i/>
        </w:rPr>
      </w:pPr>
      <w:r>
        <w:rPr>
          <w:rFonts w:eastAsiaTheme="minorHAnsi"/>
          <w:b/>
          <w:bCs/>
          <w:color w:val="000000"/>
        </w:rPr>
        <w:t xml:space="preserve">PredicateList = </w:t>
      </w:r>
      <w:r>
        <w:rPr>
          <w:rFonts w:eastAsiaTheme="minorHAnsi"/>
          <w:b/>
          <w:bCs/>
          <w:i/>
          <w:color w:val="000000"/>
        </w:rPr>
        <w:t>Predicate</w:t>
      </w:r>
      <w:r w:rsidRPr="00CF5773">
        <w:rPr>
          <w:rFonts w:eastAsiaTheme="minorHAnsi"/>
          <w:b/>
          <w:bCs/>
          <w:i/>
          <w:color w:val="000000"/>
        </w:rPr>
        <w:t xml:space="preserve"> </w:t>
      </w:r>
      <w:r>
        <w:rPr>
          <w:rFonts w:eastAsiaTheme="minorHAnsi"/>
          <w:b/>
          <w:bCs/>
          <w:color w:val="000000"/>
        </w:rPr>
        <w:t xml:space="preserve">| </w:t>
      </w:r>
      <w:r>
        <w:rPr>
          <w:rFonts w:eastAsiaTheme="minorHAnsi"/>
          <w:b/>
          <w:bCs/>
          <w:i/>
          <w:color w:val="000000"/>
        </w:rPr>
        <w:t>Predicate,PredicateList</w:t>
      </w:r>
    </w:p>
    <w:p w14:paraId="4FB6A9C7" w14:textId="1DF25730" w:rsidR="00CF5773" w:rsidRDefault="00CF5773" w:rsidP="005226A2"/>
    <w:p w14:paraId="7B29A0F6" w14:textId="77777777" w:rsidR="0027366F" w:rsidRDefault="0027366F" w:rsidP="007A6AC2">
      <w:r>
        <w:t>The functions that return List Values include:</w:t>
      </w:r>
    </w:p>
    <w:p w14:paraId="337D68F6" w14:textId="77777777" w:rsidR="0027366F" w:rsidRDefault="0027366F" w:rsidP="007A6AC2"/>
    <w:p w14:paraId="6B6C66BF" w14:textId="2AAE1C6E" w:rsidR="00815C0C" w:rsidRPr="00815C0C" w:rsidRDefault="0027366F" w:rsidP="00D173E3">
      <w:pPr>
        <w:pStyle w:val="ListParagraph"/>
        <w:numPr>
          <w:ilvl w:val="0"/>
          <w:numId w:val="47"/>
        </w:numPr>
      </w:pPr>
      <w:r w:rsidRPr="0027366F">
        <w:rPr>
          <w:b/>
          <w:bCs/>
        </w:rPr>
        <w:t>list(ExpressionList):</w:t>
      </w:r>
      <w:r>
        <w:t xml:space="preserve"> </w:t>
      </w:r>
      <w:r w:rsidR="00CF5773">
        <w:t xml:space="preserve">returns a list of </w:t>
      </w:r>
      <w:r w:rsidR="007A6AC2">
        <w:t>values returned by the list of Expressions. For example, if the agent's id is 12345 and its age is 42, the</w:t>
      </w:r>
      <w:r w:rsidR="00507B6A">
        <w:t>n</w:t>
      </w:r>
    </w:p>
    <w:p w14:paraId="1C8E3EF6" w14:textId="77777777" w:rsidR="00815C0C" w:rsidRPr="00815C0C" w:rsidRDefault="007A6AC2" w:rsidP="00815C0C">
      <w:pPr>
        <w:jc w:val="center"/>
      </w:pPr>
      <w:r w:rsidRPr="00815C0C">
        <w:rPr>
          <w:b/>
        </w:rPr>
        <w:t>list(id,</w:t>
      </w:r>
      <w:r w:rsidR="00507B6A" w:rsidRPr="00815C0C">
        <w:rPr>
          <w:b/>
        </w:rPr>
        <w:t xml:space="preserve"> </w:t>
      </w:r>
      <w:r w:rsidRPr="00815C0C">
        <w:rPr>
          <w:b/>
        </w:rPr>
        <w:t>age)</w:t>
      </w:r>
    </w:p>
    <w:p w14:paraId="4A1C6160" w14:textId="1F7D14A8" w:rsidR="007A6AC2" w:rsidRDefault="007A6AC2" w:rsidP="00815C0C">
      <w:pPr>
        <w:ind w:firstLine="360"/>
      </w:pPr>
      <w:r>
        <w:t>return</w:t>
      </w:r>
      <w:r w:rsidR="00507B6A">
        <w:t>s</w:t>
      </w:r>
      <w:r>
        <w:t xml:space="preserve"> the list (12345, 42).</w:t>
      </w:r>
    </w:p>
    <w:p w14:paraId="03A05EB9" w14:textId="77777777" w:rsidR="007A6AC2" w:rsidRDefault="007A6AC2" w:rsidP="007A6AC2"/>
    <w:p w14:paraId="413580F7" w14:textId="77777777" w:rsidR="00815C0C" w:rsidRDefault="0027366F" w:rsidP="00D173E3">
      <w:pPr>
        <w:pStyle w:val="ListParagraph"/>
        <w:numPr>
          <w:ilvl w:val="0"/>
          <w:numId w:val="47"/>
        </w:numPr>
      </w:pPr>
      <w:r>
        <w:rPr>
          <w:b/>
          <w:bCs/>
        </w:rPr>
        <w:t xml:space="preserve">pool(GroupType_List): </w:t>
      </w:r>
      <w:r w:rsidR="007A6AC2">
        <w:t>returns a list of all agent id's who share one or more of the Groups with the agent. For example,</w:t>
      </w:r>
    </w:p>
    <w:p w14:paraId="71BDFB8B" w14:textId="77777777" w:rsidR="00815C0C" w:rsidRDefault="007A6AC2" w:rsidP="00815C0C">
      <w:pPr>
        <w:jc w:val="center"/>
        <w:rPr>
          <w:b/>
        </w:rPr>
      </w:pPr>
      <w:r w:rsidRPr="00815C0C">
        <w:rPr>
          <w:b/>
        </w:rPr>
        <w:t>pool(Household,</w:t>
      </w:r>
      <w:r w:rsidR="00507B6A" w:rsidRPr="00815C0C">
        <w:rPr>
          <w:b/>
        </w:rPr>
        <w:t xml:space="preserve"> </w:t>
      </w:r>
      <w:r w:rsidRPr="00815C0C">
        <w:rPr>
          <w:b/>
        </w:rPr>
        <w:t>Classroom)</w:t>
      </w:r>
    </w:p>
    <w:p w14:paraId="27B4FA24" w14:textId="406EB261" w:rsidR="00815C0C" w:rsidRDefault="007A6AC2" w:rsidP="00815C0C">
      <w:pPr>
        <w:ind w:firstLine="360"/>
      </w:pPr>
      <w:r>
        <w:t>returns a list of all the agents who are in the agent's Household or in the agent's Classroom, or both.</w:t>
      </w:r>
    </w:p>
    <w:p w14:paraId="64ED0959" w14:textId="77777777" w:rsidR="00815C0C" w:rsidRDefault="00815C0C" w:rsidP="00815C0C">
      <w:pPr>
        <w:pStyle w:val="ListParagraph"/>
      </w:pPr>
    </w:p>
    <w:p w14:paraId="25C3979D" w14:textId="49922245" w:rsidR="007A6AC2" w:rsidRDefault="00815C0C" w:rsidP="00D173E3">
      <w:pPr>
        <w:pStyle w:val="ListParagraph"/>
        <w:numPr>
          <w:ilvl w:val="0"/>
          <w:numId w:val="47"/>
        </w:numPr>
      </w:pPr>
      <w:r>
        <w:rPr>
          <w:b/>
          <w:bCs/>
        </w:rPr>
        <w:t xml:space="preserve">filter(ListExpression,PredicateList): </w:t>
      </w:r>
      <w:r w:rsidR="007A6AC2">
        <w:t xml:space="preserve"> returns a list of all agent id's that are in the List Expression who also satisfy all the Predicates in the Predicates List. For example,</w:t>
      </w:r>
    </w:p>
    <w:p w14:paraId="0C9D8592" w14:textId="77777777" w:rsidR="00815C0C" w:rsidRDefault="00815C0C" w:rsidP="007A6AC2"/>
    <w:p w14:paraId="073F382B" w14:textId="6A9260EE" w:rsidR="007A6AC2" w:rsidRPr="00346B20" w:rsidRDefault="007A6AC2" w:rsidP="00815C0C">
      <w:pPr>
        <w:jc w:val="center"/>
        <w:rPr>
          <w:b/>
        </w:rPr>
      </w:pPr>
      <w:r w:rsidRPr="00346B20">
        <w:rPr>
          <w:b/>
        </w:rPr>
        <w:t>filter(pool(Classroom),</w:t>
      </w:r>
      <w:r w:rsidR="00507B6A" w:rsidRPr="00346B20">
        <w:rPr>
          <w:b/>
        </w:rPr>
        <w:t xml:space="preserve"> </w:t>
      </w:r>
      <w:r w:rsidRPr="00346B20">
        <w:rPr>
          <w:b/>
        </w:rPr>
        <w:t>age_in_years &lt; other:age_in_years, sex==other:sex)</w:t>
      </w:r>
    </w:p>
    <w:p w14:paraId="78345741" w14:textId="77777777" w:rsidR="00507B6A" w:rsidRDefault="00507B6A" w:rsidP="007A6AC2"/>
    <w:p w14:paraId="39B8A070" w14:textId="74F3C25A" w:rsidR="00177151" w:rsidRDefault="007A6AC2" w:rsidP="00815C0C">
      <w:pPr>
        <w:ind w:left="360"/>
        <w:rPr>
          <w:rFonts w:eastAsiaTheme="minorHAnsi"/>
        </w:rPr>
      </w:pPr>
      <w:r>
        <w:t xml:space="preserve">returns a list of all the agents who are in the agent's Classroom and have the same sex as the agent and are older </w:t>
      </w:r>
      <w:r w:rsidR="00162221">
        <w:t xml:space="preserve">than </w:t>
      </w:r>
      <w:r>
        <w:t>that the agent.</w:t>
      </w:r>
      <w:r w:rsidR="00177151">
        <w:t xml:space="preserve"> </w:t>
      </w:r>
      <w:r w:rsidR="00177151">
        <w:rPr>
          <w:rFonts w:eastAsiaTheme="minorHAnsi"/>
        </w:rPr>
        <w:t xml:space="preserve">In this expression, the factor </w:t>
      </w:r>
      <w:r w:rsidR="00177151">
        <w:rPr>
          <w:rFonts w:eastAsiaTheme="minorHAnsi"/>
          <w:b/>
          <w:bCs/>
        </w:rPr>
        <w:t>sex</w:t>
      </w:r>
      <w:r w:rsidR="00177151">
        <w:rPr>
          <w:rFonts w:eastAsiaTheme="minorHAnsi"/>
        </w:rPr>
        <w:t xml:space="preserve"> refers to the sex of the agent evaluating the expression, and the factor </w:t>
      </w:r>
      <w:r w:rsidR="00177151">
        <w:rPr>
          <w:rFonts w:eastAsiaTheme="minorHAnsi"/>
          <w:b/>
          <w:bCs/>
        </w:rPr>
        <w:t>other:sex</w:t>
      </w:r>
      <w:r w:rsidR="00177151">
        <w:rPr>
          <w:rFonts w:eastAsiaTheme="minorHAnsi"/>
        </w:rPr>
        <w:t xml:space="preserve"> refers to the sex of the agent being evaluated by the filter.  Any of the factors listed in Chapter 4 can be prepended with </w:t>
      </w:r>
      <w:r w:rsidR="00177151">
        <w:rPr>
          <w:rFonts w:eastAsiaTheme="minorHAnsi"/>
          <w:b/>
          <w:bCs/>
        </w:rPr>
        <w:t xml:space="preserve">other: </w:t>
      </w:r>
      <w:r w:rsidR="00177151">
        <w:rPr>
          <w:rFonts w:eastAsiaTheme="minorHAnsi"/>
        </w:rPr>
        <w:t>to refer to the agent being evaluated by the filter.</w:t>
      </w:r>
    </w:p>
    <w:p w14:paraId="7C9F34D3" w14:textId="2C6D309C" w:rsidR="007A6AC2" w:rsidRDefault="007A6AC2" w:rsidP="005226A2"/>
    <w:p w14:paraId="32E154B1" w14:textId="77777777" w:rsidR="001C105D" w:rsidRDefault="001C105D">
      <w:pPr>
        <w:rPr>
          <w:rFonts w:asciiTheme="majorHAnsi" w:eastAsiaTheme="majorEastAsia" w:hAnsiTheme="majorHAnsi" w:cstheme="majorBidi"/>
          <w:color w:val="1F3763" w:themeColor="accent1" w:themeShade="7F"/>
        </w:rPr>
      </w:pPr>
      <w:r>
        <w:br w:type="page"/>
      </w:r>
    </w:p>
    <w:p w14:paraId="00BEAE6D" w14:textId="3E46958F" w:rsidR="00346B20" w:rsidRDefault="00584C70" w:rsidP="00E5496A">
      <w:pPr>
        <w:pStyle w:val="Heading3"/>
      </w:pPr>
      <w:bookmarkStart w:id="73" w:name="_Toc40674604"/>
      <w:r>
        <w:lastRenderedPageBreak/>
        <w:t>Functions within Expressions</w:t>
      </w:r>
      <w:bookmarkEnd w:id="73"/>
    </w:p>
    <w:p w14:paraId="6FC5C89A" w14:textId="22A2357B" w:rsidR="00346B20" w:rsidRPr="000B4BCD" w:rsidRDefault="00346B20" w:rsidP="00E5496A">
      <w:pPr>
        <w:pStyle w:val="Heading4"/>
      </w:pPr>
      <w:bookmarkStart w:id="74" w:name="_Math_Functions"/>
      <w:bookmarkEnd w:id="74"/>
      <w:r w:rsidRPr="000B4BCD">
        <w:t>Math Functions</w:t>
      </w:r>
    </w:p>
    <w:p w14:paraId="19B416E5" w14:textId="75BE06DD" w:rsidR="00584C70" w:rsidRDefault="00584C70" w:rsidP="00584C70"/>
    <w:p w14:paraId="161A41A0" w14:textId="782E4524" w:rsidR="00584C70" w:rsidRDefault="00584C70" w:rsidP="00584C70">
      <w:r>
        <w:t>FRED supports a number of math functions, including:</w:t>
      </w:r>
    </w:p>
    <w:p w14:paraId="221F7D67" w14:textId="6EBA9EC2" w:rsidR="00584C70" w:rsidRDefault="00584C70" w:rsidP="00584C70"/>
    <w:p w14:paraId="0AF4E4F5" w14:textId="7283B7E4"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log(arg)</w:t>
      </w:r>
      <w:r>
        <w:rPr>
          <w:rFonts w:eastAsiaTheme="minorHAnsi"/>
          <w:bCs/>
          <w:color w:val="000000"/>
        </w:rPr>
        <w:t xml:space="preserve"> -- logarithm using base e</w:t>
      </w:r>
    </w:p>
    <w:p w14:paraId="160A7271" w14:textId="641B8DD1"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exp(arg)</w:t>
      </w:r>
      <w:r>
        <w:rPr>
          <w:rFonts w:eastAsiaTheme="minorHAnsi"/>
          <w:bCs/>
          <w:color w:val="000000"/>
        </w:rPr>
        <w:t xml:space="preserve"> -- exponential function using base e</w:t>
      </w:r>
    </w:p>
    <w:p w14:paraId="3A318F47" w14:textId="06EAC931" w:rsidR="00584C70" w:rsidRPr="002A08AF" w:rsidRDefault="00584C70" w:rsidP="00D173E3">
      <w:pPr>
        <w:pStyle w:val="ListParagraph"/>
        <w:numPr>
          <w:ilvl w:val="0"/>
          <w:numId w:val="46"/>
        </w:numPr>
        <w:rPr>
          <w:rFonts w:eastAsiaTheme="minorHAnsi"/>
          <w:b/>
          <w:bCs/>
          <w:color w:val="000000"/>
        </w:rPr>
      </w:pPr>
      <w:r w:rsidRPr="00584C70">
        <w:rPr>
          <w:rFonts w:eastAsiaTheme="minorHAnsi"/>
          <w:b/>
          <w:bCs/>
          <w:color w:val="000000"/>
        </w:rPr>
        <w:t>abs(arg)</w:t>
      </w:r>
      <w:r>
        <w:rPr>
          <w:rFonts w:eastAsiaTheme="minorHAnsi"/>
          <w:bCs/>
          <w:color w:val="000000"/>
        </w:rPr>
        <w:t xml:space="preserve"> -- absolute value</w:t>
      </w:r>
    </w:p>
    <w:p w14:paraId="7835081B" w14:textId="06FBEAEC" w:rsidR="002A08AF" w:rsidRPr="002A08AF" w:rsidRDefault="002A08AF" w:rsidP="00D173E3">
      <w:pPr>
        <w:pStyle w:val="ListParagraph"/>
        <w:numPr>
          <w:ilvl w:val="0"/>
          <w:numId w:val="46"/>
        </w:numPr>
        <w:rPr>
          <w:rFonts w:eastAsiaTheme="minorHAnsi"/>
          <w:b/>
          <w:bCs/>
          <w:color w:val="000000"/>
        </w:rPr>
      </w:pPr>
      <w:r>
        <w:rPr>
          <w:rFonts w:eastAsiaTheme="minorHAnsi"/>
          <w:b/>
          <w:bCs/>
          <w:color w:val="000000"/>
        </w:rPr>
        <w:t xml:space="preserve">sin(arg) </w:t>
      </w:r>
      <w:r>
        <w:rPr>
          <w:rFonts w:eastAsiaTheme="minorHAnsi"/>
          <w:color w:val="000000"/>
        </w:rPr>
        <w:t>-- sine function; arg interpreted as radians.</w:t>
      </w:r>
    </w:p>
    <w:p w14:paraId="09700C18" w14:textId="2445A342" w:rsidR="002A08AF" w:rsidRPr="002A08AF" w:rsidRDefault="002A08AF" w:rsidP="00D173E3">
      <w:pPr>
        <w:pStyle w:val="ListParagraph"/>
        <w:numPr>
          <w:ilvl w:val="0"/>
          <w:numId w:val="46"/>
        </w:numPr>
        <w:rPr>
          <w:rFonts w:eastAsiaTheme="minorHAnsi"/>
          <w:b/>
          <w:bCs/>
          <w:color w:val="000000"/>
        </w:rPr>
      </w:pPr>
      <w:r>
        <w:rPr>
          <w:rFonts w:eastAsiaTheme="minorHAnsi"/>
          <w:b/>
          <w:bCs/>
          <w:color w:val="000000"/>
        </w:rPr>
        <w:t xml:space="preserve">cos(arg) </w:t>
      </w:r>
      <w:r>
        <w:rPr>
          <w:rFonts w:eastAsiaTheme="minorHAnsi"/>
          <w:color w:val="000000"/>
        </w:rPr>
        <w:t>-- sine function; arg interpreted as radians.</w:t>
      </w:r>
    </w:p>
    <w:p w14:paraId="12EAFA7E" w14:textId="7AADFC02" w:rsidR="00B727E3" w:rsidRPr="00584C70" w:rsidRDefault="00B727E3" w:rsidP="00D173E3">
      <w:pPr>
        <w:pStyle w:val="ListParagraph"/>
        <w:numPr>
          <w:ilvl w:val="0"/>
          <w:numId w:val="46"/>
        </w:numPr>
        <w:rPr>
          <w:rFonts w:eastAsiaTheme="minorHAnsi"/>
          <w:b/>
          <w:bCs/>
          <w:color w:val="000000"/>
        </w:rPr>
      </w:pPr>
      <w:r w:rsidRPr="00584C70">
        <w:rPr>
          <w:rFonts w:eastAsiaTheme="minorHAnsi"/>
          <w:b/>
          <w:bCs/>
          <w:color w:val="000000"/>
        </w:rPr>
        <w:t>dist</w:t>
      </w:r>
      <w:r>
        <w:rPr>
          <w:rFonts w:eastAsiaTheme="minorHAnsi"/>
          <w:b/>
          <w:bCs/>
          <w:color w:val="000000"/>
        </w:rPr>
        <w:t>ance</w:t>
      </w:r>
      <w:r w:rsidRPr="00584C70">
        <w:rPr>
          <w:rFonts w:eastAsiaTheme="minorHAnsi"/>
          <w:b/>
          <w:bCs/>
          <w:color w:val="000000"/>
        </w:rPr>
        <w:t>(</w:t>
      </w:r>
      <w:r>
        <w:rPr>
          <w:rFonts w:eastAsiaTheme="minorHAnsi"/>
          <w:b/>
          <w:bCs/>
          <w:color w:val="000000"/>
        </w:rPr>
        <w:t>lat1, lon1, lat2, lon2</w:t>
      </w:r>
      <w:r w:rsidRPr="00584C70">
        <w:rPr>
          <w:rFonts w:eastAsiaTheme="minorHAnsi"/>
          <w:b/>
          <w:bCs/>
          <w:color w:val="000000"/>
        </w:rPr>
        <w:t>)</w:t>
      </w:r>
      <w:r>
        <w:rPr>
          <w:rFonts w:eastAsiaTheme="minorHAnsi"/>
          <w:bCs/>
          <w:color w:val="000000"/>
        </w:rPr>
        <w:t xml:space="preserve"> -- returns the distance in km between the points &lt;lat1,lon1&gt; and &lt;lat2,lon2&gt;.</w:t>
      </w:r>
    </w:p>
    <w:p w14:paraId="611EFD1A" w14:textId="785CD490"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dist(arg1, arg2)</w:t>
      </w:r>
      <w:r>
        <w:rPr>
          <w:rFonts w:eastAsiaTheme="minorHAnsi"/>
          <w:bCs/>
          <w:color w:val="000000"/>
        </w:rPr>
        <w:t xml:space="preserve"> -- returns the distance in km between the places whose id's are represented by the arguments</w:t>
      </w:r>
    </w:p>
    <w:p w14:paraId="3A96BD3C" w14:textId="42E80790"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equal(arg1, arg2)</w:t>
      </w:r>
      <w:r>
        <w:rPr>
          <w:rFonts w:eastAsiaTheme="minorHAnsi"/>
          <w:b/>
          <w:bCs/>
          <w:color w:val="000000"/>
        </w:rPr>
        <w:t xml:space="preserve"> </w:t>
      </w:r>
      <w:r w:rsidRPr="00584C70">
        <w:rPr>
          <w:rFonts w:eastAsiaTheme="minorHAnsi"/>
          <w:bCs/>
          <w:color w:val="000000"/>
        </w:rPr>
        <w:t>-- returns 1 if the arguments are equal, 0 otherwise</w:t>
      </w:r>
    </w:p>
    <w:p w14:paraId="607D9646" w14:textId="18E29682"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min(arg1, arg2)</w:t>
      </w:r>
      <w:r>
        <w:rPr>
          <w:rFonts w:eastAsiaTheme="minorHAnsi"/>
          <w:bCs/>
          <w:color w:val="000000"/>
        </w:rPr>
        <w:t xml:space="preserve"> -- returns the smallest of the two values</w:t>
      </w:r>
    </w:p>
    <w:p w14:paraId="268FEB77" w14:textId="77AB24F1"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max(arg1, arg2)</w:t>
      </w:r>
      <w:r>
        <w:rPr>
          <w:rFonts w:eastAsiaTheme="minorHAnsi"/>
          <w:bCs/>
          <w:color w:val="000000"/>
        </w:rPr>
        <w:t xml:space="preserve"> -- returns the largest of the two values</w:t>
      </w:r>
    </w:p>
    <w:p w14:paraId="2DA128EB" w14:textId="366C3841"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uniform(lower, upper)</w:t>
      </w:r>
      <w:r>
        <w:rPr>
          <w:rFonts w:eastAsiaTheme="minorHAnsi"/>
          <w:bCs/>
          <w:color w:val="000000"/>
        </w:rPr>
        <w:t xml:space="preserve"> -- returns a uniform random number in range [lower, upper)</w:t>
      </w:r>
    </w:p>
    <w:p w14:paraId="1FE9BB56" w14:textId="2AB2719C" w:rsidR="00584C70" w:rsidRPr="00584C70" w:rsidRDefault="00584C70" w:rsidP="00D173E3">
      <w:pPr>
        <w:pStyle w:val="ListParagraph"/>
        <w:numPr>
          <w:ilvl w:val="0"/>
          <w:numId w:val="46"/>
        </w:numPr>
        <w:rPr>
          <w:rFonts w:eastAsiaTheme="minorHAnsi"/>
          <w:b/>
          <w:bCs/>
          <w:color w:val="000000"/>
        </w:rPr>
      </w:pPr>
      <w:r w:rsidRPr="00584C70">
        <w:rPr>
          <w:rFonts w:eastAsiaTheme="minorHAnsi"/>
          <w:b/>
          <w:bCs/>
          <w:color w:val="000000"/>
        </w:rPr>
        <w:t>normal(mean, stdev)</w:t>
      </w:r>
      <w:r>
        <w:rPr>
          <w:rFonts w:eastAsiaTheme="minorHAnsi"/>
          <w:bCs/>
          <w:color w:val="000000"/>
        </w:rPr>
        <w:t xml:space="preserve"> -- returns a draw from a normal distributions</w:t>
      </w:r>
      <w:r w:rsidR="00F34F40">
        <w:rPr>
          <w:rFonts w:eastAsiaTheme="minorHAnsi"/>
          <w:bCs/>
          <w:color w:val="000000"/>
        </w:rPr>
        <w:t xml:space="preserve"> with given mean and standard deviation</w:t>
      </w:r>
    </w:p>
    <w:p w14:paraId="44569451" w14:textId="68812AEF" w:rsidR="00584C70" w:rsidRPr="00346B20" w:rsidRDefault="00584C70" w:rsidP="00D173E3">
      <w:pPr>
        <w:pStyle w:val="ListParagraph"/>
        <w:numPr>
          <w:ilvl w:val="0"/>
          <w:numId w:val="46"/>
        </w:numPr>
      </w:pPr>
      <w:r w:rsidRPr="00584C70">
        <w:rPr>
          <w:rFonts w:eastAsiaTheme="minorHAnsi"/>
          <w:b/>
          <w:bCs/>
          <w:color w:val="000000"/>
        </w:rPr>
        <w:t>lognormal(median, dispersion)</w:t>
      </w:r>
      <w:r w:rsidR="00F34F40">
        <w:rPr>
          <w:rFonts w:eastAsiaTheme="minorHAnsi"/>
          <w:bCs/>
          <w:color w:val="000000"/>
        </w:rPr>
        <w:t xml:space="preserve"> -- returns a draw from a lognormal distribution with given median and dispersion</w:t>
      </w:r>
    </w:p>
    <w:p w14:paraId="6C85058B" w14:textId="0C63ECAC" w:rsidR="00346B20" w:rsidRDefault="00346B20" w:rsidP="00346B20"/>
    <w:p w14:paraId="707B325C" w14:textId="4DC0C87B" w:rsidR="00346B20" w:rsidRPr="000B4BCD" w:rsidRDefault="00346B20" w:rsidP="00E5496A">
      <w:pPr>
        <w:pStyle w:val="Heading4"/>
      </w:pPr>
      <w:bookmarkStart w:id="75" w:name="_Select_Function"/>
      <w:bookmarkEnd w:id="75"/>
      <w:r w:rsidRPr="000B4BCD">
        <w:t>Select Function</w:t>
      </w:r>
    </w:p>
    <w:p w14:paraId="77D7F0D2" w14:textId="323E95D6" w:rsidR="00A042E9" w:rsidRDefault="00A042E9" w:rsidP="00346B20">
      <w:pPr>
        <w:rPr>
          <w:b/>
        </w:rPr>
      </w:pPr>
    </w:p>
    <w:p w14:paraId="2606FBCD" w14:textId="791FEF29" w:rsidR="00A042E9" w:rsidRPr="00A042E9" w:rsidRDefault="00A042E9" w:rsidP="00346B20">
      <w:r>
        <w:t xml:space="preserve">The </w:t>
      </w:r>
      <w:r w:rsidR="00812057">
        <w:t xml:space="preserve">following </w:t>
      </w:r>
      <w:r>
        <w:t>function returns a</w:t>
      </w:r>
      <w:r w:rsidR="00883D07">
        <w:t xml:space="preserve"> selected</w:t>
      </w:r>
      <w:r>
        <w:t xml:space="preserve"> item from </w:t>
      </w:r>
      <w:r w:rsidR="00812057">
        <w:t>a list:</w:t>
      </w:r>
    </w:p>
    <w:p w14:paraId="10DDD425" w14:textId="29203AFA" w:rsidR="00A042E9" w:rsidRDefault="00A042E9" w:rsidP="00346B20">
      <w:pPr>
        <w:rPr>
          <w:b/>
        </w:rPr>
      </w:pPr>
    </w:p>
    <w:p w14:paraId="4CBDBDFA" w14:textId="77777777" w:rsidR="00A042E9" w:rsidRPr="00E5496A" w:rsidRDefault="00A042E9" w:rsidP="00D173E3">
      <w:pPr>
        <w:pStyle w:val="ListParagraph"/>
        <w:numPr>
          <w:ilvl w:val="0"/>
          <w:numId w:val="48"/>
        </w:numPr>
        <w:rPr>
          <w:rFonts w:eastAsiaTheme="minorHAnsi"/>
          <w:b/>
          <w:bCs/>
          <w:color w:val="000000"/>
        </w:rPr>
      </w:pPr>
      <w:r w:rsidRPr="00E5496A">
        <w:rPr>
          <w:rFonts w:eastAsiaTheme="minorHAnsi"/>
          <w:b/>
          <w:bCs/>
        </w:rPr>
        <w:t>select(</w:t>
      </w:r>
      <w:r w:rsidRPr="00E5496A">
        <w:rPr>
          <w:rFonts w:eastAsiaTheme="minorHAnsi"/>
          <w:b/>
          <w:bCs/>
          <w:i/>
        </w:rPr>
        <w:t>ListExpression</w:t>
      </w:r>
      <w:r w:rsidRPr="00E5496A">
        <w:rPr>
          <w:rFonts w:eastAsiaTheme="minorHAnsi"/>
          <w:b/>
          <w:bCs/>
        </w:rPr>
        <w:t xml:space="preserve">, </w:t>
      </w:r>
      <w:r w:rsidRPr="00E5496A">
        <w:rPr>
          <w:rFonts w:eastAsiaTheme="minorHAnsi"/>
          <w:b/>
          <w:bCs/>
          <w:i/>
          <w:iCs/>
        </w:rPr>
        <w:t>Expression</w:t>
      </w:r>
      <w:r w:rsidRPr="00E5496A">
        <w:rPr>
          <w:rFonts w:eastAsiaTheme="minorHAnsi"/>
          <w:b/>
          <w:bCs/>
        </w:rPr>
        <w:t>)</w:t>
      </w:r>
    </w:p>
    <w:p w14:paraId="6AF6CA9A" w14:textId="77777777" w:rsidR="00E5496A" w:rsidRPr="00E5496A" w:rsidRDefault="00A042E9" w:rsidP="00D173E3">
      <w:pPr>
        <w:pStyle w:val="ListParagraph"/>
        <w:numPr>
          <w:ilvl w:val="0"/>
          <w:numId w:val="55"/>
        </w:numPr>
        <w:rPr>
          <w:rFonts w:eastAsiaTheme="minorHAnsi"/>
          <w:b/>
          <w:bCs/>
          <w:color w:val="000000"/>
        </w:rPr>
      </w:pPr>
      <w:r>
        <w:rPr>
          <w:rFonts w:eastAsiaTheme="minorHAnsi"/>
          <w:bCs/>
          <w:color w:val="000000"/>
        </w:rPr>
        <w:t xml:space="preserve">If the Expression does not have the form </w:t>
      </w:r>
      <w:r w:rsidRPr="00E5496A">
        <w:rPr>
          <w:rFonts w:eastAsiaTheme="minorHAnsi"/>
          <w:b/>
          <w:color w:val="000000"/>
        </w:rPr>
        <w:t>pref(...),</w:t>
      </w:r>
      <w:r>
        <w:rPr>
          <w:rFonts w:eastAsiaTheme="minorHAnsi"/>
          <w:bCs/>
          <w:color w:val="000000"/>
        </w:rPr>
        <w:t xml:space="preserve"> then it is evaluated and the resulting value is treated as an index that points to an </w:t>
      </w:r>
      <w:r w:rsidR="00E5496A">
        <w:rPr>
          <w:rFonts w:eastAsiaTheme="minorHAnsi"/>
          <w:bCs/>
          <w:color w:val="000000"/>
        </w:rPr>
        <w:t>mem</w:t>
      </w:r>
      <w:r>
        <w:rPr>
          <w:rFonts w:eastAsiaTheme="minorHAnsi"/>
          <w:bCs/>
          <w:color w:val="000000"/>
        </w:rPr>
        <w:t xml:space="preserve">ber of the List.  For example, if the ListExpression contains the list </w:t>
      </w:r>
      <w:r w:rsidRPr="001D72D2">
        <w:rPr>
          <w:rFonts w:eastAsiaTheme="minorHAnsi"/>
          <w:bCs/>
          <w:color w:val="000000"/>
        </w:rPr>
        <w:t>(10, 20, 30, 40)</w:t>
      </w:r>
      <w:r>
        <w:rPr>
          <w:rFonts w:eastAsiaTheme="minorHAnsi"/>
          <w:bCs/>
          <w:color w:val="000000"/>
        </w:rPr>
        <w:t xml:space="preserve"> </w:t>
      </w:r>
      <w:r w:rsidRPr="001D72D2">
        <w:rPr>
          <w:rFonts w:eastAsiaTheme="minorHAnsi"/>
          <w:bCs/>
          <w:color w:val="000000"/>
        </w:rPr>
        <w:t>then the value of function</w:t>
      </w:r>
    </w:p>
    <w:p w14:paraId="13765C40" w14:textId="77777777" w:rsidR="0043393B" w:rsidRDefault="0043393B" w:rsidP="0043393B">
      <w:pPr>
        <w:ind w:left="360"/>
        <w:jc w:val="center"/>
        <w:rPr>
          <w:rFonts w:eastAsiaTheme="minorHAnsi"/>
          <w:b/>
          <w:bCs/>
          <w:color w:val="000000"/>
        </w:rPr>
      </w:pPr>
    </w:p>
    <w:p w14:paraId="1ED98ABD" w14:textId="3EBDC7BC" w:rsidR="00E5496A" w:rsidRDefault="00A042E9" w:rsidP="0043393B">
      <w:pPr>
        <w:ind w:left="360"/>
        <w:jc w:val="center"/>
        <w:rPr>
          <w:rFonts w:eastAsiaTheme="minorHAnsi"/>
          <w:b/>
          <w:bCs/>
          <w:color w:val="000000"/>
        </w:rPr>
      </w:pPr>
      <w:r w:rsidRPr="0043393B">
        <w:rPr>
          <w:rFonts w:eastAsiaTheme="minorHAnsi"/>
          <w:b/>
          <w:bCs/>
          <w:color w:val="000000"/>
        </w:rPr>
        <w:t>select(ListExpression, 2)</w:t>
      </w:r>
    </w:p>
    <w:p w14:paraId="11A451E3" w14:textId="77777777" w:rsidR="0043393B" w:rsidRPr="0043393B" w:rsidRDefault="0043393B" w:rsidP="0043393B">
      <w:pPr>
        <w:ind w:left="360"/>
        <w:jc w:val="center"/>
        <w:rPr>
          <w:rFonts w:eastAsiaTheme="minorHAnsi"/>
          <w:b/>
          <w:bCs/>
          <w:color w:val="000000"/>
        </w:rPr>
      </w:pPr>
    </w:p>
    <w:p w14:paraId="4ADE5070" w14:textId="33F02573" w:rsidR="00A042E9" w:rsidRPr="0043393B" w:rsidRDefault="00A042E9" w:rsidP="0043393B">
      <w:pPr>
        <w:ind w:firstLine="720"/>
        <w:rPr>
          <w:rFonts w:eastAsiaTheme="minorHAnsi"/>
          <w:b/>
          <w:bCs/>
          <w:color w:val="000000"/>
        </w:rPr>
      </w:pPr>
      <w:r w:rsidRPr="0043393B">
        <w:rPr>
          <w:rFonts w:eastAsiaTheme="minorHAnsi"/>
          <w:bCs/>
          <w:color w:val="000000"/>
        </w:rPr>
        <w:t>would be 30 (since the first element in the list has index of 0).</w:t>
      </w:r>
    </w:p>
    <w:p w14:paraId="0E0AF240" w14:textId="23603EFD" w:rsidR="008D51D5" w:rsidRPr="00AA3307" w:rsidRDefault="008D51D5" w:rsidP="00D173E3">
      <w:pPr>
        <w:pStyle w:val="ListParagraph"/>
        <w:numPr>
          <w:ilvl w:val="0"/>
          <w:numId w:val="55"/>
        </w:numPr>
        <w:rPr>
          <w:rFonts w:eastAsiaTheme="minorHAnsi"/>
          <w:b/>
          <w:bCs/>
          <w:color w:val="000000"/>
        </w:rPr>
      </w:pPr>
      <w:r>
        <w:rPr>
          <w:rFonts w:eastAsiaTheme="minorHAnsi"/>
        </w:rPr>
        <w:t xml:space="preserve">If the second argument has the form </w:t>
      </w:r>
      <w:r w:rsidRPr="00E5496A">
        <w:rPr>
          <w:rFonts w:eastAsiaTheme="minorHAnsi"/>
          <w:b/>
          <w:bCs/>
        </w:rPr>
        <w:t>pref(),</w:t>
      </w:r>
      <w:r>
        <w:rPr>
          <w:rFonts w:eastAsiaTheme="minorHAnsi"/>
        </w:rPr>
        <w:t xml:space="preserve"> the expression is interpreted as a</w:t>
      </w:r>
      <w:r w:rsidRPr="00AA3307">
        <w:rPr>
          <w:rFonts w:eastAsiaTheme="minorHAnsi"/>
        </w:rPr>
        <w:t xml:space="preserve"> </w:t>
      </w:r>
      <w:r w:rsidRPr="00EE79AC">
        <w:rPr>
          <w:rFonts w:eastAsiaTheme="minorHAnsi"/>
          <w:b/>
          <w:bCs/>
        </w:rPr>
        <w:t>preference function</w:t>
      </w:r>
      <w:r w:rsidRPr="00AA3307">
        <w:rPr>
          <w:rFonts w:eastAsiaTheme="minorHAnsi"/>
        </w:rPr>
        <w:t xml:space="preserve"> consist</w:t>
      </w:r>
      <w:r>
        <w:rPr>
          <w:rFonts w:eastAsiaTheme="minorHAnsi"/>
        </w:rPr>
        <w:t>ing</w:t>
      </w:r>
      <w:r w:rsidRPr="00AA3307">
        <w:rPr>
          <w:rFonts w:eastAsiaTheme="minorHAnsi"/>
        </w:rPr>
        <w:t xml:space="preserve"> of a list of expressions that will be evaluated for each candidate in the ListVariable, resulting in a </w:t>
      </w:r>
      <w:r w:rsidRPr="00AA3307">
        <w:rPr>
          <w:rFonts w:eastAsiaTheme="minorHAnsi"/>
          <w:b/>
          <w:bCs/>
        </w:rPr>
        <w:t xml:space="preserve">preference score </w:t>
      </w:r>
      <w:r w:rsidRPr="00AA3307">
        <w:rPr>
          <w:rFonts w:eastAsiaTheme="minorHAnsi"/>
        </w:rPr>
        <w:t>for each eligible candidate. Positive values for the expression make the candidate more likely to be selected and negative values for the expression make the candidate less likely to be selected. If the expression evaluates to zero it makes no contribution to the candidate's preference score.</w:t>
      </w:r>
    </w:p>
    <w:p w14:paraId="54FC4CED" w14:textId="77777777" w:rsidR="008D51D5" w:rsidRDefault="008D51D5" w:rsidP="008D51D5">
      <w:pPr>
        <w:rPr>
          <w:rFonts w:eastAsiaTheme="minorHAnsi"/>
        </w:rPr>
      </w:pPr>
    </w:p>
    <w:p w14:paraId="6E200B78" w14:textId="6D07E5AF" w:rsidR="008D51D5" w:rsidRDefault="008D51D5" w:rsidP="008D51D5">
      <w:pPr>
        <w:rPr>
          <w:rFonts w:eastAsiaTheme="minorHAnsi"/>
        </w:rPr>
      </w:pPr>
      <w:r>
        <w:rPr>
          <w:rFonts w:eastAsiaTheme="minorHAnsi"/>
        </w:rPr>
        <w:t xml:space="preserve">Let's suppose that an agent has constructed a ListVariable called </w:t>
      </w:r>
      <w:r>
        <w:rPr>
          <w:rFonts w:eastAsiaTheme="minorHAnsi"/>
          <w:i/>
        </w:rPr>
        <w:t>friendCandidates</w:t>
      </w:r>
      <w:r>
        <w:rPr>
          <w:rFonts w:eastAsiaTheme="minorHAnsi"/>
        </w:rPr>
        <w:t xml:space="preserve"> of potential friends, and that the agent prefers to select friends who are older than the agent. We could use a selection function like:</w:t>
      </w:r>
    </w:p>
    <w:p w14:paraId="5E64DF98" w14:textId="77777777" w:rsidR="008D51D5" w:rsidRDefault="008D51D5" w:rsidP="008D51D5">
      <w:pPr>
        <w:rPr>
          <w:rFonts w:eastAsiaTheme="minorHAnsi"/>
        </w:rPr>
      </w:pPr>
    </w:p>
    <w:p w14:paraId="5EE2C4BA" w14:textId="3BB4A1BA" w:rsidR="008D51D5" w:rsidRDefault="008D51D5" w:rsidP="008D51D5">
      <w:pPr>
        <w:jc w:val="center"/>
        <w:rPr>
          <w:rFonts w:eastAsiaTheme="minorHAnsi"/>
          <w:b/>
          <w:bCs/>
        </w:rPr>
      </w:pPr>
      <w:r>
        <w:rPr>
          <w:rFonts w:eastAsiaTheme="minorHAnsi"/>
          <w:b/>
          <w:bCs/>
        </w:rPr>
        <w:t>select(friendCandidates, pref(other:age - age))</w:t>
      </w:r>
    </w:p>
    <w:p w14:paraId="3CA1ECBC" w14:textId="77777777" w:rsidR="008D51D5" w:rsidRDefault="008D51D5" w:rsidP="008D51D5">
      <w:pPr>
        <w:rPr>
          <w:rFonts w:eastAsiaTheme="minorHAnsi"/>
        </w:rPr>
      </w:pPr>
    </w:p>
    <w:p w14:paraId="2B03C7FB" w14:textId="77777777" w:rsidR="008D51D5" w:rsidRDefault="008D51D5" w:rsidP="008D51D5">
      <w:pPr>
        <w:rPr>
          <w:rFonts w:eastAsiaTheme="minorHAnsi"/>
        </w:rPr>
      </w:pPr>
      <w:r>
        <w:rPr>
          <w:rFonts w:eastAsiaTheme="minorHAnsi"/>
        </w:rPr>
        <w:t>The formula for computing the overall preference score for a given candidate is:</w:t>
      </w:r>
    </w:p>
    <w:p w14:paraId="4B1BC04D" w14:textId="77777777" w:rsidR="008D51D5" w:rsidRDefault="008D51D5" w:rsidP="008D51D5">
      <w:pPr>
        <w:rPr>
          <w:rFonts w:eastAsiaTheme="minorHAnsi"/>
        </w:rPr>
      </w:pPr>
    </w:p>
    <w:p w14:paraId="02AD14D5" w14:textId="77777777" w:rsidR="008D51D5" w:rsidRPr="00023C33" w:rsidRDefault="008D51D5" w:rsidP="008D51D5">
      <w:pPr>
        <w:jc w:val="center"/>
        <w:rPr>
          <w:rFonts w:eastAsiaTheme="minorHAnsi"/>
          <w:b/>
          <w:bCs/>
        </w:rPr>
      </w:pPr>
      <w:r w:rsidRPr="00023C33">
        <w:rPr>
          <w:rFonts w:eastAsiaTheme="minorHAnsi"/>
          <w:b/>
          <w:bCs/>
        </w:rPr>
        <w:t xml:space="preserve">preference_score(candidate) = </w:t>
      </w:r>
      <w:r>
        <w:rPr>
          <w:rFonts w:eastAsiaTheme="minorHAnsi"/>
          <w:b/>
          <w:bCs/>
        </w:rPr>
        <w:t xml:space="preserve">(1 + </w:t>
      </w:r>
      <w:r w:rsidRPr="00023C33">
        <w:rPr>
          <w:rFonts w:ascii="Symbol" w:eastAsiaTheme="minorHAnsi" w:hAnsi="Symbol" w:cs="Calibri (Body)"/>
          <w:b/>
          <w:bCs/>
        </w:rPr>
        <w:t></w:t>
      </w:r>
      <w:r w:rsidRPr="00023C33">
        <w:rPr>
          <w:rFonts w:eastAsiaTheme="minorHAnsi"/>
          <w:b/>
          <w:bCs/>
        </w:rPr>
        <w:t xml:space="preserve"> (positive</w:t>
      </w:r>
      <w:r>
        <w:rPr>
          <w:rFonts w:eastAsiaTheme="minorHAnsi"/>
          <w:b/>
          <w:bCs/>
        </w:rPr>
        <w:t>-valued</w:t>
      </w:r>
      <w:r w:rsidRPr="00023C33">
        <w:rPr>
          <w:rFonts w:eastAsiaTheme="minorHAnsi"/>
          <w:b/>
          <w:bCs/>
        </w:rPr>
        <w:t xml:space="preserve"> expressions)</w:t>
      </w:r>
      <w:r>
        <w:rPr>
          <w:rFonts w:eastAsiaTheme="minorHAnsi"/>
          <w:b/>
          <w:bCs/>
        </w:rPr>
        <w:t>)</w:t>
      </w:r>
      <w:r w:rsidRPr="00023C33">
        <w:rPr>
          <w:rFonts w:eastAsiaTheme="minorHAnsi"/>
          <w:b/>
          <w:bCs/>
        </w:rPr>
        <w:t xml:space="preserve"> /</w:t>
      </w:r>
    </w:p>
    <w:p w14:paraId="4504CE19" w14:textId="77777777" w:rsidR="008D51D5" w:rsidRPr="00023C33" w:rsidRDefault="008D51D5" w:rsidP="008D51D5">
      <w:pPr>
        <w:ind w:left="2160" w:firstLine="720"/>
        <w:jc w:val="center"/>
        <w:rPr>
          <w:rFonts w:eastAsiaTheme="minorHAnsi"/>
          <w:b/>
          <w:bCs/>
        </w:rPr>
      </w:pPr>
      <w:r w:rsidRPr="00023C33">
        <w:rPr>
          <w:rFonts w:eastAsiaTheme="minorHAnsi"/>
          <w:b/>
          <w:bCs/>
        </w:rPr>
        <w:t xml:space="preserve">(1 + </w:t>
      </w:r>
      <w:r>
        <w:rPr>
          <w:rFonts w:eastAsiaTheme="minorHAnsi"/>
          <w:b/>
          <w:bCs/>
        </w:rPr>
        <w:t>|</w:t>
      </w:r>
      <w:r w:rsidRPr="00023C33">
        <w:rPr>
          <w:rFonts w:ascii="Symbol" w:eastAsiaTheme="minorHAnsi" w:hAnsi="Symbol" w:cs="Calibri (Body)"/>
          <w:b/>
          <w:bCs/>
        </w:rPr>
        <w:t></w:t>
      </w:r>
      <w:r w:rsidRPr="00023C33">
        <w:rPr>
          <w:rFonts w:eastAsiaTheme="minorHAnsi"/>
          <w:b/>
          <w:bCs/>
        </w:rPr>
        <w:t xml:space="preserve"> (negative</w:t>
      </w:r>
      <w:r>
        <w:rPr>
          <w:rFonts w:eastAsiaTheme="minorHAnsi"/>
          <w:b/>
          <w:bCs/>
        </w:rPr>
        <w:t>-valued</w:t>
      </w:r>
      <w:r w:rsidRPr="00023C33">
        <w:rPr>
          <w:rFonts w:eastAsiaTheme="minorHAnsi"/>
          <w:b/>
          <w:bCs/>
        </w:rPr>
        <w:t xml:space="preserve"> expressions)</w:t>
      </w:r>
      <w:r>
        <w:rPr>
          <w:rFonts w:eastAsiaTheme="minorHAnsi"/>
          <w:b/>
          <w:bCs/>
        </w:rPr>
        <w:t>|</w:t>
      </w:r>
      <w:r w:rsidRPr="00023C33">
        <w:rPr>
          <w:rFonts w:eastAsiaTheme="minorHAnsi"/>
          <w:b/>
          <w:bCs/>
        </w:rPr>
        <w:t xml:space="preserve"> )</w:t>
      </w:r>
    </w:p>
    <w:p w14:paraId="6463810E" w14:textId="77777777" w:rsidR="008D51D5" w:rsidRDefault="008D51D5" w:rsidP="008D51D5">
      <w:pPr>
        <w:rPr>
          <w:rFonts w:eastAsiaTheme="minorHAnsi"/>
        </w:rPr>
      </w:pPr>
    </w:p>
    <w:p w14:paraId="4CF5C865" w14:textId="21ACF940" w:rsidR="008D51D5" w:rsidRPr="008D51D5" w:rsidRDefault="008D51D5" w:rsidP="008D51D5">
      <w:pPr>
        <w:rPr>
          <w:rFonts w:eastAsiaTheme="minorHAnsi"/>
        </w:rPr>
      </w:pPr>
      <w:r>
        <w:rPr>
          <w:rFonts w:eastAsiaTheme="minorHAnsi"/>
        </w:rPr>
        <w:t xml:space="preserve">In the example, candidates who are the same age as the agent will get a preference score of 1, candidates that are older than the given agent will get preferences scores greater than 1 and candidates younger than the agent will have preference score less than 1. </w:t>
      </w:r>
    </w:p>
    <w:p w14:paraId="3CC42CC1" w14:textId="77777777" w:rsidR="008D51D5" w:rsidRPr="008D51D5" w:rsidRDefault="008D51D5" w:rsidP="008D51D5">
      <w:pPr>
        <w:rPr>
          <w:rFonts w:eastAsiaTheme="minorHAnsi"/>
        </w:rPr>
      </w:pPr>
    </w:p>
    <w:p w14:paraId="139CB5AC" w14:textId="2F0A698D" w:rsidR="008D51D5" w:rsidRDefault="008D51D5" w:rsidP="008D51D5">
      <w:pPr>
        <w:rPr>
          <w:rFonts w:eastAsiaTheme="minorHAnsi"/>
        </w:rPr>
      </w:pPr>
      <w:r>
        <w:rPr>
          <w:rFonts w:eastAsiaTheme="minorHAnsi"/>
        </w:rPr>
        <w:t>As a more complex example, suppose the agent prefers freinds of similar age and also prefers friends who attend the same school. The following function specifies these two preferences, with a greater weight attached to the same-school term:</w:t>
      </w:r>
    </w:p>
    <w:p w14:paraId="7DF23F14" w14:textId="77777777" w:rsidR="008D51D5" w:rsidRDefault="008D51D5" w:rsidP="008D51D5">
      <w:pPr>
        <w:rPr>
          <w:rFonts w:eastAsiaTheme="minorHAnsi"/>
        </w:rPr>
      </w:pPr>
    </w:p>
    <w:p w14:paraId="516AD9ED" w14:textId="67EB3812" w:rsidR="008D51D5" w:rsidRPr="008D076B" w:rsidRDefault="008D51D5" w:rsidP="008D51D5">
      <w:pPr>
        <w:jc w:val="center"/>
        <w:rPr>
          <w:rFonts w:eastAsiaTheme="minorHAnsi"/>
          <w:b/>
          <w:bCs/>
        </w:rPr>
      </w:pPr>
      <w:r>
        <w:rPr>
          <w:rFonts w:eastAsiaTheme="minorHAnsi"/>
          <w:b/>
          <w:bCs/>
        </w:rPr>
        <w:t>select(friendCandidates, pref(-2*abs(other:age-age))</w:t>
      </w:r>
      <w:r w:rsidR="007E351B">
        <w:rPr>
          <w:rFonts w:eastAsiaTheme="minorHAnsi"/>
          <w:b/>
          <w:bCs/>
        </w:rPr>
        <w:t xml:space="preserve">, </w:t>
      </w:r>
      <w:r>
        <w:rPr>
          <w:rFonts w:eastAsiaTheme="minorHAnsi"/>
          <w:b/>
          <w:bCs/>
        </w:rPr>
        <w:t>14*equal(place_id_of_School,other:place_id_of_School</w:t>
      </w:r>
      <w:r w:rsidR="007E351B">
        <w:rPr>
          <w:rFonts w:eastAsiaTheme="minorHAnsi"/>
          <w:b/>
          <w:bCs/>
        </w:rPr>
        <w:t>)))</w:t>
      </w:r>
    </w:p>
    <w:p w14:paraId="0B373616" w14:textId="77777777" w:rsidR="008D51D5" w:rsidRDefault="008D51D5" w:rsidP="008D51D5">
      <w:pPr>
        <w:rPr>
          <w:rFonts w:eastAsiaTheme="minorHAnsi"/>
        </w:rPr>
      </w:pPr>
    </w:p>
    <w:p w14:paraId="6022AD6D" w14:textId="1653E203" w:rsidR="008D51D5" w:rsidRDefault="008D51D5" w:rsidP="008D51D5">
      <w:pPr>
        <w:rPr>
          <w:rFonts w:eastAsiaTheme="minorHAnsi"/>
        </w:rPr>
      </w:pPr>
      <w:r>
        <w:rPr>
          <w:rFonts w:eastAsiaTheme="minorHAnsi"/>
        </w:rPr>
        <w:t>The first</w:t>
      </w:r>
      <w:r w:rsidR="007E351B">
        <w:rPr>
          <w:rFonts w:eastAsiaTheme="minorHAnsi"/>
        </w:rPr>
        <w:t xml:space="preserve"> preference</w:t>
      </w:r>
      <w:r>
        <w:rPr>
          <w:rFonts w:eastAsiaTheme="minorHAnsi"/>
        </w:rPr>
        <w:t xml:space="preserve"> </w:t>
      </w:r>
      <w:r w:rsidR="007E351B">
        <w:rPr>
          <w:rFonts w:eastAsiaTheme="minorHAnsi"/>
        </w:rPr>
        <w:t>expression</w:t>
      </w:r>
      <w:r>
        <w:rPr>
          <w:rFonts w:eastAsiaTheme="minorHAnsi"/>
        </w:rPr>
        <w:t xml:space="preserve"> penalizes candidates based on the difference between their age and the agent's own age. The second expression contributes a positive score to candidates who attend the same school as the selecting agent. The factor </w:t>
      </w:r>
      <w:r w:rsidRPr="008D076B">
        <w:rPr>
          <w:rFonts w:eastAsiaTheme="minorHAnsi"/>
          <w:b/>
          <w:bCs/>
        </w:rPr>
        <w:t>place_id_of_School</w:t>
      </w:r>
      <w:r>
        <w:rPr>
          <w:rFonts w:eastAsiaTheme="minorHAnsi"/>
        </w:rPr>
        <w:t xml:space="preserve"> returns the numerical id for the agent's place and the factor </w:t>
      </w:r>
      <w:r>
        <w:rPr>
          <w:rFonts w:eastAsiaTheme="minorHAnsi"/>
          <w:b/>
          <w:bCs/>
        </w:rPr>
        <w:t>other:place_id_of_School</w:t>
      </w:r>
      <w:r>
        <w:rPr>
          <w:rFonts w:eastAsiaTheme="minorHAnsi"/>
        </w:rPr>
        <w:t xml:space="preserve"> returns the id number for the candidate's School. The </w:t>
      </w:r>
      <w:r>
        <w:rPr>
          <w:rFonts w:eastAsiaTheme="minorHAnsi"/>
          <w:b/>
          <w:bCs/>
        </w:rPr>
        <w:t>equal</w:t>
      </w:r>
      <w:r>
        <w:rPr>
          <w:rFonts w:eastAsiaTheme="minorHAnsi"/>
        </w:rPr>
        <w:t xml:space="preserve"> function returns 1 if its arguments are equal and 0 otherwise (also known as the Kronecker delta function). The resulting preference score for a candidate would be:</w:t>
      </w:r>
    </w:p>
    <w:p w14:paraId="2D641AB8" w14:textId="77777777" w:rsidR="008D51D5" w:rsidRDefault="008D51D5" w:rsidP="008D51D5">
      <w:pPr>
        <w:rPr>
          <w:rFonts w:eastAsiaTheme="minorHAnsi"/>
        </w:rPr>
      </w:pPr>
      <w:r>
        <w:rPr>
          <w:rFonts w:eastAsiaTheme="minorHAnsi"/>
        </w:rPr>
        <w:t xml:space="preserve"> </w:t>
      </w:r>
    </w:p>
    <w:p w14:paraId="7461E2CD" w14:textId="79368D3A" w:rsidR="008D51D5" w:rsidRPr="00023C33" w:rsidRDefault="008D51D5" w:rsidP="008D51D5">
      <w:pPr>
        <w:rPr>
          <w:rFonts w:eastAsiaTheme="minorHAnsi"/>
          <w:b/>
          <w:bCs/>
        </w:rPr>
      </w:pPr>
      <w:r w:rsidRPr="00023C33">
        <w:rPr>
          <w:rFonts w:eastAsiaTheme="minorHAnsi"/>
          <w:b/>
          <w:bCs/>
        </w:rPr>
        <w:t xml:space="preserve">preference_score(candidate) = </w:t>
      </w:r>
      <w:r>
        <w:rPr>
          <w:rFonts w:eastAsiaTheme="minorHAnsi"/>
          <w:b/>
          <w:bCs/>
        </w:rPr>
        <w:t>15</w:t>
      </w:r>
      <w:r w:rsidRPr="00023C33">
        <w:rPr>
          <w:rFonts w:eastAsiaTheme="minorHAnsi"/>
          <w:b/>
          <w:bCs/>
        </w:rPr>
        <w:t xml:space="preserve"> / (1 + 2*(difference in age))</w:t>
      </w:r>
      <w:r>
        <w:rPr>
          <w:rFonts w:eastAsiaTheme="minorHAnsi"/>
          <w:b/>
          <w:bCs/>
        </w:rPr>
        <w:t xml:space="preserve"> </w:t>
      </w:r>
      <w:r w:rsidRPr="005F5D63">
        <w:rPr>
          <w:rFonts w:eastAsiaTheme="minorHAnsi"/>
        </w:rPr>
        <w:t>for candidates in the agent's school</w:t>
      </w:r>
    </w:p>
    <w:p w14:paraId="6A46CA22" w14:textId="3CD4EA7F" w:rsidR="008D51D5" w:rsidRPr="00023C33" w:rsidRDefault="008D51D5" w:rsidP="008D51D5">
      <w:pPr>
        <w:rPr>
          <w:rFonts w:eastAsiaTheme="minorHAnsi"/>
          <w:b/>
          <w:bCs/>
        </w:rPr>
      </w:pPr>
      <w:r w:rsidRPr="00023C33">
        <w:rPr>
          <w:rFonts w:eastAsiaTheme="minorHAnsi"/>
          <w:b/>
          <w:bCs/>
        </w:rPr>
        <w:t xml:space="preserve">                                                     </w:t>
      </w:r>
      <w:r>
        <w:rPr>
          <w:rFonts w:eastAsiaTheme="minorHAnsi"/>
          <w:b/>
          <w:bCs/>
        </w:rPr>
        <w:t xml:space="preserve"> </w:t>
      </w:r>
      <w:r w:rsidRPr="00023C33">
        <w:rPr>
          <w:rFonts w:eastAsiaTheme="minorHAnsi"/>
          <w:b/>
          <w:bCs/>
        </w:rPr>
        <w:t xml:space="preserve">= </w:t>
      </w:r>
      <w:r>
        <w:rPr>
          <w:rFonts w:eastAsiaTheme="minorHAnsi"/>
          <w:b/>
          <w:bCs/>
        </w:rPr>
        <w:t xml:space="preserve">  1</w:t>
      </w:r>
      <w:r w:rsidRPr="00023C33">
        <w:rPr>
          <w:rFonts w:eastAsiaTheme="minorHAnsi"/>
          <w:b/>
          <w:bCs/>
        </w:rPr>
        <w:t xml:space="preserve"> / (1 + 2*(difference in age))</w:t>
      </w:r>
      <w:r>
        <w:rPr>
          <w:rFonts w:eastAsiaTheme="minorHAnsi"/>
          <w:b/>
          <w:bCs/>
        </w:rPr>
        <w:t xml:space="preserve"> </w:t>
      </w:r>
      <w:r w:rsidRPr="005F5D63">
        <w:rPr>
          <w:rFonts w:eastAsiaTheme="minorHAnsi"/>
        </w:rPr>
        <w:t>for candidates not in the agent's school</w:t>
      </w:r>
    </w:p>
    <w:p w14:paraId="548350C0" w14:textId="77777777" w:rsidR="00A042E9" w:rsidRDefault="00A042E9" w:rsidP="00346B20">
      <w:pPr>
        <w:rPr>
          <w:b/>
        </w:rPr>
      </w:pPr>
    </w:p>
    <w:p w14:paraId="0B28CAC3" w14:textId="77777777" w:rsidR="008D51D5" w:rsidRDefault="008D51D5" w:rsidP="008D51D5">
      <w:pPr>
        <w:pStyle w:val="BodyText"/>
        <w:rPr>
          <w:szCs w:val="22"/>
        </w:rPr>
      </w:pPr>
      <w:r>
        <w:rPr>
          <w:szCs w:val="22"/>
        </w:rPr>
        <w:t>Suppose there were two candidates in the agent's school that differ in age by 0 and 1, respectively, from the agent's own age, and one candidate from another school with age difference of 2 years. Then these candidates would be assigned preference scores of 15, 5, and 0.2, respectively, according to the formula above.</w:t>
      </w:r>
    </w:p>
    <w:p w14:paraId="36F75E20" w14:textId="77777777" w:rsidR="008D51D5" w:rsidRDefault="008D51D5" w:rsidP="008D51D5">
      <w:pPr>
        <w:pStyle w:val="BodyText"/>
        <w:rPr>
          <w:szCs w:val="22"/>
        </w:rPr>
      </w:pPr>
      <w:r w:rsidRPr="006463B2">
        <w:rPr>
          <w:szCs w:val="22"/>
        </w:rPr>
        <w:t>After</w:t>
      </w:r>
      <w:r>
        <w:rPr>
          <w:szCs w:val="22"/>
        </w:rPr>
        <w:t xml:space="preserve"> each candidate's preference score is computed, a probability distribution is defined by dividing each preference score by the total of all preference scores. A person is then selected from the eligible candidates using the normalized preference probabilities.</w:t>
      </w:r>
    </w:p>
    <w:p w14:paraId="2EDA25F8" w14:textId="01EF58C4" w:rsidR="008D51D5" w:rsidRPr="008D51D5" w:rsidRDefault="008D51D5" w:rsidP="008D51D5">
      <w:pPr>
        <w:pStyle w:val="BodyText"/>
        <w:rPr>
          <w:szCs w:val="22"/>
        </w:rPr>
      </w:pPr>
      <w:r>
        <w:rPr>
          <w:szCs w:val="22"/>
        </w:rPr>
        <w:t>Continuing the example above, the preference scores sum to 20.2 so they would yield probabilities of 15/20.2 (</w:t>
      </w:r>
      <w:r>
        <w:rPr>
          <w:szCs w:val="22"/>
        </w:rPr>
        <w:sym w:font="Symbol" w:char="F0BB"/>
      </w:r>
      <w:r>
        <w:rPr>
          <w:szCs w:val="22"/>
        </w:rPr>
        <w:t xml:space="preserve"> 0.743), 5/20.2 (</w:t>
      </w:r>
      <w:r>
        <w:rPr>
          <w:szCs w:val="22"/>
        </w:rPr>
        <w:sym w:font="Symbol" w:char="F0BB"/>
      </w:r>
      <w:r>
        <w:rPr>
          <w:szCs w:val="22"/>
        </w:rPr>
        <w:t xml:space="preserve"> 0.247), and 0.2/20.2 (</w:t>
      </w:r>
      <w:r>
        <w:rPr>
          <w:szCs w:val="22"/>
        </w:rPr>
        <w:sym w:font="Symbol" w:char="F0BB"/>
      </w:r>
      <w:r>
        <w:rPr>
          <w:szCs w:val="22"/>
        </w:rPr>
        <w:t xml:space="preserve"> 0.01), respectively, for the three candidates. The selection is then made based on these probabilities.</w:t>
      </w:r>
    </w:p>
    <w:p w14:paraId="6F9D126D" w14:textId="55175857" w:rsidR="000B4BCD" w:rsidRDefault="00346B20" w:rsidP="00E5496A">
      <w:pPr>
        <w:pStyle w:val="Heading4"/>
      </w:pPr>
      <w:bookmarkStart w:id="76" w:name="_Value_Function"/>
      <w:bookmarkEnd w:id="76"/>
      <w:r w:rsidRPr="000B4BCD">
        <w:t>Value Function</w:t>
      </w:r>
    </w:p>
    <w:p w14:paraId="7BA4EB2D" w14:textId="00DF1AEF" w:rsidR="000B4BCD" w:rsidRDefault="000B4BCD" w:rsidP="00346B20">
      <w:pPr>
        <w:rPr>
          <w:b/>
        </w:rPr>
      </w:pPr>
    </w:p>
    <w:p w14:paraId="0A18E06D" w14:textId="5D7AE7FE" w:rsidR="000B4BCD" w:rsidRDefault="000F0597" w:rsidP="00346B20">
      <w:r>
        <w:t>The following function allows an agent to access values associated with other agents:</w:t>
      </w:r>
    </w:p>
    <w:p w14:paraId="4F22EBE4" w14:textId="09C063E5" w:rsidR="000F0597" w:rsidRDefault="000F0597" w:rsidP="00346B20"/>
    <w:p w14:paraId="5BF4503C" w14:textId="4F34F0DD" w:rsidR="00991256" w:rsidRPr="00991256" w:rsidRDefault="00991256" w:rsidP="00D173E3">
      <w:pPr>
        <w:pStyle w:val="ListParagraph"/>
        <w:numPr>
          <w:ilvl w:val="0"/>
          <w:numId w:val="49"/>
        </w:numPr>
        <w:ind w:left="360"/>
        <w:rPr>
          <w:b/>
          <w:bCs/>
        </w:rPr>
      </w:pPr>
      <w:r w:rsidRPr="00991256">
        <w:rPr>
          <w:b/>
          <w:bCs/>
        </w:rPr>
        <w:t>value(Expression1, Expression2):</w:t>
      </w:r>
      <w:r>
        <w:rPr>
          <w:b/>
          <w:bCs/>
        </w:rPr>
        <w:t xml:space="preserve"> </w:t>
      </w:r>
      <w:r>
        <w:t>the first argument is first evaluated to produce the id of an agent. The function then returns the value of the second argument, evaluated with respect to the other agent identified by the first argument.</w:t>
      </w:r>
    </w:p>
    <w:p w14:paraId="34C50868" w14:textId="3BD044E2" w:rsidR="000F0597" w:rsidRPr="00991256" w:rsidRDefault="00991256" w:rsidP="00D173E3">
      <w:pPr>
        <w:pStyle w:val="ListParagraph"/>
        <w:numPr>
          <w:ilvl w:val="1"/>
          <w:numId w:val="49"/>
        </w:numPr>
        <w:rPr>
          <w:b/>
          <w:bCs/>
        </w:rPr>
      </w:pPr>
      <w:r>
        <w:lastRenderedPageBreak/>
        <w:t xml:space="preserve">If the first argument is that name of a Group Type (such as School), then the other agent is the administrative agent for the original agent's group of that type (such as the admin agent for the original agent's school). If there is no such admin agent, the result of the function is 0. </w:t>
      </w:r>
    </w:p>
    <w:p w14:paraId="36EAA381" w14:textId="77777777" w:rsidR="001C105D" w:rsidRDefault="001C105D">
      <w:pPr>
        <w:rPr>
          <w:rFonts w:asciiTheme="majorHAnsi" w:eastAsiaTheme="majorEastAsia" w:hAnsiTheme="majorHAnsi" w:cstheme="majorBidi"/>
          <w:color w:val="2F5496" w:themeColor="accent1" w:themeShade="BF"/>
          <w:sz w:val="26"/>
          <w:szCs w:val="26"/>
        </w:rPr>
      </w:pPr>
      <w:r>
        <w:br w:type="page"/>
      </w:r>
    </w:p>
    <w:p w14:paraId="705DCFE4" w14:textId="70DD5095" w:rsidR="001C105D" w:rsidRDefault="00355BE2" w:rsidP="001C105D">
      <w:pPr>
        <w:pStyle w:val="Heading2"/>
      </w:pPr>
      <w:bookmarkStart w:id="77" w:name="_Toc40674605"/>
      <w:r>
        <w:lastRenderedPageBreak/>
        <w:t>Predicates</w:t>
      </w:r>
      <w:bookmarkEnd w:id="77"/>
    </w:p>
    <w:p w14:paraId="6FAB6E8F" w14:textId="77777777" w:rsidR="001C105D" w:rsidRDefault="001C105D" w:rsidP="001C105D"/>
    <w:p w14:paraId="1D39D84C" w14:textId="1EBD45E2" w:rsidR="001C105D" w:rsidRDefault="001C105D" w:rsidP="001C105D">
      <w:r>
        <w:t>Predicate</w:t>
      </w:r>
      <w:r w:rsidRPr="00081903">
        <w:t>s are true/false assertions that are evaluated with respect to the agent evaluating a given rule.</w:t>
      </w:r>
    </w:p>
    <w:p w14:paraId="567BC0E3" w14:textId="77777777" w:rsidR="001C105D" w:rsidRPr="001C105D" w:rsidRDefault="001C105D" w:rsidP="001C105D"/>
    <w:p w14:paraId="788D0091" w14:textId="11111A07" w:rsidR="00AB7AA1" w:rsidRDefault="00AB7AA1" w:rsidP="00AB7AA1">
      <w:pPr>
        <w:pStyle w:val="Heading3"/>
      </w:pPr>
      <w:bookmarkStart w:id="78" w:name="_Toc40674606"/>
      <w:r>
        <w:t>Comparisons</w:t>
      </w:r>
      <w:bookmarkEnd w:id="78"/>
    </w:p>
    <w:p w14:paraId="7D473C55" w14:textId="30E27946" w:rsidR="00B9152A" w:rsidRDefault="00B9152A" w:rsidP="00B9152A"/>
    <w:p w14:paraId="7645DDD2" w14:textId="393762B6" w:rsidR="00C314C4" w:rsidRDefault="00B9152A" w:rsidP="00355BE2">
      <w:r>
        <w:t xml:space="preserve">We often want to </w:t>
      </w:r>
      <w:r w:rsidR="00160207">
        <w:t>Condition</w:t>
      </w:r>
      <w:r>
        <w:t xml:space="preserve"> an agent's behavior on characterisics such as the agent's age. We can check the age of an agent through a Predicate such as </w:t>
      </w:r>
      <w:r w:rsidRPr="00B9152A">
        <w:rPr>
          <w:b/>
          <w:bCs/>
        </w:rPr>
        <w:t>(age &lt; 19)</w:t>
      </w:r>
      <w:r>
        <w:rPr>
          <w:b/>
          <w:bCs/>
        </w:rPr>
        <w:t>.</w:t>
      </w:r>
      <w:r>
        <w:t xml:space="preserve"> </w:t>
      </w:r>
      <w:r w:rsidR="00355BE2">
        <w:t>Predica</w:t>
      </w:r>
      <w:r>
        <w:t>tes can use any of the</w:t>
      </w:r>
      <w:r w:rsidR="00355BE2" w:rsidRPr="00081903">
        <w:t xml:space="preserve"> numeric comparisons</w:t>
      </w:r>
      <w:r w:rsidR="00C314C4">
        <w:t>:</w:t>
      </w:r>
    </w:p>
    <w:p w14:paraId="05711753" w14:textId="14B64379" w:rsidR="00C314C4" w:rsidRDefault="00355BE2" w:rsidP="00C314C4">
      <w:pPr>
        <w:ind w:left="720"/>
        <w:rPr>
          <w:b/>
        </w:rPr>
      </w:pPr>
      <w:r w:rsidRPr="00081903">
        <w:t xml:space="preserve"> </w:t>
      </w:r>
      <w:r w:rsidR="006F487A">
        <w:rPr>
          <w:b/>
        </w:rPr>
        <w:t>==</w:t>
      </w:r>
      <w:r w:rsidR="00C314C4">
        <w:rPr>
          <w:b/>
        </w:rPr>
        <w:tab/>
      </w:r>
      <w:r w:rsidR="006B46B7" w:rsidRPr="00C314C4">
        <w:rPr>
          <w:bCs/>
        </w:rPr>
        <w:t>(is equal to)</w:t>
      </w:r>
    </w:p>
    <w:p w14:paraId="03EBB8BB" w14:textId="58976EF6" w:rsidR="00C314C4" w:rsidRDefault="006F487A" w:rsidP="00C314C4">
      <w:pPr>
        <w:ind w:left="720"/>
        <w:rPr>
          <w:b/>
        </w:rPr>
      </w:pPr>
      <w:r>
        <w:rPr>
          <w:b/>
        </w:rPr>
        <w:t>!=</w:t>
      </w:r>
      <w:r w:rsidR="00C314C4">
        <w:rPr>
          <w:b/>
        </w:rPr>
        <w:tab/>
      </w:r>
      <w:r w:rsidR="006B46B7" w:rsidRPr="00C314C4">
        <w:rPr>
          <w:bCs/>
        </w:rPr>
        <w:t>(is not equal to)</w:t>
      </w:r>
    </w:p>
    <w:p w14:paraId="3B797700" w14:textId="4B275364" w:rsidR="00C314C4" w:rsidRDefault="006F487A" w:rsidP="00C314C4">
      <w:pPr>
        <w:ind w:left="720"/>
        <w:rPr>
          <w:b/>
        </w:rPr>
      </w:pPr>
      <w:r>
        <w:rPr>
          <w:b/>
        </w:rPr>
        <w:t>&lt;</w:t>
      </w:r>
      <w:r w:rsidR="00C314C4">
        <w:rPr>
          <w:b/>
        </w:rPr>
        <w:tab/>
      </w:r>
      <w:r w:rsidR="006B46B7" w:rsidRPr="00C314C4">
        <w:rPr>
          <w:bCs/>
        </w:rPr>
        <w:t>(is less than)</w:t>
      </w:r>
    </w:p>
    <w:p w14:paraId="36635968" w14:textId="0C85B305" w:rsidR="00C314C4" w:rsidRDefault="006F487A" w:rsidP="00C314C4">
      <w:pPr>
        <w:ind w:left="720"/>
        <w:rPr>
          <w:b/>
        </w:rPr>
      </w:pPr>
      <w:r>
        <w:rPr>
          <w:b/>
        </w:rPr>
        <w:t>&lt;=</w:t>
      </w:r>
      <w:r w:rsidR="00C314C4">
        <w:rPr>
          <w:b/>
        </w:rPr>
        <w:tab/>
      </w:r>
      <w:r w:rsidR="006B46B7" w:rsidRPr="00C314C4">
        <w:rPr>
          <w:bCs/>
        </w:rPr>
        <w:t>(is less than or equal to)</w:t>
      </w:r>
    </w:p>
    <w:p w14:paraId="5E00465D" w14:textId="46AC3492" w:rsidR="00C314C4" w:rsidRDefault="006F487A" w:rsidP="00C314C4">
      <w:pPr>
        <w:ind w:left="720"/>
      </w:pPr>
      <w:r>
        <w:rPr>
          <w:b/>
        </w:rPr>
        <w:t>&gt;</w:t>
      </w:r>
      <w:r w:rsidR="00C314C4">
        <w:rPr>
          <w:b/>
        </w:rPr>
        <w:tab/>
      </w:r>
      <w:r w:rsidR="006B46B7" w:rsidRPr="00C314C4">
        <w:rPr>
          <w:bCs/>
        </w:rPr>
        <w:t>(is greater than)</w:t>
      </w:r>
    </w:p>
    <w:p w14:paraId="5ABB07D2" w14:textId="1824610F" w:rsidR="00355BE2" w:rsidRPr="00C314C4" w:rsidRDefault="006F487A" w:rsidP="00C314C4">
      <w:pPr>
        <w:ind w:left="720"/>
      </w:pPr>
      <w:r>
        <w:rPr>
          <w:b/>
        </w:rPr>
        <w:t>&gt;=</w:t>
      </w:r>
      <w:r w:rsidR="00C314C4">
        <w:rPr>
          <w:b/>
        </w:rPr>
        <w:tab/>
      </w:r>
      <w:r w:rsidR="006B46B7" w:rsidRPr="00C314C4">
        <w:rPr>
          <w:bCs/>
        </w:rPr>
        <w:t>(is greater than or equal to)</w:t>
      </w:r>
    </w:p>
    <w:p w14:paraId="5427F986" w14:textId="77777777" w:rsidR="00355BE2" w:rsidRPr="00081903" w:rsidRDefault="00355BE2" w:rsidP="00355BE2"/>
    <w:p w14:paraId="4BDA6DDD" w14:textId="0A48CC2E" w:rsidR="00B5420E" w:rsidRDefault="00355BE2" w:rsidP="00355BE2">
      <w:r w:rsidRPr="00081903">
        <w:t>In addition to the</w:t>
      </w:r>
      <w:r w:rsidR="00B5420E">
        <w:t xml:space="preserve"> two-way</w:t>
      </w:r>
      <w:r w:rsidRPr="00081903">
        <w:t xml:space="preserve"> compari</w:t>
      </w:r>
      <w:r w:rsidR="00C314C4">
        <w:t>s</w:t>
      </w:r>
      <w:r w:rsidRPr="00081903">
        <w:t xml:space="preserve">ions above, there is a three-way </w:t>
      </w:r>
      <w:r w:rsidR="006F487A">
        <w:t>p</w:t>
      </w:r>
      <w:r>
        <w:t>redicate</w:t>
      </w:r>
      <w:r w:rsidRPr="00081903">
        <w:t xml:space="preserve"> than tests whether the first argument has a value between the second and third argument, inclusively</w:t>
      </w:r>
      <w:r w:rsidR="00B5420E">
        <w:t>:</w:t>
      </w:r>
    </w:p>
    <w:p w14:paraId="74F1353B" w14:textId="77777777" w:rsidR="00B5420E" w:rsidRDefault="00B5420E" w:rsidP="00355BE2"/>
    <w:p w14:paraId="3A404D59" w14:textId="3D092940" w:rsidR="00355BE2" w:rsidRPr="00081903" w:rsidRDefault="00B5420E" w:rsidP="00D173E3">
      <w:pPr>
        <w:pStyle w:val="ListParagraph"/>
        <w:numPr>
          <w:ilvl w:val="0"/>
          <w:numId w:val="49"/>
        </w:numPr>
        <w:ind w:left="360"/>
      </w:pPr>
      <w:r w:rsidRPr="00B5420E">
        <w:rPr>
          <w:b/>
          <w:bCs/>
        </w:rPr>
        <w:t>range(Expression,lower,upper</w:t>
      </w:r>
      <w:r>
        <w:t>)</w:t>
      </w:r>
      <w:r w:rsidR="00254E31">
        <w:t xml:space="preserve"> --</w:t>
      </w:r>
      <w:r w:rsidR="00355BE2" w:rsidRPr="00081903">
        <w:t xml:space="preserve"> true if </w:t>
      </w:r>
      <w:r>
        <w:t>the value of the E</w:t>
      </w:r>
      <w:r w:rsidR="004F4551">
        <w:t>x</w:t>
      </w:r>
      <w:r>
        <w:t xml:space="preserve">pression is at least </w:t>
      </w:r>
      <w:r w:rsidRPr="00B5420E">
        <w:rPr>
          <w:b/>
          <w:bCs/>
        </w:rPr>
        <w:t xml:space="preserve">lower </w:t>
      </w:r>
      <w:r>
        <w:t xml:space="preserve">and no greater than </w:t>
      </w:r>
      <w:r w:rsidRPr="00B5420E">
        <w:rPr>
          <w:b/>
          <w:bCs/>
        </w:rPr>
        <w:t xml:space="preserve">upper. </w:t>
      </w:r>
      <w:r>
        <w:t xml:space="preserve">For example, the following is true if </w:t>
      </w:r>
      <w:r w:rsidR="00355BE2" w:rsidRPr="00081903">
        <w:t>the agent’s current age is at least 15 and no greater than 20:</w:t>
      </w:r>
    </w:p>
    <w:p w14:paraId="4FE41218" w14:textId="0B025C1C" w:rsidR="00355BE2" w:rsidRPr="00A93074" w:rsidRDefault="00355BE2" w:rsidP="00B5420E">
      <w:pPr>
        <w:jc w:val="center"/>
        <w:rPr>
          <w:b/>
        </w:rPr>
      </w:pPr>
      <w:r w:rsidRPr="00A93074">
        <w:rPr>
          <w:b/>
        </w:rPr>
        <w:t>range(age,15,20)</w:t>
      </w:r>
    </w:p>
    <w:p w14:paraId="7B96F67C"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i/>
          <w:color w:val="000000" w:themeColor="text1"/>
        </w:rPr>
      </w:pPr>
    </w:p>
    <w:p w14:paraId="0E148CAA" w14:textId="0D6774D1" w:rsidR="00C47F53" w:rsidRDefault="00C47F53" w:rsidP="00AB7AA1">
      <w:pPr>
        <w:pStyle w:val="Heading3"/>
        <w:rPr>
          <w:rFonts w:eastAsiaTheme="minorHAnsi"/>
        </w:rPr>
      </w:pPr>
      <w:bookmarkStart w:id="79" w:name="_Meta-Agent_Predicates"/>
      <w:bookmarkStart w:id="80" w:name="_Toc40674607"/>
      <w:bookmarkEnd w:id="79"/>
      <w:r>
        <w:rPr>
          <w:rFonts w:eastAsiaTheme="minorHAnsi"/>
        </w:rPr>
        <w:t>Meta-Agent Predicates</w:t>
      </w:r>
      <w:bookmarkEnd w:id="80"/>
    </w:p>
    <w:p w14:paraId="5316F253" w14:textId="6F5B3DBA" w:rsidR="00C47F53" w:rsidRDefault="00C47F53" w:rsidP="00AB7AA1">
      <w:pPr>
        <w:pStyle w:val="Heading3"/>
        <w:rPr>
          <w:rFonts w:eastAsiaTheme="minorHAnsi"/>
        </w:rPr>
      </w:pPr>
    </w:p>
    <w:p w14:paraId="1A5BFFA2" w14:textId="79B9D7C1" w:rsidR="00C47F53" w:rsidRDefault="00C47F53" w:rsidP="00C47F53">
      <w:pPr>
        <w:rPr>
          <w:rFonts w:eastAsiaTheme="minorHAnsi"/>
        </w:rPr>
      </w:pPr>
      <w:r>
        <w:rPr>
          <w:rFonts w:eastAsiaTheme="minorHAnsi"/>
        </w:rPr>
        <w:t>The following Predicates test for the agent's status as a meta-agent:</w:t>
      </w:r>
    </w:p>
    <w:p w14:paraId="69970C69" w14:textId="62C3F760" w:rsidR="00C47F53" w:rsidRDefault="00C47F53" w:rsidP="00C47F53">
      <w:pPr>
        <w:rPr>
          <w:rFonts w:eastAsiaTheme="minorHAnsi"/>
        </w:rPr>
      </w:pPr>
    </w:p>
    <w:p w14:paraId="12F618E9" w14:textId="5D9B6D26" w:rsidR="00C47F53" w:rsidRPr="00C47F53" w:rsidRDefault="00C47F53" w:rsidP="00D173E3">
      <w:pPr>
        <w:pStyle w:val="ListParagraph"/>
        <w:numPr>
          <w:ilvl w:val="0"/>
          <w:numId w:val="49"/>
        </w:numPr>
        <w:ind w:left="360"/>
        <w:rPr>
          <w:rFonts w:eastAsiaTheme="minorHAnsi"/>
        </w:rPr>
      </w:pPr>
      <w:r w:rsidRPr="00C47F53">
        <w:rPr>
          <w:rFonts w:eastAsiaTheme="minorHAnsi"/>
          <w:b/>
        </w:rPr>
        <w:t>is_import_agent()</w:t>
      </w:r>
      <w:r w:rsidRPr="00C47F53">
        <w:rPr>
          <w:rFonts w:eastAsiaTheme="minorHAnsi"/>
        </w:rPr>
        <w:t xml:space="preserve"> -- true if the agent is the </w:t>
      </w:r>
      <w:r w:rsidR="00F13C18">
        <w:rPr>
          <w:rFonts w:eastAsiaTheme="minorHAnsi"/>
        </w:rPr>
        <w:t>Import Agent</w:t>
      </w:r>
      <w:r w:rsidRPr="00C47F53">
        <w:rPr>
          <w:rFonts w:eastAsiaTheme="minorHAnsi"/>
        </w:rPr>
        <w:t>.</w:t>
      </w:r>
    </w:p>
    <w:p w14:paraId="55B038EA" w14:textId="648444F1" w:rsidR="00C47F53" w:rsidRDefault="00C47F53" w:rsidP="00C47F53">
      <w:pPr>
        <w:rPr>
          <w:rFonts w:eastAsiaTheme="minorHAnsi"/>
        </w:rPr>
      </w:pPr>
    </w:p>
    <w:p w14:paraId="56C4FBD8" w14:textId="77777777" w:rsidR="00C47F53" w:rsidRPr="00B5420E" w:rsidRDefault="00C47F53" w:rsidP="00D173E3">
      <w:pPr>
        <w:pStyle w:val="ListParagraph"/>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admin(</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the administrator of a place of the given type.</w:t>
      </w:r>
    </w:p>
    <w:p w14:paraId="4155CCE2" w14:textId="77777777" w:rsidR="00C47F53" w:rsidRPr="00C47F53" w:rsidRDefault="00C47F53" w:rsidP="00C47F53">
      <w:pPr>
        <w:rPr>
          <w:rFonts w:eastAsiaTheme="minorHAnsi"/>
        </w:rPr>
      </w:pPr>
    </w:p>
    <w:p w14:paraId="3E8C6757" w14:textId="49692DE1" w:rsidR="00AB7AA1" w:rsidRPr="00AB7AA1" w:rsidRDefault="00AB7AA1" w:rsidP="00AB7AA1">
      <w:pPr>
        <w:pStyle w:val="Heading3"/>
        <w:rPr>
          <w:rFonts w:eastAsiaTheme="minorHAnsi"/>
        </w:rPr>
      </w:pPr>
      <w:bookmarkStart w:id="81" w:name="_Toc40674608"/>
      <w:r w:rsidRPr="00AB7AA1">
        <w:rPr>
          <w:rFonts w:eastAsiaTheme="minorHAnsi"/>
        </w:rPr>
        <w:t>Place Predicates</w:t>
      </w:r>
      <w:bookmarkEnd w:id="81"/>
    </w:p>
    <w:p w14:paraId="6596BE94"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color w:val="000000" w:themeColor="text1"/>
        </w:rPr>
      </w:pPr>
    </w:p>
    <w:p w14:paraId="697AF618" w14:textId="157E13D0"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sidRPr="00254E31">
        <w:rPr>
          <w:rFonts w:eastAsiaTheme="minorHAnsi"/>
          <w:b/>
          <w:i/>
          <w:color w:val="000000" w:themeColor="text1"/>
        </w:rPr>
        <w:t>Place</w:t>
      </w:r>
      <w:r w:rsidR="00AB7AA1">
        <w:rPr>
          <w:rFonts w:eastAsiaTheme="minorHAnsi"/>
          <w:b/>
          <w:i/>
          <w:color w:val="000000" w:themeColor="text1"/>
        </w:rPr>
        <w:t xml:space="preserve"> </w:t>
      </w:r>
      <w:r w:rsidRPr="00254E31">
        <w:rPr>
          <w:rFonts w:eastAsiaTheme="minorHAnsi"/>
          <w:b/>
          <w:i/>
          <w:color w:val="000000" w:themeColor="text1"/>
        </w:rPr>
        <w:t>Predicates</w:t>
      </w:r>
      <w:r w:rsidRPr="00081903">
        <w:rPr>
          <w:rFonts w:eastAsiaTheme="minorHAnsi"/>
          <w:bCs/>
          <w:color w:val="000000" w:themeColor="text1"/>
        </w:rPr>
        <w:t xml:space="preserve"> are defined for relationships between an agent and the places the agent frequents. The following are the currently defined place-</w:t>
      </w:r>
      <w:r>
        <w:rPr>
          <w:rFonts w:eastAsiaTheme="minorHAnsi"/>
          <w:bCs/>
          <w:color w:val="000000" w:themeColor="text1"/>
        </w:rPr>
        <w:t>Predicate</w:t>
      </w:r>
      <w:r w:rsidRPr="00081903">
        <w:rPr>
          <w:rFonts w:eastAsiaTheme="minorHAnsi"/>
          <w:bCs/>
          <w:color w:val="000000" w:themeColor="text1"/>
        </w:rPr>
        <w:t>s:</w:t>
      </w:r>
    </w:p>
    <w:p w14:paraId="2D3FEB15"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82A61D8" w14:textId="6DC00CCA" w:rsidR="00355BE2" w:rsidRPr="00B5420E" w:rsidRDefault="00355BE2" w:rsidP="00D173E3">
      <w:pPr>
        <w:pStyle w:val="ListParagraph"/>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at(</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currently at the specified type of place, e.g. at(School) is true during times when the agent is actual present at the agent’s school</w:t>
      </w:r>
    </w:p>
    <w:p w14:paraId="4A551C23"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A0B277F" w14:textId="58764DCA" w:rsidR="00254E31" w:rsidRPr="00C47F53" w:rsidRDefault="00355BE2" w:rsidP="00D173E3">
      <w:pPr>
        <w:pStyle w:val="ListParagraph"/>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member(</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belongs to a place specified type, e.g. member(Workplace) could be used as another was of testing whether the agent is employed.</w:t>
      </w:r>
    </w:p>
    <w:p w14:paraId="7F5D0525"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A20ED12" w14:textId="138C1061" w:rsidR="00355BE2" w:rsidRPr="00B5420E" w:rsidRDefault="00355BE2" w:rsidP="00D173E3">
      <w:pPr>
        <w:pStyle w:val="ListParagraph"/>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
          <w:bCs/>
          <w:color w:val="000000" w:themeColor="text1"/>
        </w:rPr>
      </w:pPr>
      <w:r w:rsidRPr="00B5420E">
        <w:rPr>
          <w:rFonts w:eastAsiaTheme="minorHAnsi"/>
          <w:b/>
          <w:bCs/>
          <w:color w:val="000000" w:themeColor="text1"/>
        </w:rPr>
        <w:t>host(</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the host of a place of the given type.</w:t>
      </w:r>
    </w:p>
    <w:p w14:paraId="1607DCAE"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4C339245" w14:textId="2E9B4737" w:rsidR="00355BE2" w:rsidRPr="00B5420E" w:rsidRDefault="00355BE2" w:rsidP="00D173E3">
      <w:pPr>
        <w:pStyle w:val="ListParagraph"/>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open(</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place type is currently open</w:t>
      </w:r>
    </w:p>
    <w:p w14:paraId="3BB588EA"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73C48EB" w14:textId="14E3DE13" w:rsidR="00AB7AA1" w:rsidRDefault="00AB7AA1" w:rsidP="00AB7AA1">
      <w:pPr>
        <w:pStyle w:val="Heading3"/>
        <w:rPr>
          <w:rFonts w:eastAsiaTheme="minorHAnsi"/>
        </w:rPr>
      </w:pPr>
      <w:bookmarkStart w:id="82" w:name="_Toc40674609"/>
      <w:r>
        <w:rPr>
          <w:rFonts w:eastAsiaTheme="minorHAnsi"/>
        </w:rPr>
        <w:lastRenderedPageBreak/>
        <w:t>Date Predicates</w:t>
      </w:r>
      <w:bookmarkEnd w:id="82"/>
    </w:p>
    <w:p w14:paraId="22BC1EC0"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color w:val="000000" w:themeColor="text1"/>
        </w:rPr>
      </w:pPr>
    </w:p>
    <w:p w14:paraId="3E525AF1" w14:textId="306DE6C3"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sidRPr="00254E31">
        <w:rPr>
          <w:rFonts w:eastAsiaTheme="minorHAnsi"/>
          <w:b/>
          <w:i/>
          <w:color w:val="000000" w:themeColor="text1"/>
        </w:rPr>
        <w:t>Date</w:t>
      </w:r>
      <w:r w:rsidR="00AB7AA1">
        <w:rPr>
          <w:rFonts w:eastAsiaTheme="minorHAnsi"/>
          <w:b/>
          <w:i/>
          <w:color w:val="000000" w:themeColor="text1"/>
        </w:rPr>
        <w:t xml:space="preserve"> </w:t>
      </w:r>
      <w:r w:rsidRPr="00254E31">
        <w:rPr>
          <w:rFonts w:eastAsiaTheme="minorHAnsi"/>
          <w:b/>
          <w:i/>
          <w:color w:val="000000" w:themeColor="text1"/>
        </w:rPr>
        <w:t>Predicates</w:t>
      </w:r>
      <w:r>
        <w:rPr>
          <w:rFonts w:eastAsiaTheme="minorHAnsi"/>
          <w:bCs/>
          <w:color w:val="000000" w:themeColor="text1"/>
        </w:rPr>
        <w:t xml:space="preserve"> are true-or-false statement about the current simulation date:</w:t>
      </w:r>
    </w:p>
    <w:p w14:paraId="78779289"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1E3D7A72" w14:textId="00438BC0" w:rsidR="00355BE2" w:rsidRPr="00254E31" w:rsidRDefault="00355BE2" w:rsidP="00D173E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254E31">
        <w:rPr>
          <w:rFonts w:eastAsiaTheme="minorHAnsi"/>
          <w:b/>
          <w:bCs/>
          <w:color w:val="000000" w:themeColor="text1"/>
        </w:rPr>
        <w:t>date(MMM-DD)</w:t>
      </w:r>
      <w:r w:rsidRPr="00254E31">
        <w:rPr>
          <w:rFonts w:eastAsiaTheme="minorHAnsi"/>
          <w:bCs/>
          <w:color w:val="000000" w:themeColor="text1"/>
        </w:rPr>
        <w:t xml:space="preserve"> -- true if the current simulation date matches the pattern MMM-DD (e.g., Apr-03).</w:t>
      </w:r>
    </w:p>
    <w:p w14:paraId="378F37D0" w14:textId="77777777" w:rsidR="00355BE2" w:rsidRDefault="00355BE2"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C5CFC95" w14:textId="668C9626" w:rsidR="00355BE2" w:rsidRPr="00254E31" w:rsidRDefault="00355BE2" w:rsidP="00D173E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254E31">
        <w:rPr>
          <w:rFonts w:eastAsiaTheme="minorHAnsi"/>
          <w:b/>
          <w:bCs/>
          <w:color w:val="000000" w:themeColor="text1"/>
        </w:rPr>
        <w:t>date_range(MMM-DD,MMM-DD)</w:t>
      </w:r>
      <w:r w:rsidRPr="00254E31">
        <w:rPr>
          <w:rFonts w:eastAsiaTheme="minorHAnsi"/>
          <w:bCs/>
          <w:color w:val="000000" w:themeColor="text1"/>
        </w:rPr>
        <w:t xml:space="preserve"> -- true if the current simulation date falls within the given calendar range.</w:t>
      </w:r>
    </w:p>
    <w:p w14:paraId="6652A7AF"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BF7D053" w14:textId="77777777" w:rsidR="00355BE2" w:rsidRPr="003A2921"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 xml:space="preserve">For example </w:t>
      </w:r>
      <w:r>
        <w:rPr>
          <w:rFonts w:eastAsiaTheme="minorHAnsi"/>
          <w:b/>
          <w:bCs/>
          <w:color w:val="000000" w:themeColor="text1"/>
        </w:rPr>
        <w:t>date_range(Dec-01,Feb-03)</w:t>
      </w:r>
      <w:r>
        <w:rPr>
          <w:rFonts w:eastAsiaTheme="minorHAnsi"/>
          <w:bCs/>
          <w:color w:val="000000" w:themeColor="text1"/>
        </w:rPr>
        <w:t xml:space="preserve"> is true if the current date is later than or equal to December 1st or earlier than equal to February 3rd. </w:t>
      </w:r>
    </w:p>
    <w:p w14:paraId="3CFFBB45"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B34483D" w14:textId="591646FA" w:rsidR="00AB7AA1" w:rsidRDefault="00AB7AA1" w:rsidP="00AB7AA1">
      <w:pPr>
        <w:pStyle w:val="Heading3"/>
        <w:rPr>
          <w:rFonts w:eastAsiaTheme="minorHAnsi"/>
        </w:rPr>
      </w:pPr>
      <w:bookmarkStart w:id="83" w:name="_Toc40674610"/>
      <w:r>
        <w:rPr>
          <w:rFonts w:eastAsiaTheme="minorHAnsi"/>
        </w:rPr>
        <w:t>Exposure Predicates</w:t>
      </w:r>
      <w:bookmarkEnd w:id="83"/>
    </w:p>
    <w:p w14:paraId="001E4044"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iCs/>
          <w:color w:val="000000" w:themeColor="text1"/>
        </w:rPr>
      </w:pPr>
    </w:p>
    <w:p w14:paraId="39C02BF8" w14:textId="5C70EF73" w:rsidR="00355BE2" w:rsidRPr="00081903" w:rsidRDefault="00E1365C"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
          <w:i/>
          <w:iCs/>
          <w:color w:val="000000" w:themeColor="text1"/>
        </w:rPr>
        <w:t>Exposure</w:t>
      </w:r>
      <w:r w:rsidR="00AB7AA1">
        <w:rPr>
          <w:rFonts w:eastAsiaTheme="minorHAnsi"/>
          <w:b/>
          <w:i/>
          <w:iCs/>
          <w:color w:val="000000" w:themeColor="text1"/>
        </w:rPr>
        <w:t xml:space="preserve"> </w:t>
      </w:r>
      <w:r>
        <w:rPr>
          <w:rFonts w:eastAsiaTheme="minorHAnsi"/>
          <w:b/>
          <w:i/>
          <w:iCs/>
          <w:color w:val="000000" w:themeColor="text1"/>
        </w:rPr>
        <w:t>Predicates</w:t>
      </w:r>
      <w:r w:rsidR="00355BE2" w:rsidRPr="00081903">
        <w:rPr>
          <w:rFonts w:eastAsiaTheme="minorHAnsi"/>
          <w:bCs/>
          <w:color w:val="000000" w:themeColor="text1"/>
        </w:rPr>
        <w:t xml:space="preserve"> concern where the agent may have been exposed to a given </w:t>
      </w:r>
      <w:r w:rsidR="00160207">
        <w:rPr>
          <w:rFonts w:eastAsiaTheme="minorHAnsi"/>
          <w:bCs/>
          <w:color w:val="000000" w:themeColor="text1"/>
        </w:rPr>
        <w:t>Condition</w:t>
      </w:r>
      <w:r w:rsidR="00355BE2" w:rsidRPr="00081903">
        <w:rPr>
          <w:rFonts w:eastAsiaTheme="minorHAnsi"/>
          <w:bCs/>
          <w:color w:val="000000" w:themeColor="text1"/>
        </w:rPr>
        <w:t>:</w:t>
      </w:r>
    </w:p>
    <w:p w14:paraId="1C63A422"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359C7A6E" w14:textId="027E8846" w:rsidR="00355BE2" w:rsidRPr="00E1365C" w:rsidRDefault="00355BE2" w:rsidP="00D173E3">
      <w:pPr>
        <w:pStyle w:val="ListParagraph"/>
        <w:numPr>
          <w:ilvl w:val="0"/>
          <w:numId w:val="5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E1365C">
        <w:rPr>
          <w:rFonts w:eastAsiaTheme="minorHAnsi"/>
          <w:b/>
          <w:bCs/>
          <w:color w:val="000000" w:themeColor="text1"/>
        </w:rPr>
        <w:t>exposed_in(</w:t>
      </w:r>
      <w:r w:rsidR="00160207">
        <w:rPr>
          <w:rFonts w:eastAsiaTheme="minorHAnsi"/>
          <w:b/>
          <w:bCs/>
          <w:i/>
          <w:color w:val="000000" w:themeColor="text1"/>
        </w:rPr>
        <w:t>Condition</w:t>
      </w:r>
      <w:r w:rsidRPr="00E1365C">
        <w:rPr>
          <w:rFonts w:eastAsiaTheme="minorHAnsi"/>
          <w:b/>
          <w:bCs/>
          <w:color w:val="000000" w:themeColor="text1"/>
        </w:rPr>
        <w:t xml:space="preserve">, </w:t>
      </w:r>
      <w:r w:rsidR="00E1365C">
        <w:rPr>
          <w:rFonts w:eastAsiaTheme="minorHAnsi"/>
          <w:b/>
          <w:bCs/>
          <w:i/>
          <w:color w:val="000000" w:themeColor="text1"/>
        </w:rPr>
        <w:t>Group</w:t>
      </w:r>
      <w:r w:rsidRPr="00E1365C">
        <w:rPr>
          <w:rFonts w:eastAsiaTheme="minorHAnsi"/>
          <w:b/>
          <w:bCs/>
          <w:i/>
          <w:color w:val="000000" w:themeColor="text1"/>
        </w:rPr>
        <w:t>Type</w:t>
      </w:r>
      <w:r w:rsidRPr="00E1365C">
        <w:rPr>
          <w:rFonts w:eastAsiaTheme="minorHAnsi"/>
          <w:b/>
          <w:bCs/>
          <w:color w:val="000000" w:themeColor="text1"/>
        </w:rPr>
        <w:t>)</w:t>
      </w:r>
      <w:r w:rsidR="00E1365C">
        <w:rPr>
          <w:rFonts w:eastAsiaTheme="minorHAnsi"/>
          <w:color w:val="000000" w:themeColor="text1"/>
        </w:rPr>
        <w:t xml:space="preserve">  -- true if the agent was exposed to the given </w:t>
      </w:r>
      <w:r w:rsidR="00160207">
        <w:rPr>
          <w:rFonts w:eastAsiaTheme="minorHAnsi"/>
          <w:color w:val="000000" w:themeColor="text1"/>
        </w:rPr>
        <w:t>Condition</w:t>
      </w:r>
      <w:r w:rsidR="00E1365C">
        <w:rPr>
          <w:rFonts w:eastAsiaTheme="minorHAnsi"/>
          <w:color w:val="000000" w:themeColor="text1"/>
        </w:rPr>
        <w:t xml:space="preserve"> in the given Group</w:t>
      </w:r>
    </w:p>
    <w:p w14:paraId="035A6C24" w14:textId="77777777" w:rsidR="00E1365C" w:rsidRDefault="00E1365C" w:rsidP="00E1365C">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
          <w:bCs/>
          <w:color w:val="000000" w:themeColor="text1"/>
        </w:rPr>
      </w:pPr>
    </w:p>
    <w:p w14:paraId="4F118BC7" w14:textId="64FD141D" w:rsidR="00355BE2" w:rsidRPr="00E1365C" w:rsidRDefault="00355BE2" w:rsidP="00D173E3">
      <w:pPr>
        <w:pStyle w:val="ListParagraph"/>
        <w:numPr>
          <w:ilvl w:val="0"/>
          <w:numId w:val="5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E1365C">
        <w:rPr>
          <w:rFonts w:eastAsiaTheme="minorHAnsi"/>
          <w:b/>
          <w:bCs/>
          <w:color w:val="000000" w:themeColor="text1"/>
        </w:rPr>
        <w:t>exposed_externally(</w:t>
      </w:r>
      <w:r w:rsidR="00160207">
        <w:rPr>
          <w:rFonts w:eastAsiaTheme="minorHAnsi"/>
          <w:b/>
          <w:bCs/>
          <w:i/>
          <w:color w:val="000000" w:themeColor="text1"/>
        </w:rPr>
        <w:t>Condition</w:t>
      </w:r>
      <w:r w:rsidRPr="00E1365C">
        <w:rPr>
          <w:rFonts w:eastAsiaTheme="minorHAnsi"/>
          <w:b/>
          <w:bCs/>
          <w:color w:val="000000" w:themeColor="text1"/>
        </w:rPr>
        <w:t>)</w:t>
      </w:r>
      <w:r w:rsidR="00E1365C">
        <w:rPr>
          <w:rFonts w:eastAsiaTheme="minorHAnsi"/>
          <w:color w:val="000000" w:themeColor="text1"/>
        </w:rPr>
        <w:t xml:space="preserve"> -- true if the agent was exposed to the given </w:t>
      </w:r>
      <w:r w:rsidR="00160207">
        <w:rPr>
          <w:rFonts w:eastAsiaTheme="minorHAnsi"/>
          <w:color w:val="000000" w:themeColor="text1"/>
        </w:rPr>
        <w:t>Condition</w:t>
      </w:r>
      <w:r w:rsidR="00E1365C">
        <w:rPr>
          <w:rFonts w:eastAsiaTheme="minorHAnsi"/>
          <w:color w:val="000000" w:themeColor="text1"/>
        </w:rPr>
        <w:t xml:space="preserve"> by an importation event.</w:t>
      </w:r>
    </w:p>
    <w:p w14:paraId="6F2C258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25D15B4" w14:textId="745A89B7" w:rsidR="00E1365C" w:rsidRPr="00E1365C" w:rsidRDefault="00E1365C" w:rsidP="00AB7AA1">
      <w:pPr>
        <w:pStyle w:val="Heading3"/>
        <w:rPr>
          <w:rFonts w:eastAsiaTheme="minorHAnsi"/>
        </w:rPr>
      </w:pPr>
      <w:bookmarkStart w:id="84" w:name="_Toc40674611"/>
      <w:r w:rsidRPr="00E1365C">
        <w:rPr>
          <w:rFonts w:eastAsiaTheme="minorHAnsi"/>
        </w:rPr>
        <w:t>Symbolic Values</w:t>
      </w:r>
      <w:r>
        <w:rPr>
          <w:rFonts w:eastAsiaTheme="minorHAnsi"/>
        </w:rPr>
        <w:t xml:space="preserve"> in Predicates</w:t>
      </w:r>
      <w:bookmarkEnd w:id="84"/>
    </w:p>
    <w:p w14:paraId="4E84837A" w14:textId="77777777" w:rsidR="00E1365C" w:rsidRDefault="00E1365C"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BA7F2BA" w14:textId="0F1C1192"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 xml:space="preserve">When testing the current state of an agent, FRED recognizes the user-defined symbolic state names. For example, if the user defined a </w:t>
      </w:r>
      <w:r w:rsidR="00160207">
        <w:rPr>
          <w:rFonts w:eastAsiaTheme="minorHAnsi"/>
          <w:bCs/>
          <w:color w:val="000000" w:themeColor="text1"/>
        </w:rPr>
        <w:t>Condition</w:t>
      </w:r>
      <w:r>
        <w:rPr>
          <w:rFonts w:eastAsiaTheme="minorHAnsi"/>
          <w:bCs/>
          <w:color w:val="000000" w:themeColor="text1"/>
        </w:rPr>
        <w:t xml:space="preserve"> INCOME with a state named Rich, then the following is a valid Predicate:</w:t>
      </w:r>
    </w:p>
    <w:p w14:paraId="45177ED8"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16A03EE" w14:textId="67612BE3" w:rsidR="00355BE2" w:rsidRPr="00A93074"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Pr>
          <w:rFonts w:eastAsiaTheme="minorHAnsi"/>
          <w:bCs/>
          <w:color w:val="000000" w:themeColor="text1"/>
        </w:rPr>
        <w:tab/>
      </w:r>
      <w:r w:rsidRPr="00A93074">
        <w:rPr>
          <w:rFonts w:eastAsiaTheme="minorHAnsi"/>
          <w:b/>
          <w:bCs/>
          <w:color w:val="000000" w:themeColor="text1"/>
        </w:rPr>
        <w:t>current_state_in_INCOME</w:t>
      </w:r>
      <w:r w:rsidR="005F485A">
        <w:rPr>
          <w:rFonts w:eastAsiaTheme="minorHAnsi"/>
          <w:b/>
          <w:bCs/>
          <w:color w:val="000000" w:themeColor="text1"/>
        </w:rPr>
        <w:t xml:space="preserve"> </w:t>
      </w:r>
      <w:r w:rsidR="006F487A">
        <w:rPr>
          <w:rFonts w:eastAsiaTheme="minorHAnsi"/>
          <w:b/>
          <w:bCs/>
          <w:color w:val="000000" w:themeColor="text1"/>
        </w:rPr>
        <w:t>==</w:t>
      </w:r>
      <w:r w:rsidR="005F485A">
        <w:rPr>
          <w:rFonts w:eastAsiaTheme="minorHAnsi"/>
          <w:b/>
          <w:bCs/>
          <w:color w:val="000000" w:themeColor="text1"/>
        </w:rPr>
        <w:t xml:space="preserve"> </w:t>
      </w:r>
      <w:r w:rsidRPr="00A93074">
        <w:rPr>
          <w:rFonts w:eastAsiaTheme="minorHAnsi"/>
          <w:b/>
          <w:bCs/>
          <w:color w:val="000000" w:themeColor="text1"/>
        </w:rPr>
        <w:t>Rich</w:t>
      </w:r>
    </w:p>
    <w:p w14:paraId="4B2584A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795F91B3" w14:textId="77777777" w:rsidR="00355BE2" w:rsidRPr="00D96E54"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The symbolic values listed above may occur in equality-testing Predicates. For example</w:t>
      </w:r>
      <w:r w:rsidRPr="00D96E54">
        <w:rPr>
          <w:rFonts w:eastAsiaTheme="minorHAnsi"/>
          <w:bCs/>
          <w:color w:val="000000" w:themeColor="text1"/>
        </w:rPr>
        <w:t xml:space="preserve">, the following are valid </w:t>
      </w:r>
      <w:r>
        <w:rPr>
          <w:rFonts w:eastAsiaTheme="minorHAnsi"/>
          <w:bCs/>
          <w:color w:val="000000" w:themeColor="text1"/>
        </w:rPr>
        <w:t>Predicate</w:t>
      </w:r>
      <w:r w:rsidRPr="00D96E54">
        <w:rPr>
          <w:rFonts w:eastAsiaTheme="minorHAnsi"/>
          <w:bCs/>
          <w:color w:val="000000" w:themeColor="text1"/>
        </w:rPr>
        <w:t>s</w:t>
      </w:r>
      <w:r>
        <w:rPr>
          <w:rFonts w:eastAsiaTheme="minorHAnsi"/>
          <w:bCs/>
          <w:color w:val="000000" w:themeColor="text1"/>
        </w:rPr>
        <w:t>:</w:t>
      </w:r>
    </w:p>
    <w:p w14:paraId="62656A59"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67ADCEF1" w14:textId="706CE4D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sex</w:t>
      </w:r>
      <w:r w:rsidR="005F485A">
        <w:rPr>
          <w:rFonts w:eastAsiaTheme="minorHAnsi"/>
          <w:b/>
          <w:bCs/>
          <w:color w:val="000000" w:themeColor="text1"/>
        </w:rPr>
        <w:t xml:space="preserve"> </w:t>
      </w:r>
      <w:r w:rsidR="006F487A">
        <w:rPr>
          <w:rFonts w:eastAsiaTheme="minorHAnsi"/>
          <w:b/>
          <w:bCs/>
          <w:color w:val="000000" w:themeColor="text1"/>
        </w:rPr>
        <w:t>==</w:t>
      </w:r>
      <w:r w:rsidR="005F485A">
        <w:rPr>
          <w:rFonts w:eastAsiaTheme="minorHAnsi"/>
          <w:b/>
          <w:bCs/>
          <w:color w:val="000000" w:themeColor="text1"/>
        </w:rPr>
        <w:t xml:space="preserve"> </w:t>
      </w:r>
      <w:r>
        <w:rPr>
          <w:rFonts w:eastAsiaTheme="minorHAnsi"/>
          <w:b/>
          <w:bCs/>
          <w:color w:val="000000" w:themeColor="text1"/>
        </w:rPr>
        <w:t>female</w:t>
      </w:r>
    </w:p>
    <w:p w14:paraId="11E8E200" w14:textId="3C88B7B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white</w:t>
      </w:r>
      <w:r w:rsidR="006F487A">
        <w:rPr>
          <w:rFonts w:eastAsiaTheme="minorHAnsi"/>
          <w:b/>
          <w:bCs/>
          <w:color w:val="000000" w:themeColor="text1"/>
        </w:rPr>
        <w:t xml:space="preserve"> != </w:t>
      </w:r>
      <w:r>
        <w:rPr>
          <w:rFonts w:eastAsiaTheme="minorHAnsi"/>
          <w:b/>
          <w:bCs/>
          <w:color w:val="000000" w:themeColor="text1"/>
        </w:rPr>
        <w:t>race</w:t>
      </w:r>
    </w:p>
    <w:p w14:paraId="2E32C370" w14:textId="50CE9A6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household_relationship</w:t>
      </w:r>
      <w:r w:rsidR="006F487A">
        <w:rPr>
          <w:rFonts w:eastAsiaTheme="minorHAnsi"/>
          <w:b/>
          <w:bCs/>
          <w:color w:val="000000" w:themeColor="text1"/>
        </w:rPr>
        <w:t xml:space="preserve"> == </w:t>
      </w:r>
      <w:r>
        <w:rPr>
          <w:rFonts w:eastAsiaTheme="minorHAnsi"/>
          <w:b/>
          <w:bCs/>
          <w:color w:val="000000" w:themeColor="text1"/>
        </w:rPr>
        <w:t>householder</w:t>
      </w:r>
    </w:p>
    <w:p w14:paraId="6C806452" w14:textId="2104680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profile</w:t>
      </w:r>
      <w:r w:rsidR="006F487A">
        <w:rPr>
          <w:rFonts w:eastAsiaTheme="minorHAnsi"/>
          <w:b/>
          <w:bCs/>
          <w:color w:val="000000" w:themeColor="text1"/>
        </w:rPr>
        <w:t xml:space="preserve"> == </w:t>
      </w:r>
      <w:r>
        <w:rPr>
          <w:rFonts w:eastAsiaTheme="minorHAnsi"/>
          <w:b/>
          <w:bCs/>
          <w:color w:val="000000" w:themeColor="text1"/>
        </w:rPr>
        <w:t>student</w:t>
      </w:r>
    </w:p>
    <w:p w14:paraId="14958651"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6582D2EE" w14:textId="734397D9" w:rsidR="005F485A" w:rsidRDefault="005F485A" w:rsidP="005F485A">
      <w:pPr>
        <w:pStyle w:val="Heading3"/>
      </w:pPr>
      <w:bookmarkStart w:id="85" w:name="_Toc40674612"/>
      <w:r>
        <w:t>Negating Predicates</w:t>
      </w:r>
      <w:bookmarkEnd w:id="85"/>
    </w:p>
    <w:p w14:paraId="29BA477C" w14:textId="77777777" w:rsidR="005F485A" w:rsidRDefault="005F485A" w:rsidP="005F485A"/>
    <w:p w14:paraId="5DAC8FEE" w14:textId="66E2E6B9" w:rsidR="005F485A" w:rsidRDefault="00355BE2" w:rsidP="005F485A">
      <w:r>
        <w:t>Predicate</w:t>
      </w:r>
      <w:r w:rsidRPr="00081903">
        <w:t xml:space="preserve">s may be preceeded by </w:t>
      </w:r>
      <w:r w:rsidRPr="00081903">
        <w:rPr>
          <w:b/>
        </w:rPr>
        <w:t>not</w:t>
      </w:r>
      <w:r w:rsidRPr="00081903">
        <w:t xml:space="preserve">, which negates the remainder of the </w:t>
      </w:r>
      <w:r>
        <w:t>Predicate</w:t>
      </w:r>
      <w:r w:rsidRPr="00081903">
        <w:t>.  For example,</w:t>
      </w:r>
    </w:p>
    <w:p w14:paraId="499E6D3A" w14:textId="26ED8FC6" w:rsidR="005F485A" w:rsidRDefault="00355BE2" w:rsidP="005F485A">
      <w:pPr>
        <w:jc w:val="center"/>
      </w:pPr>
      <w:r w:rsidRPr="00081903">
        <w:rPr>
          <w:b/>
        </w:rPr>
        <w:t>not</w:t>
      </w:r>
      <w:r w:rsidR="005F485A">
        <w:rPr>
          <w:b/>
        </w:rPr>
        <w:t xml:space="preserve"> </w:t>
      </w:r>
      <w:r w:rsidRPr="00081903">
        <w:rPr>
          <w:b/>
        </w:rPr>
        <w:t>(age</w:t>
      </w:r>
      <w:r w:rsidR="006F487A">
        <w:rPr>
          <w:b/>
        </w:rPr>
        <w:t xml:space="preserve"> &lt;</w:t>
      </w:r>
      <w:r w:rsidR="005F485A">
        <w:rPr>
          <w:b/>
        </w:rPr>
        <w:t xml:space="preserve"> </w:t>
      </w:r>
      <w:r w:rsidRPr="00081903">
        <w:rPr>
          <w:b/>
        </w:rPr>
        <w:t>17)</w:t>
      </w:r>
    </w:p>
    <w:p w14:paraId="4456AA39" w14:textId="77777777" w:rsidR="005F485A" w:rsidRDefault="00355BE2" w:rsidP="005F485A">
      <w:r w:rsidRPr="00081903">
        <w:t>is equivalent to</w:t>
      </w:r>
    </w:p>
    <w:p w14:paraId="26F5ED71" w14:textId="1552DCCE" w:rsidR="00700380" w:rsidRPr="005F485A" w:rsidRDefault="005F485A" w:rsidP="005F485A">
      <w:pPr>
        <w:jc w:val="center"/>
      </w:pPr>
      <w:r>
        <w:t>(</w:t>
      </w:r>
      <w:r w:rsidR="006F487A" w:rsidRPr="006F487A">
        <w:rPr>
          <w:b/>
          <w:bCs/>
        </w:rPr>
        <w:t>16</w:t>
      </w:r>
      <w:r>
        <w:rPr>
          <w:b/>
          <w:bCs/>
        </w:rPr>
        <w:t xml:space="preserve"> </w:t>
      </w:r>
      <w:r w:rsidR="006F487A" w:rsidRPr="006F487A">
        <w:rPr>
          <w:b/>
          <w:bCs/>
        </w:rPr>
        <w:t>&lt;=</w:t>
      </w:r>
      <w:r>
        <w:rPr>
          <w:b/>
          <w:bCs/>
        </w:rPr>
        <w:t xml:space="preserve"> </w:t>
      </w:r>
      <w:r w:rsidR="00355BE2" w:rsidRPr="006F487A">
        <w:rPr>
          <w:b/>
          <w:bCs/>
        </w:rPr>
        <w:t>age</w:t>
      </w:r>
      <w:r>
        <w:rPr>
          <w:b/>
          <w:bCs/>
        </w:rPr>
        <w:t xml:space="preserve">) </w:t>
      </w:r>
      <w:r>
        <w:rPr>
          <w:bCs/>
        </w:rPr>
        <w:t>.</w:t>
      </w:r>
      <w:r w:rsidR="00700380" w:rsidRPr="003617D6">
        <w:br w:type="page"/>
      </w:r>
    </w:p>
    <w:p w14:paraId="1C22E92A" w14:textId="19F279CA" w:rsidR="00D3541A" w:rsidRDefault="00D3541A" w:rsidP="00D3541A">
      <w:pPr>
        <w:pStyle w:val="Heading1"/>
      </w:pPr>
      <w:bookmarkStart w:id="86" w:name="_Toc40674613"/>
      <w:r>
        <w:lastRenderedPageBreak/>
        <w:t>Chapter 5: Mixing Groups</w:t>
      </w:r>
      <w:bookmarkEnd w:id="86"/>
    </w:p>
    <w:p w14:paraId="0257A53C" w14:textId="77777777" w:rsidR="00D3541A" w:rsidRDefault="00D3541A" w:rsidP="00D3541A"/>
    <w:p w14:paraId="776AB261" w14:textId="77777777" w:rsidR="00D3541A" w:rsidRDefault="00D3541A" w:rsidP="00D3541A">
      <w:r w:rsidRPr="00081903">
        <w:t xml:space="preserve">FRED Agents interact with each other in </w:t>
      </w:r>
      <w:r w:rsidRPr="00081903">
        <w:rPr>
          <w:b/>
        </w:rPr>
        <w:t xml:space="preserve">Mixing Groups. </w:t>
      </w:r>
      <w:r w:rsidRPr="00081903">
        <w:t xml:space="preserve">Examples of mixing groups include households, schools, workplaces, or friendship networks.  Some mixing groups represent specific locations (household, schools) and some do not (friendship networks).  This chapter deals with </w:t>
      </w:r>
      <w:r w:rsidRPr="00081903">
        <w:rPr>
          <w:b/>
        </w:rPr>
        <w:t>Places</w:t>
      </w:r>
      <w:r w:rsidRPr="00081903">
        <w:t>, which are mixing groups that have a specific geo-location</w:t>
      </w:r>
      <w:r>
        <w:t xml:space="preserve">, and </w:t>
      </w:r>
      <w:r>
        <w:rPr>
          <w:b/>
        </w:rPr>
        <w:t xml:space="preserve">Networks, </w:t>
      </w:r>
      <w:r>
        <w:t>which represent relationships among agents but are not associated with a specific location.</w:t>
      </w:r>
    </w:p>
    <w:p w14:paraId="534A2D4C" w14:textId="77777777" w:rsidR="00D3541A" w:rsidRDefault="00D3541A" w:rsidP="00D3541A"/>
    <w:p w14:paraId="5FB8A954" w14:textId="77777777" w:rsidR="00D3541A" w:rsidRDefault="00D3541A" w:rsidP="00D3541A">
      <w:pPr>
        <w:pStyle w:val="Heading2"/>
      </w:pPr>
      <w:bookmarkStart w:id="87" w:name="_Toc40674614"/>
      <w:r>
        <w:t>Declaring a Mixing Group</w:t>
      </w:r>
      <w:bookmarkEnd w:id="87"/>
    </w:p>
    <w:p w14:paraId="4A44EADC" w14:textId="77777777" w:rsidR="00D3541A" w:rsidRDefault="00D3541A" w:rsidP="00D3541A"/>
    <w:p w14:paraId="50F2D09D" w14:textId="77777777" w:rsidR="00D3541A" w:rsidRDefault="00D3541A" w:rsidP="00D3541A">
      <w:r>
        <w:t>To declare a mixing group in FRED, use one of the following statement blocks:</w:t>
      </w:r>
    </w:p>
    <w:p w14:paraId="0E39F6F2" w14:textId="77777777" w:rsidR="00D3541A" w:rsidRDefault="00D3541A" w:rsidP="00D3541A"/>
    <w:p w14:paraId="60C36892" w14:textId="77777777" w:rsidR="00D3541A" w:rsidRDefault="00D3541A" w:rsidP="00D3541A">
      <w:pPr>
        <w:rPr>
          <w:b/>
          <w:bCs/>
        </w:rPr>
      </w:pPr>
      <w:r>
        <w:rPr>
          <w:b/>
          <w:bCs/>
        </w:rPr>
        <w:t xml:space="preserve">place </w:t>
      </w:r>
      <w:r>
        <w:rPr>
          <w:b/>
          <w:bCs/>
          <w:i/>
          <w:iCs/>
        </w:rPr>
        <w:t>PlaceType</w:t>
      </w:r>
      <w:r>
        <w:rPr>
          <w:b/>
          <w:bCs/>
        </w:rPr>
        <w:t xml:space="preserve"> { … }</w:t>
      </w:r>
    </w:p>
    <w:p w14:paraId="438F8DE5" w14:textId="77777777" w:rsidR="00D3541A" w:rsidRDefault="00D3541A" w:rsidP="00D3541A">
      <w:pPr>
        <w:rPr>
          <w:b/>
          <w:bCs/>
        </w:rPr>
      </w:pPr>
    </w:p>
    <w:p w14:paraId="75435065" w14:textId="77777777" w:rsidR="00D3541A" w:rsidRDefault="00D3541A" w:rsidP="00D3541A">
      <w:pPr>
        <w:rPr>
          <w:b/>
          <w:bCs/>
        </w:rPr>
      </w:pPr>
      <w:r>
        <w:rPr>
          <w:b/>
          <w:bCs/>
        </w:rPr>
        <w:t xml:space="preserve">network </w:t>
      </w:r>
      <w:r>
        <w:rPr>
          <w:b/>
          <w:bCs/>
          <w:i/>
          <w:iCs/>
        </w:rPr>
        <w:t>NetworkType</w:t>
      </w:r>
      <w:r>
        <w:rPr>
          <w:b/>
          <w:bCs/>
        </w:rPr>
        <w:t xml:space="preserve"> { … }</w:t>
      </w:r>
    </w:p>
    <w:p w14:paraId="32703A76" w14:textId="77777777" w:rsidR="00D3541A" w:rsidRDefault="00D3541A" w:rsidP="00D3541A">
      <w:pPr>
        <w:rPr>
          <w:b/>
          <w:bCs/>
        </w:rPr>
      </w:pPr>
    </w:p>
    <w:p w14:paraId="167F9FCE" w14:textId="77777777" w:rsidR="00D3541A" w:rsidRPr="00890534" w:rsidRDefault="00D3541A" w:rsidP="00D3541A">
      <w:r>
        <w:t>The code within the brackets defined the properties of groups of the name type.</w:t>
      </w:r>
    </w:p>
    <w:p w14:paraId="39225AA2" w14:textId="77777777" w:rsidR="00D3541A" w:rsidRDefault="00D3541A" w:rsidP="00D3541A">
      <w:pPr>
        <w:pStyle w:val="Heading2"/>
      </w:pPr>
    </w:p>
    <w:p w14:paraId="261E0AD8" w14:textId="77777777" w:rsidR="00477055" w:rsidRDefault="00477055" w:rsidP="00D3541A">
      <w:pPr>
        <w:pStyle w:val="Heading2"/>
      </w:pPr>
      <w:bookmarkStart w:id="88" w:name="_Toc40674615"/>
      <w:r>
        <w:t>Maximum Place Size</w:t>
      </w:r>
      <w:bookmarkEnd w:id="88"/>
    </w:p>
    <w:p w14:paraId="41D39A1D" w14:textId="4DB00115" w:rsidR="00477055" w:rsidRDefault="00477055" w:rsidP="00D3541A">
      <w:pPr>
        <w:pStyle w:val="Heading2"/>
      </w:pPr>
    </w:p>
    <w:p w14:paraId="742659B1" w14:textId="325FF3C9" w:rsidR="00477055" w:rsidRDefault="00477055" w:rsidP="00477055">
      <w:r>
        <w:t>Each place type has a maximum snumber of individuals per place.  The default value is</w:t>
      </w:r>
    </w:p>
    <w:p w14:paraId="261838D1" w14:textId="0A4878C1" w:rsidR="00477055" w:rsidRDefault="00477055" w:rsidP="00477055"/>
    <w:p w14:paraId="194D3AE3" w14:textId="7D71BA19" w:rsidR="00477055" w:rsidRPr="00477055" w:rsidRDefault="00477055" w:rsidP="00477055">
      <w:pPr>
        <w:rPr>
          <w:b/>
          <w:bCs/>
        </w:rPr>
      </w:pPr>
      <w:r w:rsidRPr="00477055">
        <w:rPr>
          <w:b/>
          <w:bCs/>
        </w:rPr>
        <w:t>max_size = 999999999</w:t>
      </w:r>
    </w:p>
    <w:p w14:paraId="4A4ED78C" w14:textId="77777777" w:rsidR="00477055" w:rsidRDefault="00477055" w:rsidP="00D3541A">
      <w:pPr>
        <w:pStyle w:val="Heading2"/>
      </w:pPr>
    </w:p>
    <w:p w14:paraId="75FBC68D" w14:textId="6DCC1BAE" w:rsidR="00D3541A" w:rsidRDefault="00D3541A" w:rsidP="00D3541A">
      <w:pPr>
        <w:pStyle w:val="Heading2"/>
      </w:pPr>
      <w:bookmarkStart w:id="89" w:name="_Toc40674616"/>
      <w:r>
        <w:t>Group Schedules</w:t>
      </w:r>
      <w:bookmarkEnd w:id="89"/>
    </w:p>
    <w:p w14:paraId="56FCF6EC" w14:textId="77777777" w:rsidR="00D3541A" w:rsidRDefault="00D3541A" w:rsidP="00D3541A"/>
    <w:p w14:paraId="4199A48F" w14:textId="77777777" w:rsidR="00D3541A" w:rsidRPr="00081903" w:rsidRDefault="00D3541A" w:rsidP="00D3541A">
      <w:r w:rsidRPr="00081903">
        <w:t>For an agent to interact with others in a given</w:t>
      </w:r>
      <w:r>
        <w:t xml:space="preserve"> group </w:t>
      </w:r>
      <w:r w:rsidRPr="00081903">
        <w:t>at a given time, three requirements must be satisfied:</w:t>
      </w:r>
    </w:p>
    <w:p w14:paraId="3E4AE036" w14:textId="77777777" w:rsidR="00D3541A" w:rsidRPr="00081903" w:rsidRDefault="00D3541A" w:rsidP="00D3541A">
      <w:pPr>
        <w:pStyle w:val="ListParagraph"/>
        <w:numPr>
          <w:ilvl w:val="0"/>
          <w:numId w:val="15"/>
        </w:numPr>
      </w:pPr>
      <w:r w:rsidRPr="00081903">
        <w:t xml:space="preserve">The agent must be a </w:t>
      </w:r>
      <w:r w:rsidRPr="00081903">
        <w:rPr>
          <w:i/>
        </w:rPr>
        <w:t>member</w:t>
      </w:r>
      <w:r w:rsidRPr="00081903">
        <w:t xml:space="preserve"> of the </w:t>
      </w:r>
      <w:r>
        <w:t>group</w:t>
      </w:r>
    </w:p>
    <w:p w14:paraId="59883E6C" w14:textId="77777777" w:rsidR="00D3541A" w:rsidRPr="00081903" w:rsidRDefault="00D3541A" w:rsidP="00D3541A">
      <w:pPr>
        <w:pStyle w:val="ListParagraph"/>
        <w:numPr>
          <w:ilvl w:val="0"/>
          <w:numId w:val="15"/>
        </w:numPr>
      </w:pPr>
      <w:r w:rsidRPr="00081903">
        <w:t xml:space="preserve">The </w:t>
      </w:r>
      <w:r>
        <w:t>group</w:t>
      </w:r>
      <w:r w:rsidRPr="00081903">
        <w:t xml:space="preserve"> must be </w:t>
      </w:r>
      <w:r w:rsidRPr="00081903">
        <w:rPr>
          <w:i/>
        </w:rPr>
        <w:t>open</w:t>
      </w:r>
      <w:r>
        <w:rPr>
          <w:i/>
        </w:rPr>
        <w:t xml:space="preserve"> for business</w:t>
      </w:r>
    </w:p>
    <w:p w14:paraId="5ACFA806" w14:textId="77777777" w:rsidR="00D3541A" w:rsidRPr="00081903" w:rsidRDefault="00D3541A" w:rsidP="00D3541A">
      <w:pPr>
        <w:pStyle w:val="ListParagraph"/>
        <w:numPr>
          <w:ilvl w:val="0"/>
          <w:numId w:val="15"/>
        </w:numPr>
      </w:pPr>
      <w:r w:rsidRPr="00081903">
        <w:t xml:space="preserve">The agent must be </w:t>
      </w:r>
      <w:r w:rsidRPr="00081903">
        <w:rPr>
          <w:i/>
        </w:rPr>
        <w:t>present</w:t>
      </w:r>
      <w:r w:rsidRPr="00081903">
        <w:t xml:space="preserve"> in the </w:t>
      </w:r>
      <w:r>
        <w:t>group</w:t>
      </w:r>
      <w:r w:rsidRPr="00081903">
        <w:t>.</w:t>
      </w:r>
    </w:p>
    <w:p w14:paraId="6B6DD282" w14:textId="77777777" w:rsidR="00D3541A" w:rsidRPr="00081903" w:rsidRDefault="00D3541A" w:rsidP="00D3541A"/>
    <w:p w14:paraId="6F31A761" w14:textId="77777777" w:rsidR="00D3541A" w:rsidRPr="00081903" w:rsidRDefault="00D3541A" w:rsidP="00D3541A">
      <w:r w:rsidRPr="00081903">
        <w:t>As an example of how to think about this, consider students in schools. In order to attend a school on a given day, (1) the student must be enrolled in the school, (2) the school must be open that day, and (3) the student must not be absent that day.</w:t>
      </w:r>
    </w:p>
    <w:p w14:paraId="5EEF32A4" w14:textId="77777777" w:rsidR="00D3541A" w:rsidRPr="00081903" w:rsidRDefault="00D3541A" w:rsidP="00D3541A"/>
    <w:p w14:paraId="1976A7E7" w14:textId="77777777" w:rsidR="00D3541A" w:rsidRDefault="00D3541A" w:rsidP="00D3541A">
      <w:r>
        <w:t>Agents can become a member of a group in a few ways:</w:t>
      </w:r>
    </w:p>
    <w:p w14:paraId="78141917" w14:textId="77777777" w:rsidR="00D3541A" w:rsidRDefault="00D3541A" w:rsidP="00D173E3">
      <w:pPr>
        <w:pStyle w:val="ListParagraph"/>
        <w:numPr>
          <w:ilvl w:val="0"/>
          <w:numId w:val="26"/>
        </w:numPr>
      </w:pPr>
      <w:r>
        <w:t>The agent can be assigned to a given place by the synthetic population files.</w:t>
      </w:r>
    </w:p>
    <w:p w14:paraId="36136ED5" w14:textId="77777777" w:rsidR="00D3541A" w:rsidRDefault="00D3541A" w:rsidP="00D173E3">
      <w:pPr>
        <w:pStyle w:val="ListParagraph"/>
        <w:numPr>
          <w:ilvl w:val="0"/>
          <w:numId w:val="26"/>
        </w:numPr>
      </w:pPr>
      <w:r>
        <w:t>The agent can join a group as the result of a rule</w:t>
      </w:r>
    </w:p>
    <w:p w14:paraId="228FB560" w14:textId="77777777" w:rsidR="00D3541A" w:rsidRDefault="00D3541A" w:rsidP="00D173E3">
      <w:pPr>
        <w:pStyle w:val="ListParagraph"/>
        <w:numPr>
          <w:ilvl w:val="0"/>
          <w:numId w:val="26"/>
        </w:numPr>
      </w:pPr>
      <w:r>
        <w:t>The agent can be transmitted an invitation to a group by a group host.</w:t>
      </w:r>
    </w:p>
    <w:p w14:paraId="7E2DEF19" w14:textId="77777777" w:rsidR="00D3541A" w:rsidRDefault="00D3541A" w:rsidP="00D3541A"/>
    <w:p w14:paraId="433AA05F" w14:textId="77777777" w:rsidR="00D3541A" w:rsidRDefault="00D3541A" w:rsidP="00D3541A">
      <w:r>
        <w:t>These methods will be described in later sections.</w:t>
      </w:r>
    </w:p>
    <w:p w14:paraId="3B2733F4" w14:textId="77777777" w:rsidR="00D3541A" w:rsidRDefault="00D3541A" w:rsidP="00D3541A"/>
    <w:p w14:paraId="6A00F081" w14:textId="77777777" w:rsidR="00D3541A" w:rsidRDefault="00D3541A" w:rsidP="00D3541A">
      <w:r>
        <w:t xml:space="preserve">Once an agent is member of a group, the agent is considered to be </w:t>
      </w:r>
      <w:r>
        <w:rPr>
          <w:i/>
        </w:rPr>
        <w:t>at</w:t>
      </w:r>
      <w:r>
        <w:t xml:space="preserve"> the group during any time that the group is </w:t>
      </w:r>
      <w:r>
        <w:rPr>
          <w:i/>
        </w:rPr>
        <w:t>open</w:t>
      </w:r>
      <w:r>
        <w:t>.  The times during which a group is open is modelled in two ways:</w:t>
      </w:r>
    </w:p>
    <w:p w14:paraId="41176F09" w14:textId="77777777" w:rsidR="00D3541A" w:rsidRDefault="00D3541A" w:rsidP="00D173E3">
      <w:pPr>
        <w:pStyle w:val="ListParagraph"/>
        <w:numPr>
          <w:ilvl w:val="0"/>
          <w:numId w:val="27"/>
        </w:numPr>
      </w:pPr>
      <w:r>
        <w:t>The FRED program can declare the usual open times as a set of properties, or</w:t>
      </w:r>
    </w:p>
    <w:p w14:paraId="3B0B94DF" w14:textId="77777777" w:rsidR="00D3541A" w:rsidRPr="00D81672" w:rsidRDefault="00D3541A" w:rsidP="00D173E3">
      <w:pPr>
        <w:pStyle w:val="ListParagraph"/>
        <w:numPr>
          <w:ilvl w:val="0"/>
          <w:numId w:val="27"/>
        </w:numPr>
      </w:pPr>
      <w:r>
        <w:lastRenderedPageBreak/>
        <w:t>the group administrator (a meta-agent) can close the group under the control of rules.</w:t>
      </w:r>
    </w:p>
    <w:p w14:paraId="465AF85E" w14:textId="77777777" w:rsidR="00D3541A" w:rsidRDefault="00D3541A" w:rsidP="00D3541A"/>
    <w:p w14:paraId="2AF70152" w14:textId="77777777" w:rsidR="00D3541A" w:rsidRPr="00081903" w:rsidRDefault="00D3541A" w:rsidP="00D3541A">
      <w:r w:rsidRPr="00081903">
        <w:t xml:space="preserve">The following properties define the times and days that a </w:t>
      </w:r>
      <w:r>
        <w:t>group</w:t>
      </w:r>
      <w:r w:rsidRPr="00081903">
        <w:t xml:space="preserve"> is usually open. These properties apply to all instances of this </w:t>
      </w:r>
      <w:r>
        <w:t>group</w:t>
      </w:r>
      <w:r w:rsidRPr="00081903">
        <w:t xml:space="preserve"> type (e.g. all schools).</w:t>
      </w:r>
    </w:p>
    <w:p w14:paraId="60FA7217" w14:textId="77777777" w:rsidR="00D3541A" w:rsidRPr="00081903" w:rsidRDefault="00D3541A" w:rsidP="00D3541A"/>
    <w:p w14:paraId="02F7CB41"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DAY = N</w:t>
      </w:r>
    </w:p>
    <w:p w14:paraId="773D297E"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06DBF6A"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 xml:space="preserve">In this statement H may take on any integer from 0 to 23, representing a 24-hour clock. DAY is one the values {Sun, Mon, Tue, Wed, Thu, Fri, Sat}. The right-hand side value N is a non-negative integer and means that the </w:t>
      </w:r>
      <w:r>
        <w:rPr>
          <w:rFonts w:eastAsiaTheme="minorHAnsi"/>
          <w:bCs/>
          <w:color w:val="000000"/>
        </w:rPr>
        <w:t>group</w:t>
      </w:r>
      <w:r w:rsidRPr="00081903">
        <w:rPr>
          <w:rFonts w:eastAsiaTheme="minorHAnsi"/>
          <w:bCs/>
          <w:color w:val="000000"/>
        </w:rPr>
        <w:t xml:space="preserve"> is open for N consecutive hours starting at the indicated hour.  The default value of this property is N=0.</w:t>
      </w:r>
    </w:p>
    <w:p w14:paraId="0D54FAA3"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01FEA61"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 xml:space="preserve">As a convenience, </w:t>
      </w:r>
      <w:r>
        <w:rPr>
          <w:rFonts w:eastAsiaTheme="minorHAnsi"/>
          <w:bCs/>
          <w:color w:val="000000"/>
        </w:rPr>
        <w:t>groups</w:t>
      </w:r>
      <w:r w:rsidRPr="00081903">
        <w:rPr>
          <w:rFonts w:eastAsiaTheme="minorHAnsi"/>
          <w:bCs/>
          <w:color w:val="000000"/>
        </w:rPr>
        <w:t xml:space="preserve"> can also include property statements of the form</w:t>
      </w:r>
    </w:p>
    <w:p w14:paraId="336F3BD5"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D571922"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weekends = N</w:t>
      </w:r>
    </w:p>
    <w:p w14:paraId="216BF8C5"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6335D68"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which is equivalent to the following statements:</w:t>
      </w:r>
    </w:p>
    <w:p w14:paraId="3B932F54"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88B8D79"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Sat = N</w:t>
      </w:r>
    </w:p>
    <w:p w14:paraId="3CBF1A46"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Sun = N</w:t>
      </w:r>
    </w:p>
    <w:p w14:paraId="0A5FB591"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4C52FC1"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Similarly, the property statement:</w:t>
      </w:r>
    </w:p>
    <w:p w14:paraId="6BC5BBCE"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BC2AC9F"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weekdays = N</w:t>
      </w:r>
    </w:p>
    <w:p w14:paraId="16652110"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40B2195C"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is equivalent to the following statements:</w:t>
      </w:r>
    </w:p>
    <w:p w14:paraId="0B83C141"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899A47E"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Mon = N</w:t>
      </w:r>
    </w:p>
    <w:p w14:paraId="1948535D"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Tue = N</w:t>
      </w:r>
    </w:p>
    <w:p w14:paraId="06B2C53F"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Wed = N</w:t>
      </w:r>
    </w:p>
    <w:p w14:paraId="1345A6AE"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Thu = N</w:t>
      </w:r>
    </w:p>
    <w:p w14:paraId="72181BCD"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tarts_at_hour_H_on_Fri = N</w:t>
      </w:r>
    </w:p>
    <w:p w14:paraId="21EF8953"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D7406BF"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The on_weekdays and on_weekends properties override any properties defined for specific days of the week.</w:t>
      </w:r>
    </w:p>
    <w:p w14:paraId="6733C62B" w14:textId="77777777" w:rsidR="00D3541A" w:rsidRPr="00081903" w:rsidRDefault="00D3541A" w:rsidP="00D3541A">
      <w:pPr>
        <w:pStyle w:val="PlainText"/>
        <w:rPr>
          <w:rFonts w:asciiTheme="minorHAnsi" w:hAnsiTheme="minorHAnsi" w:cstheme="minorHAnsi"/>
          <w:sz w:val="22"/>
          <w:szCs w:val="22"/>
        </w:rPr>
      </w:pPr>
    </w:p>
    <w:p w14:paraId="48465855" w14:textId="77777777" w:rsidR="00D3541A" w:rsidRPr="00081903" w:rsidRDefault="00D3541A" w:rsidP="00D3541A">
      <w:pPr>
        <w:pStyle w:val="PlainText"/>
        <w:rPr>
          <w:rFonts w:asciiTheme="minorHAnsi" w:hAnsiTheme="minorHAnsi" w:cstheme="minorHAnsi"/>
          <w:sz w:val="22"/>
          <w:szCs w:val="22"/>
        </w:rPr>
      </w:pPr>
      <w:r w:rsidRPr="00081903">
        <w:rPr>
          <w:rFonts w:asciiTheme="minorHAnsi" w:hAnsiTheme="minorHAnsi" w:cstheme="minorHAnsi"/>
          <w:sz w:val="22"/>
          <w:szCs w:val="22"/>
        </w:rPr>
        <w:t>The following statement are included in FRED programs by default</w:t>
      </w:r>
      <w:r>
        <w:rPr>
          <w:rFonts w:asciiTheme="minorHAnsi" w:hAnsiTheme="minorHAnsi" w:cstheme="minorHAnsi"/>
          <w:sz w:val="22"/>
          <w:szCs w:val="22"/>
        </w:rPr>
        <w:t xml:space="preserve"> (in </w:t>
      </w:r>
      <w:r w:rsidRPr="00D81672">
        <w:rPr>
          <w:rFonts w:asciiTheme="minorHAnsi" w:hAnsiTheme="minorHAnsi" w:cstheme="minorHAnsi"/>
          <w:b/>
          <w:sz w:val="22"/>
          <w:szCs w:val="22"/>
        </w:rPr>
        <w:t>config.fred</w:t>
      </w:r>
      <w:r>
        <w:rPr>
          <w:rFonts w:asciiTheme="minorHAnsi" w:hAnsiTheme="minorHAnsi" w:cstheme="minorHAnsi"/>
          <w:sz w:val="22"/>
          <w:szCs w:val="22"/>
        </w:rPr>
        <w:t>)</w:t>
      </w:r>
      <w:r w:rsidRPr="00081903">
        <w:rPr>
          <w:rFonts w:asciiTheme="minorHAnsi" w:hAnsiTheme="minorHAnsi" w:cstheme="minorHAnsi"/>
          <w:sz w:val="22"/>
          <w:szCs w:val="22"/>
        </w:rPr>
        <w:t>:</w:t>
      </w:r>
    </w:p>
    <w:p w14:paraId="4DB78042" w14:textId="77777777" w:rsidR="00D3541A" w:rsidRPr="00081903" w:rsidRDefault="00D3541A" w:rsidP="00D3541A">
      <w:pPr>
        <w:pStyle w:val="PlainText"/>
        <w:rPr>
          <w:rFonts w:asciiTheme="minorHAnsi" w:hAnsiTheme="minorHAnsi" w:cstheme="minorHAnsi"/>
          <w:sz w:val="22"/>
          <w:szCs w:val="22"/>
        </w:rPr>
      </w:pPr>
    </w:p>
    <w:p w14:paraId="13C0337A"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w:t>
      </w:r>
      <w:r w:rsidRPr="00D56CB6">
        <w:rPr>
          <w:rFonts w:eastAsiaTheme="minorHAnsi" w:cstheme="minorHAnsi"/>
          <w:b/>
          <w:bCs/>
          <w:color w:val="000000"/>
          <w:szCs w:val="22"/>
        </w:rPr>
        <w:t>lace Household {</w:t>
      </w:r>
    </w:p>
    <w:p w14:paraId="4F839E72"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6_on_weekdays = 2</w:t>
      </w:r>
    </w:p>
    <w:p w14:paraId="07624E10"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6_on_weekends = 2</w:t>
      </w:r>
    </w:p>
    <w:p w14:paraId="61597CB3"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w:t>
      </w:r>
    </w:p>
    <w:p w14:paraId="4111C468"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61A89A67"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w:t>
      </w:r>
      <w:r w:rsidRPr="00D56CB6">
        <w:rPr>
          <w:rFonts w:eastAsiaTheme="minorHAnsi" w:cstheme="minorHAnsi"/>
          <w:b/>
          <w:bCs/>
          <w:color w:val="000000"/>
          <w:szCs w:val="22"/>
        </w:rPr>
        <w:t>lace Neighborhood {</w:t>
      </w:r>
    </w:p>
    <w:p w14:paraId="1C384C58"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16_on_weekdays = 2</w:t>
      </w:r>
    </w:p>
    <w:p w14:paraId="36D5872A"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16_on_weekends = 3</w:t>
      </w:r>
    </w:p>
    <w:p w14:paraId="38AF1CC4"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w:t>
      </w:r>
    </w:p>
    <w:p w14:paraId="30EF621F"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6A940DB6"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lastRenderedPageBreak/>
        <w:t>p</w:t>
      </w:r>
      <w:r w:rsidRPr="00D56CB6">
        <w:rPr>
          <w:rFonts w:eastAsiaTheme="minorHAnsi" w:cstheme="minorHAnsi"/>
          <w:b/>
          <w:bCs/>
          <w:color w:val="000000"/>
          <w:szCs w:val="22"/>
        </w:rPr>
        <w:t>lace School {</w:t>
      </w:r>
    </w:p>
    <w:p w14:paraId="4CDEDFC6"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13_on_weekdays = 2</w:t>
      </w:r>
    </w:p>
    <w:p w14:paraId="1D3B94E9"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w:t>
      </w:r>
    </w:p>
    <w:p w14:paraId="11CC6A4A"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6A1662D6"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w:t>
      </w:r>
      <w:r w:rsidRPr="00D56CB6">
        <w:rPr>
          <w:rFonts w:eastAsiaTheme="minorHAnsi" w:cstheme="minorHAnsi"/>
          <w:b/>
          <w:bCs/>
          <w:color w:val="000000"/>
          <w:szCs w:val="22"/>
        </w:rPr>
        <w:t>lace Classroom {</w:t>
      </w:r>
    </w:p>
    <w:p w14:paraId="77DA904B"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9_on_weekdays = 2</w:t>
      </w:r>
    </w:p>
    <w:p w14:paraId="16DE844F"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w:t>
      </w:r>
    </w:p>
    <w:p w14:paraId="7186964D"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5340EC60"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w:t>
      </w:r>
      <w:r w:rsidRPr="00D56CB6">
        <w:rPr>
          <w:rFonts w:eastAsiaTheme="minorHAnsi" w:cstheme="minorHAnsi"/>
          <w:b/>
          <w:bCs/>
          <w:color w:val="000000"/>
          <w:szCs w:val="22"/>
        </w:rPr>
        <w:t>lace Workplace {</w:t>
      </w:r>
    </w:p>
    <w:p w14:paraId="7CB907FF"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13_on_weekdays = 2</w:t>
      </w:r>
    </w:p>
    <w:p w14:paraId="6174BBC5"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13_on_weekends = 2</w:t>
      </w:r>
    </w:p>
    <w:p w14:paraId="56545167"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w:t>
      </w:r>
    </w:p>
    <w:p w14:paraId="7BC3B847"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1E817029"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w:t>
      </w:r>
      <w:r w:rsidRPr="00D56CB6">
        <w:rPr>
          <w:rFonts w:eastAsiaTheme="minorHAnsi" w:cstheme="minorHAnsi"/>
          <w:b/>
          <w:bCs/>
          <w:color w:val="000000"/>
          <w:szCs w:val="22"/>
        </w:rPr>
        <w:t>lace Office {</w:t>
      </w:r>
    </w:p>
    <w:p w14:paraId="66B88BD1"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9_on_weekdays = 2</w:t>
      </w:r>
    </w:p>
    <w:p w14:paraId="50D8B03C" w14:textId="77777777" w:rsidR="00D3541A" w:rsidRPr="00D56CB6"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D56CB6">
        <w:rPr>
          <w:rFonts w:eastAsiaTheme="minorHAnsi" w:cstheme="minorHAnsi"/>
          <w:b/>
          <w:bCs/>
          <w:color w:val="000000"/>
          <w:szCs w:val="22"/>
        </w:rPr>
        <w:t xml:space="preserve">      starts_at_hour_9_on_weekends = 2</w:t>
      </w:r>
    </w:p>
    <w:p w14:paraId="23EDC970" w14:textId="77777777" w:rsidR="00D3541A" w:rsidRPr="00D56CB6" w:rsidRDefault="00D3541A" w:rsidP="00D3541A">
      <w:pPr>
        <w:rPr>
          <w:rFonts w:eastAsiaTheme="minorHAnsi" w:cstheme="minorHAnsi"/>
          <w:b/>
          <w:bCs/>
          <w:color w:val="000000"/>
          <w:szCs w:val="22"/>
        </w:rPr>
      </w:pPr>
      <w:r w:rsidRPr="00D56CB6">
        <w:rPr>
          <w:rFonts w:eastAsiaTheme="minorHAnsi" w:cstheme="minorHAnsi"/>
          <w:b/>
          <w:bCs/>
          <w:color w:val="000000"/>
          <w:szCs w:val="22"/>
        </w:rPr>
        <w:t>}</w:t>
      </w:r>
    </w:p>
    <w:p w14:paraId="745586C8" w14:textId="77777777" w:rsidR="00D3541A" w:rsidRPr="00081903" w:rsidRDefault="00D3541A" w:rsidP="00D3541A"/>
    <w:p w14:paraId="1020903C" w14:textId="77777777" w:rsidR="00D3541A" w:rsidRPr="00081903" w:rsidRDefault="00D3541A" w:rsidP="00D3541A">
      <w:r w:rsidRPr="00081903">
        <w:t>This defines a daily schedule for agents. For example, an agent that is a student has the following schedule on weekdays:</w:t>
      </w:r>
    </w:p>
    <w:p w14:paraId="4C49FEBA" w14:textId="77777777" w:rsidR="00D3541A" w:rsidRPr="00081903" w:rsidRDefault="00D3541A" w:rsidP="00D3541A">
      <w:pPr>
        <w:pStyle w:val="ListParagraph"/>
        <w:numPr>
          <w:ilvl w:val="0"/>
          <w:numId w:val="16"/>
        </w:numPr>
      </w:pPr>
      <w:r w:rsidRPr="00081903">
        <w:t>6am-8am: interact with members of the household</w:t>
      </w:r>
    </w:p>
    <w:p w14:paraId="4DBDF080" w14:textId="77777777" w:rsidR="00D3541A" w:rsidRPr="00081903" w:rsidRDefault="00D3541A" w:rsidP="00D3541A">
      <w:pPr>
        <w:pStyle w:val="ListParagraph"/>
        <w:numPr>
          <w:ilvl w:val="0"/>
          <w:numId w:val="16"/>
        </w:numPr>
      </w:pPr>
      <w:r w:rsidRPr="00081903">
        <w:t>9am-11am: interact with members of the same classroom</w:t>
      </w:r>
    </w:p>
    <w:p w14:paraId="0AC02A8E" w14:textId="77777777" w:rsidR="00D3541A" w:rsidRPr="00081903" w:rsidRDefault="00D3541A" w:rsidP="00D3541A">
      <w:pPr>
        <w:pStyle w:val="ListParagraph"/>
        <w:numPr>
          <w:ilvl w:val="0"/>
          <w:numId w:val="16"/>
        </w:numPr>
      </w:pPr>
      <w:r w:rsidRPr="00081903">
        <w:t>1pm-3pm: interact with members of the same school</w:t>
      </w:r>
    </w:p>
    <w:p w14:paraId="092D4B14" w14:textId="77777777" w:rsidR="00D3541A" w:rsidRPr="00081903" w:rsidRDefault="00D3541A" w:rsidP="00D3541A">
      <w:pPr>
        <w:pStyle w:val="ListParagraph"/>
        <w:numPr>
          <w:ilvl w:val="0"/>
          <w:numId w:val="16"/>
        </w:numPr>
      </w:pPr>
      <w:r w:rsidRPr="00081903">
        <w:t>4pm-6pm: interact with members of the same neighborhood</w:t>
      </w:r>
    </w:p>
    <w:p w14:paraId="29A5E84D" w14:textId="77777777" w:rsidR="00D3541A" w:rsidRPr="00081903" w:rsidRDefault="00D3541A" w:rsidP="00D3541A">
      <w:r w:rsidRPr="00081903">
        <w:t xml:space="preserve">The weekend schedule is the same except that school activities </w:t>
      </w:r>
      <w:r>
        <w:t xml:space="preserve">do not </w:t>
      </w:r>
      <w:r w:rsidRPr="00081903">
        <w:t>occur and the neighborhood activities are expanded to a three hour period (50% more than on weekdays).</w:t>
      </w:r>
    </w:p>
    <w:p w14:paraId="5CCDA7FD" w14:textId="77777777" w:rsidR="00D3541A" w:rsidRPr="00081903" w:rsidRDefault="00D3541A" w:rsidP="00D3541A"/>
    <w:p w14:paraId="58B282D4" w14:textId="77777777" w:rsidR="00D3541A" w:rsidRPr="00081903" w:rsidRDefault="00D3541A" w:rsidP="00D3541A">
      <w:r w:rsidRPr="00081903">
        <w:t>The default schedule above is provided because it has been useful in some early FRED models of infectious disease. It can be adjusted as needed for other FRED models. In particular, if one or more of the built-in place types are not needed in a model, they can be disabled by setting the open hours to zero. For example, to disable interactions in School, include the property in a FRED program:</w:t>
      </w:r>
    </w:p>
    <w:p w14:paraId="5351EAC3" w14:textId="77777777" w:rsidR="00D3541A" w:rsidRPr="00081903" w:rsidRDefault="00D3541A" w:rsidP="00D3541A"/>
    <w:p w14:paraId="08A81C53"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place </w:t>
      </w:r>
      <w:r w:rsidRPr="00081903">
        <w:rPr>
          <w:rFonts w:eastAsiaTheme="minorHAnsi"/>
          <w:b/>
          <w:bCs/>
          <w:color w:val="000000"/>
        </w:rPr>
        <w:t>School</w:t>
      </w:r>
      <w:r>
        <w:rPr>
          <w:rFonts w:eastAsiaTheme="minorHAnsi"/>
          <w:b/>
          <w:bCs/>
          <w:color w:val="000000"/>
        </w:rPr>
        <w:t xml:space="preserve"> {</w:t>
      </w:r>
    </w:p>
    <w:p w14:paraId="34535BB1"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081903">
        <w:rPr>
          <w:rFonts w:eastAsiaTheme="minorHAnsi"/>
          <w:b/>
          <w:bCs/>
          <w:color w:val="000000"/>
        </w:rPr>
        <w:t>starts_at_hour_13_on_weekdays = 0</w:t>
      </w:r>
    </w:p>
    <w:p w14:paraId="7CF17056"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556F87AE"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2B5028B" w14:textId="77777777" w:rsidR="00D3541A" w:rsidRPr="00081903"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This statement will override the default property, and school interactions will be disabled for all agents.</w:t>
      </w:r>
    </w:p>
    <w:p w14:paraId="652F4A49" w14:textId="77777777" w:rsidR="00D3541A" w:rsidRPr="00081903" w:rsidRDefault="00D3541A" w:rsidP="00D3541A"/>
    <w:p w14:paraId="6241D0C6" w14:textId="77777777" w:rsidR="00D3541A" w:rsidRPr="00F87973" w:rsidRDefault="00D3541A" w:rsidP="00D3541A">
      <w:r w:rsidRPr="00081903">
        <w:t xml:space="preserve">By default, an agent is present in any of its associated </w:t>
      </w:r>
      <w:r>
        <w:t>groups</w:t>
      </w:r>
      <w:r w:rsidRPr="00081903">
        <w:t xml:space="preserve"> whenever th</w:t>
      </w:r>
      <w:r>
        <w:t>at</w:t>
      </w:r>
      <w:r w:rsidRPr="00081903">
        <w:t xml:space="preserve"> </w:t>
      </w:r>
      <w:r>
        <w:t>group</w:t>
      </w:r>
      <w:r w:rsidRPr="00081903">
        <w:t xml:space="preserve"> is open.  However, agents may decide to be absent by entering specific states</w:t>
      </w:r>
      <w:r>
        <w:t>.</w:t>
      </w:r>
    </w:p>
    <w:p w14:paraId="11F3183F" w14:textId="77777777" w:rsidR="00D3541A" w:rsidRPr="003617D6" w:rsidRDefault="00D3541A" w:rsidP="00D3541A"/>
    <w:p w14:paraId="35F5D3F9" w14:textId="77777777" w:rsidR="00D3541A" w:rsidRDefault="00D3541A" w:rsidP="00D3541A">
      <w:r w:rsidRPr="00605E64">
        <w:t xml:space="preserve">To handle dynamic </w:t>
      </w:r>
      <w:r>
        <w:t>group</w:t>
      </w:r>
      <w:r w:rsidRPr="00605E64">
        <w:t xml:space="preserve"> closures (</w:t>
      </w:r>
      <w:r>
        <w:t>e.g. temporary</w:t>
      </w:r>
      <w:r w:rsidRPr="00605E64">
        <w:t xml:space="preserve"> school closures), you may assign an "administrator" agent to each </w:t>
      </w:r>
      <w:r>
        <w:t>group</w:t>
      </w:r>
      <w:r w:rsidRPr="00605E64">
        <w:t xml:space="preserve">. </w:t>
      </w:r>
    </w:p>
    <w:p w14:paraId="32D1BBF1" w14:textId="77777777" w:rsidR="00D3541A" w:rsidRPr="00605E64" w:rsidRDefault="00D3541A" w:rsidP="00D3541A"/>
    <w:p w14:paraId="3323E724" w14:textId="77777777" w:rsidR="00D3541A" w:rsidRPr="00700380" w:rsidRDefault="00D3541A" w:rsidP="00D3541A">
      <w:pPr>
        <w:rPr>
          <w:b/>
          <w:bCs/>
        </w:rPr>
      </w:pPr>
      <w:r w:rsidRPr="00700380">
        <w:rPr>
          <w:b/>
          <w:bCs/>
        </w:rPr>
        <w:t>has_administrator = 0/1 (default = 0)</w:t>
      </w:r>
    </w:p>
    <w:p w14:paraId="03671AB6" w14:textId="77777777" w:rsidR="00D3541A" w:rsidRDefault="00D3541A" w:rsidP="00D3541A"/>
    <w:p w14:paraId="2578684C" w14:textId="77777777" w:rsidR="00D3541A" w:rsidRDefault="00D3541A" w:rsidP="00D3541A">
      <w:r w:rsidRPr="00605E64">
        <w:t xml:space="preserve">The administrator can close a </w:t>
      </w:r>
      <w:r>
        <w:t>group</w:t>
      </w:r>
      <w:r w:rsidRPr="00605E64">
        <w:t xml:space="preserve"> by entering a state with the "close_admin_</w:t>
      </w:r>
      <w:r>
        <w:t>group</w:t>
      </w:r>
      <w:r w:rsidRPr="00605E64">
        <w:t>" property.</w:t>
      </w:r>
    </w:p>
    <w:p w14:paraId="1745FD95" w14:textId="77777777" w:rsidR="00D3541A" w:rsidRPr="007026DB" w:rsidRDefault="00D3541A" w:rsidP="00D3541A"/>
    <w:p w14:paraId="731E0C07" w14:textId="77777777" w:rsidR="00D3541A" w:rsidRDefault="00D3541A" w:rsidP="00D3541A">
      <w:pPr>
        <w:pStyle w:val="Heading2"/>
      </w:pPr>
      <w:bookmarkStart w:id="90" w:name="_Toc40674617"/>
      <w:r>
        <w:lastRenderedPageBreak/>
        <w:t>Places</w:t>
      </w:r>
      <w:bookmarkEnd w:id="90"/>
    </w:p>
    <w:p w14:paraId="62C04CA5" w14:textId="77777777" w:rsidR="00D3541A" w:rsidRPr="003617D6" w:rsidRDefault="00D3541A" w:rsidP="00D3541A"/>
    <w:p w14:paraId="0649498F" w14:textId="77777777" w:rsidR="00D3541A" w:rsidRPr="00081903" w:rsidRDefault="00D3541A" w:rsidP="00D3541A">
      <w:r>
        <w:t xml:space="preserve">Places are Mixing Groups that have a specific geo-location (latitde, longitude, elevation), as well as other properties. </w:t>
      </w:r>
      <w:r w:rsidRPr="00081903">
        <w:t>The user can declare any number place types in FRED</w:t>
      </w:r>
      <w:r>
        <w:t xml:space="preserve">. </w:t>
      </w:r>
      <w:r w:rsidRPr="00081903">
        <w:t xml:space="preserve"> Place types are declared by the property </w:t>
      </w:r>
      <w:r>
        <w:t>block:</w:t>
      </w:r>
    </w:p>
    <w:p w14:paraId="4497B0D7" w14:textId="77777777" w:rsidR="00D3541A" w:rsidRPr="00081903" w:rsidRDefault="00D3541A" w:rsidP="00D3541A"/>
    <w:p w14:paraId="0A68034C" w14:textId="77777777" w:rsidR="00D3541A" w:rsidRPr="00330250" w:rsidRDefault="00D3541A" w:rsidP="00D3541A">
      <w:pPr>
        <w:rPr>
          <w:rFonts w:eastAsiaTheme="minorHAnsi"/>
          <w:b/>
          <w:bCs/>
          <w:iCs/>
          <w:color w:val="000000"/>
        </w:rPr>
      </w:pPr>
      <w:r>
        <w:rPr>
          <w:rFonts w:eastAsiaTheme="minorHAnsi"/>
          <w:b/>
          <w:bCs/>
          <w:color w:val="000000"/>
        </w:rPr>
        <w:t>place</w:t>
      </w:r>
      <w:r w:rsidRPr="00081903">
        <w:rPr>
          <w:rFonts w:eastAsiaTheme="minorHAnsi"/>
          <w:b/>
          <w:bCs/>
          <w:color w:val="000000"/>
        </w:rPr>
        <w:t xml:space="preserve">  </w:t>
      </w:r>
      <w:r w:rsidRPr="00081903">
        <w:rPr>
          <w:rFonts w:eastAsiaTheme="minorHAnsi"/>
          <w:b/>
          <w:bCs/>
          <w:i/>
          <w:color w:val="000000"/>
        </w:rPr>
        <w:t>PlaceType</w:t>
      </w:r>
      <w:r>
        <w:rPr>
          <w:rFonts w:eastAsiaTheme="minorHAnsi"/>
          <w:b/>
          <w:bCs/>
          <w:iCs/>
          <w:color w:val="000000"/>
        </w:rPr>
        <w:t xml:space="preserve"> { … }</w:t>
      </w:r>
    </w:p>
    <w:p w14:paraId="53533042" w14:textId="77777777" w:rsidR="00D3541A" w:rsidRPr="00081903" w:rsidRDefault="00D3541A" w:rsidP="00D3541A"/>
    <w:p w14:paraId="396F2FEA" w14:textId="77777777" w:rsidR="00D3541A" w:rsidRPr="00081903" w:rsidRDefault="00D3541A" w:rsidP="00D3541A">
      <w:r w:rsidRPr="00081903">
        <w:t xml:space="preserve">The default </w:t>
      </w:r>
      <w:r>
        <w:t>configuration file includes these place types:</w:t>
      </w:r>
    </w:p>
    <w:p w14:paraId="798DF8F9" w14:textId="77777777" w:rsidR="00D3541A" w:rsidRPr="00081903" w:rsidRDefault="00D3541A" w:rsidP="00D3541A"/>
    <w:p w14:paraId="569567E9" w14:textId="77777777" w:rsidR="00D3541A" w:rsidRPr="00081903" w:rsidRDefault="00D3541A" w:rsidP="00D3541A">
      <w:pPr>
        <w:rPr>
          <w:b/>
        </w:rPr>
      </w:pPr>
      <w:r>
        <w:rPr>
          <w:b/>
        </w:rPr>
        <w:t>place</w:t>
      </w:r>
      <w:r w:rsidRPr="00081903">
        <w:rPr>
          <w:b/>
        </w:rPr>
        <w:t xml:space="preserve">  Household</w:t>
      </w:r>
      <w:r>
        <w:rPr>
          <w:b/>
        </w:rPr>
        <w:t xml:space="preserve"> { … }</w:t>
      </w:r>
    </w:p>
    <w:p w14:paraId="3CC02E6F" w14:textId="77777777" w:rsidR="00D3541A" w:rsidRPr="00081903" w:rsidRDefault="00D3541A" w:rsidP="00D3541A">
      <w:pPr>
        <w:rPr>
          <w:b/>
        </w:rPr>
      </w:pPr>
      <w:r>
        <w:rPr>
          <w:b/>
        </w:rPr>
        <w:t>place</w:t>
      </w:r>
      <w:r w:rsidRPr="00081903">
        <w:rPr>
          <w:b/>
        </w:rPr>
        <w:t xml:space="preserve">  Neighborhood</w:t>
      </w:r>
      <w:r>
        <w:rPr>
          <w:b/>
        </w:rPr>
        <w:t xml:space="preserve"> { … }</w:t>
      </w:r>
    </w:p>
    <w:p w14:paraId="33C23B88" w14:textId="77777777" w:rsidR="00D3541A" w:rsidRPr="00081903" w:rsidRDefault="00D3541A" w:rsidP="00D3541A">
      <w:pPr>
        <w:rPr>
          <w:b/>
        </w:rPr>
      </w:pPr>
      <w:r>
        <w:rPr>
          <w:b/>
        </w:rPr>
        <w:t>place</w:t>
      </w:r>
      <w:r w:rsidRPr="00081903">
        <w:rPr>
          <w:b/>
        </w:rPr>
        <w:t xml:space="preserve">  School </w:t>
      </w:r>
      <w:r>
        <w:rPr>
          <w:b/>
        </w:rPr>
        <w:t>{ … }</w:t>
      </w:r>
    </w:p>
    <w:p w14:paraId="3D7296C4" w14:textId="77777777" w:rsidR="00D3541A" w:rsidRPr="00081903" w:rsidRDefault="00D3541A" w:rsidP="00D3541A">
      <w:pPr>
        <w:rPr>
          <w:b/>
        </w:rPr>
      </w:pPr>
      <w:r>
        <w:rPr>
          <w:b/>
        </w:rPr>
        <w:t>place</w:t>
      </w:r>
      <w:r w:rsidRPr="00081903">
        <w:rPr>
          <w:b/>
        </w:rPr>
        <w:t xml:space="preserve">  Classroom</w:t>
      </w:r>
      <w:r>
        <w:rPr>
          <w:b/>
        </w:rPr>
        <w:t xml:space="preserve"> { … }</w:t>
      </w:r>
    </w:p>
    <w:p w14:paraId="700EA62E" w14:textId="77777777" w:rsidR="00D3541A" w:rsidRPr="00081903" w:rsidRDefault="00D3541A" w:rsidP="00D3541A">
      <w:pPr>
        <w:rPr>
          <w:b/>
        </w:rPr>
      </w:pPr>
      <w:r>
        <w:rPr>
          <w:b/>
        </w:rPr>
        <w:t>place</w:t>
      </w:r>
      <w:r w:rsidRPr="00081903">
        <w:rPr>
          <w:b/>
        </w:rPr>
        <w:t xml:space="preserve">  Workplace</w:t>
      </w:r>
      <w:r>
        <w:rPr>
          <w:b/>
        </w:rPr>
        <w:t xml:space="preserve"> { … }</w:t>
      </w:r>
    </w:p>
    <w:p w14:paraId="7D0A2FC3" w14:textId="77777777" w:rsidR="00D3541A" w:rsidRDefault="00D3541A" w:rsidP="00D3541A">
      <w:pPr>
        <w:rPr>
          <w:b/>
        </w:rPr>
      </w:pPr>
      <w:r>
        <w:rPr>
          <w:b/>
        </w:rPr>
        <w:t>place</w:t>
      </w:r>
      <w:r w:rsidRPr="00081903">
        <w:rPr>
          <w:b/>
        </w:rPr>
        <w:t xml:space="preserve">  Office</w:t>
      </w:r>
      <w:r>
        <w:rPr>
          <w:b/>
        </w:rPr>
        <w:t xml:space="preserve"> { … }</w:t>
      </w:r>
    </w:p>
    <w:p w14:paraId="0AD75231" w14:textId="77777777" w:rsidR="00D3541A" w:rsidRPr="00081903" w:rsidRDefault="00D3541A" w:rsidP="00D3541A">
      <w:pPr>
        <w:rPr>
          <w:b/>
        </w:rPr>
      </w:pPr>
      <w:r>
        <w:rPr>
          <w:b/>
        </w:rPr>
        <w:t>place</w:t>
      </w:r>
      <w:r w:rsidRPr="00081903">
        <w:rPr>
          <w:b/>
        </w:rPr>
        <w:t xml:space="preserve">  </w:t>
      </w:r>
      <w:r>
        <w:rPr>
          <w:b/>
        </w:rPr>
        <w:t>Hospital { … }</w:t>
      </w:r>
    </w:p>
    <w:p w14:paraId="0178C924" w14:textId="77777777" w:rsidR="00D3541A" w:rsidRPr="00081903" w:rsidRDefault="00D3541A" w:rsidP="00D3541A"/>
    <w:p w14:paraId="11C92B6B" w14:textId="77777777" w:rsidR="00D3541A" w:rsidRPr="00081903" w:rsidRDefault="00D3541A" w:rsidP="00D3541A">
      <w:r w:rsidRPr="00081903">
        <w:t xml:space="preserve"> Other place types can be </w:t>
      </w:r>
      <w:r>
        <w:t>added</w:t>
      </w:r>
      <w:r w:rsidRPr="00081903">
        <w:t xml:space="preserve"> by the user.</w:t>
      </w:r>
    </w:p>
    <w:p w14:paraId="6D936A55" w14:textId="77777777" w:rsidR="00D3541A" w:rsidRPr="00081903" w:rsidRDefault="00D3541A" w:rsidP="00D3541A"/>
    <w:p w14:paraId="4B6328A4" w14:textId="77777777" w:rsidR="00D3541A" w:rsidRPr="00081903" w:rsidRDefault="00D3541A" w:rsidP="00D3541A">
      <w:pPr>
        <w:pStyle w:val="PlainText"/>
        <w:rPr>
          <w:rFonts w:asciiTheme="minorHAnsi" w:hAnsiTheme="minorHAnsi" w:cstheme="minorHAnsi"/>
          <w:sz w:val="22"/>
          <w:szCs w:val="22"/>
        </w:rPr>
      </w:pPr>
      <w:r w:rsidRPr="00081903">
        <w:rPr>
          <w:rFonts w:asciiTheme="minorHAnsi" w:hAnsiTheme="minorHAnsi" w:cstheme="minorHAnsi"/>
          <w:sz w:val="22"/>
          <w:szCs w:val="22"/>
        </w:rPr>
        <w:t>For the built-in place types Household, School, Workplace and Hospital, the FRED synthetic population includes files that list each place, its location, its elevation (above sea level),</w:t>
      </w:r>
      <w:r>
        <w:rPr>
          <w:rFonts w:asciiTheme="minorHAnsi" w:hAnsiTheme="minorHAnsi" w:cstheme="minorHAnsi"/>
          <w:sz w:val="22"/>
          <w:szCs w:val="22"/>
        </w:rPr>
        <w:t xml:space="preserve"> </w:t>
      </w:r>
      <w:r w:rsidRPr="00081903">
        <w:rPr>
          <w:rFonts w:asciiTheme="minorHAnsi" w:hAnsiTheme="minorHAnsi" w:cstheme="minorHAnsi"/>
          <w:sz w:val="22"/>
          <w:szCs w:val="22"/>
        </w:rPr>
        <w:t xml:space="preserve">and links to individuals in the population. The remaining built-in places are associated with agents by FRED as described under </w:t>
      </w:r>
      <w:r w:rsidRPr="00081903">
        <w:rPr>
          <w:rFonts w:asciiTheme="minorHAnsi" w:hAnsiTheme="minorHAnsi" w:cstheme="minorHAnsi"/>
          <w:b/>
          <w:sz w:val="22"/>
          <w:szCs w:val="22"/>
        </w:rPr>
        <w:t>Partitions</w:t>
      </w:r>
      <w:r w:rsidRPr="00081903">
        <w:rPr>
          <w:rFonts w:asciiTheme="minorHAnsi" w:hAnsiTheme="minorHAnsi" w:cstheme="minorHAnsi"/>
          <w:sz w:val="22"/>
          <w:szCs w:val="22"/>
        </w:rPr>
        <w:t xml:space="preserve"> below.</w:t>
      </w:r>
    </w:p>
    <w:p w14:paraId="361AF112" w14:textId="77777777" w:rsidR="00D3541A" w:rsidRPr="00081903" w:rsidRDefault="00D3541A" w:rsidP="00D3541A"/>
    <w:p w14:paraId="429F230B" w14:textId="77777777" w:rsidR="00D3541A" w:rsidRDefault="00D3541A" w:rsidP="00D3541A">
      <w:r w:rsidRPr="00081903">
        <w:t>By default, all of the initial agents are assigned membership in the default place type according to the input files in the synthetic population.  Not all agents are members of all place types, for example, students are members of their school but usually not members of a workplace. Membership in user-defined places is controlled by rules, as explained later.</w:t>
      </w:r>
    </w:p>
    <w:p w14:paraId="6E103F39" w14:textId="77777777" w:rsidR="00D3541A" w:rsidRDefault="00D3541A" w:rsidP="00D3541A"/>
    <w:p w14:paraId="005672EF" w14:textId="77777777" w:rsidR="00D3541A" w:rsidRDefault="00D3541A" w:rsidP="00D3541A">
      <w:pPr>
        <w:pStyle w:val="Heading3"/>
      </w:pPr>
      <w:bookmarkStart w:id="91" w:name="_Toc40674618"/>
      <w:r>
        <w:t>User-Defined Place Types</w:t>
      </w:r>
      <w:bookmarkEnd w:id="91"/>
    </w:p>
    <w:p w14:paraId="0F83ECCE" w14:textId="77777777" w:rsidR="00D3541A" w:rsidRDefault="00D3541A" w:rsidP="00D3541A"/>
    <w:p w14:paraId="5320543B" w14:textId="77777777" w:rsidR="00D3541A" w:rsidRDefault="00D3541A" w:rsidP="00D3541A">
      <w:r>
        <w:t>The user can define a new place type by adding a statement block to the FRED program:</w:t>
      </w:r>
    </w:p>
    <w:p w14:paraId="1A4C48E3" w14:textId="77777777" w:rsidR="00D3541A" w:rsidRDefault="00D3541A" w:rsidP="00D3541A"/>
    <w:p w14:paraId="7B94F644" w14:textId="77777777" w:rsidR="00D3541A" w:rsidRPr="00A0779F" w:rsidRDefault="00D3541A" w:rsidP="00D3541A">
      <w:pPr>
        <w:rPr>
          <w:b/>
          <w:bCs/>
        </w:rPr>
      </w:pPr>
      <w:r>
        <w:rPr>
          <w:b/>
          <w:bCs/>
        </w:rPr>
        <w:t>place</w:t>
      </w:r>
      <w:r w:rsidRPr="00925CDA">
        <w:rPr>
          <w:b/>
          <w:bCs/>
        </w:rPr>
        <w:t xml:space="preserve">  </w:t>
      </w:r>
      <w:r w:rsidRPr="00925CDA">
        <w:rPr>
          <w:b/>
          <w:bCs/>
          <w:i/>
          <w:iCs/>
        </w:rPr>
        <w:t>PlaceType</w:t>
      </w:r>
      <w:r>
        <w:rPr>
          <w:b/>
          <w:bCs/>
        </w:rPr>
        <w:t xml:space="preserve"> { … }</w:t>
      </w:r>
    </w:p>
    <w:p w14:paraId="1CB88BB0" w14:textId="77777777" w:rsidR="00D3541A" w:rsidRDefault="00D3541A" w:rsidP="00D3541A"/>
    <w:p w14:paraId="6ED39183" w14:textId="77777777" w:rsidR="00D3541A" w:rsidRDefault="00D3541A" w:rsidP="00D3541A">
      <w:r>
        <w:t xml:space="preserve">where </w:t>
      </w:r>
      <w:r>
        <w:rPr>
          <w:i/>
          <w:iCs/>
        </w:rPr>
        <w:t>PlaceType</w:t>
      </w:r>
      <w:r>
        <w:t xml:space="preserve"> is the name of the class of places. The convention is to use a captalized, singular name such as School or Workplace.  For example, if the model includes pharmacies, the program would include the statement:</w:t>
      </w:r>
    </w:p>
    <w:p w14:paraId="45823FBB" w14:textId="77777777" w:rsidR="00D3541A" w:rsidRDefault="00D3541A" w:rsidP="00D3541A"/>
    <w:p w14:paraId="30D3CD90" w14:textId="77777777" w:rsidR="00D3541A" w:rsidRDefault="00D3541A" w:rsidP="00D3541A">
      <w:pPr>
        <w:rPr>
          <w:b/>
          <w:bCs/>
        </w:rPr>
      </w:pPr>
      <w:r>
        <w:rPr>
          <w:b/>
          <w:bCs/>
        </w:rPr>
        <w:t>place  Pharmacy { … }</w:t>
      </w:r>
    </w:p>
    <w:p w14:paraId="4881E4FA" w14:textId="77777777" w:rsidR="00D3541A" w:rsidRDefault="00D3541A" w:rsidP="00D3541A">
      <w:pPr>
        <w:rPr>
          <w:b/>
          <w:bCs/>
        </w:rPr>
      </w:pPr>
    </w:p>
    <w:p w14:paraId="3A3A3897" w14:textId="77777777" w:rsidR="00D3541A" w:rsidRDefault="00D3541A" w:rsidP="00D3541A">
      <w:r>
        <w:t>There are three ways to set the location of user-defined places:</w:t>
      </w:r>
    </w:p>
    <w:p w14:paraId="6699D6AA" w14:textId="77777777" w:rsidR="00D3541A" w:rsidRDefault="00D3541A" w:rsidP="00D173E3">
      <w:pPr>
        <w:pStyle w:val="ListParagraph"/>
        <w:numPr>
          <w:ilvl w:val="0"/>
          <w:numId w:val="84"/>
        </w:numPr>
      </w:pPr>
      <w:r>
        <w:t>Defining places in the FRED program</w:t>
      </w:r>
    </w:p>
    <w:p w14:paraId="36CD217C" w14:textId="77777777" w:rsidR="00D3541A" w:rsidRDefault="00D3541A" w:rsidP="00D173E3">
      <w:pPr>
        <w:pStyle w:val="ListParagraph"/>
        <w:numPr>
          <w:ilvl w:val="0"/>
          <w:numId w:val="84"/>
        </w:numPr>
      </w:pPr>
      <w:r>
        <w:t>Place creation by the Import agent</w:t>
      </w:r>
    </w:p>
    <w:p w14:paraId="768A50D5" w14:textId="77777777" w:rsidR="00D3541A" w:rsidRDefault="00D3541A" w:rsidP="00D173E3">
      <w:pPr>
        <w:pStyle w:val="ListParagraph"/>
        <w:numPr>
          <w:ilvl w:val="0"/>
          <w:numId w:val="84"/>
        </w:numPr>
      </w:pPr>
      <w:r>
        <w:t>Reading from a file within the synthetic population</w:t>
      </w:r>
    </w:p>
    <w:p w14:paraId="334C03D3" w14:textId="77777777" w:rsidR="00D3541A" w:rsidRDefault="00D3541A" w:rsidP="00D173E3">
      <w:pPr>
        <w:pStyle w:val="ListParagraph"/>
        <w:numPr>
          <w:ilvl w:val="0"/>
          <w:numId w:val="84"/>
        </w:numPr>
      </w:pPr>
      <w:r>
        <w:t>Defining Places in the FRED Program</w:t>
      </w:r>
    </w:p>
    <w:p w14:paraId="063B86A7" w14:textId="77777777" w:rsidR="00D3541A" w:rsidRDefault="00D3541A" w:rsidP="00D3541A"/>
    <w:p w14:paraId="34A975B5" w14:textId="77777777" w:rsidR="00D3541A" w:rsidRDefault="00D3541A" w:rsidP="00D3541A">
      <w:pPr>
        <w:pStyle w:val="Heading4"/>
      </w:pPr>
      <w:r>
        <w:t>Defining Places in the FRED Program</w:t>
      </w:r>
    </w:p>
    <w:p w14:paraId="64156DB4" w14:textId="77777777" w:rsidR="00D3541A" w:rsidRDefault="00D3541A" w:rsidP="00D3541A"/>
    <w:p w14:paraId="251E8123" w14:textId="77777777" w:rsidR="00D3541A" w:rsidRDefault="00D3541A" w:rsidP="00D3541A">
      <w:r>
        <w:t>The FRED program can specify new place locations with the property statement within the Place type code block:</w:t>
      </w:r>
    </w:p>
    <w:p w14:paraId="1E4CE107" w14:textId="77777777" w:rsidR="00D3541A" w:rsidRDefault="00D3541A" w:rsidP="00D3541A"/>
    <w:p w14:paraId="06617DB2" w14:textId="77777777" w:rsidR="00D3541A" w:rsidRDefault="00D3541A" w:rsidP="00D3541A">
      <w:pPr>
        <w:rPr>
          <w:b/>
          <w:bCs/>
        </w:rPr>
      </w:pPr>
      <w:r w:rsidRPr="00C47E93">
        <w:rPr>
          <w:b/>
          <w:bCs/>
        </w:rPr>
        <w:t xml:space="preserve">add = </w:t>
      </w:r>
      <w:r w:rsidRPr="00C47E93">
        <w:rPr>
          <w:b/>
          <w:bCs/>
          <w:i/>
          <w:iCs/>
        </w:rPr>
        <w:t>PlaceId Latitude Longitude Elevation</w:t>
      </w:r>
    </w:p>
    <w:p w14:paraId="651FD953" w14:textId="77777777" w:rsidR="00D3541A" w:rsidRDefault="00D3541A" w:rsidP="00D3541A">
      <w:pPr>
        <w:rPr>
          <w:b/>
          <w:bCs/>
        </w:rPr>
      </w:pPr>
    </w:p>
    <w:p w14:paraId="11E11FD2" w14:textId="77777777" w:rsidR="00D3541A" w:rsidRDefault="00D3541A" w:rsidP="00D3541A">
      <w:r>
        <w:t>For example,</w:t>
      </w:r>
    </w:p>
    <w:p w14:paraId="048E6687" w14:textId="77777777" w:rsidR="00D3541A" w:rsidRDefault="00D3541A" w:rsidP="00D3541A"/>
    <w:p w14:paraId="65FFF519" w14:textId="77777777" w:rsidR="00D3541A" w:rsidRDefault="00D3541A" w:rsidP="00D3541A">
      <w:pPr>
        <w:rPr>
          <w:b/>
          <w:bCs/>
        </w:rPr>
      </w:pPr>
      <w:r>
        <w:rPr>
          <w:b/>
          <w:bCs/>
        </w:rPr>
        <w:t>place Pharmacy {</w:t>
      </w:r>
    </w:p>
    <w:p w14:paraId="276AB8CB" w14:textId="77777777" w:rsidR="00D3541A" w:rsidRDefault="00D3541A" w:rsidP="00D3541A">
      <w:pPr>
        <w:ind w:firstLine="720"/>
        <w:rPr>
          <w:rFonts w:eastAsiaTheme="minorHAnsi"/>
          <w:b/>
          <w:bCs/>
          <w:color w:val="000000"/>
        </w:rPr>
      </w:pPr>
      <w:r>
        <w:rPr>
          <w:b/>
          <w:bCs/>
        </w:rPr>
        <w:t>add = 94200300</w:t>
      </w:r>
      <w:r w:rsidRPr="00C47E93">
        <w:rPr>
          <w:rFonts w:cstheme="minorHAnsi"/>
          <w:b/>
          <w:bCs/>
          <w:szCs w:val="22"/>
        </w:rPr>
        <w:t>1</w:t>
      </w:r>
      <w:r>
        <w:rPr>
          <w:b/>
          <w:bCs/>
        </w:rPr>
        <w:t xml:space="preserve">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230.1</w:t>
      </w:r>
    </w:p>
    <w:p w14:paraId="44400F20" w14:textId="77777777" w:rsidR="00D3541A" w:rsidRDefault="00D3541A" w:rsidP="00D3541A">
      <w:pPr>
        <w:ind w:firstLine="720"/>
        <w:rPr>
          <w:rFonts w:eastAsiaTheme="minorHAnsi"/>
          <w:b/>
          <w:bCs/>
          <w:color w:val="000000"/>
        </w:rPr>
      </w:pPr>
      <w:r>
        <w:rPr>
          <w:rFonts w:eastAsiaTheme="minorHAnsi"/>
          <w:b/>
          <w:bCs/>
          <w:color w:val="000000"/>
        </w:rPr>
        <w:t xml:space="preserve">add = 942003002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68910E1F" w14:textId="77777777" w:rsidR="00D3541A" w:rsidRPr="00C47E93" w:rsidRDefault="00D3541A" w:rsidP="00D3541A">
      <w:pPr>
        <w:rPr>
          <w:b/>
          <w:bCs/>
        </w:rPr>
      </w:pPr>
      <w:r>
        <w:rPr>
          <w:rFonts w:eastAsiaTheme="minorHAnsi"/>
          <w:b/>
          <w:bCs/>
          <w:color w:val="000000"/>
        </w:rPr>
        <w:t>}</w:t>
      </w:r>
    </w:p>
    <w:p w14:paraId="1FD7B0C0" w14:textId="77777777" w:rsidR="00D3541A" w:rsidRDefault="00D3541A" w:rsidP="00D3541A"/>
    <w:p w14:paraId="30A48866" w14:textId="77777777" w:rsidR="00D3541A" w:rsidRDefault="00D3541A" w:rsidP="00D3541A">
      <w:r>
        <w:t xml:space="preserve">The </w:t>
      </w:r>
      <w:r>
        <w:rPr>
          <w:i/>
          <w:iCs/>
        </w:rPr>
        <w:t>PlaceId</w:t>
      </w:r>
      <w:r>
        <w:t xml:space="preserve"> is an integer value with up to 18 digits. Place id's must be unique among all places in a given FRED model. In order to avoid conflicts with places defined by the FRED synthetic population, the first digit in user defined places should be </w:t>
      </w:r>
      <w:r>
        <w:rPr>
          <w:b/>
          <w:bCs/>
        </w:rPr>
        <w:t>9</w:t>
      </w:r>
      <w:r>
        <w:t xml:space="preserve"> as in the above example.  It's a good idea to use the place id to code meaningful information. In the example above, we picked the place id to code the fact that this is the first pharmacy within the area of FIPS code 42003 (Allegheny County, PA).  The FRED synthetic population uses the following conventions for the first digit of place id's:</w:t>
      </w:r>
    </w:p>
    <w:p w14:paraId="331171F2" w14:textId="77777777" w:rsidR="00D3541A" w:rsidRDefault="00D3541A" w:rsidP="00D3541A"/>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7"/>
        <w:gridCol w:w="3495"/>
      </w:tblGrid>
      <w:tr w:rsidR="00D3541A" w14:paraId="7682868C" w14:textId="77777777" w:rsidTr="008A2AE7">
        <w:trPr>
          <w:jc w:val="center"/>
        </w:trPr>
        <w:tc>
          <w:tcPr>
            <w:tcW w:w="0" w:type="auto"/>
          </w:tcPr>
          <w:p w14:paraId="3F4D0FEE" w14:textId="77777777" w:rsidR="00D3541A" w:rsidRPr="00726F56" w:rsidRDefault="00D3541A" w:rsidP="008A2AE7">
            <w:pPr>
              <w:rPr>
                <w:szCs w:val="22"/>
              </w:rPr>
            </w:pPr>
            <w:r w:rsidRPr="00726F56">
              <w:rPr>
                <w:szCs w:val="22"/>
              </w:rPr>
              <w:t>First Digit:</w:t>
            </w:r>
          </w:p>
        </w:tc>
        <w:tc>
          <w:tcPr>
            <w:tcW w:w="0" w:type="auto"/>
          </w:tcPr>
          <w:p w14:paraId="0A68EE16" w14:textId="77777777" w:rsidR="00D3541A" w:rsidRPr="00726F56" w:rsidRDefault="00D3541A" w:rsidP="008A2AE7">
            <w:pPr>
              <w:rPr>
                <w:szCs w:val="22"/>
              </w:rPr>
            </w:pPr>
            <w:r w:rsidRPr="00726F56">
              <w:rPr>
                <w:szCs w:val="22"/>
              </w:rPr>
              <w:t>Place Type:</w:t>
            </w:r>
          </w:p>
        </w:tc>
      </w:tr>
      <w:tr w:rsidR="00D3541A" w14:paraId="746474EA" w14:textId="77777777" w:rsidTr="008A2AE7">
        <w:trPr>
          <w:jc w:val="center"/>
        </w:trPr>
        <w:tc>
          <w:tcPr>
            <w:tcW w:w="0" w:type="auto"/>
          </w:tcPr>
          <w:p w14:paraId="0870B0C8" w14:textId="77777777" w:rsidR="00D3541A" w:rsidRPr="00726F56" w:rsidRDefault="00D3541A" w:rsidP="008A2AE7">
            <w:pPr>
              <w:rPr>
                <w:szCs w:val="22"/>
              </w:rPr>
            </w:pPr>
            <w:r w:rsidRPr="00726F56">
              <w:rPr>
                <w:szCs w:val="22"/>
              </w:rPr>
              <w:t>1-2</w:t>
            </w:r>
          </w:p>
        </w:tc>
        <w:tc>
          <w:tcPr>
            <w:tcW w:w="0" w:type="auto"/>
          </w:tcPr>
          <w:p w14:paraId="663AAF50" w14:textId="77777777" w:rsidR="00D3541A" w:rsidRPr="00726F56" w:rsidRDefault="00D3541A" w:rsidP="008A2AE7">
            <w:pPr>
              <w:rPr>
                <w:szCs w:val="22"/>
              </w:rPr>
            </w:pPr>
            <w:r w:rsidRPr="00726F56">
              <w:rPr>
                <w:szCs w:val="22"/>
              </w:rPr>
              <w:t>Households</w:t>
            </w:r>
          </w:p>
        </w:tc>
      </w:tr>
      <w:tr w:rsidR="00D3541A" w14:paraId="1119B2CB" w14:textId="77777777" w:rsidTr="008A2AE7">
        <w:trPr>
          <w:jc w:val="center"/>
        </w:trPr>
        <w:tc>
          <w:tcPr>
            <w:tcW w:w="0" w:type="auto"/>
          </w:tcPr>
          <w:p w14:paraId="4CE62194" w14:textId="77777777" w:rsidR="00D3541A" w:rsidRPr="00726F56" w:rsidRDefault="00D3541A" w:rsidP="008A2AE7">
            <w:pPr>
              <w:rPr>
                <w:szCs w:val="22"/>
              </w:rPr>
            </w:pPr>
            <w:r w:rsidRPr="00726F56">
              <w:rPr>
                <w:szCs w:val="22"/>
              </w:rPr>
              <w:t>3</w:t>
            </w:r>
          </w:p>
        </w:tc>
        <w:tc>
          <w:tcPr>
            <w:tcW w:w="0" w:type="auto"/>
          </w:tcPr>
          <w:p w14:paraId="33A30C40" w14:textId="77777777" w:rsidR="00D3541A" w:rsidRPr="00726F56" w:rsidRDefault="00D3541A" w:rsidP="008A2AE7">
            <w:pPr>
              <w:rPr>
                <w:szCs w:val="22"/>
              </w:rPr>
            </w:pPr>
            <w:r w:rsidRPr="00726F56">
              <w:rPr>
                <w:szCs w:val="22"/>
              </w:rPr>
              <w:t>Reserved</w:t>
            </w:r>
          </w:p>
        </w:tc>
      </w:tr>
      <w:tr w:rsidR="00D3541A" w14:paraId="6C3B3DE0" w14:textId="77777777" w:rsidTr="008A2AE7">
        <w:trPr>
          <w:jc w:val="center"/>
        </w:trPr>
        <w:tc>
          <w:tcPr>
            <w:tcW w:w="0" w:type="auto"/>
          </w:tcPr>
          <w:p w14:paraId="21ECCA6C" w14:textId="77777777" w:rsidR="00D3541A" w:rsidRPr="00726F56" w:rsidRDefault="00D3541A" w:rsidP="008A2AE7">
            <w:pPr>
              <w:rPr>
                <w:szCs w:val="22"/>
              </w:rPr>
            </w:pPr>
            <w:r w:rsidRPr="00726F56">
              <w:rPr>
                <w:szCs w:val="22"/>
              </w:rPr>
              <w:t>4</w:t>
            </w:r>
          </w:p>
        </w:tc>
        <w:tc>
          <w:tcPr>
            <w:tcW w:w="0" w:type="auto"/>
          </w:tcPr>
          <w:p w14:paraId="141E5F50" w14:textId="77777777" w:rsidR="00D3541A" w:rsidRPr="00726F56" w:rsidRDefault="00D3541A" w:rsidP="008A2AE7">
            <w:pPr>
              <w:rPr>
                <w:szCs w:val="22"/>
              </w:rPr>
            </w:pPr>
            <w:r w:rsidRPr="00726F56">
              <w:rPr>
                <w:szCs w:val="22"/>
              </w:rPr>
              <w:t>Schools and Group Quarters</w:t>
            </w:r>
          </w:p>
        </w:tc>
      </w:tr>
      <w:tr w:rsidR="00D3541A" w14:paraId="6D7A4946" w14:textId="77777777" w:rsidTr="008A2AE7">
        <w:trPr>
          <w:jc w:val="center"/>
        </w:trPr>
        <w:tc>
          <w:tcPr>
            <w:tcW w:w="0" w:type="auto"/>
          </w:tcPr>
          <w:p w14:paraId="37C1B4F5" w14:textId="77777777" w:rsidR="00D3541A" w:rsidRPr="00726F56" w:rsidRDefault="00D3541A" w:rsidP="008A2AE7">
            <w:pPr>
              <w:rPr>
                <w:szCs w:val="22"/>
              </w:rPr>
            </w:pPr>
            <w:r w:rsidRPr="00726F56">
              <w:rPr>
                <w:szCs w:val="22"/>
              </w:rPr>
              <w:t>5</w:t>
            </w:r>
          </w:p>
        </w:tc>
        <w:tc>
          <w:tcPr>
            <w:tcW w:w="0" w:type="auto"/>
          </w:tcPr>
          <w:p w14:paraId="1D47FB24" w14:textId="77777777" w:rsidR="00D3541A" w:rsidRPr="00726F56" w:rsidRDefault="00D3541A" w:rsidP="008A2AE7">
            <w:pPr>
              <w:rPr>
                <w:szCs w:val="22"/>
              </w:rPr>
            </w:pPr>
            <w:r w:rsidRPr="00726F56">
              <w:rPr>
                <w:szCs w:val="22"/>
              </w:rPr>
              <w:t>Workplaces</w:t>
            </w:r>
          </w:p>
        </w:tc>
      </w:tr>
      <w:tr w:rsidR="00D3541A" w14:paraId="6F5FA5E8" w14:textId="77777777" w:rsidTr="008A2AE7">
        <w:trPr>
          <w:jc w:val="center"/>
        </w:trPr>
        <w:tc>
          <w:tcPr>
            <w:tcW w:w="0" w:type="auto"/>
          </w:tcPr>
          <w:p w14:paraId="075A0149" w14:textId="77777777" w:rsidR="00D3541A" w:rsidRPr="00726F56" w:rsidRDefault="00D3541A" w:rsidP="008A2AE7">
            <w:pPr>
              <w:rPr>
                <w:szCs w:val="22"/>
              </w:rPr>
            </w:pPr>
            <w:r w:rsidRPr="00726F56">
              <w:rPr>
                <w:szCs w:val="22"/>
              </w:rPr>
              <w:t>6</w:t>
            </w:r>
          </w:p>
        </w:tc>
        <w:tc>
          <w:tcPr>
            <w:tcW w:w="0" w:type="auto"/>
          </w:tcPr>
          <w:p w14:paraId="22F014EE" w14:textId="77777777" w:rsidR="00D3541A" w:rsidRPr="00726F56" w:rsidRDefault="00D3541A" w:rsidP="008A2AE7">
            <w:pPr>
              <w:rPr>
                <w:szCs w:val="22"/>
              </w:rPr>
            </w:pPr>
            <w:r w:rsidRPr="00726F56">
              <w:rPr>
                <w:szCs w:val="22"/>
              </w:rPr>
              <w:t>Hospitals</w:t>
            </w:r>
          </w:p>
        </w:tc>
      </w:tr>
      <w:tr w:rsidR="00D3541A" w14:paraId="212E5FE8" w14:textId="77777777" w:rsidTr="008A2AE7">
        <w:trPr>
          <w:jc w:val="center"/>
        </w:trPr>
        <w:tc>
          <w:tcPr>
            <w:tcW w:w="0" w:type="auto"/>
          </w:tcPr>
          <w:p w14:paraId="436C9F01" w14:textId="77777777" w:rsidR="00D3541A" w:rsidRPr="00726F56" w:rsidRDefault="00D3541A" w:rsidP="008A2AE7">
            <w:pPr>
              <w:rPr>
                <w:szCs w:val="22"/>
              </w:rPr>
            </w:pPr>
            <w:r w:rsidRPr="00726F56">
              <w:rPr>
                <w:szCs w:val="22"/>
              </w:rPr>
              <w:t>7</w:t>
            </w:r>
          </w:p>
        </w:tc>
        <w:tc>
          <w:tcPr>
            <w:tcW w:w="0" w:type="auto"/>
          </w:tcPr>
          <w:p w14:paraId="391CCE98" w14:textId="77777777" w:rsidR="00D3541A" w:rsidRPr="00726F56" w:rsidRDefault="00D3541A" w:rsidP="008A2AE7">
            <w:pPr>
              <w:rPr>
                <w:szCs w:val="22"/>
              </w:rPr>
            </w:pPr>
            <w:r w:rsidRPr="00726F56">
              <w:rPr>
                <w:szCs w:val="22"/>
              </w:rPr>
              <w:t>User-defined Places</w:t>
            </w:r>
            <w:r>
              <w:rPr>
                <w:szCs w:val="22"/>
              </w:rPr>
              <w:t xml:space="preserve"> with place id = 0</w:t>
            </w:r>
          </w:p>
        </w:tc>
      </w:tr>
      <w:tr w:rsidR="00D3541A" w14:paraId="2359783E" w14:textId="77777777" w:rsidTr="008A2AE7">
        <w:trPr>
          <w:jc w:val="center"/>
        </w:trPr>
        <w:tc>
          <w:tcPr>
            <w:tcW w:w="0" w:type="auto"/>
          </w:tcPr>
          <w:p w14:paraId="0B221416" w14:textId="77777777" w:rsidR="00D3541A" w:rsidRPr="00726F56" w:rsidRDefault="00D3541A" w:rsidP="008A2AE7">
            <w:pPr>
              <w:rPr>
                <w:szCs w:val="22"/>
              </w:rPr>
            </w:pPr>
            <w:r w:rsidRPr="00726F56">
              <w:rPr>
                <w:szCs w:val="22"/>
              </w:rPr>
              <w:t>8</w:t>
            </w:r>
          </w:p>
        </w:tc>
        <w:tc>
          <w:tcPr>
            <w:tcW w:w="0" w:type="auto"/>
          </w:tcPr>
          <w:p w14:paraId="35694A70" w14:textId="77777777" w:rsidR="00D3541A" w:rsidRPr="00726F56" w:rsidRDefault="00D3541A" w:rsidP="008A2AE7">
            <w:pPr>
              <w:rPr>
                <w:szCs w:val="22"/>
              </w:rPr>
            </w:pPr>
            <w:r w:rsidRPr="00726F56">
              <w:rPr>
                <w:szCs w:val="22"/>
              </w:rPr>
              <w:t>Reserved</w:t>
            </w:r>
          </w:p>
        </w:tc>
      </w:tr>
      <w:tr w:rsidR="00D3541A" w14:paraId="68D7E8FB" w14:textId="77777777" w:rsidTr="008A2AE7">
        <w:trPr>
          <w:jc w:val="center"/>
        </w:trPr>
        <w:tc>
          <w:tcPr>
            <w:tcW w:w="0" w:type="auto"/>
          </w:tcPr>
          <w:p w14:paraId="3A6695ED" w14:textId="77777777" w:rsidR="00D3541A" w:rsidRPr="00726F56" w:rsidRDefault="00D3541A" w:rsidP="008A2AE7">
            <w:pPr>
              <w:rPr>
                <w:szCs w:val="22"/>
              </w:rPr>
            </w:pPr>
            <w:r w:rsidRPr="00726F56">
              <w:rPr>
                <w:szCs w:val="22"/>
              </w:rPr>
              <w:t>9</w:t>
            </w:r>
          </w:p>
        </w:tc>
        <w:tc>
          <w:tcPr>
            <w:tcW w:w="0" w:type="auto"/>
          </w:tcPr>
          <w:p w14:paraId="0C926FCE" w14:textId="77777777" w:rsidR="00D3541A" w:rsidRPr="00726F56" w:rsidRDefault="00D3541A" w:rsidP="008A2AE7">
            <w:pPr>
              <w:rPr>
                <w:szCs w:val="22"/>
              </w:rPr>
            </w:pPr>
            <w:r w:rsidRPr="00726F56">
              <w:rPr>
                <w:szCs w:val="22"/>
              </w:rPr>
              <w:t>User-defined Places</w:t>
            </w:r>
          </w:p>
        </w:tc>
      </w:tr>
    </w:tbl>
    <w:p w14:paraId="3E11D966" w14:textId="77777777" w:rsidR="00D3541A" w:rsidRDefault="00D3541A" w:rsidP="00D3541A">
      <w:pPr>
        <w:rPr>
          <w:b/>
          <w:bCs/>
        </w:rPr>
      </w:pPr>
    </w:p>
    <w:p w14:paraId="4DCDED54" w14:textId="77777777" w:rsidR="00D3541A" w:rsidRPr="006A3E44" w:rsidRDefault="00D3541A" w:rsidP="00D3541A">
      <w:r w:rsidRPr="006A3E44">
        <w:t>If the user-supplied place id is 0, then FRED assigned a unique place id with an initial digit of 7.</w:t>
      </w:r>
      <w:r>
        <w:t xml:space="preserve"> For example, if the user does not care about the specific id's assigned to the pharmacies, the program can contain statement such as:</w:t>
      </w:r>
    </w:p>
    <w:p w14:paraId="70169018" w14:textId="77777777" w:rsidR="00D3541A" w:rsidRDefault="00D3541A" w:rsidP="00D3541A">
      <w:pPr>
        <w:rPr>
          <w:b/>
          <w:bCs/>
        </w:rPr>
      </w:pPr>
    </w:p>
    <w:p w14:paraId="2CA2EE18" w14:textId="77777777" w:rsidR="00D3541A" w:rsidRPr="008510D8" w:rsidRDefault="00D3541A" w:rsidP="00D3541A">
      <w:pPr>
        <w:rPr>
          <w:rStyle w:val="Heading3Char"/>
          <w:rFonts w:asciiTheme="minorHAnsi" w:eastAsia="Times New Roman" w:hAnsiTheme="minorHAnsi" w:cstheme="minorHAnsi"/>
          <w:color w:val="auto"/>
        </w:rPr>
      </w:pPr>
      <w:r>
        <w:rPr>
          <w:b/>
          <w:bCs/>
        </w:rPr>
        <w:tab/>
        <w:t xml:space="preserve">add = 0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230.1</w:t>
      </w:r>
    </w:p>
    <w:p w14:paraId="0194CE7D" w14:textId="77777777" w:rsidR="00D3541A" w:rsidRDefault="00D3541A" w:rsidP="00D3541A">
      <w:pPr>
        <w:rPr>
          <w:rFonts w:eastAsiaTheme="minorHAnsi"/>
          <w:b/>
          <w:bCs/>
          <w:color w:val="000000"/>
        </w:rPr>
      </w:pPr>
      <w:r>
        <w:rPr>
          <w:rFonts w:eastAsiaTheme="minorHAnsi"/>
          <w:b/>
          <w:bCs/>
          <w:color w:val="000000"/>
        </w:rPr>
        <w:tab/>
        <w:t xml:space="preserve">add = 0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44C234A0" w14:textId="77777777" w:rsidR="00D3541A" w:rsidRDefault="00D3541A" w:rsidP="00D3541A">
      <w:pPr>
        <w:rPr>
          <w:rFonts w:eastAsiaTheme="minorHAnsi"/>
          <w:color w:val="000000"/>
        </w:rPr>
      </w:pPr>
    </w:p>
    <w:p w14:paraId="6969C633" w14:textId="77777777" w:rsidR="00D3541A" w:rsidRDefault="00D3541A" w:rsidP="00D3541A">
      <w:pPr>
        <w:rPr>
          <w:rFonts w:eastAsiaTheme="minorHAnsi"/>
          <w:color w:val="000000"/>
        </w:rPr>
      </w:pPr>
      <w:r>
        <w:rPr>
          <w:rFonts w:eastAsiaTheme="minorHAnsi"/>
          <w:color w:val="000000"/>
        </w:rPr>
        <w:t>The remaining numbers on each line give the latitude, the longitude, and the elevation in meters above sea-level for each place.  If these are unknown, they can be replaced by 0.  Of course, in that case the information can not be meaningfully used within the model.</w:t>
      </w:r>
    </w:p>
    <w:p w14:paraId="19E5834C" w14:textId="77777777" w:rsidR="00D3541A" w:rsidRDefault="00D3541A" w:rsidP="00D3541A">
      <w:pPr>
        <w:rPr>
          <w:rFonts w:eastAsiaTheme="minorHAnsi"/>
          <w:color w:val="000000"/>
        </w:rPr>
      </w:pPr>
    </w:p>
    <w:p w14:paraId="14EABC40" w14:textId="77777777" w:rsidR="00D3541A" w:rsidRPr="00E3540F" w:rsidRDefault="00D3541A" w:rsidP="00D3541A">
      <w:pPr>
        <w:pStyle w:val="Heading4"/>
      </w:pPr>
      <w:r w:rsidRPr="00E3540F">
        <w:t>Places Created by the Import Agent</w:t>
      </w:r>
    </w:p>
    <w:p w14:paraId="0C449B3A" w14:textId="77777777" w:rsidR="00D3541A" w:rsidRDefault="00D3541A" w:rsidP="00D3541A">
      <w:pPr>
        <w:rPr>
          <w:szCs w:val="22"/>
        </w:rPr>
      </w:pPr>
    </w:p>
    <w:p w14:paraId="3F03A77C" w14:textId="77777777" w:rsidR="00D3541A" w:rsidRDefault="00D3541A" w:rsidP="00D3541A">
      <w:pPr>
        <w:rPr>
          <w:szCs w:val="22"/>
        </w:rPr>
      </w:pPr>
      <w:r w:rsidRPr="00A62B22">
        <w:rPr>
          <w:szCs w:val="22"/>
        </w:rPr>
        <w:lastRenderedPageBreak/>
        <w:t xml:space="preserve">New places </w:t>
      </w:r>
      <w:r>
        <w:rPr>
          <w:szCs w:val="22"/>
        </w:rPr>
        <w:t>are</w:t>
      </w:r>
      <w:r w:rsidRPr="00A62B22">
        <w:rPr>
          <w:szCs w:val="22"/>
        </w:rPr>
        <w:t xml:space="preserve"> generated</w:t>
      </w:r>
      <w:r>
        <w:rPr>
          <w:szCs w:val="22"/>
        </w:rPr>
        <w:t xml:space="preserve"> by the Import Agent when it transmits a Condition that transmits places. See the Section on </w:t>
      </w:r>
      <w:hyperlink w:anchor="_Transmission_of_Places" w:history="1">
        <w:r w:rsidRPr="00A62B22">
          <w:rPr>
            <w:rStyle w:val="Hyperlink"/>
            <w:szCs w:val="22"/>
          </w:rPr>
          <w:t>Transmi</w:t>
        </w:r>
        <w:r>
          <w:rPr>
            <w:rStyle w:val="Hyperlink"/>
            <w:szCs w:val="22"/>
          </w:rPr>
          <w:t>ssion of</w:t>
        </w:r>
        <w:r w:rsidRPr="00A62B22">
          <w:rPr>
            <w:rStyle w:val="Hyperlink"/>
            <w:szCs w:val="22"/>
          </w:rPr>
          <w:t xml:space="preserve"> Places</w:t>
        </w:r>
      </w:hyperlink>
      <w:r>
        <w:rPr>
          <w:szCs w:val="22"/>
        </w:rPr>
        <w:t xml:space="preserve">.  In this case, the location of the newly generated place depends on the </w:t>
      </w:r>
      <w:r>
        <w:rPr>
          <w:b/>
          <w:bCs/>
          <w:szCs w:val="22"/>
        </w:rPr>
        <w:t>base_type</w:t>
      </w:r>
      <w:r>
        <w:rPr>
          <w:szCs w:val="22"/>
        </w:rPr>
        <w:t xml:space="preserve"> place of the exposed agent as explained in Chapter 8.  The place id of the new place is generated by FRED and begins with the digit 7.  The latitude, longitude, and elevation of the new place is inherited from the base_type location for the agent.</w:t>
      </w:r>
    </w:p>
    <w:p w14:paraId="0A3D085B" w14:textId="77777777" w:rsidR="00D3541A" w:rsidRDefault="00D3541A" w:rsidP="00D3541A">
      <w:pPr>
        <w:rPr>
          <w:szCs w:val="22"/>
        </w:rPr>
      </w:pPr>
    </w:p>
    <w:p w14:paraId="62764966" w14:textId="77777777" w:rsidR="00D3541A" w:rsidRPr="00E3540F" w:rsidRDefault="00D3541A" w:rsidP="00D3541A">
      <w:pPr>
        <w:pStyle w:val="Heading4"/>
      </w:pPr>
      <w:r w:rsidRPr="00E3540F">
        <w:t>Place</w:t>
      </w:r>
      <w:r>
        <w:t>s Defined in</w:t>
      </w:r>
      <w:r w:rsidRPr="00E3540F">
        <w:t xml:space="preserve"> Files</w:t>
      </w:r>
      <w:r>
        <w:t xml:space="preserve"> in the Synthetic Population</w:t>
      </w:r>
      <w:r w:rsidRPr="00E3540F">
        <w:t xml:space="preserve"> </w:t>
      </w:r>
    </w:p>
    <w:p w14:paraId="6EEAACB0" w14:textId="77777777" w:rsidR="00D3541A" w:rsidRDefault="00D3541A" w:rsidP="00D3541A">
      <w:pPr>
        <w:rPr>
          <w:szCs w:val="22"/>
        </w:rPr>
      </w:pPr>
    </w:p>
    <w:p w14:paraId="3BEFC596" w14:textId="77777777" w:rsidR="00D3541A" w:rsidRPr="00331A2F" w:rsidRDefault="00D3541A" w:rsidP="00D3541A">
      <w:pPr>
        <w:rPr>
          <w:rFonts w:ascii="Courier" w:eastAsiaTheme="minorHAnsi" w:hAnsi="Courier"/>
          <w:color w:val="000000"/>
          <w:szCs w:val="22"/>
        </w:rPr>
      </w:pPr>
      <w:r>
        <w:rPr>
          <w:szCs w:val="22"/>
        </w:rPr>
        <w:t xml:space="preserve">For command line users of FRED with access to a local copy of the synthetic population, it is possible to create location files for user-defined places.  The name of the file must be </w:t>
      </w:r>
      <w:r>
        <w:rPr>
          <w:i/>
          <w:iCs/>
          <w:szCs w:val="22"/>
        </w:rPr>
        <w:t>placetype</w:t>
      </w:r>
      <w:r>
        <w:rPr>
          <w:szCs w:val="22"/>
        </w:rPr>
        <w:t xml:space="preserve">.txt where </w:t>
      </w:r>
      <w:r>
        <w:rPr>
          <w:i/>
          <w:iCs/>
          <w:szCs w:val="22"/>
        </w:rPr>
        <w:t>placetype</w:t>
      </w:r>
      <w:r>
        <w:rPr>
          <w:szCs w:val="22"/>
        </w:rPr>
        <w:t xml:space="preserve"> is the lowercase version of the </w:t>
      </w:r>
      <w:r>
        <w:rPr>
          <w:i/>
          <w:iCs/>
          <w:szCs w:val="22"/>
        </w:rPr>
        <w:t>PlaceType</w:t>
      </w:r>
      <w:r>
        <w:rPr>
          <w:szCs w:val="22"/>
        </w:rPr>
        <w:t xml:space="preserve">. For example, of the Place Type is </w:t>
      </w:r>
      <w:r w:rsidRPr="00331A2F">
        <w:rPr>
          <w:szCs w:val="22"/>
        </w:rPr>
        <w:t>Pharmacy</w:t>
      </w:r>
      <w:r>
        <w:rPr>
          <w:szCs w:val="22"/>
        </w:rPr>
        <w:t xml:space="preserve">, the file should be named </w:t>
      </w:r>
      <w:r>
        <w:rPr>
          <w:b/>
          <w:bCs/>
          <w:szCs w:val="22"/>
        </w:rPr>
        <w:t>pharmacy.</w:t>
      </w:r>
      <w:r w:rsidRPr="00331A2F">
        <w:rPr>
          <w:szCs w:val="22"/>
        </w:rPr>
        <w:t>txt</w:t>
      </w:r>
      <w:r>
        <w:rPr>
          <w:szCs w:val="22"/>
        </w:rPr>
        <w:t xml:space="preserve">.  </w:t>
      </w:r>
      <w:r w:rsidRPr="00331A2F">
        <w:rPr>
          <w:szCs w:val="22"/>
        </w:rPr>
        <w:t>The</w:t>
      </w:r>
      <w:r>
        <w:rPr>
          <w:szCs w:val="22"/>
        </w:rPr>
        <w:t xml:space="preserve"> file must be placed in the appropriate county level directory.  The format of the file is shown in the following example:</w:t>
      </w:r>
      <w:r>
        <w:rPr>
          <w:rFonts w:ascii="Helvetica" w:hAnsi="Helvetica"/>
          <w:color w:val="000000"/>
          <w:sz w:val="18"/>
          <w:szCs w:val="18"/>
        </w:rPr>
        <w:br/>
      </w:r>
      <w:r>
        <w:rPr>
          <w:rFonts w:ascii="Helvetica" w:hAnsi="Helvetica"/>
          <w:color w:val="000000"/>
          <w:sz w:val="18"/>
          <w:szCs w:val="18"/>
        </w:rPr>
        <w:br/>
      </w:r>
      <w:r w:rsidRPr="00331A2F">
        <w:rPr>
          <w:rFonts w:ascii="Courier" w:hAnsi="Courier"/>
          <w:color w:val="000000"/>
          <w:szCs w:val="22"/>
        </w:rPr>
        <w:t xml:space="preserve">sp_id </w:t>
      </w:r>
      <w:r>
        <w:rPr>
          <w:rFonts w:ascii="Courier" w:hAnsi="Courier"/>
          <w:color w:val="000000"/>
          <w:szCs w:val="22"/>
        </w:rPr>
        <w:t xml:space="preserve">       </w:t>
      </w:r>
      <w:r w:rsidRPr="00331A2F">
        <w:rPr>
          <w:rFonts w:ascii="Courier" w:hAnsi="Courier"/>
          <w:color w:val="000000"/>
          <w:szCs w:val="22"/>
        </w:rPr>
        <w:t xml:space="preserve">lat </w:t>
      </w:r>
      <w:r>
        <w:rPr>
          <w:rFonts w:ascii="Courier" w:hAnsi="Courier"/>
          <w:color w:val="000000"/>
          <w:szCs w:val="22"/>
        </w:rPr>
        <w:t xml:space="preserve">          </w:t>
      </w:r>
      <w:r w:rsidRPr="00331A2F">
        <w:rPr>
          <w:rFonts w:ascii="Courier" w:hAnsi="Courier"/>
          <w:color w:val="000000"/>
          <w:szCs w:val="22"/>
        </w:rPr>
        <w:t>lon</w:t>
      </w:r>
      <w:r>
        <w:rPr>
          <w:rFonts w:ascii="Courier" w:hAnsi="Courier"/>
          <w:color w:val="000000"/>
          <w:szCs w:val="22"/>
        </w:rPr>
        <w:t xml:space="preserve">         </w:t>
      </w:r>
      <w:r w:rsidRPr="00331A2F">
        <w:rPr>
          <w:rFonts w:ascii="Courier" w:hAnsi="Courier"/>
          <w:color w:val="000000"/>
          <w:szCs w:val="22"/>
        </w:rPr>
        <w:t xml:space="preserve"> elevation</w:t>
      </w:r>
      <w:r w:rsidRPr="00331A2F">
        <w:rPr>
          <w:rFonts w:ascii="Courier" w:hAnsi="Courier"/>
          <w:color w:val="000000"/>
          <w:szCs w:val="22"/>
        </w:rPr>
        <w:br/>
      </w:r>
      <w:r w:rsidRPr="00331A2F">
        <w:rPr>
          <w:rFonts w:ascii="Courier" w:hAnsi="Courier"/>
          <w:szCs w:val="22"/>
        </w:rPr>
        <w:t>94200300</w:t>
      </w:r>
      <w:r w:rsidRPr="00331A2F">
        <w:rPr>
          <w:rFonts w:ascii="Courier" w:hAnsi="Courier" w:cstheme="minorHAnsi"/>
          <w:szCs w:val="22"/>
        </w:rPr>
        <w:t>1</w:t>
      </w:r>
      <w:r w:rsidRPr="00331A2F">
        <w:rPr>
          <w:rFonts w:ascii="Courier" w:hAnsi="Courier"/>
          <w:szCs w:val="22"/>
        </w:rPr>
        <w:t xml:space="preserve">    </w:t>
      </w:r>
      <w:r w:rsidRPr="00331A2F">
        <w:rPr>
          <w:rFonts w:ascii="Courier" w:eastAsiaTheme="minorHAnsi" w:hAnsi="Courier" w:cstheme="minorHAnsi"/>
          <w:color w:val="000000"/>
          <w:szCs w:val="22"/>
        </w:rPr>
        <w:t>40.451164</w:t>
      </w:r>
      <w:r w:rsidRPr="00331A2F">
        <w:rPr>
          <w:rFonts w:ascii="Courier" w:eastAsiaTheme="minorHAnsi" w:hAnsi="Courier"/>
          <w:color w:val="000000"/>
          <w:szCs w:val="22"/>
        </w:rPr>
        <w:t xml:space="preserve">    </w:t>
      </w:r>
      <w:r w:rsidRPr="00331A2F">
        <w:rPr>
          <w:rFonts w:ascii="Courier" w:eastAsiaTheme="minorHAnsi" w:hAnsi="Courier" w:cstheme="minorHAnsi"/>
          <w:color w:val="000000"/>
          <w:szCs w:val="22"/>
        </w:rPr>
        <w:t>-79.999803</w:t>
      </w:r>
      <w:r w:rsidRPr="00331A2F">
        <w:rPr>
          <w:rFonts w:ascii="Courier" w:eastAsiaTheme="minorHAnsi" w:hAnsi="Courier"/>
          <w:color w:val="000000"/>
          <w:szCs w:val="22"/>
        </w:rPr>
        <w:t xml:space="preserve">    230.1</w:t>
      </w:r>
    </w:p>
    <w:p w14:paraId="787BE9D3" w14:textId="77777777" w:rsidR="00D3541A" w:rsidRDefault="00D3541A" w:rsidP="00D3541A">
      <w:pPr>
        <w:rPr>
          <w:rFonts w:ascii="Courier" w:eastAsiaTheme="minorHAnsi" w:hAnsi="Courier"/>
          <w:color w:val="000000"/>
          <w:szCs w:val="22"/>
        </w:rPr>
      </w:pPr>
      <w:r w:rsidRPr="00331A2F">
        <w:rPr>
          <w:rFonts w:ascii="Courier" w:eastAsiaTheme="minorHAnsi" w:hAnsi="Courier"/>
          <w:color w:val="000000"/>
          <w:szCs w:val="22"/>
        </w:rPr>
        <w:t xml:space="preserve">942003002    </w:t>
      </w:r>
      <w:r w:rsidRPr="00331A2F">
        <w:rPr>
          <w:rFonts w:ascii="Courier" w:eastAsiaTheme="minorHAnsi" w:hAnsi="Courier" w:cstheme="minorHAnsi"/>
          <w:color w:val="000000"/>
          <w:szCs w:val="22"/>
        </w:rPr>
        <w:t>40.626449</w:t>
      </w:r>
      <w:r w:rsidRPr="00331A2F">
        <w:rPr>
          <w:rFonts w:ascii="Courier" w:eastAsiaTheme="minorHAnsi" w:hAnsi="Courier"/>
          <w:color w:val="000000"/>
          <w:szCs w:val="22"/>
        </w:rPr>
        <w:t xml:space="preserve">    </w:t>
      </w:r>
      <w:r w:rsidRPr="00331A2F">
        <w:rPr>
          <w:rFonts w:ascii="Courier" w:eastAsiaTheme="minorHAnsi" w:hAnsi="Courier" w:cstheme="minorHAnsi"/>
          <w:color w:val="000000"/>
          <w:szCs w:val="22"/>
        </w:rPr>
        <w:t>-79.723195</w:t>
      </w:r>
      <w:r w:rsidRPr="00331A2F">
        <w:rPr>
          <w:rFonts w:ascii="Courier" w:eastAsiaTheme="minorHAnsi" w:hAnsi="Courier"/>
          <w:color w:val="000000"/>
          <w:szCs w:val="22"/>
        </w:rPr>
        <w:t xml:space="preserve">    240.5</w:t>
      </w:r>
    </w:p>
    <w:p w14:paraId="44C637CB" w14:textId="77777777" w:rsidR="00D3541A" w:rsidRDefault="00D3541A" w:rsidP="00D3541A">
      <w:pPr>
        <w:rPr>
          <w:rFonts w:ascii="Courier" w:eastAsiaTheme="minorHAnsi" w:hAnsi="Courier"/>
          <w:color w:val="000000"/>
          <w:szCs w:val="22"/>
        </w:rPr>
      </w:pPr>
      <w:r>
        <w:rPr>
          <w:rFonts w:ascii="Courier" w:eastAsiaTheme="minorHAnsi" w:hAnsi="Courier"/>
          <w:color w:val="000000"/>
          <w:szCs w:val="22"/>
        </w:rPr>
        <w:t>...</w:t>
      </w:r>
    </w:p>
    <w:p w14:paraId="03572F35" w14:textId="77777777" w:rsidR="00D3541A" w:rsidRDefault="00D3541A" w:rsidP="00D3541A">
      <w:pPr>
        <w:rPr>
          <w:rFonts w:ascii="Courier" w:eastAsiaTheme="minorHAnsi" w:hAnsi="Courier"/>
          <w:color w:val="000000"/>
          <w:szCs w:val="22"/>
        </w:rPr>
      </w:pPr>
    </w:p>
    <w:p w14:paraId="42BAAA2B" w14:textId="77777777" w:rsidR="00D3541A" w:rsidRPr="00E86717" w:rsidRDefault="00D3541A" w:rsidP="00D3541A">
      <w:pPr>
        <w:rPr>
          <w:rFonts w:eastAsiaTheme="minorHAnsi"/>
        </w:rPr>
      </w:pPr>
      <w:r>
        <w:rPr>
          <w:rFonts w:eastAsiaTheme="minorHAnsi"/>
        </w:rPr>
        <w:t>The file must have a column title line of “sp_id”, “lat”, “lon” and “elevation.” Each record is on its own line with values being separated by a single tab. As with place locations defined in the FRED program, if the value in the first column is 0, FRED will assign a unique place id with an initial digit of 7.</w:t>
      </w:r>
    </w:p>
    <w:p w14:paraId="0E1F0A04" w14:textId="77777777" w:rsidR="00D3541A" w:rsidRDefault="00D3541A" w:rsidP="00D3541A">
      <w:pPr>
        <w:rPr>
          <w:rStyle w:val="Heading3Char"/>
        </w:rPr>
      </w:pPr>
    </w:p>
    <w:p w14:paraId="57CFFF7D" w14:textId="77777777" w:rsidR="00D3541A" w:rsidRDefault="00D3541A" w:rsidP="00D3541A">
      <w:bookmarkStart w:id="92" w:name="_Toc40674619"/>
      <w:r w:rsidRPr="00700380">
        <w:rPr>
          <w:rStyle w:val="Heading3Char"/>
        </w:rPr>
        <w:t>Partitions</w:t>
      </w:r>
      <w:bookmarkEnd w:id="92"/>
      <w:r w:rsidRPr="003617D6">
        <w:br/>
      </w:r>
      <w:r w:rsidRPr="003617D6">
        <w:br/>
      </w:r>
      <w:r w:rsidRPr="00605E64">
        <w:t xml:space="preserve">You can can partition any Place_Type into sub-places (e.g., the default property settings in FRED partition Schools into Classrooms).  The following statements </w:t>
      </w:r>
      <w:r>
        <w:t xml:space="preserve">in the place type code block </w:t>
      </w:r>
      <w:r w:rsidRPr="00605E64">
        <w:t>control the partition process:</w:t>
      </w:r>
      <w:r w:rsidRPr="00605E64">
        <w:br/>
      </w:r>
    </w:p>
    <w:p w14:paraId="6189358D" w14:textId="77777777" w:rsidR="00D3541A" w:rsidRDefault="00D3541A" w:rsidP="00D3541A">
      <w:r w:rsidRPr="00605E64">
        <w:rPr>
          <w:rFonts w:eastAsiaTheme="minorHAnsi"/>
          <w:b/>
        </w:rPr>
        <w:t xml:space="preserve">partition = </w:t>
      </w:r>
      <w:r w:rsidRPr="00605E64">
        <w:rPr>
          <w:rFonts w:eastAsiaTheme="minorHAnsi"/>
          <w:b/>
          <w:i/>
        </w:rPr>
        <w:t>PlaceType2</w:t>
      </w:r>
    </w:p>
    <w:p w14:paraId="67D84593" w14:textId="77777777" w:rsidR="00D3541A" w:rsidRDefault="00D3541A" w:rsidP="00D3541A">
      <w:r w:rsidRPr="00605E64">
        <w:rPr>
          <w:rFonts w:eastAsiaTheme="minorHAnsi"/>
          <w:b/>
        </w:rPr>
        <w:t xml:space="preserve">partition_size = </w:t>
      </w:r>
      <w:r w:rsidRPr="00605E64">
        <w:rPr>
          <w:rFonts w:eastAsiaTheme="minorHAnsi"/>
          <w:b/>
          <w:i/>
        </w:rPr>
        <w:t>Number</w:t>
      </w:r>
    </w:p>
    <w:p w14:paraId="6EF2130F" w14:textId="77777777" w:rsidR="00D3541A" w:rsidRDefault="00D3541A" w:rsidP="00D3541A">
      <w:r w:rsidRPr="00605E64">
        <w:rPr>
          <w:rFonts w:eastAsiaTheme="minorHAnsi"/>
          <w:b/>
        </w:rPr>
        <w:t xml:space="preserve">partition_basis = none | age | random </w:t>
      </w:r>
    </w:p>
    <w:p w14:paraId="57D20D8D" w14:textId="77777777" w:rsidR="00D3541A" w:rsidRDefault="00D3541A" w:rsidP="00D3541A">
      <w:r w:rsidRPr="00605E64">
        <w:rPr>
          <w:rFonts w:eastAsiaTheme="minorHAnsi"/>
          <w:b/>
        </w:rPr>
        <w:t xml:space="preserve">partition_min_age = </w:t>
      </w:r>
      <w:r w:rsidRPr="00605E64">
        <w:rPr>
          <w:rFonts w:eastAsiaTheme="minorHAnsi"/>
          <w:b/>
          <w:i/>
        </w:rPr>
        <w:t>Number</w:t>
      </w:r>
    </w:p>
    <w:p w14:paraId="305EB1AA" w14:textId="77777777" w:rsidR="00D3541A" w:rsidRPr="00202673" w:rsidRDefault="00D3541A" w:rsidP="00D3541A">
      <w:r w:rsidRPr="00605E64">
        <w:rPr>
          <w:rFonts w:eastAsiaTheme="minorHAnsi"/>
          <w:b/>
        </w:rPr>
        <w:t xml:space="preserve">partition_max_age = </w:t>
      </w:r>
      <w:r w:rsidRPr="00605E64">
        <w:rPr>
          <w:rFonts w:eastAsiaTheme="minorHAnsi"/>
          <w:b/>
          <w:i/>
        </w:rPr>
        <w:t>Number</w:t>
      </w:r>
    </w:p>
    <w:p w14:paraId="3BD29FA0" w14:textId="77777777" w:rsidR="00D3541A" w:rsidRPr="00605E64" w:rsidRDefault="00D3541A" w:rsidP="00D3541A">
      <w:pPr>
        <w:rPr>
          <w:rFonts w:eastAsiaTheme="minorHAnsi"/>
        </w:rPr>
      </w:pPr>
    </w:p>
    <w:p w14:paraId="1A4280F0" w14:textId="77777777" w:rsidR="00D3541A" w:rsidRPr="00605E64" w:rsidRDefault="00D3541A" w:rsidP="00D3541A">
      <w:pPr>
        <w:rPr>
          <w:rFonts w:eastAsiaTheme="minorHAnsi"/>
        </w:rPr>
      </w:pPr>
      <w:r w:rsidRPr="00605E64">
        <w:rPr>
          <w:rFonts w:eastAsiaTheme="minorHAnsi"/>
        </w:rPr>
        <w:t>The default property settings include the following statements:</w:t>
      </w:r>
    </w:p>
    <w:p w14:paraId="0459396E" w14:textId="77777777" w:rsidR="00D3541A" w:rsidRPr="00605E64" w:rsidRDefault="00D3541A" w:rsidP="00D3541A">
      <w:pPr>
        <w:rPr>
          <w:rFonts w:eastAsiaTheme="minorHAnsi"/>
        </w:rPr>
      </w:pPr>
    </w:p>
    <w:p w14:paraId="6DFCD3F3"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place </w:t>
      </w:r>
      <w:r w:rsidRPr="00605E64">
        <w:rPr>
          <w:rFonts w:eastAsiaTheme="minorHAnsi"/>
          <w:b/>
          <w:bCs/>
          <w:color w:val="000000"/>
        </w:rPr>
        <w:t>School</w:t>
      </w:r>
      <w:r>
        <w:rPr>
          <w:rFonts w:eastAsiaTheme="minorHAnsi"/>
          <w:b/>
          <w:bCs/>
          <w:color w:val="000000"/>
        </w:rPr>
        <w:t xml:space="preserve"> {</w:t>
      </w:r>
    </w:p>
    <w:p w14:paraId="175C0AD0" w14:textId="77777777" w:rsidR="00D3541A" w:rsidRPr="00605E64"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partition = Classroom</w:t>
      </w:r>
    </w:p>
    <w:p w14:paraId="41179904" w14:textId="77777777" w:rsidR="00D3541A" w:rsidRPr="00605E64"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partition_size = 40</w:t>
      </w:r>
    </w:p>
    <w:p w14:paraId="415604EC" w14:textId="77777777" w:rsidR="00D3541A" w:rsidRPr="00605E64"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partition_basis = age</w:t>
      </w:r>
    </w:p>
    <w:p w14:paraId="1C079CBD" w14:textId="77777777" w:rsidR="00D3541A" w:rsidRDefault="00D3541A" w:rsidP="00D3541A">
      <w:pPr>
        <w:rPr>
          <w:rFonts w:eastAsiaTheme="minorHAnsi"/>
          <w:b/>
          <w:bCs/>
          <w:color w:val="000000"/>
        </w:rPr>
      </w:pPr>
      <w:r>
        <w:rPr>
          <w:rFonts w:eastAsiaTheme="minorHAnsi"/>
          <w:b/>
          <w:bCs/>
          <w:color w:val="000000"/>
        </w:rPr>
        <w:t xml:space="preserve">           </w:t>
      </w:r>
      <w:r w:rsidRPr="00605E64">
        <w:rPr>
          <w:rFonts w:eastAsiaTheme="minorHAnsi"/>
          <w:b/>
          <w:bCs/>
          <w:color w:val="000000"/>
        </w:rPr>
        <w:t>partition_max_age = 21</w:t>
      </w:r>
    </w:p>
    <w:p w14:paraId="6B14D1AE" w14:textId="77777777" w:rsidR="00D3541A" w:rsidRPr="00605E64" w:rsidRDefault="00D3541A" w:rsidP="00D3541A">
      <w:pPr>
        <w:rPr>
          <w:rFonts w:eastAsiaTheme="minorHAnsi"/>
          <w:b/>
          <w:bCs/>
          <w:color w:val="000000"/>
        </w:rPr>
      </w:pPr>
      <w:r>
        <w:rPr>
          <w:rFonts w:eastAsiaTheme="minorHAnsi"/>
          <w:b/>
          <w:bCs/>
          <w:color w:val="000000"/>
        </w:rPr>
        <w:t>}</w:t>
      </w:r>
    </w:p>
    <w:p w14:paraId="18BCE3F1" w14:textId="77777777" w:rsidR="00D3541A" w:rsidRPr="00605E64" w:rsidRDefault="00D3541A" w:rsidP="00D3541A">
      <w:pPr>
        <w:rPr>
          <w:rFonts w:eastAsiaTheme="minorHAnsi"/>
        </w:rPr>
      </w:pPr>
    </w:p>
    <w:p w14:paraId="21816567" w14:textId="77777777" w:rsidR="00D3541A" w:rsidRPr="00605E64" w:rsidRDefault="00D3541A" w:rsidP="00D3541A">
      <w:pPr>
        <w:rPr>
          <w:rFonts w:eastAsiaTheme="minorHAnsi"/>
        </w:rPr>
      </w:pPr>
      <w:r w:rsidRPr="00605E64">
        <w:rPr>
          <w:rFonts w:eastAsiaTheme="minorHAnsi"/>
        </w:rPr>
        <w:t>The above properties divide the agents in a given school into classrooms by age. The maximum size of any classroom is 40, and the maximum age for membership in a classroom is 21.</w:t>
      </w:r>
    </w:p>
    <w:p w14:paraId="7C1BD384" w14:textId="77777777" w:rsidR="00D3541A" w:rsidRPr="00605E64" w:rsidRDefault="00D3541A" w:rsidP="00D3541A">
      <w:pPr>
        <w:pStyle w:val="Heading2"/>
        <w:rPr>
          <w:rFonts w:asciiTheme="minorHAnsi" w:hAnsiTheme="minorHAnsi" w:cstheme="minorHAnsi"/>
          <w:sz w:val="22"/>
          <w:szCs w:val="22"/>
        </w:rPr>
      </w:pPr>
    </w:p>
    <w:p w14:paraId="528E6A82"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place </w:t>
      </w:r>
      <w:r w:rsidRPr="00605E64">
        <w:rPr>
          <w:rFonts w:eastAsiaTheme="minorHAnsi"/>
          <w:b/>
          <w:bCs/>
          <w:color w:val="000000"/>
        </w:rPr>
        <w:t>Workplace</w:t>
      </w:r>
      <w:r>
        <w:rPr>
          <w:rFonts w:eastAsiaTheme="minorHAnsi"/>
          <w:b/>
          <w:bCs/>
          <w:color w:val="000000"/>
        </w:rPr>
        <w:t xml:space="preserve"> {</w:t>
      </w:r>
    </w:p>
    <w:p w14:paraId="3C98EB4C"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lastRenderedPageBreak/>
        <w:tab/>
      </w:r>
      <w:r w:rsidRPr="00605E64">
        <w:rPr>
          <w:rFonts w:eastAsiaTheme="minorHAnsi"/>
          <w:b/>
          <w:bCs/>
          <w:color w:val="000000"/>
        </w:rPr>
        <w:t>partition = Office</w:t>
      </w:r>
    </w:p>
    <w:p w14:paraId="518795EE"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partition_size = 50</w:t>
      </w:r>
    </w:p>
    <w:p w14:paraId="598FA4B3"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partition_basis = random</w:t>
      </w:r>
    </w:p>
    <w:p w14:paraId="76AE4DAD" w14:textId="77777777" w:rsidR="00D3541A" w:rsidRPr="00605E64"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17E6E035" w14:textId="77777777" w:rsidR="00D3541A" w:rsidRPr="00605E64" w:rsidRDefault="00D3541A" w:rsidP="00D3541A">
      <w:pPr>
        <w:rPr>
          <w:rFonts w:eastAsiaTheme="minorHAnsi"/>
          <w:bCs/>
          <w:color w:val="000000"/>
        </w:rPr>
      </w:pPr>
    </w:p>
    <w:p w14:paraId="0F341C8F" w14:textId="77777777" w:rsidR="00D3541A" w:rsidRPr="00605E64" w:rsidRDefault="00D3541A" w:rsidP="00D3541A">
      <w:pPr>
        <w:rPr>
          <w:rFonts w:eastAsiaTheme="minorHAnsi"/>
        </w:rPr>
      </w:pPr>
      <w:r w:rsidRPr="00605E64">
        <w:rPr>
          <w:rFonts w:eastAsiaTheme="minorHAnsi"/>
        </w:rPr>
        <w:t>The above properties divide the agents in a given workplace into offices of maximum size 50. The assignment is made by random selection.</w:t>
      </w:r>
    </w:p>
    <w:p w14:paraId="5D38627A" w14:textId="77777777" w:rsidR="00D3541A" w:rsidRPr="00605E64" w:rsidRDefault="00D3541A" w:rsidP="00D3541A">
      <w:pPr>
        <w:rPr>
          <w:rFonts w:eastAsiaTheme="minorHAnsi"/>
        </w:rPr>
      </w:pPr>
    </w:p>
    <w:p w14:paraId="5726DBEE" w14:textId="77777777" w:rsidR="00D3541A" w:rsidRPr="00605E64" w:rsidRDefault="00D3541A" w:rsidP="00D3541A">
      <w:pPr>
        <w:rPr>
          <w:rFonts w:eastAsiaTheme="minorHAnsi"/>
        </w:rPr>
      </w:pPr>
      <w:r w:rsidRPr="00605E64">
        <w:rPr>
          <w:rFonts w:eastAsiaTheme="minorHAnsi"/>
        </w:rPr>
        <w:t>The creation of partitions and the assignment of agents to partitions is performed prior to the start of the simulation and uses a different random number seed for each run.  That is, if FRED is run 10 times, the set of classmates for a given student will vary for each run.  However, the assignment of students to schools is based on the synthetic population files and is the same from run to run. The same applies to workplaces and offices.</w:t>
      </w:r>
      <w:r>
        <w:rPr>
          <w:rFonts w:eastAsiaTheme="minorHAnsi"/>
        </w:rPr>
        <w:t xml:space="preserve"> Partition membership cannot be assigned through synthetic population files.</w:t>
      </w:r>
    </w:p>
    <w:p w14:paraId="08D00BBC" w14:textId="77777777" w:rsidR="00D3541A" w:rsidRPr="00605E64" w:rsidRDefault="00D3541A" w:rsidP="00D3541A">
      <w:pPr>
        <w:pStyle w:val="PlainText"/>
        <w:rPr>
          <w:rFonts w:asciiTheme="minorHAnsi" w:hAnsiTheme="minorHAnsi" w:cstheme="minorHAnsi"/>
          <w:b/>
        </w:rPr>
      </w:pPr>
    </w:p>
    <w:p w14:paraId="305EEFB5" w14:textId="77777777" w:rsidR="00D3541A" w:rsidRDefault="00D3541A" w:rsidP="00D3541A">
      <w:bookmarkStart w:id="93" w:name="_Toc40674620"/>
      <w:r w:rsidRPr="00700380">
        <w:rPr>
          <w:rStyle w:val="Heading3Char"/>
        </w:rPr>
        <w:t>Inviting agents to a place</w:t>
      </w:r>
      <w:bookmarkEnd w:id="93"/>
      <w:r w:rsidRPr="003617D6">
        <w:br/>
      </w:r>
      <w:r w:rsidRPr="00605E64">
        <w:br/>
        <w:t xml:space="preserve">One agent can "invite" another agent to a place, for example, a host might invite people to a party by transmitting the party location. This is discussed further in Chapter </w:t>
      </w:r>
      <w:r>
        <w:t>8</w:t>
      </w:r>
      <w:r w:rsidRPr="00605E64">
        <w:t>.</w:t>
      </w:r>
    </w:p>
    <w:p w14:paraId="451EC660" w14:textId="77777777" w:rsidR="00D3541A" w:rsidRDefault="00D3541A" w:rsidP="00D3541A"/>
    <w:p w14:paraId="48AD1FA0" w14:textId="77777777" w:rsidR="00D3541A" w:rsidRPr="006F7BAD" w:rsidRDefault="00D3541A" w:rsidP="00D3541A">
      <w:pPr>
        <w:pStyle w:val="Heading2"/>
        <w:rPr>
          <w:rFonts w:eastAsiaTheme="minorHAnsi"/>
        </w:rPr>
      </w:pPr>
      <w:bookmarkStart w:id="94" w:name="_Toc40674621"/>
      <w:r>
        <w:t>Networks</w:t>
      </w:r>
      <w:bookmarkEnd w:id="94"/>
    </w:p>
    <w:p w14:paraId="34A3134B" w14:textId="77777777" w:rsidR="00D3541A" w:rsidRDefault="00D3541A" w:rsidP="00D3541A"/>
    <w:p w14:paraId="6F27F9BD" w14:textId="77777777" w:rsidR="00D3541A" w:rsidRPr="00081903" w:rsidRDefault="00D3541A" w:rsidP="00D3541A">
      <w:r>
        <w:rPr>
          <w:b/>
        </w:rPr>
        <w:t>Networks</w:t>
      </w:r>
      <w:r w:rsidRPr="00081903">
        <w:t xml:space="preserve"> are mixing groups that </w:t>
      </w:r>
      <w:r>
        <w:t xml:space="preserve">do not </w:t>
      </w:r>
      <w:r w:rsidRPr="00081903">
        <w:t>have a specific geo-location.</w:t>
      </w:r>
      <w:r>
        <w:t xml:space="preserve"> Networks differ fundamentally from Places in that all the people who share a given Place at a given time are assumed to interact with each other uniformly (except for a possible bias to interact with people of a similar age), whereas people interact in a given Network only with other people to whom they are explicitly linked.  Networks in FRED can be used to represent network relationships such as friendships, sexual partners, buyers/sellers, health care providers/patients, and other relationships.</w:t>
      </w:r>
    </w:p>
    <w:p w14:paraId="6BA4AB2A" w14:textId="77777777" w:rsidR="00D3541A" w:rsidRPr="00081903" w:rsidRDefault="00D3541A" w:rsidP="00D3541A"/>
    <w:p w14:paraId="27474C7E" w14:textId="77777777" w:rsidR="00D3541A" w:rsidRPr="00081903" w:rsidRDefault="00D3541A" w:rsidP="00D3541A">
      <w:r w:rsidRPr="00081903">
        <w:t xml:space="preserve">The user can declare any number </w:t>
      </w:r>
      <w:r>
        <w:t>of Network</w:t>
      </w:r>
      <w:r w:rsidRPr="00081903">
        <w:t xml:space="preserve"> types in FRED, and each </w:t>
      </w:r>
      <w:r>
        <w:t>Network</w:t>
      </w:r>
      <w:r w:rsidRPr="00081903">
        <w:t xml:space="preserve"> type has a set of properties that determine how agents interact with</w:t>
      </w:r>
      <w:r>
        <w:t>in</w:t>
      </w:r>
      <w:r w:rsidRPr="00081903">
        <w:t xml:space="preserve"> that type of </w:t>
      </w:r>
      <w:r>
        <w:t>Network</w:t>
      </w:r>
      <w:r w:rsidRPr="00081903">
        <w:t xml:space="preserve">.  </w:t>
      </w:r>
      <w:r>
        <w:t>Network</w:t>
      </w:r>
      <w:r w:rsidRPr="00081903">
        <w:t xml:space="preserve"> types are declared by the property statement:</w:t>
      </w:r>
    </w:p>
    <w:p w14:paraId="754E3657" w14:textId="77777777" w:rsidR="00D3541A" w:rsidRPr="00081903" w:rsidRDefault="00D3541A" w:rsidP="00D3541A"/>
    <w:p w14:paraId="5487AD20" w14:textId="77777777" w:rsidR="00D3541A" w:rsidRPr="00E05E82" w:rsidRDefault="00D3541A" w:rsidP="00D3541A">
      <w:pPr>
        <w:rPr>
          <w:rFonts w:eastAsiaTheme="minorHAnsi"/>
          <w:b/>
          <w:bCs/>
          <w:color w:val="000000"/>
        </w:rPr>
      </w:pPr>
      <w:r>
        <w:rPr>
          <w:rFonts w:eastAsiaTheme="minorHAnsi"/>
          <w:b/>
          <w:bCs/>
          <w:color w:val="000000"/>
        </w:rPr>
        <w:t xml:space="preserve">network  </w:t>
      </w:r>
      <w:r>
        <w:rPr>
          <w:rFonts w:eastAsiaTheme="minorHAnsi"/>
          <w:b/>
          <w:bCs/>
          <w:i/>
          <w:iCs/>
          <w:color w:val="000000"/>
        </w:rPr>
        <w:t>Network</w:t>
      </w:r>
      <w:r>
        <w:rPr>
          <w:rFonts w:eastAsiaTheme="minorHAnsi"/>
          <w:b/>
          <w:bCs/>
          <w:color w:val="000000"/>
        </w:rPr>
        <w:t xml:space="preserve"> { ... }</w:t>
      </w:r>
    </w:p>
    <w:p w14:paraId="740998D6" w14:textId="77777777" w:rsidR="00D3541A" w:rsidRDefault="00D3541A" w:rsidP="00D3541A"/>
    <w:p w14:paraId="2F393F62" w14:textId="77777777" w:rsidR="00D3541A" w:rsidRDefault="00D3541A" w:rsidP="00D3541A">
      <w:r>
        <w:t>where the code block between brackets include the properties of the Network type. Each Network type is associated with exactly one Network, which has the same name as the Network type. Networks in FRED may contain several connected components; that is, there may not be a path between every pair of individuals in a Network. In general, individuals are linked to a subset of the other members of the Network. Networks may be undirected or directed. There are no built-in Network types.</w:t>
      </w:r>
    </w:p>
    <w:p w14:paraId="42414CF9" w14:textId="77777777" w:rsidR="00D3541A" w:rsidRPr="00081903" w:rsidRDefault="00D3541A" w:rsidP="00D3541A">
      <w:pPr>
        <w:pStyle w:val="PlainText"/>
        <w:rPr>
          <w:rFonts w:asciiTheme="minorHAnsi" w:hAnsiTheme="minorHAnsi" w:cstheme="minorHAnsi"/>
          <w:sz w:val="22"/>
          <w:szCs w:val="22"/>
        </w:rPr>
      </w:pPr>
    </w:p>
    <w:p w14:paraId="5E32B30A" w14:textId="77777777" w:rsidR="00D3541A" w:rsidRPr="00081903" w:rsidRDefault="00D3541A" w:rsidP="00D3541A">
      <w:r w:rsidRPr="00081903">
        <w:t xml:space="preserve">For an agent to interact with others in a given </w:t>
      </w:r>
      <w:r>
        <w:t>network</w:t>
      </w:r>
      <w:r w:rsidRPr="00081903">
        <w:t xml:space="preserve"> at a given time, </w:t>
      </w:r>
      <w:r>
        <w:t>three</w:t>
      </w:r>
      <w:r w:rsidRPr="00081903">
        <w:t xml:space="preserve"> requirements must be satisfied:</w:t>
      </w:r>
    </w:p>
    <w:p w14:paraId="5A0B6484" w14:textId="77777777" w:rsidR="00D3541A" w:rsidRPr="00081903" w:rsidRDefault="00D3541A" w:rsidP="00D3541A">
      <w:pPr>
        <w:pStyle w:val="ListParagraph"/>
        <w:numPr>
          <w:ilvl w:val="0"/>
          <w:numId w:val="15"/>
        </w:numPr>
      </w:pPr>
      <w:r w:rsidRPr="00081903">
        <w:t>The agent</w:t>
      </w:r>
      <w:r>
        <w:t>s</w:t>
      </w:r>
      <w:r w:rsidRPr="00081903">
        <w:t xml:space="preserve"> must </w:t>
      </w:r>
      <w:r>
        <w:t xml:space="preserve">both </w:t>
      </w:r>
      <w:r w:rsidRPr="00081903">
        <w:t xml:space="preserve">be </w:t>
      </w:r>
      <w:r w:rsidRPr="00081903">
        <w:rPr>
          <w:i/>
        </w:rPr>
        <w:t>member</w:t>
      </w:r>
      <w:r>
        <w:rPr>
          <w:i/>
        </w:rPr>
        <w:t>s</w:t>
      </w:r>
      <w:r w:rsidRPr="00081903">
        <w:t xml:space="preserve"> of the </w:t>
      </w:r>
      <w:r>
        <w:t>network, and</w:t>
      </w:r>
    </w:p>
    <w:p w14:paraId="021C0CA6" w14:textId="77777777" w:rsidR="00D3541A" w:rsidRPr="00E34145" w:rsidRDefault="00D3541A" w:rsidP="00D3541A">
      <w:pPr>
        <w:pStyle w:val="ListParagraph"/>
        <w:numPr>
          <w:ilvl w:val="0"/>
          <w:numId w:val="15"/>
        </w:numPr>
      </w:pPr>
      <w:r w:rsidRPr="00081903">
        <w:t xml:space="preserve">The </w:t>
      </w:r>
      <w:r>
        <w:t>network</w:t>
      </w:r>
      <w:r w:rsidRPr="00081903">
        <w:t xml:space="preserve"> must be </w:t>
      </w:r>
      <w:r w:rsidRPr="00081903">
        <w:rPr>
          <w:i/>
        </w:rPr>
        <w:t>open</w:t>
      </w:r>
      <w:r>
        <w:rPr>
          <w:iCs/>
        </w:rPr>
        <w:t>. Like Places, network might have an administrator, a meta-agent who can decide to temporariliy close the network, and</w:t>
      </w:r>
    </w:p>
    <w:p w14:paraId="091DF6FA" w14:textId="77777777" w:rsidR="00D3541A" w:rsidRPr="00081903" w:rsidRDefault="00D3541A" w:rsidP="00D3541A">
      <w:pPr>
        <w:pStyle w:val="ListParagraph"/>
        <w:numPr>
          <w:ilvl w:val="0"/>
          <w:numId w:val="15"/>
        </w:numPr>
      </w:pPr>
      <w:r>
        <w:rPr>
          <w:iCs/>
        </w:rPr>
        <w:t xml:space="preserve">The agent must be </w:t>
      </w:r>
      <w:r>
        <w:rPr>
          <w:i/>
        </w:rPr>
        <w:t>active</w:t>
      </w:r>
      <w:r>
        <w:rPr>
          <w:iCs/>
        </w:rPr>
        <w:t xml:space="preserve"> in the network.</w:t>
      </w:r>
    </w:p>
    <w:p w14:paraId="5D9890EA" w14:textId="77777777" w:rsidR="00D3541A" w:rsidRPr="00081903" w:rsidRDefault="00D3541A" w:rsidP="00D3541A"/>
    <w:p w14:paraId="40FC4567" w14:textId="77777777" w:rsidR="00D3541A" w:rsidRDefault="00D3541A" w:rsidP="00D3541A">
      <w:r w:rsidRPr="00081903">
        <w:lastRenderedPageBreak/>
        <w:t xml:space="preserve">The properties </w:t>
      </w:r>
      <w:r>
        <w:t xml:space="preserve">that </w:t>
      </w:r>
      <w:r w:rsidRPr="00081903">
        <w:t xml:space="preserve">define the times and days that a </w:t>
      </w:r>
      <w:r>
        <w:t>network</w:t>
      </w:r>
      <w:r w:rsidRPr="00081903">
        <w:t xml:space="preserve"> is open</w:t>
      </w:r>
      <w:r>
        <w:t xml:space="preserve"> are the same as for Places. </w:t>
      </w:r>
      <w:r w:rsidRPr="00081903">
        <w:t xml:space="preserve">By default, an agent is </w:t>
      </w:r>
      <w:r>
        <w:t>active</w:t>
      </w:r>
      <w:r w:rsidRPr="00081903">
        <w:t xml:space="preserve"> in any of its associated </w:t>
      </w:r>
      <w:r>
        <w:t>networks</w:t>
      </w:r>
      <w:r w:rsidRPr="00081903">
        <w:t xml:space="preserve"> whenever the </w:t>
      </w:r>
      <w:r>
        <w:t>network</w:t>
      </w:r>
      <w:r w:rsidRPr="00081903">
        <w:t xml:space="preserve"> is open.  </w:t>
      </w:r>
      <w:r w:rsidRPr="00E6582D">
        <w:t>However, agents may decide to be absent from a network by entering specific states, as explained later.</w:t>
      </w:r>
    </w:p>
    <w:p w14:paraId="28FF5A42" w14:textId="77777777" w:rsidR="00D3541A" w:rsidRDefault="00D3541A" w:rsidP="00D3541A"/>
    <w:p w14:paraId="673667A5" w14:textId="77777777" w:rsidR="00D3541A" w:rsidRPr="003D1F17" w:rsidRDefault="00D3541A" w:rsidP="00D3541A">
      <w:pPr>
        <w:pStyle w:val="Heading3"/>
        <w:rPr>
          <w:rFonts w:eastAsia="Times New Roman"/>
        </w:rPr>
      </w:pPr>
      <w:bookmarkStart w:id="95" w:name="_Toc40674622"/>
      <w:r>
        <w:rPr>
          <w:rFonts w:eastAsiaTheme="minorHAnsi"/>
        </w:rPr>
        <w:t>Joining a Network</w:t>
      </w:r>
      <w:bookmarkEnd w:id="95"/>
    </w:p>
    <w:p w14:paraId="2D3324B2" w14:textId="77777777" w:rsidR="00D3541A" w:rsidRDefault="00D3541A" w:rsidP="00D3541A">
      <w:pPr>
        <w:pStyle w:val="Heading2"/>
        <w:rPr>
          <w:rFonts w:eastAsiaTheme="minorHAnsi"/>
        </w:rPr>
      </w:pPr>
    </w:p>
    <w:p w14:paraId="1E138EE4" w14:textId="77777777" w:rsidR="00D3541A" w:rsidRDefault="00D3541A" w:rsidP="00D3541A">
      <w:pPr>
        <w:rPr>
          <w:rFonts w:eastAsiaTheme="minorHAnsi"/>
        </w:rPr>
      </w:pPr>
      <w:r>
        <w:rPr>
          <w:rFonts w:eastAsiaTheme="minorHAnsi"/>
        </w:rPr>
        <w:t xml:space="preserve">An agent can </w:t>
      </w:r>
      <w:r>
        <w:rPr>
          <w:rFonts w:eastAsiaTheme="minorHAnsi"/>
          <w:b/>
          <w:bCs/>
        </w:rPr>
        <w:t>join</w:t>
      </w:r>
      <w:r>
        <w:rPr>
          <w:rFonts w:eastAsiaTheme="minorHAnsi"/>
        </w:rPr>
        <w:t xml:space="preserve"> a network without creating links to other agents. An agent joins a network through Action of the form:</w:t>
      </w:r>
    </w:p>
    <w:p w14:paraId="6F5D8C94" w14:textId="77777777" w:rsidR="00D3541A" w:rsidRDefault="00D3541A" w:rsidP="00D3541A">
      <w:pPr>
        <w:jc w:val="center"/>
        <w:rPr>
          <w:rFonts w:eastAsiaTheme="minorHAnsi"/>
        </w:rPr>
      </w:pPr>
      <w:r>
        <w:rPr>
          <w:rFonts w:eastAsiaTheme="minorHAnsi"/>
          <w:b/>
          <w:bCs/>
        </w:rPr>
        <w:t>join(</w:t>
      </w:r>
      <w:r>
        <w:rPr>
          <w:rFonts w:eastAsiaTheme="minorHAnsi"/>
          <w:b/>
          <w:bCs/>
          <w:i/>
          <w:iCs/>
        </w:rPr>
        <w:t>Network</w:t>
      </w:r>
      <w:r>
        <w:rPr>
          <w:rFonts w:eastAsiaTheme="minorHAnsi"/>
          <w:b/>
          <w:bCs/>
        </w:rPr>
        <w:t>)</w:t>
      </w:r>
    </w:p>
    <w:p w14:paraId="72E6FC1A" w14:textId="77777777" w:rsidR="00D3541A" w:rsidRDefault="00D3541A" w:rsidP="00D3541A">
      <w:pPr>
        <w:rPr>
          <w:rFonts w:eastAsiaTheme="minorHAnsi"/>
        </w:rPr>
      </w:pPr>
    </w:p>
    <w:p w14:paraId="226278D8" w14:textId="77777777" w:rsidR="00D3541A" w:rsidRPr="00A300FB" w:rsidRDefault="00D3541A" w:rsidP="00D3541A">
      <w:pPr>
        <w:rPr>
          <w:rFonts w:eastAsiaTheme="minorHAnsi"/>
        </w:rPr>
      </w:pPr>
      <w:r>
        <w:rPr>
          <w:rFonts w:eastAsiaTheme="minorHAnsi"/>
        </w:rPr>
        <w:t>The effect of this action is that the agent will join the named Network, unless the agent already belongs to the Network. In that case, the action has no effect. This rule does not create any links to other agents in the network.</w:t>
      </w:r>
    </w:p>
    <w:p w14:paraId="36C2B2A3" w14:textId="77777777" w:rsidR="00D3541A" w:rsidRPr="00A300FB" w:rsidRDefault="00D3541A" w:rsidP="00D3541A">
      <w:pPr>
        <w:rPr>
          <w:rFonts w:eastAsiaTheme="minorHAnsi"/>
        </w:rPr>
      </w:pPr>
    </w:p>
    <w:p w14:paraId="664BEB95" w14:textId="77777777" w:rsidR="00D3541A" w:rsidRDefault="00D3541A" w:rsidP="00D3541A">
      <w:pPr>
        <w:pStyle w:val="Heading3"/>
        <w:rPr>
          <w:rFonts w:eastAsiaTheme="minorHAnsi"/>
        </w:rPr>
      </w:pPr>
      <w:bookmarkStart w:id="96" w:name="_Toc40674623"/>
      <w:r>
        <w:rPr>
          <w:rFonts w:eastAsiaTheme="minorHAnsi"/>
        </w:rPr>
        <w:t>Adding Edges</w:t>
      </w:r>
      <w:bookmarkEnd w:id="96"/>
    </w:p>
    <w:p w14:paraId="0999A134" w14:textId="77777777" w:rsidR="00D3541A" w:rsidRDefault="00D3541A" w:rsidP="00D3541A">
      <w:pPr>
        <w:rPr>
          <w:rFonts w:eastAsiaTheme="minorHAnsi"/>
        </w:rPr>
      </w:pPr>
    </w:p>
    <w:p w14:paraId="65C9F4D8" w14:textId="77777777" w:rsidR="00D3541A" w:rsidRDefault="00D3541A" w:rsidP="00D3541A">
      <w:pPr>
        <w:rPr>
          <w:rFonts w:eastAsiaTheme="minorHAnsi"/>
        </w:rPr>
      </w:pPr>
      <w:r>
        <w:rPr>
          <w:rFonts w:eastAsiaTheme="minorHAnsi"/>
        </w:rPr>
        <w:t>Agents add edges as a result of the following Rule types, explained in Chapter 5:</w:t>
      </w:r>
    </w:p>
    <w:p w14:paraId="0FC30213" w14:textId="77777777" w:rsidR="00D3541A" w:rsidRDefault="00D3541A" w:rsidP="00D3541A">
      <w:pPr>
        <w:rPr>
          <w:rFonts w:eastAsiaTheme="minorHAnsi"/>
        </w:rPr>
      </w:pPr>
    </w:p>
    <w:p w14:paraId="47335331" w14:textId="77777777" w:rsidR="00D3541A" w:rsidRDefault="00D3541A" w:rsidP="00D3541A">
      <w:pPr>
        <w:jc w:val="center"/>
        <w:rPr>
          <w:rFonts w:eastAsiaTheme="minorHAnsi"/>
          <w:b/>
          <w:bCs/>
        </w:rPr>
      </w:pPr>
      <w:r>
        <w:rPr>
          <w:rFonts w:eastAsiaTheme="minorHAnsi"/>
          <w:b/>
          <w:bCs/>
        </w:rPr>
        <w:t>add_edge_to(</w:t>
      </w:r>
      <w:r>
        <w:rPr>
          <w:rFonts w:eastAsiaTheme="minorHAnsi"/>
          <w:b/>
          <w:bCs/>
          <w:i/>
          <w:iCs/>
        </w:rPr>
        <w:t>Network</w:t>
      </w:r>
      <w:r>
        <w:rPr>
          <w:rFonts w:eastAsiaTheme="minorHAnsi"/>
          <w:b/>
          <w:bCs/>
          <w:iCs/>
        </w:rPr>
        <w:t>,</w:t>
      </w:r>
      <w:r>
        <w:rPr>
          <w:rFonts w:eastAsiaTheme="minorHAnsi"/>
          <w:b/>
          <w:bCs/>
          <w:i/>
        </w:rPr>
        <w:t>Expression</w:t>
      </w:r>
      <w:r>
        <w:rPr>
          <w:rFonts w:eastAsiaTheme="minorHAnsi"/>
          <w:b/>
          <w:bCs/>
        </w:rPr>
        <w:t>)</w:t>
      </w:r>
    </w:p>
    <w:p w14:paraId="170B52CC" w14:textId="77777777" w:rsidR="00D3541A" w:rsidRDefault="00D3541A" w:rsidP="00D3541A"/>
    <w:p w14:paraId="28742757" w14:textId="77777777" w:rsidR="00D3541A" w:rsidRDefault="00D3541A" w:rsidP="00D3541A">
      <w:pPr>
        <w:jc w:val="center"/>
        <w:rPr>
          <w:rFonts w:eastAsiaTheme="minorHAnsi"/>
          <w:b/>
          <w:bCs/>
        </w:rPr>
      </w:pPr>
      <w:r>
        <w:rPr>
          <w:rFonts w:eastAsiaTheme="minorHAnsi"/>
          <w:b/>
          <w:bCs/>
        </w:rPr>
        <w:t>add_edge_from(</w:t>
      </w:r>
      <w:r>
        <w:rPr>
          <w:rFonts w:eastAsiaTheme="minorHAnsi"/>
          <w:b/>
          <w:bCs/>
          <w:i/>
          <w:iCs/>
        </w:rPr>
        <w:t>Network</w:t>
      </w:r>
      <w:r>
        <w:rPr>
          <w:rFonts w:eastAsiaTheme="minorHAnsi"/>
          <w:b/>
          <w:bCs/>
          <w:iCs/>
        </w:rPr>
        <w:t>,</w:t>
      </w:r>
      <w:r>
        <w:rPr>
          <w:rFonts w:eastAsiaTheme="minorHAnsi"/>
          <w:b/>
          <w:bCs/>
          <w:i/>
        </w:rPr>
        <w:t>Expression</w:t>
      </w:r>
      <w:r>
        <w:rPr>
          <w:rFonts w:eastAsiaTheme="minorHAnsi"/>
          <w:b/>
          <w:bCs/>
        </w:rPr>
        <w:t>)</w:t>
      </w:r>
    </w:p>
    <w:p w14:paraId="0B15F62C" w14:textId="77777777" w:rsidR="00D3541A" w:rsidRPr="003A7643" w:rsidRDefault="00D3541A" w:rsidP="00D3541A">
      <w:pPr>
        <w:rPr>
          <w:rFonts w:eastAsiaTheme="minorHAnsi"/>
        </w:rPr>
      </w:pPr>
    </w:p>
    <w:p w14:paraId="6491A6FC" w14:textId="77777777" w:rsidR="00D3541A" w:rsidRDefault="00D3541A" w:rsidP="00D3541A">
      <w:r>
        <w:t>If an agent adds an edge using one of these rules, the agent first joins the Network if not already a member.</w:t>
      </w:r>
    </w:p>
    <w:p w14:paraId="42C009CF" w14:textId="77777777" w:rsidR="00D3541A" w:rsidRDefault="00D3541A" w:rsidP="00D3541A"/>
    <w:p w14:paraId="5C451221" w14:textId="77777777" w:rsidR="00D3541A" w:rsidRDefault="00D3541A" w:rsidP="00D3541A">
      <w:pPr>
        <w:pStyle w:val="Heading3"/>
        <w:rPr>
          <w:rFonts w:eastAsiaTheme="minorHAnsi"/>
        </w:rPr>
      </w:pPr>
      <w:bookmarkStart w:id="97" w:name="_Toc40674624"/>
      <w:r>
        <w:rPr>
          <w:rFonts w:eastAsiaTheme="minorHAnsi"/>
        </w:rPr>
        <w:t>Deleting Edges</w:t>
      </w:r>
      <w:bookmarkEnd w:id="97"/>
    </w:p>
    <w:p w14:paraId="60D56436" w14:textId="77777777" w:rsidR="00D3541A" w:rsidRDefault="00D3541A" w:rsidP="00D3541A"/>
    <w:p w14:paraId="75725EDB" w14:textId="77777777" w:rsidR="00D3541A" w:rsidRDefault="00D3541A" w:rsidP="00D3541A">
      <w:r>
        <w:t>Edges between agents in a network can be deleted through actions of the form:</w:t>
      </w:r>
    </w:p>
    <w:p w14:paraId="3FADDF56" w14:textId="77777777" w:rsidR="00D3541A" w:rsidRDefault="00D3541A" w:rsidP="00D3541A"/>
    <w:p w14:paraId="0C5DAFC0" w14:textId="77777777" w:rsidR="00D3541A" w:rsidRDefault="00D3541A" w:rsidP="00D3541A">
      <w:pPr>
        <w:rPr>
          <w:rFonts w:eastAsiaTheme="minorHAnsi"/>
        </w:rPr>
      </w:pPr>
    </w:p>
    <w:p w14:paraId="012C137F" w14:textId="77777777" w:rsidR="00D3541A" w:rsidRDefault="00D3541A" w:rsidP="00D3541A">
      <w:pPr>
        <w:jc w:val="center"/>
        <w:rPr>
          <w:rFonts w:eastAsiaTheme="minorHAnsi"/>
          <w:b/>
          <w:bCs/>
        </w:rPr>
      </w:pPr>
      <w:r>
        <w:rPr>
          <w:rFonts w:eastAsiaTheme="minorHAnsi"/>
          <w:b/>
          <w:bCs/>
        </w:rPr>
        <w:t>delete_edge_to(</w:t>
      </w:r>
      <w:r>
        <w:rPr>
          <w:rFonts w:eastAsiaTheme="minorHAnsi"/>
          <w:b/>
          <w:bCs/>
          <w:i/>
          <w:iCs/>
        </w:rPr>
        <w:t>Network</w:t>
      </w:r>
      <w:r>
        <w:rPr>
          <w:rFonts w:eastAsiaTheme="minorHAnsi"/>
          <w:b/>
          <w:bCs/>
          <w:iCs/>
        </w:rPr>
        <w:t>,</w:t>
      </w:r>
      <w:r>
        <w:rPr>
          <w:rFonts w:eastAsiaTheme="minorHAnsi"/>
          <w:b/>
          <w:bCs/>
          <w:i/>
        </w:rPr>
        <w:t>Expression</w:t>
      </w:r>
      <w:r>
        <w:rPr>
          <w:rFonts w:eastAsiaTheme="minorHAnsi"/>
          <w:b/>
          <w:bCs/>
        </w:rPr>
        <w:t>)</w:t>
      </w:r>
    </w:p>
    <w:p w14:paraId="12F4B233" w14:textId="77777777" w:rsidR="00D3541A" w:rsidRDefault="00D3541A" w:rsidP="00D3541A"/>
    <w:p w14:paraId="506517CF" w14:textId="77777777" w:rsidR="00D3541A" w:rsidRDefault="00D3541A" w:rsidP="00D3541A">
      <w:pPr>
        <w:jc w:val="center"/>
        <w:rPr>
          <w:rFonts w:eastAsiaTheme="minorHAnsi"/>
          <w:b/>
          <w:bCs/>
        </w:rPr>
      </w:pPr>
      <w:r>
        <w:rPr>
          <w:rFonts w:eastAsiaTheme="minorHAnsi"/>
          <w:b/>
          <w:bCs/>
        </w:rPr>
        <w:t>delete_edge_from(</w:t>
      </w:r>
      <w:r>
        <w:rPr>
          <w:rFonts w:eastAsiaTheme="minorHAnsi"/>
          <w:b/>
          <w:bCs/>
          <w:i/>
          <w:iCs/>
        </w:rPr>
        <w:t>Network</w:t>
      </w:r>
      <w:r>
        <w:rPr>
          <w:rFonts w:eastAsiaTheme="minorHAnsi"/>
          <w:b/>
          <w:bCs/>
          <w:iCs/>
        </w:rPr>
        <w:t>,</w:t>
      </w:r>
      <w:r>
        <w:rPr>
          <w:rFonts w:eastAsiaTheme="minorHAnsi"/>
          <w:b/>
          <w:bCs/>
          <w:i/>
        </w:rPr>
        <w:t>Expression</w:t>
      </w:r>
      <w:r>
        <w:rPr>
          <w:rFonts w:eastAsiaTheme="minorHAnsi"/>
          <w:b/>
          <w:bCs/>
        </w:rPr>
        <w:t>)</w:t>
      </w:r>
    </w:p>
    <w:p w14:paraId="514F37E7" w14:textId="77777777" w:rsidR="00D3541A" w:rsidRPr="00907A2A" w:rsidRDefault="00D3541A" w:rsidP="00D3541A">
      <w:pPr>
        <w:rPr>
          <w:rFonts w:eastAsiaTheme="minorHAnsi"/>
          <w:b/>
          <w:bCs/>
        </w:rPr>
      </w:pPr>
    </w:p>
    <w:p w14:paraId="67207707" w14:textId="77777777" w:rsidR="00D3541A" w:rsidRPr="00907A2A" w:rsidRDefault="00D3541A" w:rsidP="00D3541A">
      <w:pPr>
        <w:pStyle w:val="Heading4"/>
      </w:pPr>
      <w:r w:rsidRPr="00700380">
        <w:t>Example: Defining a Friendship Network</w:t>
      </w:r>
    </w:p>
    <w:p w14:paraId="638326C6" w14:textId="77777777" w:rsidR="00D3541A" w:rsidRPr="00907A2A" w:rsidRDefault="00D3541A" w:rsidP="00D3541A"/>
    <w:p w14:paraId="397374F6" w14:textId="77777777" w:rsidR="00D3541A" w:rsidRPr="00907A2A" w:rsidRDefault="00D3541A" w:rsidP="00D3541A">
      <w:r w:rsidRPr="00907A2A">
        <w:t>Suppose we want to include a friendship network in a model. We could declare a Network called Friends as follows:</w:t>
      </w:r>
    </w:p>
    <w:p w14:paraId="1D5AE4F3" w14:textId="77777777" w:rsidR="00D3541A" w:rsidRPr="00907A2A" w:rsidRDefault="00D3541A" w:rsidP="00D3541A"/>
    <w:p w14:paraId="430E011D" w14:textId="77777777" w:rsidR="00D3541A" w:rsidRPr="00907A2A" w:rsidRDefault="00D3541A" w:rsidP="00D3541A">
      <w:pPr>
        <w:rPr>
          <w:rFonts w:eastAsiaTheme="minorHAnsi"/>
          <w:b/>
          <w:bCs/>
        </w:rPr>
      </w:pPr>
      <w:r>
        <w:rPr>
          <w:rFonts w:eastAsiaTheme="minorHAnsi"/>
          <w:b/>
          <w:bCs/>
        </w:rPr>
        <w:t>network</w:t>
      </w:r>
      <w:r w:rsidRPr="00907A2A">
        <w:rPr>
          <w:rFonts w:eastAsiaTheme="minorHAnsi"/>
          <w:b/>
          <w:bCs/>
        </w:rPr>
        <w:t xml:space="preserve">  Friends</w:t>
      </w:r>
      <w:r>
        <w:rPr>
          <w:rFonts w:eastAsiaTheme="minorHAnsi"/>
          <w:b/>
          <w:bCs/>
        </w:rPr>
        <w:t xml:space="preserve"> { ... }</w:t>
      </w:r>
    </w:p>
    <w:p w14:paraId="0B4D9047" w14:textId="77777777" w:rsidR="00D3541A" w:rsidRPr="00907A2A" w:rsidRDefault="00D3541A" w:rsidP="00D3541A">
      <w:pPr>
        <w:rPr>
          <w:b/>
          <w:bCs/>
        </w:rPr>
      </w:pPr>
    </w:p>
    <w:p w14:paraId="39A4A5FF" w14:textId="77777777" w:rsidR="00D3541A" w:rsidRPr="00907A2A" w:rsidRDefault="00D3541A" w:rsidP="00D3541A">
      <w:r w:rsidRPr="00907A2A">
        <w:t xml:space="preserve">We can to declare a </w:t>
      </w:r>
      <w:r>
        <w:t>Condition</w:t>
      </w:r>
      <w:r w:rsidRPr="00907A2A">
        <w:t xml:space="preserve"> that controls the social relationships of agents:</w:t>
      </w:r>
    </w:p>
    <w:p w14:paraId="7C80F5EF" w14:textId="77777777" w:rsidR="00D3541A" w:rsidRPr="00907A2A" w:rsidRDefault="00D3541A" w:rsidP="00D3541A"/>
    <w:p w14:paraId="7A67CAE8" w14:textId="77777777" w:rsidR="00D3541A" w:rsidRPr="00907A2A" w:rsidRDefault="00D3541A" w:rsidP="00D3541A">
      <w:pPr>
        <w:rPr>
          <w:b/>
          <w:bCs/>
        </w:rPr>
      </w:pPr>
      <w:r>
        <w:rPr>
          <w:b/>
          <w:bCs/>
        </w:rPr>
        <w:t>condition</w:t>
      </w:r>
      <w:r w:rsidRPr="00907A2A">
        <w:rPr>
          <w:b/>
          <w:bCs/>
        </w:rPr>
        <w:t xml:space="preserve">  SOCIAL</w:t>
      </w:r>
      <w:r>
        <w:rPr>
          <w:b/>
          <w:bCs/>
        </w:rPr>
        <w:t xml:space="preserve"> {</w:t>
      </w:r>
    </w:p>
    <w:p w14:paraId="7AE0147F" w14:textId="77777777" w:rsidR="00D3541A" w:rsidRDefault="00D3541A" w:rsidP="00D3541A">
      <w:pPr>
        <w:rPr>
          <w:b/>
          <w:bCs/>
        </w:rPr>
      </w:pPr>
      <w:r>
        <w:rPr>
          <w:b/>
          <w:bCs/>
        </w:rPr>
        <w:tab/>
      </w:r>
      <w:r w:rsidRPr="00907A2A">
        <w:rPr>
          <w:b/>
          <w:bCs/>
        </w:rPr>
        <w:t xml:space="preserve">states = Start Join </w:t>
      </w:r>
      <w:r>
        <w:rPr>
          <w:b/>
          <w:bCs/>
        </w:rPr>
        <w:t xml:space="preserve">Choose </w:t>
      </w:r>
      <w:r w:rsidRPr="00907A2A">
        <w:rPr>
          <w:b/>
          <w:bCs/>
        </w:rPr>
        <w:t>Add Delete None</w:t>
      </w:r>
      <w:r>
        <w:rPr>
          <w:b/>
          <w:bCs/>
        </w:rPr>
        <w:t xml:space="preserve"> Excluded</w:t>
      </w:r>
    </w:p>
    <w:p w14:paraId="017F53D6" w14:textId="77777777" w:rsidR="00D3541A" w:rsidRPr="00907A2A" w:rsidRDefault="00D3541A" w:rsidP="00D3541A">
      <w:pPr>
        <w:rPr>
          <w:b/>
          <w:bCs/>
        </w:rPr>
      </w:pPr>
      <w:r>
        <w:rPr>
          <w:b/>
          <w:bCs/>
        </w:rPr>
        <w:t>}</w:t>
      </w:r>
    </w:p>
    <w:p w14:paraId="0CBFEA6C" w14:textId="77777777" w:rsidR="00D3541A" w:rsidRPr="00907A2A" w:rsidRDefault="00D3541A" w:rsidP="00D3541A">
      <w:pPr>
        <w:rPr>
          <w:b/>
          <w:bCs/>
        </w:rPr>
      </w:pPr>
    </w:p>
    <w:p w14:paraId="3990F51F" w14:textId="77777777" w:rsidR="00D3541A" w:rsidRPr="00907A2A" w:rsidRDefault="00D3541A" w:rsidP="00D3541A">
      <w:r w:rsidRPr="00907A2A">
        <w:lastRenderedPageBreak/>
        <w:t>The program will use a list variable to hold each agent's candidates for friendship, and an ordinary variable to store the id of the next selected candidate:</w:t>
      </w:r>
    </w:p>
    <w:p w14:paraId="09187AF9" w14:textId="77777777" w:rsidR="00D3541A" w:rsidRPr="00907A2A" w:rsidRDefault="00D3541A" w:rsidP="00D3541A"/>
    <w:p w14:paraId="0B325004" w14:textId="77777777" w:rsidR="00D3541A" w:rsidRPr="00907A2A" w:rsidRDefault="00D3541A" w:rsidP="00D3541A">
      <w:pPr>
        <w:rPr>
          <w:b/>
        </w:rPr>
      </w:pPr>
      <w:r>
        <w:rPr>
          <w:b/>
        </w:rPr>
        <w:t>list</w:t>
      </w:r>
      <w:r w:rsidRPr="00907A2A">
        <w:rPr>
          <w:b/>
        </w:rPr>
        <w:t xml:space="preserve">  candidates</w:t>
      </w:r>
    </w:p>
    <w:p w14:paraId="24346DB7" w14:textId="4066846F" w:rsidR="00D3541A" w:rsidRPr="00907A2A" w:rsidRDefault="00AD3849" w:rsidP="00D3541A">
      <w:pPr>
        <w:rPr>
          <w:b/>
        </w:rPr>
      </w:pPr>
      <w:r>
        <w:rPr>
          <w:b/>
        </w:rPr>
        <w:t>my</w:t>
      </w:r>
      <w:r w:rsidR="00D3541A" w:rsidRPr="00907A2A">
        <w:rPr>
          <w:b/>
        </w:rPr>
        <w:t xml:space="preserve">  newfriend</w:t>
      </w:r>
    </w:p>
    <w:p w14:paraId="0A61CB2B" w14:textId="77777777" w:rsidR="00D3541A" w:rsidRPr="00907A2A" w:rsidRDefault="00D3541A" w:rsidP="00D3541A"/>
    <w:p w14:paraId="64BBE13F" w14:textId="77777777" w:rsidR="00D3541A" w:rsidRPr="00907A2A" w:rsidRDefault="00D3541A" w:rsidP="00D3541A">
      <w:r w:rsidRPr="00907A2A">
        <w:t>The first set of Rules include some agents between 15 and 17 years old in the Network at time 0:</w:t>
      </w:r>
    </w:p>
    <w:p w14:paraId="16BD29AC" w14:textId="77777777" w:rsidR="00D3541A" w:rsidRPr="00907A2A" w:rsidRDefault="00D3541A" w:rsidP="00D3541A"/>
    <w:p w14:paraId="71F461A8"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state </w:t>
      </w:r>
      <w:r w:rsidRPr="00907A2A">
        <w:rPr>
          <w:rFonts w:eastAsiaTheme="minorHAnsi"/>
          <w:b/>
          <w:bCs/>
          <w:color w:val="000000"/>
        </w:rPr>
        <w:t>SOCIAL</w:t>
      </w:r>
      <w:r>
        <w:rPr>
          <w:rFonts w:eastAsiaTheme="minorHAnsi"/>
          <w:b/>
          <w:bCs/>
          <w:color w:val="000000"/>
        </w:rPr>
        <w:t>.</w:t>
      </w:r>
      <w:r w:rsidRPr="00907A2A">
        <w:rPr>
          <w:rFonts w:eastAsiaTheme="minorHAnsi"/>
          <w:b/>
          <w:bCs/>
          <w:color w:val="000000"/>
        </w:rPr>
        <w:t xml:space="preserve">Start </w:t>
      </w:r>
      <w:r>
        <w:rPr>
          <w:rFonts w:eastAsiaTheme="minorHAnsi"/>
          <w:b/>
          <w:bCs/>
          <w:color w:val="000000"/>
        </w:rPr>
        <w:t>{</w:t>
      </w:r>
    </w:p>
    <w:p w14:paraId="47535062"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 xml:space="preserve">if </w:t>
      </w:r>
      <w:r w:rsidRPr="00907A2A">
        <w:rPr>
          <w:rFonts w:eastAsiaTheme="minorHAnsi"/>
          <w:b/>
          <w:bCs/>
          <w:color w:val="000000"/>
        </w:rPr>
        <w:t>(range(age,15,17)) then next(Join) with prob(0.01)</w:t>
      </w:r>
    </w:p>
    <w:p w14:paraId="623F9E3C" w14:textId="77777777" w:rsidR="00D3541A" w:rsidRPr="00907A2A" w:rsidRDefault="00D3541A" w:rsidP="00D3541A">
      <w:pPr>
        <w:rPr>
          <w:rFonts w:eastAsiaTheme="minorHAnsi"/>
          <w:b/>
          <w:bCs/>
          <w:color w:val="000000"/>
        </w:rPr>
      </w:pPr>
      <w:r>
        <w:rPr>
          <w:rFonts w:eastAsiaTheme="minorHAnsi"/>
          <w:b/>
          <w:bCs/>
          <w:color w:val="000000"/>
        </w:rPr>
        <w:t xml:space="preserve">           </w:t>
      </w:r>
      <w:r w:rsidRPr="00907A2A">
        <w:rPr>
          <w:rFonts w:eastAsiaTheme="minorHAnsi"/>
          <w:b/>
          <w:bCs/>
          <w:color w:val="000000"/>
        </w:rPr>
        <w:t>default(None)</w:t>
      </w:r>
    </w:p>
    <w:p w14:paraId="3DA64D72" w14:textId="77777777" w:rsidR="00D3541A" w:rsidRDefault="00D3541A" w:rsidP="00D3541A">
      <w:pPr>
        <w:rPr>
          <w:b/>
          <w:bCs/>
        </w:rPr>
      </w:pPr>
      <w:r>
        <w:rPr>
          <w:b/>
          <w:bCs/>
        </w:rPr>
        <w:t>}</w:t>
      </w:r>
    </w:p>
    <w:p w14:paraId="2FF5EC9A" w14:textId="77777777" w:rsidR="00D3541A" w:rsidRPr="00907A2A" w:rsidRDefault="00D3541A" w:rsidP="00D3541A">
      <w:pPr>
        <w:rPr>
          <w:b/>
          <w:bCs/>
        </w:rPr>
      </w:pPr>
    </w:p>
    <w:p w14:paraId="08828FCA"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state </w:t>
      </w:r>
      <w:r w:rsidRPr="00907A2A">
        <w:rPr>
          <w:rFonts w:eastAsiaTheme="minorHAnsi"/>
          <w:b/>
          <w:bCs/>
          <w:color w:val="000000"/>
        </w:rPr>
        <w:t>SOCIAL</w:t>
      </w:r>
      <w:r>
        <w:rPr>
          <w:rFonts w:eastAsiaTheme="minorHAnsi"/>
          <w:b/>
          <w:bCs/>
          <w:color w:val="000000"/>
        </w:rPr>
        <w:t>.</w:t>
      </w:r>
      <w:r w:rsidRPr="00907A2A">
        <w:rPr>
          <w:rFonts w:eastAsiaTheme="minorHAnsi"/>
          <w:b/>
          <w:bCs/>
          <w:color w:val="000000"/>
        </w:rPr>
        <w:t xml:space="preserve">Join </w:t>
      </w:r>
      <w:r>
        <w:rPr>
          <w:rFonts w:eastAsiaTheme="minorHAnsi"/>
          <w:b/>
          <w:bCs/>
          <w:color w:val="000000"/>
        </w:rPr>
        <w:t>{</w:t>
      </w:r>
    </w:p>
    <w:p w14:paraId="13D2E292"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join_network(Friends)</w:t>
      </w:r>
    </w:p>
    <w:p w14:paraId="1C4AB8A2"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wait(1)</w:t>
      </w:r>
    </w:p>
    <w:p w14:paraId="7999DE2A"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default(Choose)</w:t>
      </w:r>
    </w:p>
    <w:p w14:paraId="1EECDDC2"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00040F8E"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6D57747"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907A2A">
        <w:rPr>
          <w:rFonts w:eastAsiaTheme="minorHAnsi"/>
          <w:color w:val="000000"/>
        </w:rPr>
        <w:t>It is important to wait before entering the Choose state, since we want all the agents to finished joining the network before we choose a new friend. After waiting 1 hour, the agent enters a state in which a new friend is chosen. First, we set the list of candidates to all those agents who are either in the Friends network already or who share a Classroom with the agent, and who are within one year of the agent's age</w:t>
      </w:r>
      <w:r>
        <w:rPr>
          <w:rFonts w:eastAsiaTheme="minorHAnsi"/>
          <w:color w:val="000000"/>
        </w:rPr>
        <w:t xml:space="preserve">. </w:t>
      </w:r>
      <w:r w:rsidRPr="00907A2A">
        <w:rPr>
          <w:rFonts w:eastAsiaTheme="minorHAnsi"/>
          <w:color w:val="000000"/>
        </w:rPr>
        <w:t>Next, the agent selects a new friend from the candidate list, giving preference to candidates who are close in age to the agent</w:t>
      </w:r>
      <w:r>
        <w:rPr>
          <w:rFonts w:eastAsiaTheme="minorHAnsi"/>
          <w:color w:val="000000"/>
        </w:rPr>
        <w:t xml:space="preserve">. </w:t>
      </w:r>
    </w:p>
    <w:p w14:paraId="364DBD94"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F6EB5D9"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state </w:t>
      </w:r>
      <w:r w:rsidRPr="00907A2A">
        <w:rPr>
          <w:rFonts w:eastAsiaTheme="minorHAnsi"/>
          <w:b/>
          <w:bCs/>
          <w:color w:val="000000"/>
        </w:rPr>
        <w:t>SOCIAL</w:t>
      </w:r>
      <w:r>
        <w:rPr>
          <w:rFonts w:eastAsiaTheme="minorHAnsi"/>
          <w:b/>
          <w:bCs/>
          <w:color w:val="000000"/>
        </w:rPr>
        <w:t>.</w:t>
      </w:r>
      <w:r w:rsidRPr="00907A2A">
        <w:rPr>
          <w:rFonts w:eastAsiaTheme="minorHAnsi"/>
          <w:b/>
          <w:bCs/>
          <w:color w:val="000000"/>
        </w:rPr>
        <w:t xml:space="preserve">Choose </w:t>
      </w:r>
      <w:r>
        <w:rPr>
          <w:rFonts w:eastAsiaTheme="minorHAnsi"/>
          <w:b/>
          <w:bCs/>
          <w:color w:val="000000"/>
        </w:rPr>
        <w:t>{</w:t>
      </w:r>
    </w:p>
    <w:p w14:paraId="354332EE"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set(candidates,</w:t>
      </w:r>
      <w:r>
        <w:rPr>
          <w:rFonts w:eastAsiaTheme="minorHAnsi"/>
          <w:b/>
          <w:bCs/>
          <w:color w:val="000000"/>
        </w:rPr>
        <w:t>filter(</w:t>
      </w:r>
      <w:r w:rsidRPr="00907A2A">
        <w:rPr>
          <w:rFonts w:eastAsiaTheme="minorHAnsi"/>
          <w:b/>
          <w:bCs/>
          <w:color w:val="000000"/>
        </w:rPr>
        <w:t>pool(Classroom,Friends),</w:t>
      </w:r>
      <w:r>
        <w:rPr>
          <w:rFonts w:eastAsiaTheme="minorHAnsi"/>
          <w:b/>
          <w:bCs/>
          <w:color w:val="000000"/>
        </w:rPr>
        <w:t xml:space="preserve"> </w:t>
      </w:r>
      <w:r w:rsidRPr="00907A2A">
        <w:rPr>
          <w:rFonts w:eastAsiaTheme="minorHAnsi"/>
          <w:b/>
          <w:bCs/>
          <w:color w:val="000000"/>
        </w:rPr>
        <w:t>abs(age-other:age)&lt;2</w:t>
      </w:r>
      <w:r>
        <w:rPr>
          <w:rFonts w:eastAsiaTheme="minorHAnsi"/>
          <w:b/>
          <w:bCs/>
          <w:color w:val="000000"/>
        </w:rPr>
        <w:t>))</w:t>
      </w:r>
    </w:p>
    <w:p w14:paraId="6E0599EB"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set(newfriend,select(candidates,pref(-10*abs(age-other:age))))</w:t>
      </w:r>
    </w:p>
    <w:p w14:paraId="67EEB4D2"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wait(0)</w:t>
      </w:r>
    </w:p>
    <w:p w14:paraId="4B9BBE38"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next(Add)</w:t>
      </w:r>
    </w:p>
    <w:p w14:paraId="30DD53B2"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35E095FA"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3E66826"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907A2A">
        <w:rPr>
          <w:rFonts w:eastAsiaTheme="minorHAnsi"/>
          <w:color w:val="000000"/>
        </w:rPr>
        <w:t>The agent then proceeds to add an edge to the new friend:</w:t>
      </w:r>
    </w:p>
    <w:p w14:paraId="3936227E" w14:textId="77777777" w:rsidR="00D3541A" w:rsidRPr="00907A2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CD60773"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state </w:t>
      </w:r>
      <w:r w:rsidRPr="00907A2A">
        <w:rPr>
          <w:rFonts w:eastAsiaTheme="minorHAnsi"/>
          <w:b/>
          <w:bCs/>
          <w:color w:val="000000"/>
        </w:rPr>
        <w:t>SOCIAL</w:t>
      </w:r>
      <w:r>
        <w:rPr>
          <w:rFonts w:eastAsiaTheme="minorHAnsi"/>
          <w:b/>
          <w:bCs/>
          <w:color w:val="000000"/>
        </w:rPr>
        <w:t>.</w:t>
      </w:r>
      <w:r w:rsidRPr="00907A2A">
        <w:rPr>
          <w:rFonts w:eastAsiaTheme="minorHAnsi"/>
          <w:b/>
          <w:bCs/>
          <w:color w:val="000000"/>
        </w:rPr>
        <w:t xml:space="preserve">Add </w:t>
      </w:r>
      <w:r>
        <w:rPr>
          <w:rFonts w:eastAsiaTheme="minorHAnsi"/>
          <w:b/>
          <w:bCs/>
          <w:color w:val="000000"/>
        </w:rPr>
        <w:t>{</w:t>
      </w:r>
    </w:p>
    <w:p w14:paraId="69E8B226" w14:textId="77777777" w:rsidR="00D3541A"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907A2A">
        <w:rPr>
          <w:rFonts w:eastAsiaTheme="minorHAnsi"/>
          <w:b/>
          <w:bCs/>
          <w:color w:val="000000"/>
        </w:rPr>
        <w:t>add_edge_to(Friends,newfriend)</w:t>
      </w:r>
    </w:p>
    <w:p w14:paraId="1F0740E3" w14:textId="77777777" w:rsidR="00D3541A" w:rsidRPr="00E02B7D" w:rsidRDefault="00D3541A" w:rsidP="00D354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7450F936" w14:textId="77777777" w:rsidR="00D3541A" w:rsidRDefault="00D3541A" w:rsidP="00D3541A">
      <w:pPr>
        <w:rPr>
          <w:rFonts w:eastAsiaTheme="minorHAnsi"/>
          <w:b/>
          <w:bCs/>
        </w:rPr>
      </w:pPr>
    </w:p>
    <w:p w14:paraId="61758806" w14:textId="77777777" w:rsidR="00D3541A" w:rsidRDefault="00D3541A" w:rsidP="00D3541A">
      <w:pPr>
        <w:pStyle w:val="Heading3"/>
      </w:pPr>
      <w:bookmarkStart w:id="98" w:name="_Toc40674625"/>
      <w:r>
        <w:t>Quitting a Network</w:t>
      </w:r>
      <w:bookmarkEnd w:id="98"/>
    </w:p>
    <w:p w14:paraId="74F02E4F" w14:textId="77777777" w:rsidR="00D3541A" w:rsidRDefault="00D3541A" w:rsidP="00D3541A">
      <w:pPr>
        <w:pStyle w:val="Heading3"/>
      </w:pPr>
    </w:p>
    <w:p w14:paraId="3D2D8EA0" w14:textId="77777777" w:rsidR="00D3541A" w:rsidRDefault="00D3541A" w:rsidP="00D3541A">
      <w:r>
        <w:t>An agent may quit its membership in a network with an action of the form:</w:t>
      </w:r>
    </w:p>
    <w:p w14:paraId="17C568C5" w14:textId="77777777" w:rsidR="00D3541A" w:rsidRDefault="00D3541A" w:rsidP="00D3541A">
      <w:pPr>
        <w:rPr>
          <w:rFonts w:eastAsiaTheme="minorHAnsi"/>
        </w:rPr>
      </w:pPr>
    </w:p>
    <w:p w14:paraId="0B50FC7A" w14:textId="77777777" w:rsidR="00D3541A" w:rsidRDefault="00D3541A" w:rsidP="00D3541A">
      <w:pPr>
        <w:jc w:val="center"/>
        <w:rPr>
          <w:rFonts w:eastAsiaTheme="minorHAnsi"/>
        </w:rPr>
      </w:pPr>
      <w:r>
        <w:rPr>
          <w:rFonts w:eastAsiaTheme="minorHAnsi"/>
          <w:b/>
          <w:bCs/>
        </w:rPr>
        <w:t>quit(</w:t>
      </w:r>
      <w:r>
        <w:rPr>
          <w:rFonts w:eastAsiaTheme="minorHAnsi"/>
          <w:b/>
          <w:bCs/>
          <w:i/>
          <w:iCs/>
        </w:rPr>
        <w:t>Network</w:t>
      </w:r>
      <w:r>
        <w:rPr>
          <w:rFonts w:eastAsiaTheme="minorHAnsi"/>
          <w:b/>
          <w:bCs/>
        </w:rPr>
        <w:t>)</w:t>
      </w:r>
    </w:p>
    <w:p w14:paraId="3CF27C8F" w14:textId="77777777" w:rsidR="00D3541A" w:rsidRDefault="00D3541A" w:rsidP="00D3541A">
      <w:pPr>
        <w:rPr>
          <w:rFonts w:eastAsiaTheme="minorHAnsi"/>
        </w:rPr>
      </w:pPr>
    </w:p>
    <w:p w14:paraId="3DA1422E" w14:textId="77777777" w:rsidR="00D3541A" w:rsidRPr="00A300FB" w:rsidRDefault="00D3541A" w:rsidP="00D3541A">
      <w:pPr>
        <w:rPr>
          <w:rFonts w:eastAsiaTheme="minorHAnsi"/>
        </w:rPr>
      </w:pPr>
      <w:r>
        <w:rPr>
          <w:rFonts w:eastAsiaTheme="minorHAnsi"/>
        </w:rPr>
        <w:t>The effect of this action is that the agent will delete all its edges in the given Network and end its membership in the Network. If the agent is not a member of the Network, the action has no effect.</w:t>
      </w:r>
    </w:p>
    <w:p w14:paraId="6E74BC72" w14:textId="77777777" w:rsidR="00D3541A" w:rsidRDefault="00D3541A" w:rsidP="00D3541A">
      <w:pPr>
        <w:pStyle w:val="Heading3"/>
      </w:pPr>
    </w:p>
    <w:p w14:paraId="0F6E442C" w14:textId="77777777" w:rsidR="00D3541A" w:rsidRDefault="00D3541A" w:rsidP="00D3541A">
      <w:pPr>
        <w:pStyle w:val="Heading3"/>
      </w:pPr>
      <w:bookmarkStart w:id="99" w:name="_Toc40674626"/>
      <w:r>
        <w:t>An Agent's Degree in a Network</w:t>
      </w:r>
      <w:bookmarkEnd w:id="99"/>
    </w:p>
    <w:p w14:paraId="143A0F0C" w14:textId="77777777" w:rsidR="00D3541A" w:rsidRDefault="00D3541A" w:rsidP="00D3541A"/>
    <w:p w14:paraId="126008A4" w14:textId="77777777" w:rsidR="00D3541A" w:rsidRPr="00A300FB" w:rsidRDefault="00D3541A" w:rsidP="00D3541A">
      <w:r>
        <w:t xml:space="preserve">If the network is undirected, the number of agents to whom an agent is linked is called the </w:t>
      </w:r>
      <w:r>
        <w:rPr>
          <w:b/>
          <w:bCs/>
        </w:rPr>
        <w:t>degree</w:t>
      </w:r>
      <w:r>
        <w:t xml:space="preserve"> of the agent in the network. If the network is directed, the number of outward edges from an agent is called the </w:t>
      </w:r>
      <w:r>
        <w:rPr>
          <w:b/>
          <w:bCs/>
        </w:rPr>
        <w:t>out_degree</w:t>
      </w:r>
      <w:r>
        <w:t xml:space="preserve"> of the agent and the number of inward edges is called the </w:t>
      </w:r>
      <w:r>
        <w:rPr>
          <w:b/>
          <w:bCs/>
        </w:rPr>
        <w:t>in_degree</w:t>
      </w:r>
      <w:r>
        <w:t xml:space="preserve"> of the agent. In undirected networks, the </w:t>
      </w:r>
      <w:r>
        <w:rPr>
          <w:b/>
          <w:bCs/>
        </w:rPr>
        <w:t>degree</w:t>
      </w:r>
      <w:r>
        <w:t xml:space="preserve">, the </w:t>
      </w:r>
      <w:r>
        <w:rPr>
          <w:b/>
          <w:bCs/>
        </w:rPr>
        <w:t>in_degree</w:t>
      </w:r>
      <w:r>
        <w:t xml:space="preserve">, and the </w:t>
      </w:r>
      <w:r>
        <w:rPr>
          <w:b/>
          <w:bCs/>
        </w:rPr>
        <w:t>out_degree</w:t>
      </w:r>
      <w:r>
        <w:t xml:space="preserve"> are all the same value</w:t>
      </w:r>
    </w:p>
    <w:p w14:paraId="62D0A3C1" w14:textId="77777777" w:rsidR="004816E2" w:rsidRDefault="004816E2">
      <w:pPr>
        <w:rPr>
          <w:rFonts w:asciiTheme="majorHAnsi" w:eastAsiaTheme="majorEastAsia" w:hAnsiTheme="majorHAnsi" w:cstheme="majorBidi"/>
          <w:color w:val="2F5496" w:themeColor="accent1" w:themeShade="BF"/>
          <w:sz w:val="32"/>
          <w:szCs w:val="32"/>
        </w:rPr>
      </w:pPr>
      <w:r>
        <w:br w:type="page"/>
      </w:r>
    </w:p>
    <w:p w14:paraId="4B5E0385" w14:textId="742FA4C2" w:rsidR="00B37C85" w:rsidRDefault="00B37C85" w:rsidP="00B37C85">
      <w:pPr>
        <w:pStyle w:val="Heading1"/>
      </w:pPr>
      <w:bookmarkStart w:id="100" w:name="_Toc40674627"/>
      <w:r>
        <w:lastRenderedPageBreak/>
        <w:t xml:space="preserve">Chapter </w:t>
      </w:r>
      <w:r w:rsidR="004816E2">
        <w:t>6</w:t>
      </w:r>
      <w:r>
        <w:t>: Rules</w:t>
      </w:r>
      <w:r w:rsidR="008F51A0">
        <w:t xml:space="preserve"> for States</w:t>
      </w:r>
      <w:bookmarkEnd w:id="100"/>
    </w:p>
    <w:p w14:paraId="70B9D4BD" w14:textId="77777777" w:rsidR="00B37C85" w:rsidRDefault="00B37C85" w:rsidP="00B37C85">
      <w:pPr>
        <w:pStyle w:val="Heading3"/>
      </w:pPr>
    </w:p>
    <w:p w14:paraId="4FEE6C21" w14:textId="60AB6F2E" w:rsidR="00741FF5" w:rsidRDefault="00741FF5" w:rsidP="00741FF5">
      <w:r>
        <w:t xml:space="preserve">For each State in a given </w:t>
      </w:r>
      <w:r w:rsidR="00160207">
        <w:t>Condition</w:t>
      </w:r>
      <w:r>
        <w:t>, the modeler should answer three questions:</w:t>
      </w:r>
    </w:p>
    <w:p w14:paraId="5475DF3C" w14:textId="77777777" w:rsidR="00741FF5" w:rsidRDefault="00741FF5" w:rsidP="00741FF5"/>
    <w:p w14:paraId="75916D3B" w14:textId="6ABEB284" w:rsidR="00741FF5" w:rsidRDefault="00741FF5" w:rsidP="00D173E3">
      <w:pPr>
        <w:pStyle w:val="ListParagraph"/>
        <w:numPr>
          <w:ilvl w:val="0"/>
          <w:numId w:val="28"/>
        </w:numPr>
      </w:pPr>
      <w:r>
        <w:t xml:space="preserve">What happens </w:t>
      </w:r>
      <w:r w:rsidR="00F73311">
        <w:t>when</w:t>
      </w:r>
      <w:r>
        <w:t xml:space="preserve"> an agent enters this State?  That is, what does this State mean in terms of the agent's own status or how the agent interacts with others?</w:t>
      </w:r>
    </w:p>
    <w:p w14:paraId="14F88B7A" w14:textId="53621225" w:rsidR="00741FF5" w:rsidRDefault="00741FF5" w:rsidP="00D173E3">
      <w:pPr>
        <w:pStyle w:val="ListParagraph"/>
        <w:numPr>
          <w:ilvl w:val="0"/>
          <w:numId w:val="28"/>
        </w:numPr>
      </w:pPr>
      <w:r>
        <w:t>How long does the agent stay in this State?</w:t>
      </w:r>
    </w:p>
    <w:p w14:paraId="745F095A" w14:textId="046301CD" w:rsidR="00741FF5" w:rsidRDefault="00741FF5" w:rsidP="00D173E3">
      <w:pPr>
        <w:pStyle w:val="ListParagraph"/>
        <w:numPr>
          <w:ilvl w:val="0"/>
          <w:numId w:val="28"/>
        </w:numPr>
      </w:pPr>
      <w:r>
        <w:t>What State does the agent go to next?</w:t>
      </w:r>
    </w:p>
    <w:p w14:paraId="702FE7A2" w14:textId="77777777" w:rsidR="00741FF5" w:rsidRDefault="00741FF5" w:rsidP="00741FF5"/>
    <w:p w14:paraId="769A957C" w14:textId="11993B4D" w:rsidR="00741FF5" w:rsidRDefault="004E2340" w:rsidP="002F34C0">
      <w:r>
        <w:rPr>
          <w:rFonts w:eastAsiaTheme="minorHAnsi"/>
        </w:rPr>
        <w:t>The answer</w:t>
      </w:r>
      <w:r w:rsidR="009B3445">
        <w:rPr>
          <w:rFonts w:eastAsiaTheme="minorHAnsi"/>
        </w:rPr>
        <w:t>s</w:t>
      </w:r>
      <w:r>
        <w:rPr>
          <w:rFonts w:eastAsiaTheme="minorHAnsi"/>
        </w:rPr>
        <w:t xml:space="preserve"> to these questions are expressed in </w:t>
      </w:r>
      <w:r w:rsidR="00F56DE1">
        <w:rPr>
          <w:rFonts w:eastAsiaTheme="minorHAnsi"/>
        </w:rPr>
        <w:t xml:space="preserve">Rules </w:t>
      </w:r>
      <w:r>
        <w:rPr>
          <w:rFonts w:eastAsiaTheme="minorHAnsi"/>
        </w:rPr>
        <w:t xml:space="preserve">that </w:t>
      </w:r>
      <w:r w:rsidR="00F56DE1">
        <w:rPr>
          <w:rFonts w:eastAsiaTheme="minorHAnsi"/>
        </w:rPr>
        <w:t xml:space="preserve">control </w:t>
      </w:r>
      <w:r w:rsidR="002F34C0">
        <w:rPr>
          <w:rFonts w:eastAsiaTheme="minorHAnsi"/>
        </w:rPr>
        <w:t xml:space="preserve">how agents change </w:t>
      </w:r>
      <w:r w:rsidR="00BA75E5">
        <w:rPr>
          <w:rFonts w:eastAsiaTheme="minorHAnsi"/>
        </w:rPr>
        <w:t>d</w:t>
      </w:r>
      <w:r w:rsidR="002F34C0">
        <w:rPr>
          <w:rFonts w:eastAsiaTheme="minorHAnsi"/>
        </w:rPr>
        <w:t xml:space="preserve">uring a FRED simulation. </w:t>
      </w:r>
      <w:r w:rsidR="002F34C0">
        <w:t xml:space="preserve">There are </w:t>
      </w:r>
      <w:r w:rsidR="0067048D">
        <w:t>t</w:t>
      </w:r>
      <w:r w:rsidR="009F242F">
        <w:t>hree</w:t>
      </w:r>
      <w:r w:rsidR="0067048D">
        <w:t xml:space="preserve"> major categories of Rules in FRED</w:t>
      </w:r>
      <w:r>
        <w:t xml:space="preserve"> that corresponds to the questions above</w:t>
      </w:r>
      <w:r w:rsidR="0067048D">
        <w:t>:</w:t>
      </w:r>
    </w:p>
    <w:p w14:paraId="638BCACF" w14:textId="77777777" w:rsidR="004E2340" w:rsidRDefault="004E2340" w:rsidP="002F34C0"/>
    <w:p w14:paraId="0A4FBB0B" w14:textId="0FD31470" w:rsidR="00741FF5" w:rsidRDefault="000F3C8C" w:rsidP="00D173E3">
      <w:pPr>
        <w:pStyle w:val="ListParagraph"/>
        <w:numPr>
          <w:ilvl w:val="0"/>
          <w:numId w:val="29"/>
        </w:numPr>
      </w:pPr>
      <w:r>
        <w:t>Action</w:t>
      </w:r>
      <w:r w:rsidR="009F242F">
        <w:t xml:space="preserve"> Rules</w:t>
      </w:r>
    </w:p>
    <w:p w14:paraId="5E80651D" w14:textId="592985E0" w:rsidR="00741FF5" w:rsidRDefault="00E34E34" w:rsidP="00D173E3">
      <w:pPr>
        <w:pStyle w:val="ListParagraph"/>
        <w:numPr>
          <w:ilvl w:val="0"/>
          <w:numId w:val="29"/>
        </w:numPr>
      </w:pPr>
      <w:r>
        <w:t>Wait</w:t>
      </w:r>
      <w:r w:rsidR="009F242F">
        <w:t xml:space="preserve"> Rules</w:t>
      </w:r>
      <w:r w:rsidR="00741FF5">
        <w:t>,</w:t>
      </w:r>
      <w:r w:rsidR="009F242F">
        <w:t xml:space="preserve"> and</w:t>
      </w:r>
    </w:p>
    <w:p w14:paraId="7D87417E" w14:textId="13E54B24" w:rsidR="009F242F" w:rsidRDefault="0067048D" w:rsidP="00D173E3">
      <w:pPr>
        <w:pStyle w:val="ListParagraph"/>
        <w:numPr>
          <w:ilvl w:val="0"/>
          <w:numId w:val="29"/>
        </w:numPr>
      </w:pPr>
      <w:r>
        <w:t>Transition Rules.</w:t>
      </w:r>
    </w:p>
    <w:p w14:paraId="1A592EC6" w14:textId="77777777" w:rsidR="009F242F" w:rsidRDefault="009F242F" w:rsidP="002F34C0"/>
    <w:p w14:paraId="0A954990" w14:textId="7C7BE477" w:rsidR="00A37AB7" w:rsidRDefault="00A37AB7" w:rsidP="002F34C0">
      <w:r>
        <w:t>Each State in FRED must include a block of code that declares the Rules associated with the State:</w:t>
      </w:r>
    </w:p>
    <w:p w14:paraId="37F89A39" w14:textId="57415340" w:rsidR="00A37AB7" w:rsidRDefault="00A37AB7" w:rsidP="002F34C0"/>
    <w:p w14:paraId="0023903A" w14:textId="294BD2BE" w:rsidR="00A37AB7" w:rsidRPr="00A37AB7" w:rsidRDefault="00FA2701" w:rsidP="002F34C0">
      <w:pPr>
        <w:rPr>
          <w:b/>
          <w:bCs/>
        </w:rPr>
      </w:pPr>
      <w:r>
        <w:rPr>
          <w:b/>
          <w:bCs/>
        </w:rPr>
        <w:t>s</w:t>
      </w:r>
      <w:r w:rsidR="00CF0FA5">
        <w:rPr>
          <w:b/>
          <w:bCs/>
        </w:rPr>
        <w:t>tate</w:t>
      </w:r>
      <w:r>
        <w:rPr>
          <w:b/>
          <w:bCs/>
        </w:rPr>
        <w:t xml:space="preserve"> </w:t>
      </w:r>
      <w:r w:rsidR="00A37AB7" w:rsidRPr="00A37AB7">
        <w:rPr>
          <w:b/>
          <w:bCs/>
          <w:i/>
          <w:iCs/>
        </w:rPr>
        <w:t>Condition</w:t>
      </w:r>
      <w:r>
        <w:rPr>
          <w:b/>
          <w:bCs/>
        </w:rPr>
        <w:t>.</w:t>
      </w:r>
      <w:r w:rsidR="00A37AB7" w:rsidRPr="00A37AB7">
        <w:rPr>
          <w:b/>
          <w:bCs/>
          <w:i/>
          <w:iCs/>
        </w:rPr>
        <w:t>State</w:t>
      </w:r>
      <w:r>
        <w:rPr>
          <w:b/>
          <w:bCs/>
        </w:rPr>
        <w:t xml:space="preserve"> </w:t>
      </w:r>
      <w:r w:rsidR="00A37AB7" w:rsidRPr="00A37AB7">
        <w:rPr>
          <w:b/>
          <w:bCs/>
        </w:rPr>
        <w:t xml:space="preserve"> {</w:t>
      </w:r>
    </w:p>
    <w:p w14:paraId="4E2BE82C" w14:textId="04175847" w:rsidR="00A37AB7" w:rsidRPr="00A37AB7" w:rsidRDefault="00A37AB7" w:rsidP="002F34C0">
      <w:pPr>
        <w:rPr>
          <w:b/>
          <w:bCs/>
          <w:i/>
          <w:iCs/>
        </w:rPr>
      </w:pPr>
      <w:r w:rsidRPr="00A37AB7">
        <w:rPr>
          <w:b/>
          <w:bCs/>
        </w:rPr>
        <w:tab/>
      </w:r>
      <w:r w:rsidR="000F3C8C">
        <w:rPr>
          <w:b/>
          <w:bCs/>
          <w:i/>
          <w:iCs/>
        </w:rPr>
        <w:t>Action</w:t>
      </w:r>
      <w:r w:rsidRPr="00A37AB7">
        <w:rPr>
          <w:b/>
          <w:bCs/>
          <w:i/>
          <w:iCs/>
        </w:rPr>
        <w:t xml:space="preserve"> Rules</w:t>
      </w:r>
    </w:p>
    <w:p w14:paraId="571D5F7E" w14:textId="0D1A5EE1" w:rsidR="00A37AB7" w:rsidRPr="00A37AB7" w:rsidRDefault="00A37AB7" w:rsidP="00A37AB7">
      <w:pPr>
        <w:ind w:firstLine="720"/>
        <w:rPr>
          <w:b/>
          <w:bCs/>
          <w:i/>
          <w:iCs/>
        </w:rPr>
      </w:pPr>
      <w:r w:rsidRPr="00A37AB7">
        <w:rPr>
          <w:b/>
          <w:bCs/>
          <w:i/>
          <w:iCs/>
        </w:rPr>
        <w:t>Wait Rules</w:t>
      </w:r>
    </w:p>
    <w:p w14:paraId="6B07C574" w14:textId="730746F3" w:rsidR="00A37AB7" w:rsidRPr="00A37AB7" w:rsidRDefault="00A37AB7" w:rsidP="00A37AB7">
      <w:pPr>
        <w:ind w:firstLine="720"/>
        <w:rPr>
          <w:b/>
          <w:bCs/>
          <w:i/>
          <w:iCs/>
        </w:rPr>
      </w:pPr>
      <w:r w:rsidRPr="00A37AB7">
        <w:rPr>
          <w:b/>
          <w:bCs/>
          <w:i/>
          <w:iCs/>
        </w:rPr>
        <w:t>Transition Rules</w:t>
      </w:r>
    </w:p>
    <w:p w14:paraId="7FE439F0" w14:textId="718FA0D9" w:rsidR="00A37AB7" w:rsidRPr="00A37AB7" w:rsidRDefault="00A37AB7" w:rsidP="002F34C0">
      <w:pPr>
        <w:rPr>
          <w:b/>
          <w:bCs/>
        </w:rPr>
      </w:pPr>
      <w:r w:rsidRPr="00A37AB7">
        <w:rPr>
          <w:b/>
          <w:bCs/>
        </w:rPr>
        <w:t>}</w:t>
      </w:r>
    </w:p>
    <w:p w14:paraId="08D4439D" w14:textId="77777777" w:rsidR="00A37AB7" w:rsidRDefault="00A37AB7" w:rsidP="002F34C0"/>
    <w:p w14:paraId="46C7253D" w14:textId="32C47A6F" w:rsidR="00CF0FA5" w:rsidRDefault="00CF0FA5" w:rsidP="002F34C0">
      <w:r>
        <w:t>For convenience, FRED interprets</w:t>
      </w:r>
      <w:r w:rsidR="008F51A0">
        <w:t xml:space="preserve"> an empty code block like</w:t>
      </w:r>
    </w:p>
    <w:p w14:paraId="60093E1A" w14:textId="5DA0631B" w:rsidR="00CF0FA5" w:rsidRDefault="00CF0FA5" w:rsidP="002F34C0"/>
    <w:p w14:paraId="32793467" w14:textId="3304DE49" w:rsidR="00CF0FA5" w:rsidRDefault="00FA2701" w:rsidP="00CF0FA5">
      <w:pPr>
        <w:rPr>
          <w:b/>
          <w:bCs/>
        </w:rPr>
      </w:pPr>
      <w:r>
        <w:rPr>
          <w:b/>
          <w:bCs/>
        </w:rPr>
        <w:t>s</w:t>
      </w:r>
      <w:r w:rsidR="00CF0FA5">
        <w:rPr>
          <w:b/>
          <w:bCs/>
        </w:rPr>
        <w:t>tate</w:t>
      </w:r>
      <w:r>
        <w:rPr>
          <w:b/>
          <w:bCs/>
        </w:rPr>
        <w:t xml:space="preserve"> </w:t>
      </w:r>
      <w:r w:rsidR="00CF0FA5" w:rsidRPr="00A37AB7">
        <w:rPr>
          <w:b/>
          <w:bCs/>
          <w:i/>
          <w:iCs/>
        </w:rPr>
        <w:t>Condition</w:t>
      </w:r>
      <w:r>
        <w:rPr>
          <w:b/>
          <w:bCs/>
        </w:rPr>
        <w:t>.</w:t>
      </w:r>
      <w:r w:rsidR="00CF0FA5" w:rsidRPr="00A37AB7">
        <w:rPr>
          <w:b/>
          <w:bCs/>
          <w:i/>
          <w:iCs/>
        </w:rPr>
        <w:t>State</w:t>
      </w:r>
      <w:r>
        <w:rPr>
          <w:b/>
          <w:bCs/>
        </w:rPr>
        <w:t xml:space="preserve"> </w:t>
      </w:r>
      <w:r w:rsidR="00CF0FA5" w:rsidRPr="00A37AB7">
        <w:rPr>
          <w:b/>
          <w:bCs/>
        </w:rPr>
        <w:t xml:space="preserve"> {</w:t>
      </w:r>
      <w:r w:rsidR="00CF0FA5">
        <w:rPr>
          <w:b/>
          <w:bCs/>
        </w:rPr>
        <w:t xml:space="preserve"> }</w:t>
      </w:r>
    </w:p>
    <w:p w14:paraId="4FA77CB5" w14:textId="67681853" w:rsidR="00CF0FA5" w:rsidRDefault="00CF0FA5" w:rsidP="00CF0FA5">
      <w:pPr>
        <w:rPr>
          <w:b/>
          <w:bCs/>
        </w:rPr>
      </w:pPr>
    </w:p>
    <w:p w14:paraId="1F7A0990" w14:textId="1E935A0B" w:rsidR="00CF0FA5" w:rsidRPr="00CF0FA5" w:rsidRDefault="00CF0FA5" w:rsidP="00CF0FA5">
      <w:r w:rsidRPr="00CF0FA5">
        <w:t>as</w:t>
      </w:r>
    </w:p>
    <w:p w14:paraId="15F21956" w14:textId="03C2BAB5" w:rsidR="00CF0FA5" w:rsidRDefault="00CF0FA5" w:rsidP="00CF0FA5">
      <w:pPr>
        <w:rPr>
          <w:b/>
          <w:bCs/>
        </w:rPr>
      </w:pPr>
    </w:p>
    <w:p w14:paraId="5FBEF279" w14:textId="6881D2CA" w:rsidR="00CF0FA5" w:rsidRPr="00A37AB7" w:rsidRDefault="00FA2701" w:rsidP="00CF0FA5">
      <w:pPr>
        <w:rPr>
          <w:b/>
          <w:bCs/>
        </w:rPr>
      </w:pPr>
      <w:r>
        <w:rPr>
          <w:b/>
          <w:bCs/>
        </w:rPr>
        <w:t>s</w:t>
      </w:r>
      <w:r w:rsidR="00CF0FA5">
        <w:rPr>
          <w:b/>
          <w:bCs/>
        </w:rPr>
        <w:t>tate</w:t>
      </w:r>
      <w:r w:rsidR="009E5D5E">
        <w:rPr>
          <w:b/>
          <w:bCs/>
        </w:rPr>
        <w:t xml:space="preserve"> </w:t>
      </w:r>
      <w:r w:rsidR="00CF0FA5" w:rsidRPr="00A37AB7">
        <w:rPr>
          <w:b/>
          <w:bCs/>
          <w:i/>
          <w:iCs/>
        </w:rPr>
        <w:t>Condition</w:t>
      </w:r>
      <w:r w:rsidR="009E5D5E">
        <w:rPr>
          <w:b/>
          <w:bCs/>
        </w:rPr>
        <w:t>.</w:t>
      </w:r>
      <w:r w:rsidR="00CF0FA5" w:rsidRPr="00A37AB7">
        <w:rPr>
          <w:b/>
          <w:bCs/>
          <w:i/>
          <w:iCs/>
        </w:rPr>
        <w:t>State</w:t>
      </w:r>
      <w:r w:rsidR="00CF0FA5" w:rsidRPr="00A37AB7">
        <w:rPr>
          <w:b/>
          <w:bCs/>
        </w:rPr>
        <w:t xml:space="preserve"> {</w:t>
      </w:r>
    </w:p>
    <w:p w14:paraId="608169A6" w14:textId="4274A399" w:rsidR="00CF0FA5" w:rsidRDefault="00CF0FA5" w:rsidP="00CF0FA5">
      <w:pPr>
        <w:rPr>
          <w:b/>
          <w:bCs/>
        </w:rPr>
      </w:pPr>
      <w:r>
        <w:rPr>
          <w:b/>
          <w:bCs/>
        </w:rPr>
        <w:tab/>
        <w:t>action()</w:t>
      </w:r>
    </w:p>
    <w:p w14:paraId="0FB4F68F" w14:textId="18EE8CF7" w:rsidR="00CF0FA5" w:rsidRDefault="00CF0FA5" w:rsidP="00CF0FA5">
      <w:pPr>
        <w:rPr>
          <w:b/>
          <w:bCs/>
        </w:rPr>
      </w:pPr>
      <w:r>
        <w:rPr>
          <w:b/>
          <w:bCs/>
        </w:rPr>
        <w:tab/>
        <w:t>wait()</w:t>
      </w:r>
    </w:p>
    <w:p w14:paraId="12A29F6C" w14:textId="5C57CBB1" w:rsidR="00CF0FA5" w:rsidRDefault="00CF0FA5" w:rsidP="00CF0FA5">
      <w:pPr>
        <w:rPr>
          <w:b/>
          <w:bCs/>
        </w:rPr>
      </w:pPr>
      <w:r>
        <w:rPr>
          <w:b/>
          <w:bCs/>
        </w:rPr>
        <w:tab/>
        <w:t>next()</w:t>
      </w:r>
    </w:p>
    <w:p w14:paraId="2F2E2F53" w14:textId="19DA5DD1" w:rsidR="00CF0FA5" w:rsidRPr="00A37AB7" w:rsidRDefault="00CF0FA5" w:rsidP="00CF0FA5">
      <w:pPr>
        <w:rPr>
          <w:b/>
          <w:bCs/>
        </w:rPr>
      </w:pPr>
      <w:r>
        <w:rPr>
          <w:b/>
          <w:bCs/>
        </w:rPr>
        <w:t>}</w:t>
      </w:r>
    </w:p>
    <w:p w14:paraId="68099494" w14:textId="21B8EECB" w:rsidR="00CF0FA5" w:rsidRDefault="00CF0FA5" w:rsidP="002F34C0"/>
    <w:p w14:paraId="4EADAD33" w14:textId="47D56FFB" w:rsidR="00CF0FA5" w:rsidRDefault="00CF0FA5" w:rsidP="002F34C0">
      <w:r>
        <w:t xml:space="preserve">This means that the given state has no actions, waits indefinitely and </w:t>
      </w:r>
      <w:r w:rsidR="009E5D5E">
        <w:t>has no transitions to other states</w:t>
      </w:r>
      <w:r>
        <w:t xml:space="preserve">.  This configuration is common among terminal states and </w:t>
      </w:r>
      <w:r w:rsidR="009E5D5E">
        <w:t>is always assumed for the</w:t>
      </w:r>
      <w:r>
        <w:t xml:space="preserve"> </w:t>
      </w:r>
      <w:r w:rsidRPr="009E5D5E">
        <w:rPr>
          <w:b/>
          <w:bCs/>
        </w:rPr>
        <w:t>Excluded</w:t>
      </w:r>
      <w:r>
        <w:t xml:space="preserve"> </w:t>
      </w:r>
      <w:r w:rsidR="005665AF">
        <w:t>pseudostate</w:t>
      </w:r>
      <w:r>
        <w:t>.</w:t>
      </w:r>
    </w:p>
    <w:p w14:paraId="6D77A319" w14:textId="77777777" w:rsidR="00CF0FA5" w:rsidRDefault="00CF0FA5" w:rsidP="002F34C0"/>
    <w:p w14:paraId="1F398A10" w14:textId="60EC65C8" w:rsidR="009F242F" w:rsidRDefault="000F3C8C" w:rsidP="002F34C0">
      <w:r>
        <w:t>Action</w:t>
      </w:r>
      <w:r w:rsidR="007F10EC">
        <w:t xml:space="preserve"> </w:t>
      </w:r>
      <w:r w:rsidR="009F242F">
        <w:t xml:space="preserve">Rules control how the agent’s own </w:t>
      </w:r>
      <w:r w:rsidR="004E2340">
        <w:t>internal status</w:t>
      </w:r>
      <w:r w:rsidR="009F242F">
        <w:t xml:space="preserve"> change</w:t>
      </w:r>
      <w:r w:rsidR="004E2340">
        <w:t>s</w:t>
      </w:r>
      <w:r w:rsidR="009F242F">
        <w:t xml:space="preserve"> when the agent enters a state. For example, entering a state can change the agent's susceptibility</w:t>
      </w:r>
      <w:r w:rsidR="004E2340">
        <w:t xml:space="preserve"> to the current </w:t>
      </w:r>
      <w:r w:rsidR="00160207">
        <w:t>Condition</w:t>
      </w:r>
      <w:r w:rsidR="009F242F">
        <w:t>:</w:t>
      </w:r>
    </w:p>
    <w:p w14:paraId="41C08088" w14:textId="77777777" w:rsidR="00B3758A" w:rsidRDefault="00B3758A" w:rsidP="002F34C0"/>
    <w:p w14:paraId="266879E8" w14:textId="4026E80C" w:rsidR="009F242F" w:rsidRDefault="000248A3" w:rsidP="00B3758A">
      <w:pPr>
        <w:ind w:firstLine="720"/>
        <w:jc w:val="center"/>
        <w:rPr>
          <w:b/>
        </w:rPr>
      </w:pPr>
      <w:r>
        <w:rPr>
          <w:b/>
        </w:rPr>
        <w:t>set_</w:t>
      </w:r>
      <w:r w:rsidR="009F242F" w:rsidRPr="009F242F">
        <w:rPr>
          <w:b/>
        </w:rPr>
        <w:t>sus(</w:t>
      </w:r>
      <w:r>
        <w:rPr>
          <w:b/>
        </w:rPr>
        <w:t xml:space="preserve">INF, </w:t>
      </w:r>
      <w:r w:rsidR="009F242F" w:rsidRPr="009F242F">
        <w:rPr>
          <w:b/>
        </w:rPr>
        <w:t>1.0)</w:t>
      </w:r>
    </w:p>
    <w:p w14:paraId="26A08649" w14:textId="77777777" w:rsidR="009F242F" w:rsidRDefault="009F242F" w:rsidP="002F34C0"/>
    <w:p w14:paraId="6E586F26" w14:textId="63297F9D" w:rsidR="009F242F" w:rsidRDefault="00E34E34" w:rsidP="002F34C0">
      <w:r>
        <w:t>Wait</w:t>
      </w:r>
      <w:r w:rsidR="009F242F">
        <w:t xml:space="preserve"> Rules control how long an agent stays in a given state</w:t>
      </w:r>
      <w:r w:rsidR="000248A3">
        <w:t>, expressed in hours</w:t>
      </w:r>
      <w:r w:rsidR="009F242F">
        <w:t>.  For example, an infected agent might spend two days in a state:</w:t>
      </w:r>
    </w:p>
    <w:p w14:paraId="74D418FC" w14:textId="77777777" w:rsidR="009F242F" w:rsidRDefault="009F242F" w:rsidP="002F34C0"/>
    <w:p w14:paraId="3EBFF472" w14:textId="110FC31E" w:rsidR="009F242F" w:rsidRDefault="009F242F" w:rsidP="00B3758A">
      <w:pPr>
        <w:ind w:firstLine="720"/>
        <w:jc w:val="center"/>
        <w:rPr>
          <w:b/>
        </w:rPr>
      </w:pPr>
      <w:r w:rsidRPr="009F242F">
        <w:rPr>
          <w:b/>
        </w:rPr>
        <w:lastRenderedPageBreak/>
        <w:t>wait(48)</w:t>
      </w:r>
    </w:p>
    <w:p w14:paraId="12A89879" w14:textId="6610FB55" w:rsidR="009F242F" w:rsidRDefault="009F242F" w:rsidP="002F34C0"/>
    <w:p w14:paraId="241F2EC7" w14:textId="44679A56" w:rsidR="009F242F" w:rsidRDefault="0067048D" w:rsidP="002F34C0">
      <w:r>
        <w:t>Transition Rules control how an agent moves from one state to another</w:t>
      </w:r>
      <w:r w:rsidR="009F242F">
        <w:t>:</w:t>
      </w:r>
    </w:p>
    <w:p w14:paraId="5598C110" w14:textId="60336B43" w:rsidR="009F242F" w:rsidRDefault="009F242F" w:rsidP="007F10EC"/>
    <w:p w14:paraId="2FA6CB1F" w14:textId="3D725E17" w:rsidR="009F242F" w:rsidRDefault="009F242F" w:rsidP="00B3758A">
      <w:pPr>
        <w:ind w:firstLine="720"/>
        <w:jc w:val="center"/>
        <w:rPr>
          <w:b/>
        </w:rPr>
      </w:pPr>
      <w:r w:rsidRPr="009F242F">
        <w:rPr>
          <w:b/>
        </w:rPr>
        <w:t>next(Infectious)</w:t>
      </w:r>
    </w:p>
    <w:p w14:paraId="37B111C2" w14:textId="77777777" w:rsidR="009F242F" w:rsidRDefault="009F242F" w:rsidP="002F34C0"/>
    <w:p w14:paraId="0D90944F" w14:textId="0B219B0C" w:rsidR="00816D55" w:rsidRPr="00BD76A8" w:rsidRDefault="00B3758A" w:rsidP="002F34C0">
      <w:r>
        <w:t>All</w:t>
      </w:r>
      <w:r w:rsidR="009B3445">
        <w:t xml:space="preserve"> r</w:t>
      </w:r>
      <w:r w:rsidR="009F242F">
        <w:t xml:space="preserve">ules can be qualified by </w:t>
      </w:r>
      <w:r w:rsidR="00ED345F">
        <w:t>a list of clauses</w:t>
      </w:r>
      <w:r w:rsidR="002210A4">
        <w:t xml:space="preserve"> called </w:t>
      </w:r>
      <w:r w:rsidR="002210A4">
        <w:rPr>
          <w:b/>
          <w:bCs/>
          <w:i/>
          <w:iCs/>
        </w:rPr>
        <w:t>Predicate</w:t>
      </w:r>
      <w:r w:rsidR="00BD76A8">
        <w:t>, for example:</w:t>
      </w:r>
    </w:p>
    <w:p w14:paraId="67B200F9" w14:textId="77777777" w:rsidR="00816D55" w:rsidRDefault="00816D55" w:rsidP="002F34C0"/>
    <w:p w14:paraId="4FDCBFBE" w14:textId="124CAECD" w:rsidR="00816D55" w:rsidRDefault="00EC764B" w:rsidP="00B3758A">
      <w:pPr>
        <w:ind w:firstLine="720"/>
        <w:jc w:val="center"/>
        <w:rPr>
          <w:b/>
        </w:rPr>
      </w:pPr>
      <w:r>
        <w:rPr>
          <w:b/>
        </w:rPr>
        <w:t xml:space="preserve">[ </w:t>
      </w:r>
      <w:r w:rsidR="00ED345F">
        <w:rPr>
          <w:b/>
        </w:rPr>
        <w:t>i</w:t>
      </w:r>
      <w:r w:rsidR="007F10EC">
        <w:rPr>
          <w:b/>
        </w:rPr>
        <w:t>f</w:t>
      </w:r>
      <w:r w:rsidR="00B3758A">
        <w:rPr>
          <w:b/>
        </w:rPr>
        <w:t xml:space="preserve"> </w:t>
      </w:r>
      <w:r w:rsidR="00816D55">
        <w:rPr>
          <w:b/>
        </w:rPr>
        <w:t>(</w:t>
      </w:r>
      <w:r w:rsidR="00816D55" w:rsidRPr="003125FF">
        <w:rPr>
          <w:b/>
          <w:i/>
          <w:iCs/>
        </w:rPr>
        <w:t>PredicateList</w:t>
      </w:r>
      <w:r w:rsidR="00816D55">
        <w:rPr>
          <w:b/>
        </w:rPr>
        <w:t xml:space="preserve">) </w:t>
      </w:r>
      <w:r w:rsidR="00816D55" w:rsidRPr="009F242F">
        <w:rPr>
          <w:b/>
        </w:rPr>
        <w:t xml:space="preserve">then </w:t>
      </w:r>
      <w:r>
        <w:rPr>
          <w:b/>
        </w:rPr>
        <w:t xml:space="preserve">] </w:t>
      </w:r>
      <w:r w:rsidR="00816D55" w:rsidRPr="009F242F">
        <w:rPr>
          <w:b/>
        </w:rPr>
        <w:t>next(</w:t>
      </w:r>
      <w:r w:rsidR="00816D55" w:rsidRPr="003125FF">
        <w:rPr>
          <w:b/>
          <w:i/>
          <w:iCs/>
        </w:rPr>
        <w:t>State</w:t>
      </w:r>
      <w:r w:rsidR="00816D55" w:rsidRPr="009F242F">
        <w:rPr>
          <w:b/>
        </w:rPr>
        <w:t>)</w:t>
      </w:r>
    </w:p>
    <w:p w14:paraId="2B6D5DDE" w14:textId="77777777" w:rsidR="00B3758A" w:rsidRDefault="00B3758A" w:rsidP="003125FF">
      <w:pPr>
        <w:rPr>
          <w:b/>
        </w:rPr>
      </w:pPr>
    </w:p>
    <w:p w14:paraId="0A2C38F4" w14:textId="2F1AF583" w:rsidR="003125FF" w:rsidRDefault="00EC764B" w:rsidP="003125FF">
      <w:pPr>
        <w:rPr>
          <w:rFonts w:eastAsiaTheme="minorHAnsi"/>
        </w:rPr>
      </w:pPr>
      <w:r>
        <w:rPr>
          <w:rFonts w:eastAsiaTheme="minorHAnsi"/>
        </w:rPr>
        <w:t xml:space="preserve">The part in brackets is optional. If present, then the rest of the rule only applies if all the tests in the </w:t>
      </w:r>
      <w:r>
        <w:rPr>
          <w:rFonts w:eastAsiaTheme="minorHAnsi"/>
          <w:b/>
          <w:bCs/>
          <w:i/>
          <w:iCs/>
        </w:rPr>
        <w:t xml:space="preserve">PredicateList </w:t>
      </w:r>
      <w:r>
        <w:rPr>
          <w:rFonts w:eastAsiaTheme="minorHAnsi"/>
        </w:rPr>
        <w:t xml:space="preserve">are true for the agent.  </w:t>
      </w:r>
      <w:r w:rsidR="003125FF" w:rsidRPr="00EC764B">
        <w:rPr>
          <w:rFonts w:eastAsiaTheme="minorHAnsi"/>
        </w:rPr>
        <w:t>We</w:t>
      </w:r>
      <w:r w:rsidR="003125FF">
        <w:rPr>
          <w:rFonts w:eastAsiaTheme="minorHAnsi"/>
        </w:rPr>
        <w:t xml:space="preserve"> now discuss each type of Rule in more detail.</w:t>
      </w:r>
    </w:p>
    <w:p w14:paraId="23F19181" w14:textId="77777777" w:rsidR="003125FF" w:rsidRPr="003125FF" w:rsidRDefault="003125FF" w:rsidP="003125FF">
      <w:pPr>
        <w:rPr>
          <w:rFonts w:eastAsiaTheme="minorHAnsi"/>
        </w:rPr>
      </w:pPr>
    </w:p>
    <w:p w14:paraId="7D839F20" w14:textId="4BA11C85" w:rsidR="00C47F3A" w:rsidRDefault="000F3C8C" w:rsidP="00B35A71">
      <w:pPr>
        <w:pStyle w:val="Heading2"/>
      </w:pPr>
      <w:bookmarkStart w:id="101" w:name="_Action_Rules"/>
      <w:bookmarkStart w:id="102" w:name="_Toc40674628"/>
      <w:bookmarkEnd w:id="101"/>
      <w:r>
        <w:t>Action</w:t>
      </w:r>
      <w:r w:rsidR="00A37AB7">
        <w:t xml:space="preserve"> Rule</w:t>
      </w:r>
      <w:r w:rsidR="00C47F3A">
        <w:t>s</w:t>
      </w:r>
      <w:bookmarkEnd w:id="102"/>
    </w:p>
    <w:p w14:paraId="79992D4A" w14:textId="046B600E" w:rsidR="00C47F3A" w:rsidRDefault="00C47F3A" w:rsidP="00C47F3A"/>
    <w:p w14:paraId="24224A8A" w14:textId="0102DA4D" w:rsidR="000D093B" w:rsidRDefault="00376DFE" w:rsidP="00C47F3A">
      <w:r>
        <w:t>Entering a State can cause changes to an agent</w:t>
      </w:r>
      <w:r w:rsidR="001C4722">
        <w:t>; these changes are</w:t>
      </w:r>
      <w:r>
        <w:t xml:space="preserve"> called </w:t>
      </w:r>
      <w:r w:rsidR="000F3C8C">
        <w:rPr>
          <w:b/>
          <w:bCs/>
        </w:rPr>
        <w:t>Action</w:t>
      </w:r>
      <w:r w:rsidR="00A37AB7">
        <w:rPr>
          <w:b/>
          <w:bCs/>
        </w:rPr>
        <w:t>s</w:t>
      </w:r>
      <w:r>
        <w:t xml:space="preserve">.  </w:t>
      </w:r>
      <w:r w:rsidR="000F3C8C">
        <w:t>Action</w:t>
      </w:r>
      <w:r w:rsidR="00A37AB7">
        <w:t>s</w:t>
      </w:r>
      <w:r>
        <w:t xml:space="preserve"> are defined through Rules of the form:</w:t>
      </w:r>
    </w:p>
    <w:p w14:paraId="280FDC27" w14:textId="77777777" w:rsidR="000F3C8C" w:rsidRDefault="000F3C8C" w:rsidP="00A37AB7">
      <w:pPr>
        <w:ind w:firstLine="720"/>
        <w:rPr>
          <w:b/>
          <w:i/>
        </w:rPr>
      </w:pPr>
    </w:p>
    <w:p w14:paraId="5F834D51" w14:textId="1A684696" w:rsidR="00376DFE" w:rsidRDefault="000F3C8C" w:rsidP="000F3C8C">
      <w:pPr>
        <w:ind w:firstLine="720"/>
        <w:jc w:val="center"/>
        <w:rPr>
          <w:b/>
        </w:rPr>
      </w:pPr>
      <w:r>
        <w:rPr>
          <w:rFonts w:eastAsiaTheme="minorHAnsi"/>
          <w:b/>
          <w:bCs/>
          <w:color w:val="000000"/>
        </w:rPr>
        <w:t xml:space="preserve"> [</w:t>
      </w:r>
      <w:r w:rsidR="00A37AB7">
        <w:rPr>
          <w:rFonts w:eastAsiaTheme="minorHAnsi"/>
          <w:b/>
          <w:bCs/>
          <w:color w:val="000000"/>
        </w:rPr>
        <w:t xml:space="preserve">if </w:t>
      </w:r>
      <w:r w:rsidR="006F58E8" w:rsidRPr="00081903">
        <w:rPr>
          <w:rFonts w:eastAsiaTheme="minorHAnsi"/>
          <w:b/>
          <w:bCs/>
          <w:color w:val="000000"/>
        </w:rPr>
        <w:t>(</w:t>
      </w:r>
      <w:r w:rsidR="006F58E8">
        <w:rPr>
          <w:rFonts w:eastAsiaTheme="minorHAnsi"/>
          <w:b/>
          <w:bCs/>
          <w:i/>
          <w:color w:val="000000"/>
        </w:rPr>
        <w:t>PredicateList</w:t>
      </w:r>
      <w:r w:rsidR="006F58E8" w:rsidRPr="00081903">
        <w:rPr>
          <w:rFonts w:eastAsiaTheme="minorHAnsi"/>
          <w:b/>
          <w:bCs/>
          <w:color w:val="000000"/>
        </w:rPr>
        <w:t xml:space="preserve">) </w:t>
      </w:r>
      <w:r w:rsidR="00376DFE" w:rsidRPr="00376DFE">
        <w:rPr>
          <w:b/>
        </w:rPr>
        <w:t xml:space="preserve">then </w:t>
      </w:r>
      <w:r>
        <w:rPr>
          <w:b/>
        </w:rPr>
        <w:t xml:space="preserve">] </w:t>
      </w:r>
      <w:r>
        <w:rPr>
          <w:b/>
          <w:i/>
        </w:rPr>
        <w:t>Action</w:t>
      </w:r>
      <w:r w:rsidR="00376DFE" w:rsidRPr="00376DFE">
        <w:rPr>
          <w:b/>
        </w:rPr>
        <w:t>(</w:t>
      </w:r>
      <w:r w:rsidR="00376DFE" w:rsidRPr="00376DFE">
        <w:rPr>
          <w:b/>
          <w:i/>
        </w:rPr>
        <w:t>args</w:t>
      </w:r>
      <w:r w:rsidR="00376DFE" w:rsidRPr="00376DFE">
        <w:rPr>
          <w:b/>
        </w:rPr>
        <w:t>)</w:t>
      </w:r>
    </w:p>
    <w:p w14:paraId="738BC0F7" w14:textId="5376C056" w:rsidR="00376DFE" w:rsidRDefault="00376DFE" w:rsidP="00C47F3A"/>
    <w:p w14:paraId="0DBD7FC8" w14:textId="26499D64" w:rsidR="00376DFE" w:rsidRPr="000F3C8C" w:rsidRDefault="000F3C8C" w:rsidP="00C47F3A">
      <w:pPr>
        <w:rPr>
          <w:bCs/>
        </w:rPr>
      </w:pPr>
      <w:r>
        <w:t>Action</w:t>
      </w:r>
      <w:r w:rsidR="00376DFE">
        <w:t>s include the following:</w:t>
      </w:r>
    </w:p>
    <w:p w14:paraId="55E79AD8" w14:textId="77777777" w:rsidR="00376DFE" w:rsidRDefault="00376DFE" w:rsidP="00376DFE">
      <w:pPr>
        <w:rPr>
          <w:rFonts w:eastAsiaTheme="minorHAnsi"/>
          <w:bCs/>
          <w:color w:val="000000"/>
        </w:rPr>
      </w:pPr>
    </w:p>
    <w:p w14:paraId="14F0628B" w14:textId="5FFE10E1" w:rsidR="009B3445" w:rsidRDefault="009B3445" w:rsidP="009B3445">
      <w:pPr>
        <w:pStyle w:val="Heading3"/>
      </w:pPr>
      <w:bookmarkStart w:id="103" w:name="_Toc40674629"/>
      <w:r>
        <w:t xml:space="preserve">Demographics </w:t>
      </w:r>
      <w:r w:rsidR="000F3C8C">
        <w:t>Action</w:t>
      </w:r>
      <w:r w:rsidR="00430094">
        <w:t>s</w:t>
      </w:r>
      <w:bookmarkEnd w:id="103"/>
    </w:p>
    <w:p w14:paraId="77224365" w14:textId="77777777" w:rsidR="009B3445" w:rsidRDefault="009B3445" w:rsidP="001F6E35">
      <w:pPr>
        <w:rPr>
          <w:b/>
        </w:rPr>
      </w:pPr>
    </w:p>
    <w:p w14:paraId="712216C5" w14:textId="486D458B" w:rsidR="009B3445" w:rsidRPr="009B3445" w:rsidRDefault="009B3445" w:rsidP="001F6E35">
      <w:pPr>
        <w:rPr>
          <w:bCs/>
        </w:rPr>
      </w:pPr>
      <w:r>
        <w:rPr>
          <w:bCs/>
        </w:rPr>
        <w:t>The following</w:t>
      </w:r>
      <w:r w:rsidR="00A37AB7">
        <w:rPr>
          <w:bCs/>
        </w:rPr>
        <w:t xml:space="preserve"> </w:t>
      </w:r>
      <w:r w:rsidR="002210A4">
        <w:rPr>
          <w:bCs/>
        </w:rPr>
        <w:t>a</w:t>
      </w:r>
      <w:r w:rsidR="000F3C8C">
        <w:rPr>
          <w:bCs/>
        </w:rPr>
        <w:t>ction</w:t>
      </w:r>
      <w:r w:rsidR="00A37AB7">
        <w:rPr>
          <w:bCs/>
        </w:rPr>
        <w:t>s</w:t>
      </w:r>
      <w:r>
        <w:rPr>
          <w:bCs/>
        </w:rPr>
        <w:t xml:space="preserve"> </w:t>
      </w:r>
      <w:r w:rsidR="002210A4">
        <w:rPr>
          <w:bCs/>
        </w:rPr>
        <w:t>effect</w:t>
      </w:r>
      <w:r w:rsidR="00A37AB7">
        <w:rPr>
          <w:bCs/>
        </w:rPr>
        <w:t xml:space="preserve"> </w:t>
      </w:r>
      <w:r>
        <w:rPr>
          <w:bCs/>
        </w:rPr>
        <w:t>the life and death of agents:</w:t>
      </w:r>
    </w:p>
    <w:p w14:paraId="2F6D848F" w14:textId="77777777" w:rsidR="009B3445" w:rsidRDefault="009B3445" w:rsidP="001F6E35">
      <w:pPr>
        <w:rPr>
          <w:b/>
        </w:rPr>
      </w:pPr>
    </w:p>
    <w:p w14:paraId="617A471A" w14:textId="3D0C16E3" w:rsidR="001F6E35" w:rsidRPr="00F37C22" w:rsidRDefault="001F6E35" w:rsidP="00D173E3">
      <w:pPr>
        <w:pStyle w:val="ListParagraph"/>
        <w:numPr>
          <w:ilvl w:val="0"/>
          <w:numId w:val="52"/>
        </w:numPr>
        <w:ind w:left="360"/>
        <w:rPr>
          <w:b/>
        </w:rPr>
      </w:pPr>
      <w:r w:rsidRPr="00F37C22">
        <w:rPr>
          <w:b/>
        </w:rPr>
        <w:t>give_birth()</w:t>
      </w:r>
      <w:r w:rsidR="00F37C22" w:rsidRPr="00F37C22">
        <w:rPr>
          <w:b/>
        </w:rPr>
        <w:t xml:space="preserve"> </w:t>
      </w:r>
      <w:r w:rsidR="00CF3317">
        <w:rPr>
          <w:b/>
        </w:rPr>
        <w:t>--</w:t>
      </w:r>
      <w:r w:rsidR="00F37C22" w:rsidRPr="00F37C22">
        <w:rPr>
          <w:b/>
        </w:rPr>
        <w:t xml:space="preserve"> </w:t>
      </w:r>
      <w:r w:rsidR="00BB2027">
        <w:t>C</w:t>
      </w:r>
      <w:r>
        <w:t>reate a new agent who is the offspring of the current agent.</w:t>
      </w:r>
    </w:p>
    <w:p w14:paraId="19F0A29F" w14:textId="3F9B7C49" w:rsidR="001F6E35" w:rsidRDefault="001F6E35" w:rsidP="009D1AA9"/>
    <w:p w14:paraId="4AFBE425" w14:textId="2FAFE578" w:rsidR="001F6E35" w:rsidRPr="00F37C22" w:rsidRDefault="009B3445" w:rsidP="00D173E3">
      <w:pPr>
        <w:pStyle w:val="ListParagraph"/>
        <w:numPr>
          <w:ilvl w:val="0"/>
          <w:numId w:val="52"/>
        </w:numPr>
        <w:ind w:left="360"/>
        <w:rPr>
          <w:b/>
        </w:rPr>
      </w:pPr>
      <w:r w:rsidRPr="00F37C22">
        <w:rPr>
          <w:b/>
        </w:rPr>
        <w:t>die</w:t>
      </w:r>
      <w:r w:rsidR="001F6E35" w:rsidRPr="00F37C22">
        <w:rPr>
          <w:b/>
        </w:rPr>
        <w:t>()</w:t>
      </w:r>
      <w:r w:rsidR="00F37C22" w:rsidRPr="00F37C22">
        <w:rPr>
          <w:b/>
        </w:rPr>
        <w:t xml:space="preserve"> </w:t>
      </w:r>
      <w:r w:rsidR="00CF3317">
        <w:rPr>
          <w:b/>
        </w:rPr>
        <w:t>--</w:t>
      </w:r>
      <w:r w:rsidR="00F37C22" w:rsidRPr="00F37C22">
        <w:rPr>
          <w:b/>
        </w:rPr>
        <w:t xml:space="preserve"> </w:t>
      </w:r>
      <w:r w:rsidR="00BB2027">
        <w:t>T</w:t>
      </w:r>
      <w:r w:rsidR="001F6E35">
        <w:t>he agent die</w:t>
      </w:r>
      <w:r w:rsidR="00BB2027">
        <w:t>s</w:t>
      </w:r>
      <w:r w:rsidR="001F6E35">
        <w:t>.</w:t>
      </w:r>
    </w:p>
    <w:p w14:paraId="749F17F4" w14:textId="77777777" w:rsidR="00376DFE" w:rsidRDefault="00376DFE" w:rsidP="00376DFE"/>
    <w:p w14:paraId="13607EC4" w14:textId="723E147B" w:rsidR="009B3445" w:rsidRDefault="000F3C8C" w:rsidP="009B3445">
      <w:pPr>
        <w:pStyle w:val="Heading3"/>
        <w:rPr>
          <w:rFonts w:eastAsiaTheme="minorHAnsi"/>
        </w:rPr>
      </w:pPr>
      <w:bookmarkStart w:id="104" w:name="_Actions_Affecting_an"/>
      <w:bookmarkStart w:id="105" w:name="_Toc40674630"/>
      <w:bookmarkEnd w:id="104"/>
      <w:r>
        <w:rPr>
          <w:rFonts w:eastAsiaTheme="minorHAnsi"/>
        </w:rPr>
        <w:t>Action</w:t>
      </w:r>
      <w:r w:rsidR="006F58E8">
        <w:rPr>
          <w:rFonts w:eastAsiaTheme="minorHAnsi"/>
        </w:rPr>
        <w:t>s</w:t>
      </w:r>
      <w:r w:rsidR="00B10635">
        <w:rPr>
          <w:rFonts w:eastAsiaTheme="minorHAnsi"/>
        </w:rPr>
        <w:t xml:space="preserve"> </w:t>
      </w:r>
      <w:r w:rsidR="009B3445">
        <w:rPr>
          <w:rFonts w:eastAsiaTheme="minorHAnsi"/>
        </w:rPr>
        <w:t>Affecting an Agent's Groups</w:t>
      </w:r>
      <w:bookmarkEnd w:id="105"/>
    </w:p>
    <w:p w14:paraId="71F1BD74" w14:textId="61FE0FE9" w:rsidR="009B3445" w:rsidRDefault="009B3445" w:rsidP="00376DFE">
      <w:pPr>
        <w:rPr>
          <w:rFonts w:eastAsiaTheme="minorHAnsi"/>
          <w:b/>
          <w:bCs/>
          <w:color w:val="000000"/>
        </w:rPr>
      </w:pPr>
    </w:p>
    <w:p w14:paraId="6AB558C0" w14:textId="3E4FB8BB" w:rsidR="009B3445" w:rsidRPr="009B3445" w:rsidRDefault="009B3445" w:rsidP="00376DFE">
      <w:pPr>
        <w:rPr>
          <w:rFonts w:eastAsiaTheme="minorHAnsi"/>
          <w:color w:val="000000"/>
        </w:rPr>
      </w:pPr>
      <w:r>
        <w:rPr>
          <w:rFonts w:eastAsiaTheme="minorHAnsi"/>
          <w:color w:val="000000"/>
        </w:rPr>
        <w:t>Interactions between agents occur with mixing Groups, include Places and Networks.</w:t>
      </w:r>
      <w:r w:rsidRPr="009B3445">
        <w:rPr>
          <w:rFonts w:eastAsiaTheme="minorHAnsi"/>
          <w:color w:val="000000"/>
        </w:rPr>
        <w:t xml:space="preserve">The following </w:t>
      </w:r>
      <w:r w:rsidR="006F58E8">
        <w:rPr>
          <w:rFonts w:eastAsiaTheme="minorHAnsi"/>
          <w:color w:val="000000"/>
        </w:rPr>
        <w:t>actions</w:t>
      </w:r>
      <w:r>
        <w:rPr>
          <w:rFonts w:eastAsiaTheme="minorHAnsi"/>
          <w:color w:val="000000"/>
        </w:rPr>
        <w:t xml:space="preserve"> determine which other agents the agent interacts with. </w:t>
      </w:r>
    </w:p>
    <w:p w14:paraId="31D26F9F" w14:textId="77777777" w:rsidR="009B3445" w:rsidRDefault="009B3445" w:rsidP="00376DFE">
      <w:pPr>
        <w:rPr>
          <w:rFonts w:eastAsiaTheme="minorHAnsi"/>
          <w:b/>
          <w:bCs/>
          <w:color w:val="000000"/>
        </w:rPr>
      </w:pPr>
    </w:p>
    <w:p w14:paraId="578B3044" w14:textId="5E51AFF6" w:rsidR="00376DFE" w:rsidRDefault="00376DFE" w:rsidP="00D173E3">
      <w:pPr>
        <w:pStyle w:val="ListParagraph"/>
        <w:numPr>
          <w:ilvl w:val="0"/>
          <w:numId w:val="53"/>
        </w:numPr>
        <w:ind w:left="360"/>
        <w:rPr>
          <w:rFonts w:eastAsiaTheme="minorHAnsi"/>
          <w:bCs/>
          <w:color w:val="000000"/>
        </w:rPr>
      </w:pPr>
      <w:r w:rsidRPr="00CF3317">
        <w:rPr>
          <w:rFonts w:eastAsiaTheme="minorHAnsi"/>
          <w:b/>
          <w:bCs/>
          <w:color w:val="000000"/>
        </w:rPr>
        <w:t>join(</w:t>
      </w:r>
      <w:r w:rsidRPr="00CF3317">
        <w:rPr>
          <w:rFonts w:eastAsiaTheme="minorHAnsi"/>
          <w:b/>
          <w:bCs/>
          <w:i/>
          <w:color w:val="000000"/>
        </w:rPr>
        <w:t>GroupType</w:t>
      </w:r>
      <w:r w:rsidRPr="00CF3317">
        <w:rPr>
          <w:rFonts w:eastAsiaTheme="minorHAnsi"/>
          <w:b/>
          <w:bCs/>
          <w:color w:val="000000"/>
        </w:rPr>
        <w:t>)</w:t>
      </w:r>
      <w:r w:rsidR="00CF3317" w:rsidRPr="00CF3317">
        <w:rPr>
          <w:rFonts w:eastAsiaTheme="minorHAnsi"/>
          <w:bCs/>
          <w:color w:val="000000"/>
        </w:rPr>
        <w:t xml:space="preserve"> -- </w:t>
      </w:r>
      <w:r w:rsidR="00BB2027" w:rsidRPr="00CF3317">
        <w:rPr>
          <w:rFonts w:eastAsiaTheme="minorHAnsi"/>
          <w:bCs/>
          <w:color w:val="000000"/>
        </w:rPr>
        <w:t>T</w:t>
      </w:r>
      <w:r w:rsidRPr="00CF3317">
        <w:rPr>
          <w:rFonts w:eastAsiaTheme="minorHAnsi"/>
          <w:bCs/>
          <w:color w:val="000000"/>
        </w:rPr>
        <w:t xml:space="preserve">he agent will select </w:t>
      </w:r>
      <w:r w:rsidR="001F6E35" w:rsidRPr="00CF3317">
        <w:rPr>
          <w:rFonts w:eastAsiaTheme="minorHAnsi"/>
          <w:bCs/>
          <w:color w:val="000000"/>
        </w:rPr>
        <w:t xml:space="preserve">and join </w:t>
      </w:r>
      <w:r w:rsidRPr="00CF3317">
        <w:rPr>
          <w:rFonts w:eastAsiaTheme="minorHAnsi"/>
          <w:bCs/>
          <w:color w:val="000000"/>
        </w:rPr>
        <w:t xml:space="preserve">a </w:t>
      </w:r>
      <w:r w:rsidR="001F6E35" w:rsidRPr="00CF3317">
        <w:rPr>
          <w:rFonts w:eastAsiaTheme="minorHAnsi"/>
          <w:bCs/>
          <w:color w:val="000000"/>
        </w:rPr>
        <w:t>group</w:t>
      </w:r>
      <w:r w:rsidR="006F413D">
        <w:rPr>
          <w:rFonts w:eastAsiaTheme="minorHAnsi"/>
          <w:bCs/>
          <w:color w:val="000000"/>
        </w:rPr>
        <w:t xml:space="preserve"> </w:t>
      </w:r>
      <w:r w:rsidR="001F6E35" w:rsidRPr="00CF3317">
        <w:rPr>
          <w:rFonts w:eastAsiaTheme="minorHAnsi"/>
          <w:bCs/>
          <w:color w:val="000000"/>
        </w:rPr>
        <w:t>of the given type</w:t>
      </w:r>
      <w:r w:rsidR="006F413D">
        <w:rPr>
          <w:rFonts w:eastAsiaTheme="minorHAnsi"/>
          <w:bCs/>
          <w:color w:val="000000"/>
        </w:rPr>
        <w:t xml:space="preserve">, </w:t>
      </w:r>
      <w:r w:rsidR="006F413D" w:rsidRPr="00016F38">
        <w:rPr>
          <w:rFonts w:eastAsiaTheme="minorHAnsi"/>
          <w:i/>
          <w:color w:val="000000"/>
        </w:rPr>
        <w:t>GroupType</w:t>
      </w:r>
      <w:r w:rsidR="001F6E35" w:rsidRPr="00CF3317">
        <w:rPr>
          <w:rFonts w:eastAsiaTheme="minorHAnsi"/>
          <w:bCs/>
          <w:color w:val="000000"/>
        </w:rPr>
        <w:t xml:space="preserve">. </w:t>
      </w:r>
      <w:r w:rsidRPr="00CF3317">
        <w:rPr>
          <w:rFonts w:eastAsiaTheme="minorHAnsi"/>
          <w:bCs/>
          <w:color w:val="000000"/>
        </w:rPr>
        <w:t>If the agent already belong</w:t>
      </w:r>
      <w:r w:rsidR="0092740E" w:rsidRPr="00CF3317">
        <w:rPr>
          <w:rFonts w:eastAsiaTheme="minorHAnsi"/>
          <w:bCs/>
          <w:color w:val="000000"/>
        </w:rPr>
        <w:t>s</w:t>
      </w:r>
      <w:r w:rsidRPr="00CF3317">
        <w:rPr>
          <w:rFonts w:eastAsiaTheme="minorHAnsi"/>
          <w:bCs/>
          <w:color w:val="000000"/>
        </w:rPr>
        <w:t xml:space="preserve"> to </w:t>
      </w:r>
      <w:r w:rsidR="001F6E35" w:rsidRPr="00CF3317">
        <w:rPr>
          <w:rFonts w:eastAsiaTheme="minorHAnsi"/>
          <w:bCs/>
          <w:color w:val="000000"/>
        </w:rPr>
        <w:t>group</w:t>
      </w:r>
      <w:r w:rsidRPr="00CF3317">
        <w:rPr>
          <w:rFonts w:eastAsiaTheme="minorHAnsi"/>
          <w:bCs/>
          <w:color w:val="000000"/>
        </w:rPr>
        <w:t xml:space="preserve"> of the given type, the </w:t>
      </w:r>
      <w:r w:rsidR="005E1D51">
        <w:rPr>
          <w:rFonts w:eastAsiaTheme="minorHAnsi"/>
          <w:bCs/>
          <w:color w:val="000000"/>
        </w:rPr>
        <w:t>action has no effect</w:t>
      </w:r>
      <w:r w:rsidRPr="00CF3317">
        <w:rPr>
          <w:rFonts w:eastAsiaTheme="minorHAnsi"/>
          <w:bCs/>
          <w:color w:val="000000"/>
        </w:rPr>
        <w:t>.</w:t>
      </w:r>
    </w:p>
    <w:p w14:paraId="5C052D0D" w14:textId="77777777" w:rsidR="00AC149E" w:rsidRDefault="00AC149E" w:rsidP="00AC149E">
      <w:pPr>
        <w:pStyle w:val="ListParagraph"/>
        <w:ind w:left="360"/>
        <w:rPr>
          <w:rFonts w:eastAsiaTheme="minorHAnsi"/>
          <w:bCs/>
          <w:color w:val="000000"/>
        </w:rPr>
      </w:pPr>
    </w:p>
    <w:p w14:paraId="4C4DA491" w14:textId="514DB54F" w:rsidR="00AC149E" w:rsidRPr="00AC149E" w:rsidRDefault="00AC149E" w:rsidP="00D173E3">
      <w:pPr>
        <w:pStyle w:val="ListParagraph"/>
        <w:numPr>
          <w:ilvl w:val="0"/>
          <w:numId w:val="53"/>
        </w:numPr>
        <w:ind w:left="360"/>
        <w:rPr>
          <w:rFonts w:eastAsiaTheme="minorHAnsi"/>
          <w:bCs/>
          <w:color w:val="000000"/>
        </w:rPr>
      </w:pPr>
      <w:r w:rsidRPr="00CF3317">
        <w:rPr>
          <w:rFonts w:eastAsiaTheme="minorHAnsi"/>
          <w:b/>
          <w:bCs/>
          <w:color w:val="000000"/>
        </w:rPr>
        <w:t>join(</w:t>
      </w:r>
      <w:r>
        <w:rPr>
          <w:rFonts w:eastAsiaTheme="minorHAnsi"/>
          <w:b/>
          <w:bCs/>
          <w:i/>
          <w:color w:val="000000"/>
        </w:rPr>
        <w:t>Place</w:t>
      </w:r>
      <w:r w:rsidRPr="00CF3317">
        <w:rPr>
          <w:rFonts w:eastAsiaTheme="minorHAnsi"/>
          <w:b/>
          <w:bCs/>
          <w:i/>
          <w:color w:val="000000"/>
        </w:rPr>
        <w:t>Type</w:t>
      </w:r>
      <w:r>
        <w:rPr>
          <w:rFonts w:eastAsiaTheme="minorHAnsi"/>
          <w:b/>
          <w:bCs/>
          <w:iCs/>
          <w:color w:val="000000"/>
        </w:rPr>
        <w:t>, Expression</w:t>
      </w:r>
      <w:r w:rsidRPr="00CF3317">
        <w:rPr>
          <w:rFonts w:eastAsiaTheme="minorHAnsi"/>
          <w:b/>
          <w:bCs/>
          <w:color w:val="000000"/>
        </w:rPr>
        <w:t>)</w:t>
      </w:r>
      <w:r w:rsidRPr="00CF3317">
        <w:rPr>
          <w:rFonts w:eastAsiaTheme="minorHAnsi"/>
          <w:bCs/>
          <w:color w:val="000000"/>
        </w:rPr>
        <w:t xml:space="preserve"> -- The agent will join a </w:t>
      </w:r>
      <w:r>
        <w:rPr>
          <w:rFonts w:eastAsiaTheme="minorHAnsi"/>
          <w:bCs/>
          <w:color w:val="000000"/>
        </w:rPr>
        <w:t>specified place</w:t>
      </w:r>
      <w:r w:rsidRPr="00CF3317">
        <w:rPr>
          <w:rFonts w:eastAsiaTheme="minorHAnsi"/>
          <w:bCs/>
          <w:color w:val="000000"/>
        </w:rPr>
        <w:t xml:space="preserve"> of the given type. </w:t>
      </w:r>
      <w:r>
        <w:rPr>
          <w:rFonts w:eastAsiaTheme="minorHAnsi"/>
          <w:bCs/>
          <w:color w:val="000000"/>
        </w:rPr>
        <w:t xml:space="preserve">The specific place that the agent joins is the value of the Expression, treated as an sp_id (unique lidentifier) for the place. </w:t>
      </w:r>
      <w:r w:rsidRPr="00CF3317">
        <w:rPr>
          <w:rFonts w:eastAsiaTheme="minorHAnsi"/>
          <w:bCs/>
          <w:color w:val="000000"/>
        </w:rPr>
        <w:t xml:space="preserve">If the agent already belongs to </w:t>
      </w:r>
      <w:r>
        <w:rPr>
          <w:rFonts w:eastAsiaTheme="minorHAnsi"/>
          <w:bCs/>
          <w:color w:val="000000"/>
        </w:rPr>
        <w:t>place</w:t>
      </w:r>
      <w:r w:rsidRPr="00CF3317">
        <w:rPr>
          <w:rFonts w:eastAsiaTheme="minorHAnsi"/>
          <w:bCs/>
          <w:color w:val="000000"/>
        </w:rPr>
        <w:t xml:space="preserve"> of the given type, the </w:t>
      </w:r>
      <w:r>
        <w:rPr>
          <w:rFonts w:eastAsiaTheme="minorHAnsi"/>
          <w:bCs/>
          <w:color w:val="000000"/>
        </w:rPr>
        <w:t>agent first quits that place before joining the specified place</w:t>
      </w:r>
      <w:r w:rsidRPr="00CF3317">
        <w:rPr>
          <w:rFonts w:eastAsiaTheme="minorHAnsi"/>
          <w:bCs/>
          <w:color w:val="000000"/>
        </w:rPr>
        <w:t>.</w:t>
      </w:r>
      <w:r w:rsidR="00477055">
        <w:rPr>
          <w:rFonts w:eastAsiaTheme="minorHAnsi"/>
          <w:bCs/>
          <w:color w:val="000000"/>
        </w:rPr>
        <w:t xml:space="preserve">  If the place already has maximum size, the action has no effect.</w:t>
      </w:r>
    </w:p>
    <w:p w14:paraId="3D4FD9AF" w14:textId="706FB95B" w:rsidR="001F6E35" w:rsidRDefault="001F6E35" w:rsidP="009D1AA9">
      <w:pPr>
        <w:rPr>
          <w:rFonts w:eastAsiaTheme="minorHAnsi"/>
          <w:b/>
          <w:bCs/>
          <w:color w:val="000000"/>
        </w:rPr>
      </w:pPr>
    </w:p>
    <w:p w14:paraId="64BB2573" w14:textId="4CE28B0F" w:rsidR="000210A1" w:rsidRPr="00CF3317" w:rsidRDefault="001F6E35" w:rsidP="00D173E3">
      <w:pPr>
        <w:pStyle w:val="ListParagraph"/>
        <w:numPr>
          <w:ilvl w:val="0"/>
          <w:numId w:val="53"/>
        </w:numPr>
        <w:ind w:left="360"/>
        <w:rPr>
          <w:rFonts w:eastAsiaTheme="minorHAnsi"/>
          <w:bCs/>
          <w:color w:val="000000"/>
        </w:rPr>
      </w:pPr>
      <w:r w:rsidRPr="00CF3317">
        <w:rPr>
          <w:rFonts w:eastAsiaTheme="minorHAnsi"/>
          <w:b/>
          <w:bCs/>
          <w:color w:val="000000"/>
        </w:rPr>
        <w:t>quit(</w:t>
      </w:r>
      <w:r w:rsidRPr="00CF3317">
        <w:rPr>
          <w:rFonts w:eastAsiaTheme="minorHAnsi"/>
          <w:b/>
          <w:bCs/>
          <w:i/>
          <w:color w:val="000000"/>
        </w:rPr>
        <w:t>GroupType</w:t>
      </w:r>
      <w:r w:rsidRPr="00CF3317">
        <w:rPr>
          <w:rFonts w:eastAsiaTheme="minorHAnsi"/>
          <w:b/>
          <w:bCs/>
          <w:color w:val="000000"/>
        </w:rPr>
        <w:t>)</w:t>
      </w:r>
      <w:r w:rsidR="00CF3317" w:rsidRPr="00CF3317">
        <w:rPr>
          <w:rFonts w:eastAsiaTheme="minorHAnsi"/>
          <w:bCs/>
          <w:color w:val="000000"/>
        </w:rPr>
        <w:t xml:space="preserve"> -- </w:t>
      </w:r>
      <w:r w:rsidR="00BB2027" w:rsidRPr="00CF3317">
        <w:rPr>
          <w:rFonts w:eastAsiaTheme="minorHAnsi"/>
          <w:bCs/>
          <w:color w:val="000000"/>
        </w:rPr>
        <w:t>I</w:t>
      </w:r>
      <w:r w:rsidRPr="00CF3317">
        <w:rPr>
          <w:rFonts w:eastAsiaTheme="minorHAnsi"/>
          <w:bCs/>
          <w:color w:val="000000"/>
        </w:rPr>
        <w:t xml:space="preserve">f the agent belongs to a group of the given type, the </w:t>
      </w:r>
      <w:r w:rsidR="00AC149E">
        <w:rPr>
          <w:rFonts w:eastAsiaTheme="minorHAnsi"/>
          <w:bCs/>
          <w:color w:val="000000"/>
        </w:rPr>
        <w:t>a</w:t>
      </w:r>
      <w:r w:rsidRPr="00CF3317">
        <w:rPr>
          <w:rFonts w:eastAsiaTheme="minorHAnsi"/>
          <w:bCs/>
          <w:color w:val="000000"/>
        </w:rPr>
        <w:t xml:space="preserve">gent will leave that group; otherwise, the </w:t>
      </w:r>
      <w:r w:rsidR="005E1D51">
        <w:rPr>
          <w:rFonts w:eastAsiaTheme="minorHAnsi"/>
          <w:bCs/>
          <w:color w:val="000000"/>
        </w:rPr>
        <w:t>action has no effect</w:t>
      </w:r>
      <w:r w:rsidRPr="00CF3317">
        <w:rPr>
          <w:rFonts w:eastAsiaTheme="minorHAnsi"/>
          <w:bCs/>
          <w:color w:val="000000"/>
        </w:rPr>
        <w:t>.</w:t>
      </w:r>
    </w:p>
    <w:p w14:paraId="4B4B9AA6" w14:textId="484F1267" w:rsidR="00BC46B1" w:rsidRPr="00081903" w:rsidRDefault="00BC46B1" w:rsidP="009D1AA9">
      <w:pPr>
        <w:ind w:left="-360" w:firstLine="40"/>
      </w:pPr>
    </w:p>
    <w:p w14:paraId="601FA9B1" w14:textId="2E15FC60" w:rsidR="001D1DA4" w:rsidRPr="00CF3317" w:rsidRDefault="001D1DA4" w:rsidP="00D173E3">
      <w:pPr>
        <w:pStyle w:val="ListParagraph"/>
        <w:numPr>
          <w:ilvl w:val="0"/>
          <w:numId w:val="53"/>
        </w:numPr>
        <w:ind w:left="360"/>
        <w:rPr>
          <w:b/>
        </w:rPr>
      </w:pPr>
      <w:r w:rsidRPr="00CF3317">
        <w:rPr>
          <w:b/>
        </w:rPr>
        <w:lastRenderedPageBreak/>
        <w:t>absent(</w:t>
      </w:r>
      <w:r w:rsidRPr="00CF3317">
        <w:rPr>
          <w:b/>
          <w:i/>
        </w:rPr>
        <w:t>GroupList</w:t>
      </w:r>
      <w:r w:rsidRPr="00CF3317">
        <w:rPr>
          <w:b/>
        </w:rPr>
        <w:t>)</w:t>
      </w:r>
      <w:r w:rsidR="00CF3317" w:rsidRPr="00CF3317">
        <w:rPr>
          <w:b/>
        </w:rPr>
        <w:t xml:space="preserve"> -- </w:t>
      </w:r>
      <w:r>
        <w:t>The agent does not attend any of the listed groups while in this state.</w:t>
      </w:r>
      <w:r w:rsidR="00CF3317" w:rsidRPr="00CF3317">
        <w:rPr>
          <w:b/>
        </w:rPr>
        <w:t xml:space="preserve"> </w:t>
      </w:r>
      <w:r>
        <w:t>If the list is empty, the agent does not attend any group.</w:t>
      </w:r>
    </w:p>
    <w:p w14:paraId="39BDCF2E" w14:textId="77777777" w:rsidR="001D1DA4" w:rsidRDefault="001D1DA4" w:rsidP="009D1AA9"/>
    <w:p w14:paraId="1F84307A" w14:textId="4D57E014" w:rsidR="001D1DA4" w:rsidRPr="00CF3317" w:rsidRDefault="001D1DA4" w:rsidP="00D173E3">
      <w:pPr>
        <w:pStyle w:val="ListParagraph"/>
        <w:numPr>
          <w:ilvl w:val="0"/>
          <w:numId w:val="53"/>
        </w:numPr>
        <w:ind w:left="360"/>
        <w:rPr>
          <w:b/>
        </w:rPr>
      </w:pPr>
      <w:r w:rsidRPr="00CF3317">
        <w:rPr>
          <w:b/>
        </w:rPr>
        <w:t>present(</w:t>
      </w:r>
      <w:r w:rsidRPr="00CF3317">
        <w:rPr>
          <w:b/>
          <w:i/>
        </w:rPr>
        <w:t>GroupList</w:t>
      </w:r>
      <w:r w:rsidRPr="00CF3317">
        <w:rPr>
          <w:b/>
        </w:rPr>
        <w:t>)</w:t>
      </w:r>
      <w:r w:rsidR="00CF3317" w:rsidRPr="00CF3317">
        <w:rPr>
          <w:b/>
        </w:rPr>
        <w:t xml:space="preserve"> -- </w:t>
      </w:r>
      <w:r>
        <w:t xml:space="preserve">This </w:t>
      </w:r>
      <w:r w:rsidR="004E73E3">
        <w:t>action</w:t>
      </w:r>
      <w:r>
        <w:t xml:space="preserve"> cancels any previously define absences for the listed groups.</w:t>
      </w:r>
      <w:r w:rsidR="00CF3317" w:rsidRPr="00CF3317">
        <w:rPr>
          <w:b/>
        </w:rPr>
        <w:t xml:space="preserve"> </w:t>
      </w:r>
      <w:r>
        <w:t>If the list is empty, the agent resumes it normal schedule of group activities.</w:t>
      </w:r>
    </w:p>
    <w:p w14:paraId="5D66DA8D" w14:textId="77777777" w:rsidR="00B10635" w:rsidRDefault="00B10635" w:rsidP="009D1AA9">
      <w:pPr>
        <w:rPr>
          <w:rFonts w:eastAsiaTheme="minorHAnsi"/>
          <w:b/>
          <w:bCs/>
        </w:rPr>
      </w:pPr>
    </w:p>
    <w:p w14:paraId="5FA83D08" w14:textId="03B37EEF" w:rsidR="0092467C" w:rsidRPr="00CF3317" w:rsidRDefault="00B10635" w:rsidP="00D173E3">
      <w:pPr>
        <w:pStyle w:val="ListParagraph"/>
        <w:numPr>
          <w:ilvl w:val="0"/>
          <w:numId w:val="53"/>
        </w:numPr>
        <w:ind w:left="360"/>
        <w:rPr>
          <w:rFonts w:eastAsiaTheme="minorHAnsi"/>
          <w:b/>
          <w:bCs/>
        </w:rPr>
      </w:pPr>
      <w:r w:rsidRPr="00CF3317">
        <w:rPr>
          <w:rFonts w:eastAsiaTheme="minorHAnsi"/>
          <w:b/>
          <w:bCs/>
        </w:rPr>
        <w:t>add_edge_to(</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 xml:space="preserve">An edge in the given Network is added from the agent to the agent whose id is the value of the Expression. Both agents join the Network if they are not already members. If the Expression does not evaluate to valid agent id, the </w:t>
      </w:r>
      <w:r w:rsidR="005E1D51">
        <w:rPr>
          <w:rFonts w:eastAsiaTheme="minorHAnsi"/>
          <w:bCs/>
        </w:rPr>
        <w:t>action has no effect</w:t>
      </w:r>
      <w:r w:rsidRPr="00CF3317">
        <w:rPr>
          <w:rFonts w:eastAsiaTheme="minorHAnsi"/>
          <w:bCs/>
        </w:rPr>
        <w: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is added to each agent in the list.</w:t>
      </w:r>
      <w:r w:rsidR="00CF3317" w:rsidRPr="00CF3317">
        <w:rPr>
          <w:rFonts w:eastAsiaTheme="minorHAnsi"/>
          <w:b/>
          <w:bCs/>
        </w:rPr>
        <w:t xml:space="preserve"> </w:t>
      </w:r>
      <w:r w:rsidR="0092467C" w:rsidRPr="00CF3317">
        <w:rPr>
          <w:rFonts w:eastAsiaTheme="minorHAnsi"/>
          <w:bCs/>
        </w:rPr>
        <w:t>For e</w:t>
      </w:r>
      <w:r w:rsidR="00A74220" w:rsidRPr="00CF3317">
        <w:rPr>
          <w:rFonts w:eastAsiaTheme="minorHAnsi"/>
          <w:bCs/>
        </w:rPr>
        <w:t>xample</w:t>
      </w:r>
      <w:r w:rsidR="0092467C" w:rsidRPr="00CF3317">
        <w:rPr>
          <w:rFonts w:eastAsiaTheme="minorHAnsi"/>
          <w:bCs/>
        </w:rPr>
        <w:t>,</w:t>
      </w:r>
      <w:r w:rsidR="00A74220" w:rsidRPr="00CF3317">
        <w:rPr>
          <w:rFonts w:eastAsiaTheme="minorHAnsi"/>
          <w:bCs/>
        </w:rPr>
        <w:t xml:space="preserve"> the followng </w:t>
      </w:r>
      <w:r w:rsidR="004E73E3">
        <w:rPr>
          <w:rFonts w:eastAsiaTheme="minorHAnsi"/>
          <w:bCs/>
        </w:rPr>
        <w:t>action</w:t>
      </w:r>
      <w:r w:rsidR="00A74220" w:rsidRPr="00CF3317">
        <w:rPr>
          <w:rFonts w:eastAsiaTheme="minorHAnsi"/>
          <w:bCs/>
        </w:rPr>
        <w:t xml:space="preserve"> would create an edge in the </w:t>
      </w:r>
      <w:r w:rsidR="0092467C" w:rsidRPr="00CF3317">
        <w:rPr>
          <w:rFonts w:eastAsiaTheme="minorHAnsi"/>
          <w:bCs/>
        </w:rPr>
        <w:t>network HH to all members of the agent household:</w:t>
      </w:r>
    </w:p>
    <w:p w14:paraId="5D83D5EC" w14:textId="77777777" w:rsidR="0092467C" w:rsidRDefault="0092467C" w:rsidP="009D1AA9">
      <w:pPr>
        <w:jc w:val="center"/>
        <w:rPr>
          <w:rFonts w:eastAsiaTheme="minorHAnsi"/>
          <w:b/>
          <w:bCs/>
        </w:rPr>
      </w:pPr>
    </w:p>
    <w:p w14:paraId="373FC100" w14:textId="0D1BAD27" w:rsidR="0092467C" w:rsidRPr="00125D23" w:rsidRDefault="0092467C" w:rsidP="00125D23">
      <w:pPr>
        <w:jc w:val="center"/>
        <w:rPr>
          <w:rFonts w:eastAsiaTheme="minorHAnsi"/>
          <w:b/>
          <w:bCs/>
        </w:rPr>
      </w:pPr>
      <w:r w:rsidRPr="00125D23">
        <w:rPr>
          <w:rFonts w:eastAsiaTheme="minorHAnsi"/>
          <w:b/>
          <w:bCs/>
        </w:rPr>
        <w:t>add_edge_to(HH, pool(Household))</w:t>
      </w:r>
    </w:p>
    <w:p w14:paraId="0EA37E35" w14:textId="77777777" w:rsidR="00B10635" w:rsidRDefault="00B10635" w:rsidP="009D1AA9"/>
    <w:p w14:paraId="37E86826" w14:textId="1D9A79C4" w:rsidR="00B10635" w:rsidRPr="00CF3317" w:rsidRDefault="00B10635" w:rsidP="00D173E3">
      <w:pPr>
        <w:pStyle w:val="ListParagraph"/>
        <w:numPr>
          <w:ilvl w:val="0"/>
          <w:numId w:val="53"/>
        </w:numPr>
        <w:ind w:left="360"/>
        <w:rPr>
          <w:rFonts w:eastAsiaTheme="minorHAnsi"/>
          <w:b/>
          <w:bCs/>
        </w:rPr>
      </w:pPr>
      <w:r w:rsidRPr="00CF3317">
        <w:rPr>
          <w:rFonts w:eastAsiaTheme="minorHAnsi"/>
          <w:b/>
          <w:bCs/>
        </w:rPr>
        <w:t>add_edge_from(</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 xml:space="preserve">An edge in the given Network is added to the agent from the agent whose id is the value of the Expression. Both agents join the Network if they are not already members. If the Expression does not evaluate to valid agent id, the </w:t>
      </w:r>
      <w:r w:rsidR="005E1D51">
        <w:rPr>
          <w:rFonts w:eastAsiaTheme="minorHAnsi"/>
          <w:bCs/>
        </w:rPr>
        <w:t>action has no effect</w:t>
      </w:r>
      <w:r w:rsidRPr="00CF3317">
        <w:rPr>
          <w:rFonts w:eastAsiaTheme="minorHAnsi"/>
          <w:bCs/>
        </w:rPr>
        <w: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is added from each agent in the list.</w:t>
      </w:r>
    </w:p>
    <w:p w14:paraId="40D1B4A0" w14:textId="77777777" w:rsidR="00B10635" w:rsidRDefault="00B10635" w:rsidP="009D1AA9">
      <w:pPr>
        <w:rPr>
          <w:rFonts w:eastAsiaTheme="minorHAnsi"/>
          <w:b/>
          <w:bCs/>
        </w:rPr>
      </w:pPr>
    </w:p>
    <w:p w14:paraId="5DE37415" w14:textId="4D203D30" w:rsidR="00A92737" w:rsidRPr="00CF3317" w:rsidRDefault="00B10635" w:rsidP="00D173E3">
      <w:pPr>
        <w:pStyle w:val="ListParagraph"/>
        <w:numPr>
          <w:ilvl w:val="0"/>
          <w:numId w:val="53"/>
        </w:numPr>
        <w:ind w:left="360"/>
        <w:rPr>
          <w:rFonts w:eastAsiaTheme="minorHAnsi"/>
          <w:b/>
          <w:bCs/>
        </w:rPr>
      </w:pPr>
      <w:r w:rsidRPr="00CF3317">
        <w:rPr>
          <w:rFonts w:eastAsiaTheme="minorHAnsi"/>
          <w:b/>
          <w:bCs/>
        </w:rPr>
        <w:t>delete_edge_to(</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 xml:space="preserve">If an edge exists in the given Network from the agent to the agent whose id is the value of the Expression, then the edge is deleted. Otherwise, the </w:t>
      </w:r>
      <w:r w:rsidR="005E1D51">
        <w:rPr>
          <w:rFonts w:eastAsiaTheme="minorHAnsi"/>
          <w:bCs/>
        </w:rPr>
        <w:t>action has no effect</w:t>
      </w:r>
      <w:r w:rsidRPr="00CF3317">
        <w:rPr>
          <w:rFonts w:eastAsiaTheme="minorHAnsi"/>
          <w:bCs/>
        </w:rPr>
        <w: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to any agent in the list is deleted.</w:t>
      </w:r>
    </w:p>
    <w:p w14:paraId="4C5DD45D" w14:textId="77777777" w:rsidR="00B10635" w:rsidRDefault="00B10635" w:rsidP="009D1AA9"/>
    <w:p w14:paraId="6C5CBEE5" w14:textId="48A8217C" w:rsidR="00A92737" w:rsidRPr="00CF3317" w:rsidRDefault="00B10635" w:rsidP="00D173E3">
      <w:pPr>
        <w:pStyle w:val="ListParagraph"/>
        <w:numPr>
          <w:ilvl w:val="0"/>
          <w:numId w:val="53"/>
        </w:numPr>
        <w:ind w:left="360"/>
        <w:rPr>
          <w:rFonts w:eastAsiaTheme="minorHAnsi"/>
          <w:b/>
          <w:bCs/>
        </w:rPr>
      </w:pPr>
      <w:r w:rsidRPr="00CF3317">
        <w:rPr>
          <w:rFonts w:eastAsiaTheme="minorHAnsi"/>
          <w:b/>
          <w:bCs/>
        </w:rPr>
        <w:t>delete_edge_from(</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 xml:space="preserve">If an edge exists in the given Network to </w:t>
      </w:r>
      <w:r w:rsidR="008650A2">
        <w:rPr>
          <w:rFonts w:eastAsiaTheme="minorHAnsi"/>
          <w:bCs/>
        </w:rPr>
        <w:t xml:space="preserve">the </w:t>
      </w:r>
      <w:r w:rsidRPr="00CF3317">
        <w:rPr>
          <w:rFonts w:eastAsiaTheme="minorHAnsi"/>
          <w:bCs/>
        </w:rPr>
        <w:t xml:space="preserve">agent from the agent whose id is the value of the Expression, then the edge is deleted. Otherwise, the </w:t>
      </w:r>
      <w:r w:rsidR="005E1D51">
        <w:rPr>
          <w:rFonts w:eastAsiaTheme="minorHAnsi"/>
          <w:bCs/>
        </w:rPr>
        <w:t>action has no effect</w:t>
      </w:r>
      <w:r w:rsidRPr="00CF3317">
        <w:rPr>
          <w:rFonts w:eastAsiaTheme="minorHAnsi"/>
          <w:bCs/>
        </w:rPr>
        <w: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from any agent in the list is deleted.</w:t>
      </w:r>
    </w:p>
    <w:p w14:paraId="4BDE0349" w14:textId="77777777" w:rsidR="00A92737" w:rsidRDefault="00A92737" w:rsidP="00B10635">
      <w:pPr>
        <w:pStyle w:val="Heading3"/>
        <w:rPr>
          <w:rFonts w:eastAsiaTheme="minorHAnsi"/>
        </w:rPr>
      </w:pPr>
    </w:p>
    <w:p w14:paraId="2D447889" w14:textId="74067C1A" w:rsidR="001D1DA4" w:rsidRDefault="000F3C8C" w:rsidP="00B10635">
      <w:pPr>
        <w:pStyle w:val="Heading3"/>
        <w:rPr>
          <w:rFonts w:eastAsiaTheme="minorHAnsi"/>
        </w:rPr>
      </w:pPr>
      <w:bookmarkStart w:id="106" w:name="_Toc40674631"/>
      <w:r>
        <w:rPr>
          <w:rFonts w:eastAsiaTheme="minorHAnsi"/>
        </w:rPr>
        <w:t>Action</w:t>
      </w:r>
      <w:r w:rsidR="006F58E8">
        <w:rPr>
          <w:rFonts w:eastAsiaTheme="minorHAnsi"/>
        </w:rPr>
        <w:t xml:space="preserve">s </w:t>
      </w:r>
      <w:r w:rsidR="006B4582">
        <w:rPr>
          <w:rFonts w:eastAsiaTheme="minorHAnsi"/>
        </w:rPr>
        <w:t xml:space="preserve">that </w:t>
      </w:r>
      <w:r w:rsidR="00B10635">
        <w:rPr>
          <w:rFonts w:eastAsiaTheme="minorHAnsi"/>
        </w:rPr>
        <w:t>Chang</w:t>
      </w:r>
      <w:r w:rsidR="006F58E8">
        <w:rPr>
          <w:rFonts w:eastAsiaTheme="minorHAnsi"/>
        </w:rPr>
        <w:t>e</w:t>
      </w:r>
      <w:r w:rsidR="00B10635">
        <w:rPr>
          <w:rFonts w:eastAsiaTheme="minorHAnsi"/>
        </w:rPr>
        <w:t xml:space="preserve"> an Agent's State</w:t>
      </w:r>
      <w:bookmarkEnd w:id="106"/>
    </w:p>
    <w:p w14:paraId="3F74A413" w14:textId="6E7C8C1B" w:rsidR="00B10635" w:rsidRDefault="00B10635" w:rsidP="001D1DA4">
      <w:pPr>
        <w:rPr>
          <w:rFonts w:eastAsiaTheme="minorHAnsi"/>
          <w:b/>
          <w:bCs/>
          <w:color w:val="000000"/>
        </w:rPr>
      </w:pPr>
    </w:p>
    <w:p w14:paraId="3B17DF52" w14:textId="677E2134" w:rsidR="00B10635" w:rsidRPr="00B10635" w:rsidRDefault="00B10635" w:rsidP="001D1DA4">
      <w:pPr>
        <w:rPr>
          <w:rFonts w:eastAsiaTheme="minorHAnsi"/>
          <w:color w:val="000000"/>
        </w:rPr>
      </w:pPr>
      <w:r>
        <w:rPr>
          <w:rFonts w:eastAsiaTheme="minorHAnsi"/>
          <w:color w:val="000000"/>
        </w:rPr>
        <w:t xml:space="preserve">Entering a state may </w:t>
      </w:r>
      <w:r w:rsidR="004C5271">
        <w:rPr>
          <w:rFonts w:eastAsiaTheme="minorHAnsi"/>
          <w:color w:val="000000"/>
        </w:rPr>
        <w:t>cause</w:t>
      </w:r>
      <w:r>
        <w:rPr>
          <w:rFonts w:eastAsiaTheme="minorHAnsi"/>
          <w:color w:val="000000"/>
        </w:rPr>
        <w:t xml:space="preserve"> the agent </w:t>
      </w:r>
      <w:r w:rsidR="004C5271">
        <w:rPr>
          <w:rFonts w:eastAsiaTheme="minorHAnsi"/>
          <w:color w:val="000000"/>
        </w:rPr>
        <w:t xml:space="preserve">to change </w:t>
      </w:r>
      <w:r>
        <w:rPr>
          <w:rFonts w:eastAsiaTheme="minorHAnsi"/>
          <w:color w:val="000000"/>
        </w:rPr>
        <w:t xml:space="preserve">from one state to another state in another </w:t>
      </w:r>
      <w:r w:rsidR="00160207">
        <w:rPr>
          <w:rFonts w:eastAsiaTheme="minorHAnsi"/>
          <w:color w:val="000000"/>
        </w:rPr>
        <w:t>Condition</w:t>
      </w:r>
      <w:r>
        <w:rPr>
          <w:rFonts w:eastAsiaTheme="minorHAnsi"/>
          <w:color w:val="000000"/>
        </w:rPr>
        <w:t>. As an example, an agent that enters</w:t>
      </w:r>
      <w:r w:rsidR="00A57A43">
        <w:rPr>
          <w:rFonts w:eastAsiaTheme="minorHAnsi"/>
          <w:color w:val="000000"/>
        </w:rPr>
        <w:t xml:space="preserve"> a</w:t>
      </w:r>
      <w:r>
        <w:rPr>
          <w:rFonts w:eastAsiaTheme="minorHAnsi"/>
          <w:color w:val="000000"/>
        </w:rPr>
        <w:t xml:space="preserve"> state representing receiving immunity from a vaccine may have the </w:t>
      </w:r>
      <w:r w:rsidR="00682E1D">
        <w:rPr>
          <w:rFonts w:eastAsiaTheme="minorHAnsi"/>
          <w:color w:val="000000"/>
        </w:rPr>
        <w:t>effect</w:t>
      </w:r>
      <w:r>
        <w:rPr>
          <w:rFonts w:eastAsiaTheme="minorHAnsi"/>
          <w:color w:val="000000"/>
        </w:rPr>
        <w:t xml:space="preserve"> of changing from a susceptible state to a non-susceptible state for one or more disease </w:t>
      </w:r>
      <w:r w:rsidR="00160207">
        <w:rPr>
          <w:rFonts w:eastAsiaTheme="minorHAnsi"/>
          <w:color w:val="000000"/>
        </w:rPr>
        <w:t>Condition</w:t>
      </w:r>
      <w:r>
        <w:rPr>
          <w:rFonts w:eastAsiaTheme="minorHAnsi"/>
          <w:color w:val="000000"/>
        </w:rPr>
        <w:t>s.</w:t>
      </w:r>
    </w:p>
    <w:p w14:paraId="45223FC7" w14:textId="77777777" w:rsidR="00B10635" w:rsidRDefault="00B10635" w:rsidP="00B10635">
      <w:pPr>
        <w:rPr>
          <w:rFonts w:eastAsiaTheme="minorHAnsi"/>
          <w:b/>
          <w:bCs/>
          <w:color w:val="000000"/>
        </w:rPr>
      </w:pPr>
    </w:p>
    <w:p w14:paraId="5E4A9680" w14:textId="75AE1369" w:rsidR="00B10635" w:rsidRDefault="005172B7" w:rsidP="00D173E3">
      <w:pPr>
        <w:pStyle w:val="ListParagraph"/>
        <w:numPr>
          <w:ilvl w:val="0"/>
          <w:numId w:val="54"/>
        </w:numPr>
        <w:rPr>
          <w:rFonts w:eastAsiaTheme="minorHAnsi"/>
          <w:bCs/>
          <w:color w:val="000000"/>
        </w:rPr>
      </w:pPr>
      <w:r w:rsidRPr="00CF3317">
        <w:rPr>
          <w:rFonts w:eastAsiaTheme="minorHAnsi"/>
          <w:b/>
          <w:bCs/>
          <w:color w:val="000000"/>
        </w:rPr>
        <w:t>set</w:t>
      </w:r>
      <w:r w:rsidR="00B10635" w:rsidRPr="00CF3317">
        <w:rPr>
          <w:rFonts w:eastAsiaTheme="minorHAnsi"/>
          <w:b/>
          <w:bCs/>
          <w:color w:val="000000"/>
        </w:rPr>
        <w:t>_state(</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
          <w:bCs/>
          <w:color w:val="000000"/>
        </w:rPr>
        <w:t>,</w:t>
      </w:r>
      <w:r w:rsidR="00B10635" w:rsidRPr="00CF3317">
        <w:rPr>
          <w:rFonts w:eastAsiaTheme="minorHAnsi"/>
          <w:b/>
          <w:bCs/>
          <w:i/>
          <w:color w:val="000000"/>
        </w:rPr>
        <w:t>State2,State3</w:t>
      </w:r>
      <w:r w:rsidR="00B10635" w:rsidRPr="00CF3317">
        <w:rPr>
          <w:rFonts w:eastAsiaTheme="minorHAnsi"/>
          <w:b/>
          <w:bCs/>
          <w:color w:val="000000"/>
        </w:rPr>
        <w:t>)</w:t>
      </w:r>
      <w:r w:rsidR="00CF3317" w:rsidRPr="00CF3317">
        <w:rPr>
          <w:rFonts w:eastAsiaTheme="minorHAnsi"/>
          <w:bCs/>
          <w:color w:val="000000"/>
        </w:rPr>
        <w:t xml:space="preserve"> -- </w:t>
      </w:r>
      <w:r w:rsidR="00B10635" w:rsidRPr="00CF3317">
        <w:rPr>
          <w:rFonts w:eastAsiaTheme="minorHAnsi"/>
          <w:bCs/>
          <w:color w:val="000000"/>
        </w:rPr>
        <w:t>If the agent is currently in</w:t>
      </w:r>
      <w:r w:rsidR="00B10635" w:rsidRPr="00CF3317">
        <w:rPr>
          <w:rFonts w:eastAsiaTheme="minorHAnsi"/>
          <w:bCs/>
          <w:i/>
          <w:color w:val="000000"/>
        </w:rPr>
        <w:t xml:space="preserve"> </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
          <w:bCs/>
          <w:color w:val="000000"/>
        </w:rPr>
        <w:t>.</w:t>
      </w:r>
      <w:r w:rsidR="00B10635" w:rsidRPr="00CF3317">
        <w:rPr>
          <w:rFonts w:eastAsiaTheme="minorHAnsi"/>
          <w:b/>
          <w:bCs/>
          <w:i/>
          <w:color w:val="000000"/>
        </w:rPr>
        <w:t>State2</w:t>
      </w:r>
      <w:r w:rsidR="00B10635" w:rsidRPr="00CF3317">
        <w:rPr>
          <w:rFonts w:eastAsiaTheme="minorHAnsi"/>
          <w:bCs/>
          <w:i/>
          <w:color w:val="000000"/>
        </w:rPr>
        <w:t xml:space="preserve">, </w:t>
      </w:r>
      <w:r w:rsidR="00B10635" w:rsidRPr="00CF3317">
        <w:rPr>
          <w:rFonts w:eastAsiaTheme="minorHAnsi"/>
          <w:bCs/>
          <w:color w:val="000000"/>
        </w:rPr>
        <w:t>then the agent’s current state in</w:t>
      </w:r>
      <w:r w:rsidR="00B10635" w:rsidRPr="00CF3317">
        <w:rPr>
          <w:rFonts w:eastAsiaTheme="minorHAnsi"/>
          <w:b/>
          <w:bCs/>
          <w:color w:val="000000"/>
        </w:rPr>
        <w:t xml:space="preserve"> </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Cs/>
          <w:i/>
          <w:color w:val="000000"/>
        </w:rPr>
        <w:t xml:space="preserve"> </w:t>
      </w:r>
      <w:r w:rsidR="00B10635" w:rsidRPr="00CF3317">
        <w:rPr>
          <w:rFonts w:eastAsiaTheme="minorHAnsi"/>
          <w:bCs/>
          <w:color w:val="000000"/>
        </w:rPr>
        <w:t>becomes</w:t>
      </w:r>
      <w:r w:rsidR="00B10635" w:rsidRPr="00CF3317">
        <w:rPr>
          <w:rFonts w:eastAsiaTheme="minorHAnsi"/>
          <w:bCs/>
          <w:i/>
          <w:color w:val="000000"/>
        </w:rPr>
        <w:t xml:space="preserve"> </w:t>
      </w:r>
      <w:r w:rsidR="00B10635" w:rsidRPr="00CF3317">
        <w:rPr>
          <w:rFonts w:eastAsiaTheme="minorHAnsi"/>
          <w:b/>
          <w:bCs/>
          <w:i/>
          <w:color w:val="000000"/>
        </w:rPr>
        <w:t>State3</w:t>
      </w:r>
      <w:r w:rsidR="00B10635" w:rsidRPr="00CF3317">
        <w:rPr>
          <w:rFonts w:eastAsiaTheme="minorHAnsi"/>
          <w:bCs/>
          <w:i/>
          <w:color w:val="000000"/>
        </w:rPr>
        <w:t>.</w:t>
      </w:r>
      <w:r w:rsidR="00B10635" w:rsidRPr="00CF3317">
        <w:rPr>
          <w:rFonts w:eastAsiaTheme="minorHAnsi"/>
          <w:bCs/>
          <w:color w:val="000000"/>
        </w:rPr>
        <w:t xml:space="preserve"> </w:t>
      </w:r>
    </w:p>
    <w:p w14:paraId="322BA5BF" w14:textId="3AAFAB5D" w:rsidR="002B44F3" w:rsidRPr="002B44F3" w:rsidRDefault="002B44F3" w:rsidP="00D173E3">
      <w:pPr>
        <w:pStyle w:val="ListParagraph"/>
        <w:numPr>
          <w:ilvl w:val="0"/>
          <w:numId w:val="54"/>
        </w:numPr>
        <w:rPr>
          <w:rFonts w:eastAsiaTheme="minorHAnsi"/>
          <w:bCs/>
          <w:color w:val="000000"/>
        </w:rPr>
      </w:pPr>
      <w:r w:rsidRPr="00CF3317">
        <w:rPr>
          <w:rFonts w:eastAsiaTheme="minorHAnsi"/>
          <w:b/>
          <w:bCs/>
          <w:color w:val="000000"/>
        </w:rPr>
        <w:t>set_state(</w:t>
      </w:r>
      <w:r>
        <w:rPr>
          <w:rFonts w:eastAsiaTheme="minorHAnsi"/>
          <w:b/>
          <w:bCs/>
          <w:i/>
          <w:color w:val="000000"/>
        </w:rPr>
        <w:t>Condition</w:t>
      </w:r>
      <w:r w:rsidRPr="00CF3317">
        <w:rPr>
          <w:rFonts w:eastAsiaTheme="minorHAnsi"/>
          <w:b/>
          <w:bCs/>
          <w:i/>
          <w:color w:val="000000"/>
        </w:rPr>
        <w:t>2</w:t>
      </w:r>
      <w:r w:rsidRPr="00CF3317">
        <w:rPr>
          <w:rFonts w:eastAsiaTheme="minorHAnsi"/>
          <w:b/>
          <w:bCs/>
          <w:color w:val="000000"/>
        </w:rPr>
        <w:t>,</w:t>
      </w:r>
      <w:r w:rsidRPr="00CF3317">
        <w:rPr>
          <w:rFonts w:eastAsiaTheme="minorHAnsi"/>
          <w:b/>
          <w:bCs/>
          <w:i/>
          <w:color w:val="000000"/>
        </w:rPr>
        <w:t>State2</w:t>
      </w:r>
      <w:r w:rsidRPr="00CF3317">
        <w:rPr>
          <w:rFonts w:eastAsiaTheme="minorHAnsi"/>
          <w:b/>
          <w:bCs/>
          <w:color w:val="000000"/>
        </w:rPr>
        <w:t>)</w:t>
      </w:r>
      <w:r w:rsidRPr="00CF3317">
        <w:rPr>
          <w:rFonts w:eastAsiaTheme="minorHAnsi"/>
          <w:bCs/>
          <w:color w:val="000000"/>
        </w:rPr>
        <w:t xml:space="preserve"> -- </w:t>
      </w:r>
      <w:r>
        <w:rPr>
          <w:rFonts w:eastAsiaTheme="minorHAnsi"/>
          <w:bCs/>
          <w:color w:val="000000"/>
        </w:rPr>
        <w:t>T</w:t>
      </w:r>
      <w:r w:rsidRPr="00CF3317">
        <w:rPr>
          <w:rFonts w:eastAsiaTheme="minorHAnsi"/>
          <w:bCs/>
          <w:color w:val="000000"/>
        </w:rPr>
        <w:t>he agent’s current state in</w:t>
      </w:r>
      <w:r w:rsidRPr="00CF3317">
        <w:rPr>
          <w:rFonts w:eastAsiaTheme="minorHAnsi"/>
          <w:b/>
          <w:bCs/>
          <w:color w:val="000000"/>
        </w:rPr>
        <w:t xml:space="preserve"> </w:t>
      </w:r>
      <w:r>
        <w:rPr>
          <w:rFonts w:eastAsiaTheme="minorHAnsi"/>
          <w:b/>
          <w:bCs/>
          <w:i/>
          <w:color w:val="000000"/>
        </w:rPr>
        <w:t>Condition</w:t>
      </w:r>
      <w:r w:rsidRPr="00CF3317">
        <w:rPr>
          <w:rFonts w:eastAsiaTheme="minorHAnsi"/>
          <w:b/>
          <w:bCs/>
          <w:i/>
          <w:color w:val="000000"/>
        </w:rPr>
        <w:t>2</w:t>
      </w:r>
      <w:r w:rsidRPr="00CF3317">
        <w:rPr>
          <w:rFonts w:eastAsiaTheme="minorHAnsi"/>
          <w:bCs/>
          <w:i/>
          <w:color w:val="000000"/>
        </w:rPr>
        <w:t xml:space="preserve"> </w:t>
      </w:r>
      <w:r w:rsidRPr="00CF3317">
        <w:rPr>
          <w:rFonts w:eastAsiaTheme="minorHAnsi"/>
          <w:bCs/>
          <w:color w:val="000000"/>
        </w:rPr>
        <w:t>becomes</w:t>
      </w:r>
      <w:r w:rsidRPr="00CF3317">
        <w:rPr>
          <w:rFonts w:eastAsiaTheme="minorHAnsi"/>
          <w:bCs/>
          <w:i/>
          <w:color w:val="000000"/>
        </w:rPr>
        <w:t xml:space="preserve"> </w:t>
      </w:r>
      <w:r w:rsidRPr="00CF3317">
        <w:rPr>
          <w:rFonts w:eastAsiaTheme="minorHAnsi"/>
          <w:b/>
          <w:bCs/>
          <w:i/>
          <w:color w:val="000000"/>
        </w:rPr>
        <w:t>State</w:t>
      </w:r>
      <w:r>
        <w:rPr>
          <w:rFonts w:eastAsiaTheme="minorHAnsi"/>
          <w:b/>
          <w:bCs/>
          <w:i/>
          <w:color w:val="000000"/>
        </w:rPr>
        <w:t>2</w:t>
      </w:r>
      <w:r>
        <w:rPr>
          <w:rFonts w:eastAsiaTheme="minorHAnsi"/>
          <w:bCs/>
          <w:iCs/>
          <w:color w:val="000000"/>
        </w:rPr>
        <w:t>,</w:t>
      </w:r>
      <w:r w:rsidRPr="00CF3317">
        <w:rPr>
          <w:rFonts w:eastAsiaTheme="minorHAnsi"/>
          <w:bCs/>
          <w:color w:val="000000"/>
        </w:rPr>
        <w:t xml:space="preserve"> </w:t>
      </w:r>
      <w:r>
        <w:rPr>
          <w:rFonts w:eastAsiaTheme="minorHAnsi"/>
          <w:bCs/>
          <w:color w:val="000000"/>
        </w:rPr>
        <w:t xml:space="preserve">regardless of the previous state of the agent in </w:t>
      </w:r>
      <w:r w:rsidRPr="002B44F3">
        <w:rPr>
          <w:rFonts w:eastAsiaTheme="minorHAnsi"/>
          <w:b/>
          <w:i/>
          <w:iCs/>
          <w:color w:val="000000"/>
        </w:rPr>
        <w:t>Condition2.</w:t>
      </w:r>
    </w:p>
    <w:p w14:paraId="10FFEC8B" w14:textId="77777777" w:rsidR="00B10635" w:rsidRDefault="00B10635" w:rsidP="001D1DA4">
      <w:pPr>
        <w:rPr>
          <w:rFonts w:eastAsiaTheme="minorHAnsi"/>
          <w:b/>
          <w:bCs/>
          <w:color w:val="000000"/>
        </w:rPr>
      </w:pPr>
    </w:p>
    <w:p w14:paraId="5E1F1FA4" w14:textId="66502045" w:rsidR="009B3445" w:rsidRDefault="000F3C8C" w:rsidP="009B3445">
      <w:pPr>
        <w:pStyle w:val="Heading3"/>
      </w:pPr>
      <w:bookmarkStart w:id="107" w:name="_Actions_that_Change"/>
      <w:bookmarkStart w:id="108" w:name="_Toc40674632"/>
      <w:bookmarkEnd w:id="107"/>
      <w:r>
        <w:t>Action</w:t>
      </w:r>
      <w:r w:rsidR="006F58E8">
        <w:t>s</w:t>
      </w:r>
      <w:r w:rsidR="009B3445">
        <w:t xml:space="preserve"> that Change an Agent's Variables</w:t>
      </w:r>
      <w:bookmarkEnd w:id="108"/>
    </w:p>
    <w:p w14:paraId="7A2FA777" w14:textId="1138860E" w:rsidR="009B3445" w:rsidRDefault="009B3445" w:rsidP="001D1DA4">
      <w:pPr>
        <w:rPr>
          <w:b/>
        </w:rPr>
      </w:pPr>
    </w:p>
    <w:p w14:paraId="407B8A72" w14:textId="2FD9C60C" w:rsidR="009B3445" w:rsidRDefault="009B3445" w:rsidP="001D1DA4">
      <w:pPr>
        <w:rPr>
          <w:bCs/>
        </w:rPr>
      </w:pPr>
      <w:r>
        <w:rPr>
          <w:bCs/>
        </w:rPr>
        <w:t xml:space="preserve">An agent can have any number of variables that keep track of values of interest.  The following </w:t>
      </w:r>
      <w:r w:rsidR="000F3C8C">
        <w:rPr>
          <w:bCs/>
        </w:rPr>
        <w:t>Action</w:t>
      </w:r>
      <w:r w:rsidR="00A37AB7">
        <w:rPr>
          <w:bCs/>
        </w:rPr>
        <w:t xml:space="preserve">s </w:t>
      </w:r>
      <w:r>
        <w:rPr>
          <w:bCs/>
        </w:rPr>
        <w:t>change the agent's variables when the agent enters the given state:</w:t>
      </w:r>
    </w:p>
    <w:p w14:paraId="0AF8BF39" w14:textId="77777777" w:rsidR="009B3445" w:rsidRDefault="009B3445" w:rsidP="001D1DA4">
      <w:pPr>
        <w:rPr>
          <w:b/>
        </w:rPr>
      </w:pPr>
    </w:p>
    <w:p w14:paraId="330F85BD" w14:textId="743D9C99" w:rsidR="001D1DA4" w:rsidRPr="00CF3317" w:rsidRDefault="006A65D9" w:rsidP="00D173E3">
      <w:pPr>
        <w:pStyle w:val="ListParagraph"/>
        <w:numPr>
          <w:ilvl w:val="0"/>
          <w:numId w:val="54"/>
        </w:numPr>
        <w:rPr>
          <w:b/>
        </w:rPr>
      </w:pPr>
      <w:r w:rsidRPr="00CF3317">
        <w:rPr>
          <w:b/>
        </w:rPr>
        <w:lastRenderedPageBreak/>
        <w:t>set_</w:t>
      </w:r>
      <w:r w:rsidR="001D1DA4" w:rsidRPr="00CF3317">
        <w:rPr>
          <w:b/>
        </w:rPr>
        <w:t>sus(</w:t>
      </w:r>
      <w:r w:rsidR="00160207">
        <w:rPr>
          <w:b/>
        </w:rPr>
        <w:t>Condition</w:t>
      </w:r>
      <w:r w:rsidRPr="00CF3317">
        <w:rPr>
          <w:b/>
        </w:rPr>
        <w:t>,</w:t>
      </w:r>
      <w:r w:rsidR="001D1DA4" w:rsidRPr="00CF3317">
        <w:rPr>
          <w:b/>
          <w:i/>
        </w:rPr>
        <w:t>Expression</w:t>
      </w:r>
      <w:r w:rsidR="001D1DA4" w:rsidRPr="00CF3317">
        <w:rPr>
          <w:b/>
        </w:rPr>
        <w:t>)</w:t>
      </w:r>
      <w:r w:rsidR="00CF3317" w:rsidRPr="00CF3317">
        <w:rPr>
          <w:b/>
        </w:rPr>
        <w:t xml:space="preserve"> -- </w:t>
      </w:r>
      <w:r w:rsidR="001D1DA4">
        <w:t>C</w:t>
      </w:r>
      <w:r w:rsidR="001D1DA4" w:rsidRPr="00376DFE">
        <w:t xml:space="preserve">hange the agent's susceptibility </w:t>
      </w:r>
      <w:r w:rsidR="001D1DA4">
        <w:t xml:space="preserve">to the named </w:t>
      </w:r>
      <w:r w:rsidR="00160207">
        <w:t>Condition</w:t>
      </w:r>
      <w:r w:rsidR="001D1DA4">
        <w:t xml:space="preserve"> </w:t>
      </w:r>
      <w:r w:rsidR="001D1DA4" w:rsidRPr="00376DFE">
        <w:t>to the value of the expression</w:t>
      </w:r>
      <w:r w:rsidR="001D1DA4">
        <w:t>.</w:t>
      </w:r>
    </w:p>
    <w:p w14:paraId="758A7A20" w14:textId="77777777" w:rsidR="001D1DA4" w:rsidRDefault="001D1DA4" w:rsidP="005346CB"/>
    <w:p w14:paraId="59DEDE3E" w14:textId="6314A1C1" w:rsidR="001B77DA" w:rsidRPr="001B77DA" w:rsidRDefault="006F58E8" w:rsidP="00D173E3">
      <w:pPr>
        <w:pStyle w:val="ListParagraph"/>
        <w:numPr>
          <w:ilvl w:val="0"/>
          <w:numId w:val="54"/>
        </w:numPr>
        <w:rPr>
          <w:b/>
        </w:rPr>
      </w:pPr>
      <w:r w:rsidRPr="00CF3317">
        <w:rPr>
          <w:b/>
        </w:rPr>
        <w:t>set</w:t>
      </w:r>
      <w:r w:rsidR="006A65D9" w:rsidRPr="00CF3317">
        <w:rPr>
          <w:b/>
        </w:rPr>
        <w:t>_</w:t>
      </w:r>
      <w:r w:rsidR="001D1DA4" w:rsidRPr="00CF3317">
        <w:rPr>
          <w:b/>
        </w:rPr>
        <w:t>trans(</w:t>
      </w:r>
      <w:r w:rsidR="00160207">
        <w:rPr>
          <w:b/>
        </w:rPr>
        <w:t>Condition</w:t>
      </w:r>
      <w:r w:rsidR="006A65D9" w:rsidRPr="00CF3317">
        <w:rPr>
          <w:b/>
        </w:rPr>
        <w:t>,</w:t>
      </w:r>
      <w:r w:rsidR="001D1DA4" w:rsidRPr="00CF3317">
        <w:rPr>
          <w:b/>
          <w:i/>
        </w:rPr>
        <w:t>Expression</w:t>
      </w:r>
      <w:r w:rsidR="001D1DA4" w:rsidRPr="00CF3317">
        <w:rPr>
          <w:b/>
        </w:rPr>
        <w:t>)</w:t>
      </w:r>
      <w:r w:rsidR="00CF3317" w:rsidRPr="00CF3317">
        <w:rPr>
          <w:b/>
        </w:rPr>
        <w:t xml:space="preserve"> -- </w:t>
      </w:r>
      <w:r w:rsidR="001D1DA4">
        <w:t>C</w:t>
      </w:r>
      <w:r w:rsidR="001D1DA4" w:rsidRPr="00376DFE">
        <w:t xml:space="preserve">hange the agent's </w:t>
      </w:r>
      <w:r w:rsidR="001D1DA4">
        <w:t>transmiss</w:t>
      </w:r>
      <w:r w:rsidR="001D1DA4" w:rsidRPr="00376DFE">
        <w:t xml:space="preserve">ibility </w:t>
      </w:r>
      <w:r w:rsidR="001D1DA4">
        <w:t xml:space="preserve">for the named </w:t>
      </w:r>
      <w:r w:rsidR="00160207">
        <w:t>Condition</w:t>
      </w:r>
      <w:r w:rsidR="001D1DA4">
        <w:t xml:space="preserve"> </w:t>
      </w:r>
      <w:r w:rsidR="001D1DA4" w:rsidRPr="00376DFE">
        <w:t>to the value of the expression</w:t>
      </w:r>
      <w:r w:rsidR="001B77DA">
        <w:t xml:space="preserve"> if the agent is an ordinary agent.</w:t>
      </w:r>
      <w:r w:rsidR="001B77DA">
        <w:rPr>
          <w:b/>
        </w:rPr>
        <w:t xml:space="preserve">  </w:t>
      </w:r>
      <w:r w:rsidR="001B77DA">
        <w:rPr>
          <w:bCs/>
        </w:rPr>
        <w:t xml:space="preserve"> If the agent is a meta-agent, the transmissibility of the named </w:t>
      </w:r>
      <w:r w:rsidR="00160207">
        <w:rPr>
          <w:bCs/>
        </w:rPr>
        <w:t>Condition</w:t>
      </w:r>
      <w:r w:rsidR="001B77DA">
        <w:rPr>
          <w:bCs/>
        </w:rPr>
        <w:t xml:space="preserve"> is changed to the value of the expression.</w:t>
      </w:r>
    </w:p>
    <w:p w14:paraId="7AA166B8" w14:textId="77777777" w:rsidR="004269C8" w:rsidRDefault="004269C8" w:rsidP="005346CB"/>
    <w:p w14:paraId="10DA0C50" w14:textId="60621FE0" w:rsidR="0095515D" w:rsidRPr="008469B4" w:rsidRDefault="003E5F3E" w:rsidP="00D173E3">
      <w:pPr>
        <w:pStyle w:val="ListParagraph"/>
        <w:numPr>
          <w:ilvl w:val="0"/>
          <w:numId w:val="54"/>
        </w:numPr>
        <w:rPr>
          <w:rFonts w:eastAsiaTheme="minorHAnsi"/>
          <w:b/>
          <w:bCs/>
          <w:color w:val="000000"/>
        </w:rPr>
      </w:pPr>
      <w:r w:rsidRPr="00CF3317">
        <w:rPr>
          <w:rFonts w:eastAsiaTheme="minorHAnsi"/>
          <w:b/>
          <w:bCs/>
          <w:color w:val="000000"/>
        </w:rPr>
        <w:t>set(</w:t>
      </w:r>
      <w:r w:rsidRPr="00CF3317">
        <w:rPr>
          <w:rFonts w:eastAsiaTheme="minorHAnsi"/>
          <w:b/>
          <w:bCs/>
          <w:i/>
          <w:color w:val="000000"/>
        </w:rPr>
        <w:t>Variable,Expression</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 xml:space="preserve">Set the agent’s </w:t>
      </w:r>
      <w:r w:rsidRPr="00CF3317">
        <w:rPr>
          <w:rFonts w:eastAsiaTheme="minorHAnsi"/>
          <w:b/>
          <w:bCs/>
          <w:i/>
          <w:color w:val="000000"/>
        </w:rPr>
        <w:t>Variable</w:t>
      </w:r>
      <w:r w:rsidRPr="00CF3317">
        <w:rPr>
          <w:rFonts w:eastAsiaTheme="minorHAnsi"/>
          <w:bCs/>
          <w:color w:val="000000"/>
        </w:rPr>
        <w:t xml:space="preserve"> to the value of the expression.</w:t>
      </w:r>
    </w:p>
    <w:p w14:paraId="2F6DAF90" w14:textId="5A1F3E53" w:rsidR="008469B4" w:rsidRPr="008469B4" w:rsidRDefault="008469B4" w:rsidP="008469B4">
      <w:pPr>
        <w:rPr>
          <w:rFonts w:eastAsiaTheme="minorHAnsi"/>
          <w:b/>
          <w:bCs/>
          <w:color w:val="000000"/>
        </w:rPr>
      </w:pPr>
    </w:p>
    <w:p w14:paraId="7BA6CF3D" w14:textId="6C46FDC7" w:rsidR="008469B4" w:rsidRPr="0061208E" w:rsidRDefault="008469B4" w:rsidP="00D173E3">
      <w:pPr>
        <w:pStyle w:val="ListParagraph"/>
        <w:numPr>
          <w:ilvl w:val="0"/>
          <w:numId w:val="54"/>
        </w:numPr>
        <w:rPr>
          <w:rFonts w:eastAsiaTheme="minorHAnsi"/>
          <w:b/>
          <w:bCs/>
          <w:color w:val="000000"/>
        </w:rPr>
      </w:pPr>
      <w:r w:rsidRPr="00CF3317">
        <w:rPr>
          <w:rFonts w:eastAsiaTheme="minorHAnsi"/>
          <w:b/>
          <w:bCs/>
          <w:color w:val="000000"/>
        </w:rPr>
        <w:t>set(</w:t>
      </w:r>
      <w:r w:rsidRPr="00CF3317">
        <w:rPr>
          <w:rFonts w:eastAsiaTheme="minorHAnsi"/>
          <w:b/>
          <w:bCs/>
          <w:i/>
          <w:color w:val="000000"/>
        </w:rPr>
        <w:t>Variable,Expression</w:t>
      </w:r>
      <w:r>
        <w:rPr>
          <w:rFonts w:eastAsiaTheme="minorHAnsi"/>
          <w:b/>
          <w:bCs/>
          <w:i/>
          <w:color w:val="000000"/>
        </w:rPr>
        <w:t>1,Expression2</w:t>
      </w:r>
      <w:r w:rsidRPr="00CF3317">
        <w:rPr>
          <w:rFonts w:eastAsiaTheme="minorHAnsi"/>
          <w:b/>
          <w:bCs/>
          <w:color w:val="000000"/>
        </w:rPr>
        <w:t xml:space="preserve">) -- </w:t>
      </w:r>
      <w:r>
        <w:rPr>
          <w:rFonts w:eastAsiaTheme="minorHAnsi"/>
          <w:bCs/>
          <w:color w:val="000000"/>
        </w:rPr>
        <w:t>Expression2 is an expression that returns</w:t>
      </w:r>
      <w:r w:rsidR="0061208E">
        <w:rPr>
          <w:rFonts w:eastAsiaTheme="minorHAnsi"/>
          <w:bCs/>
          <w:color w:val="000000"/>
        </w:rPr>
        <w:t xml:space="preserve"> a </w:t>
      </w:r>
      <w:r w:rsidR="0061208E" w:rsidRPr="0061208E">
        <w:rPr>
          <w:rFonts w:eastAsiaTheme="minorHAnsi"/>
          <w:b/>
          <w:bCs/>
          <w:color w:val="000000"/>
        </w:rPr>
        <w:t>target agent</w:t>
      </w:r>
      <w:r w:rsidR="0061208E">
        <w:rPr>
          <w:rFonts w:eastAsiaTheme="minorHAnsi"/>
          <w:bCs/>
          <w:color w:val="000000"/>
        </w:rPr>
        <w:t xml:space="preserve"> id. T</w:t>
      </w:r>
      <w:r w:rsidRPr="00CF3317">
        <w:rPr>
          <w:rFonts w:eastAsiaTheme="minorHAnsi"/>
          <w:bCs/>
          <w:color w:val="000000"/>
        </w:rPr>
        <w:t xml:space="preserve">he </w:t>
      </w:r>
      <w:r w:rsidR="0061208E">
        <w:rPr>
          <w:rFonts w:eastAsiaTheme="minorHAnsi"/>
          <w:bCs/>
          <w:color w:val="000000"/>
        </w:rPr>
        <w:t xml:space="preserve">target </w:t>
      </w:r>
      <w:r w:rsidRPr="00CF3317">
        <w:rPr>
          <w:rFonts w:eastAsiaTheme="minorHAnsi"/>
          <w:bCs/>
          <w:color w:val="000000"/>
        </w:rPr>
        <w:t xml:space="preserve">agent’s </w:t>
      </w:r>
      <w:r w:rsidRPr="00CF3317">
        <w:rPr>
          <w:rFonts w:eastAsiaTheme="minorHAnsi"/>
          <w:b/>
          <w:bCs/>
          <w:i/>
          <w:color w:val="000000"/>
        </w:rPr>
        <w:t>Variable</w:t>
      </w:r>
      <w:r w:rsidRPr="00CF3317">
        <w:rPr>
          <w:rFonts w:eastAsiaTheme="minorHAnsi"/>
          <w:bCs/>
          <w:color w:val="000000"/>
        </w:rPr>
        <w:t xml:space="preserve"> </w:t>
      </w:r>
      <w:r w:rsidR="008E4F61">
        <w:rPr>
          <w:rFonts w:eastAsiaTheme="minorHAnsi"/>
          <w:bCs/>
          <w:color w:val="000000"/>
        </w:rPr>
        <w:t xml:space="preserve">is set </w:t>
      </w:r>
      <w:r w:rsidRPr="00CF3317">
        <w:rPr>
          <w:rFonts w:eastAsiaTheme="minorHAnsi"/>
          <w:bCs/>
          <w:color w:val="000000"/>
        </w:rPr>
        <w:t>to the value of the</w:t>
      </w:r>
      <w:r w:rsidRPr="008E4F61">
        <w:rPr>
          <w:rFonts w:eastAsiaTheme="minorHAnsi"/>
          <w:b/>
          <w:bCs/>
          <w:i/>
          <w:color w:val="000000"/>
        </w:rPr>
        <w:t xml:space="preserve"> </w:t>
      </w:r>
      <w:r w:rsidR="0061208E" w:rsidRPr="008E4F61">
        <w:rPr>
          <w:rFonts w:eastAsiaTheme="minorHAnsi"/>
          <w:b/>
          <w:bCs/>
          <w:i/>
          <w:color w:val="000000"/>
        </w:rPr>
        <w:t>E</w:t>
      </w:r>
      <w:r w:rsidRPr="008E4F61">
        <w:rPr>
          <w:rFonts w:eastAsiaTheme="minorHAnsi"/>
          <w:b/>
          <w:bCs/>
          <w:i/>
          <w:color w:val="000000"/>
        </w:rPr>
        <w:t>xpressio</w:t>
      </w:r>
      <w:r w:rsidR="0061208E" w:rsidRPr="008E4F61">
        <w:rPr>
          <w:rFonts w:eastAsiaTheme="minorHAnsi"/>
          <w:b/>
          <w:bCs/>
          <w:i/>
          <w:color w:val="000000"/>
        </w:rPr>
        <w:t>n1</w:t>
      </w:r>
      <w:r w:rsidR="0061208E">
        <w:rPr>
          <w:rFonts w:eastAsiaTheme="minorHAnsi"/>
          <w:bCs/>
          <w:color w:val="000000"/>
        </w:rPr>
        <w:t>, which is evaluated with respect to both the agent executing the rule and the target agent.  For example,</w:t>
      </w:r>
    </w:p>
    <w:p w14:paraId="621435FE" w14:textId="12D05EC5" w:rsidR="0061208E" w:rsidRDefault="0061208E" w:rsidP="0061208E">
      <w:pPr>
        <w:rPr>
          <w:rFonts w:eastAsiaTheme="minorHAnsi"/>
          <w:b/>
          <w:bCs/>
          <w:color w:val="000000"/>
        </w:rPr>
      </w:pPr>
    </w:p>
    <w:p w14:paraId="5ED06077" w14:textId="3F3C4219" w:rsidR="0061208E" w:rsidRDefault="0061208E" w:rsidP="0061208E">
      <w:pPr>
        <w:jc w:val="center"/>
        <w:rPr>
          <w:rFonts w:eastAsiaTheme="minorHAnsi"/>
          <w:b/>
          <w:bCs/>
          <w:color w:val="000000"/>
        </w:rPr>
      </w:pPr>
      <w:r>
        <w:rPr>
          <w:rFonts w:eastAsiaTheme="minorHAnsi"/>
          <w:b/>
          <w:bCs/>
          <w:color w:val="000000"/>
        </w:rPr>
        <w:t>set(AgeFactor, age+2*other:age, MyFriend)</w:t>
      </w:r>
    </w:p>
    <w:p w14:paraId="48644F2D" w14:textId="4B3E5D05" w:rsidR="0061208E" w:rsidRDefault="0061208E" w:rsidP="0061208E">
      <w:pPr>
        <w:rPr>
          <w:rFonts w:eastAsiaTheme="minorHAnsi"/>
          <w:b/>
          <w:bCs/>
          <w:color w:val="000000"/>
        </w:rPr>
      </w:pPr>
    </w:p>
    <w:p w14:paraId="32836355" w14:textId="540B538E" w:rsidR="0061208E" w:rsidRPr="0061208E" w:rsidRDefault="0061208E" w:rsidP="0061208E">
      <w:pPr>
        <w:ind w:left="360"/>
        <w:rPr>
          <w:rFonts w:eastAsiaTheme="minorHAnsi"/>
          <w:bCs/>
          <w:color w:val="000000"/>
        </w:rPr>
      </w:pPr>
      <w:r>
        <w:rPr>
          <w:rFonts w:eastAsiaTheme="minorHAnsi"/>
          <w:bCs/>
          <w:color w:val="000000"/>
        </w:rPr>
        <w:t xml:space="preserve">If this </w:t>
      </w:r>
      <w:r w:rsidR="004E73E3">
        <w:rPr>
          <w:rFonts w:eastAsiaTheme="minorHAnsi"/>
          <w:bCs/>
          <w:color w:val="000000"/>
        </w:rPr>
        <w:t>action</w:t>
      </w:r>
      <w:r>
        <w:rPr>
          <w:rFonts w:eastAsiaTheme="minorHAnsi"/>
          <w:bCs/>
          <w:color w:val="000000"/>
        </w:rPr>
        <w:t xml:space="preserve"> is executed by agent N and the value of agent N's </w:t>
      </w:r>
      <w:r>
        <w:rPr>
          <w:rFonts w:eastAsiaTheme="minorHAnsi"/>
          <w:b/>
          <w:bCs/>
          <w:color w:val="000000"/>
        </w:rPr>
        <w:t>MyFriend</w:t>
      </w:r>
      <w:r>
        <w:rPr>
          <w:rFonts w:eastAsiaTheme="minorHAnsi"/>
          <w:bCs/>
          <w:color w:val="000000"/>
        </w:rPr>
        <w:t xml:space="preserve"> variable is the id of agent M, then the </w:t>
      </w:r>
      <w:r>
        <w:rPr>
          <w:rFonts w:eastAsiaTheme="minorHAnsi"/>
          <w:b/>
          <w:bCs/>
          <w:color w:val="000000"/>
        </w:rPr>
        <w:t>AgeFactor</w:t>
      </w:r>
      <w:r>
        <w:rPr>
          <w:rFonts w:eastAsiaTheme="minorHAnsi"/>
          <w:bCs/>
          <w:color w:val="000000"/>
        </w:rPr>
        <w:t xml:space="preserve"> variable of agent M is set to the sum of agent N's age and 2 time</w:t>
      </w:r>
      <w:r w:rsidR="007F4E70">
        <w:rPr>
          <w:rFonts w:eastAsiaTheme="minorHAnsi"/>
          <w:bCs/>
          <w:color w:val="000000"/>
        </w:rPr>
        <w:t>s</w:t>
      </w:r>
      <w:r>
        <w:rPr>
          <w:rFonts w:eastAsiaTheme="minorHAnsi"/>
          <w:bCs/>
          <w:color w:val="000000"/>
        </w:rPr>
        <w:t xml:space="preserve"> agent M's age.</w:t>
      </w:r>
    </w:p>
    <w:p w14:paraId="6B6CA7B7" w14:textId="77777777" w:rsidR="00417616" w:rsidRDefault="00417616" w:rsidP="005346CB"/>
    <w:p w14:paraId="41435C43" w14:textId="7FFE7311" w:rsidR="004544CC" w:rsidRPr="00CF3317" w:rsidRDefault="00417616" w:rsidP="00D173E3">
      <w:pPr>
        <w:pStyle w:val="ListParagraph"/>
        <w:numPr>
          <w:ilvl w:val="0"/>
          <w:numId w:val="54"/>
        </w:numPr>
        <w:rPr>
          <w:rFonts w:eastAsiaTheme="minorHAnsi"/>
          <w:b/>
          <w:bCs/>
          <w:color w:val="000000"/>
        </w:rPr>
      </w:pPr>
      <w:r w:rsidRPr="00CF3317">
        <w:rPr>
          <w:rFonts w:eastAsiaTheme="minorHAnsi"/>
          <w:b/>
          <w:bCs/>
          <w:color w:val="000000"/>
        </w:rPr>
        <w:t>set_weight(</w:t>
      </w:r>
      <w:r w:rsidRPr="00CF3317">
        <w:rPr>
          <w:rFonts w:eastAsiaTheme="minorHAnsi"/>
          <w:b/>
          <w:bCs/>
          <w:i/>
          <w:color w:val="000000"/>
        </w:rPr>
        <w:t>Network,Expression</w:t>
      </w:r>
      <w:r w:rsidR="00C00BD2" w:rsidRPr="00CF3317">
        <w:rPr>
          <w:rFonts w:eastAsiaTheme="minorHAnsi"/>
          <w:b/>
          <w:bCs/>
          <w:i/>
          <w:color w:val="000000"/>
        </w:rPr>
        <w:t>1,Expression2</w:t>
      </w:r>
      <w:r w:rsidRPr="00CF3317">
        <w:rPr>
          <w:rFonts w:eastAsiaTheme="minorHAnsi"/>
          <w:b/>
          <w:bCs/>
          <w:color w:val="000000"/>
        </w:rPr>
        <w:t>)</w:t>
      </w:r>
      <w:r w:rsidR="00CF3317" w:rsidRPr="00CF3317">
        <w:rPr>
          <w:rFonts w:eastAsiaTheme="minorHAnsi"/>
          <w:b/>
          <w:bCs/>
          <w:color w:val="000000"/>
        </w:rPr>
        <w:t xml:space="preserve"> --</w:t>
      </w:r>
      <w:r w:rsidRPr="00CF3317">
        <w:rPr>
          <w:rFonts w:eastAsiaTheme="minorHAnsi"/>
          <w:bCs/>
          <w:color w:val="000000"/>
        </w:rPr>
        <w:t>If the agent is a member of the given Network</w:t>
      </w:r>
      <w:r w:rsidR="0041398A" w:rsidRPr="00CF3317">
        <w:rPr>
          <w:rFonts w:eastAsiaTheme="minorHAnsi"/>
          <w:bCs/>
          <w:color w:val="000000"/>
        </w:rPr>
        <w:t>, set the weight of selected edges</w:t>
      </w:r>
      <w:r w:rsidR="00CF3317" w:rsidRPr="00CF3317">
        <w:rPr>
          <w:rFonts w:eastAsiaTheme="minorHAnsi"/>
          <w:bCs/>
          <w:color w:val="000000"/>
        </w:rPr>
        <w:t>.</w:t>
      </w:r>
      <w:r w:rsidR="00CF3317" w:rsidRPr="00CF3317">
        <w:rPr>
          <w:rFonts w:eastAsiaTheme="minorHAnsi"/>
          <w:b/>
          <w:bCs/>
          <w:color w:val="000000"/>
        </w:rPr>
        <w:t xml:space="preserve"> </w:t>
      </w:r>
      <w:r w:rsidR="0041398A" w:rsidRPr="00CF3317">
        <w:rPr>
          <w:rFonts w:eastAsiaTheme="minorHAnsi"/>
          <w:bCs/>
          <w:color w:val="000000"/>
        </w:rPr>
        <w:t>If Expression1 is a list-valued expression that returns a list of agent id's, then each edge between the agent executing the rule and an agent in the list is set to the value of Expression2, which may include factors defined over either or both agents.</w:t>
      </w:r>
      <w:r w:rsidR="004544CC" w:rsidRPr="00CF3317">
        <w:rPr>
          <w:rFonts w:eastAsiaTheme="minorHAnsi"/>
          <w:bCs/>
          <w:color w:val="000000"/>
        </w:rPr>
        <w:t xml:space="preserve"> For example, the following would set the weight of any edge between the agent and other members of its household in the given Network to the difference between the agent's own age and the age of the other household member:</w:t>
      </w:r>
    </w:p>
    <w:p w14:paraId="2AF71288" w14:textId="77777777" w:rsidR="004544CC" w:rsidRDefault="004544CC" w:rsidP="004544CC">
      <w:pPr>
        <w:jc w:val="center"/>
        <w:rPr>
          <w:rFonts w:eastAsiaTheme="minorHAnsi"/>
          <w:b/>
          <w:bCs/>
          <w:color w:val="000000"/>
        </w:rPr>
      </w:pPr>
    </w:p>
    <w:p w14:paraId="2C1A2910" w14:textId="5F9153E7" w:rsidR="004544CC" w:rsidRDefault="004544CC" w:rsidP="004544CC">
      <w:pPr>
        <w:jc w:val="center"/>
        <w:rPr>
          <w:rFonts w:eastAsiaTheme="minorHAnsi"/>
          <w:b/>
          <w:bCs/>
          <w:color w:val="000000"/>
        </w:rPr>
      </w:pPr>
      <w:r>
        <w:rPr>
          <w:rFonts w:eastAsiaTheme="minorHAnsi"/>
          <w:b/>
          <w:bCs/>
          <w:color w:val="000000"/>
        </w:rPr>
        <w:t>set_weight(Network, pool(Household), (age - other:age))</w:t>
      </w:r>
    </w:p>
    <w:p w14:paraId="0DAFC448" w14:textId="77777777" w:rsidR="004544CC" w:rsidRPr="004544CC" w:rsidRDefault="004544CC" w:rsidP="004544CC">
      <w:pPr>
        <w:ind w:left="360"/>
        <w:rPr>
          <w:rFonts w:eastAsiaTheme="minorHAnsi"/>
          <w:b/>
          <w:bCs/>
          <w:color w:val="000000"/>
        </w:rPr>
      </w:pPr>
    </w:p>
    <w:p w14:paraId="1DD2306E" w14:textId="03EC962D" w:rsidR="00417616" w:rsidRPr="00CF3317" w:rsidRDefault="0041398A" w:rsidP="00CF3317">
      <w:pPr>
        <w:rPr>
          <w:rFonts w:eastAsiaTheme="minorHAnsi"/>
          <w:b/>
          <w:bCs/>
          <w:color w:val="000000"/>
        </w:rPr>
      </w:pPr>
      <w:r w:rsidRPr="00CF3317">
        <w:rPr>
          <w:rFonts w:eastAsiaTheme="minorHAnsi"/>
          <w:bCs/>
          <w:color w:val="000000"/>
        </w:rPr>
        <w:t xml:space="preserve">If Expression 1 is a single-valued expression and the agent has an </w:t>
      </w:r>
      <w:r w:rsidR="00417616" w:rsidRPr="00CF3317">
        <w:rPr>
          <w:rFonts w:eastAsiaTheme="minorHAnsi"/>
          <w:bCs/>
          <w:color w:val="000000"/>
        </w:rPr>
        <w:t xml:space="preserve">edge to the agent whose id is the value </w:t>
      </w:r>
      <w:r w:rsidR="00C00BD2" w:rsidRPr="00CF3317">
        <w:rPr>
          <w:rFonts w:eastAsiaTheme="minorHAnsi"/>
          <w:bCs/>
          <w:color w:val="000000"/>
        </w:rPr>
        <w:t>o</w:t>
      </w:r>
      <w:r w:rsidR="00417616" w:rsidRPr="00CF3317">
        <w:rPr>
          <w:rFonts w:eastAsiaTheme="minorHAnsi"/>
          <w:bCs/>
          <w:color w:val="000000"/>
        </w:rPr>
        <w:t xml:space="preserve">f </w:t>
      </w:r>
      <w:r w:rsidR="00417616" w:rsidRPr="00CF3317">
        <w:rPr>
          <w:rFonts w:eastAsiaTheme="minorHAnsi"/>
          <w:bCs/>
          <w:i/>
          <w:color w:val="000000"/>
        </w:rPr>
        <w:t>Expression</w:t>
      </w:r>
      <w:r w:rsidR="00C00BD2" w:rsidRPr="00CF3317">
        <w:rPr>
          <w:rFonts w:eastAsiaTheme="minorHAnsi"/>
          <w:bCs/>
          <w:i/>
          <w:color w:val="000000"/>
        </w:rPr>
        <w:t>1</w:t>
      </w:r>
      <w:r w:rsidR="00417616" w:rsidRPr="00CF3317">
        <w:rPr>
          <w:rFonts w:eastAsiaTheme="minorHAnsi"/>
          <w:bCs/>
          <w:color w:val="000000"/>
        </w:rPr>
        <w:t xml:space="preserve">, </w:t>
      </w:r>
      <w:r w:rsidR="00C00BD2" w:rsidRPr="00CF3317">
        <w:rPr>
          <w:rFonts w:eastAsiaTheme="minorHAnsi"/>
          <w:bCs/>
          <w:color w:val="000000"/>
        </w:rPr>
        <w:t>then s</w:t>
      </w:r>
      <w:r w:rsidR="00417616" w:rsidRPr="00CF3317">
        <w:rPr>
          <w:rFonts w:eastAsiaTheme="minorHAnsi"/>
          <w:bCs/>
          <w:color w:val="000000"/>
        </w:rPr>
        <w:t xml:space="preserve">et the </w:t>
      </w:r>
      <w:r w:rsidR="00C00BD2" w:rsidRPr="00CF3317">
        <w:rPr>
          <w:rFonts w:eastAsiaTheme="minorHAnsi"/>
          <w:bCs/>
          <w:color w:val="000000"/>
        </w:rPr>
        <w:t xml:space="preserve">weight of the edge from the agent to the other agent to the value of </w:t>
      </w:r>
      <w:r w:rsidR="00C00BD2" w:rsidRPr="00CF3317">
        <w:rPr>
          <w:rFonts w:eastAsiaTheme="minorHAnsi"/>
          <w:bCs/>
          <w:i/>
          <w:color w:val="000000"/>
        </w:rPr>
        <w:t>Expression2</w:t>
      </w:r>
      <w:r w:rsidRPr="00CF3317">
        <w:rPr>
          <w:rFonts w:eastAsiaTheme="minorHAnsi"/>
          <w:bCs/>
          <w:i/>
          <w:color w:val="000000"/>
        </w:rPr>
        <w:t>,</w:t>
      </w:r>
      <w:r w:rsidRPr="00CF3317">
        <w:rPr>
          <w:rFonts w:eastAsiaTheme="minorHAnsi"/>
          <w:bCs/>
          <w:color w:val="000000"/>
        </w:rPr>
        <w:t xml:space="preserve"> which may include factors defined over either or both agents.</w:t>
      </w:r>
    </w:p>
    <w:p w14:paraId="5AC8FBB1" w14:textId="77777777" w:rsidR="00417616" w:rsidRDefault="00417616" w:rsidP="003E5F3E">
      <w:pPr>
        <w:rPr>
          <w:rFonts w:eastAsiaTheme="minorHAnsi"/>
          <w:b/>
          <w:bCs/>
          <w:color w:val="000000"/>
        </w:rPr>
      </w:pPr>
    </w:p>
    <w:p w14:paraId="50BD8328" w14:textId="798B32CB" w:rsidR="00AA3307" w:rsidRPr="00CF3317" w:rsidRDefault="003E5F3E" w:rsidP="00D173E3">
      <w:pPr>
        <w:pStyle w:val="ListParagraph"/>
        <w:numPr>
          <w:ilvl w:val="0"/>
          <w:numId w:val="54"/>
        </w:numPr>
        <w:rPr>
          <w:rFonts w:eastAsiaTheme="minorHAnsi"/>
          <w:b/>
          <w:bCs/>
          <w:color w:val="000000"/>
        </w:rPr>
      </w:pPr>
      <w:r w:rsidRPr="00CF3317">
        <w:rPr>
          <w:rFonts w:eastAsiaTheme="minorHAnsi"/>
          <w:b/>
          <w:bCs/>
          <w:color w:val="000000"/>
        </w:rPr>
        <w:t>set</w:t>
      </w:r>
      <w:r w:rsidR="00695A8D" w:rsidRPr="00CF3317">
        <w:rPr>
          <w:rFonts w:eastAsiaTheme="minorHAnsi"/>
          <w:b/>
          <w:bCs/>
          <w:color w:val="000000"/>
        </w:rPr>
        <w:t>_list</w:t>
      </w:r>
      <w:r w:rsidRPr="00CF3317">
        <w:rPr>
          <w:rFonts w:eastAsiaTheme="minorHAnsi"/>
          <w:b/>
          <w:bCs/>
          <w:color w:val="000000"/>
        </w:rPr>
        <w:t>(</w:t>
      </w:r>
      <w:r w:rsidRPr="00CF3317">
        <w:rPr>
          <w:rFonts w:eastAsiaTheme="minorHAnsi"/>
          <w:b/>
          <w:bCs/>
          <w:i/>
          <w:color w:val="000000"/>
        </w:rPr>
        <w:t>ListVariable,</w:t>
      </w:r>
      <w:r w:rsidRPr="00CF3317">
        <w:rPr>
          <w:rFonts w:eastAsiaTheme="minorHAnsi"/>
          <w:b/>
          <w:bCs/>
        </w:rPr>
        <w:t xml:space="preserve"> </w:t>
      </w:r>
      <w:r w:rsidR="00E22391" w:rsidRPr="00CF3317">
        <w:rPr>
          <w:rFonts w:eastAsiaTheme="minorHAnsi"/>
          <w:b/>
          <w:bCs/>
          <w:i/>
        </w:rPr>
        <w:t>ListExpression</w:t>
      </w:r>
      <w:r w:rsidRPr="00CF3317">
        <w:rPr>
          <w:rFonts w:eastAsiaTheme="minorHAnsi"/>
          <w:b/>
          <w:bCs/>
        </w:rPr>
        <w:t>)</w:t>
      </w:r>
      <w:r w:rsidR="00CF3317" w:rsidRPr="00CF3317">
        <w:rPr>
          <w:rFonts w:eastAsiaTheme="minorHAnsi"/>
          <w:b/>
          <w:bCs/>
          <w:color w:val="000000"/>
        </w:rPr>
        <w:t xml:space="preserve"> -- </w:t>
      </w:r>
      <w:r w:rsidRPr="00CF3317">
        <w:rPr>
          <w:rFonts w:eastAsiaTheme="minorHAnsi"/>
          <w:bCs/>
          <w:color w:val="000000"/>
        </w:rPr>
        <w:t xml:space="preserve">Set the agent’s </w:t>
      </w:r>
      <w:r w:rsidRPr="00CF3317">
        <w:rPr>
          <w:rFonts w:eastAsiaTheme="minorHAnsi"/>
          <w:b/>
          <w:bCs/>
          <w:i/>
          <w:color w:val="000000"/>
        </w:rPr>
        <w:t>ListVariable</w:t>
      </w:r>
      <w:r w:rsidRPr="00CF3317">
        <w:rPr>
          <w:rFonts w:eastAsiaTheme="minorHAnsi"/>
          <w:bCs/>
          <w:color w:val="000000"/>
        </w:rPr>
        <w:t xml:space="preserve"> to a list </w:t>
      </w:r>
      <w:r w:rsidR="006A65D9" w:rsidRPr="00CF3317">
        <w:rPr>
          <w:rFonts w:eastAsiaTheme="minorHAnsi"/>
          <w:bCs/>
          <w:color w:val="000000"/>
        </w:rPr>
        <w:t>returned by the given List-valued Expression.</w:t>
      </w:r>
    </w:p>
    <w:p w14:paraId="075C3505" w14:textId="77777777" w:rsidR="00E25321" w:rsidRPr="00617CE9" w:rsidRDefault="00E25321" w:rsidP="00DF0673">
      <w:pPr>
        <w:rPr>
          <w:rFonts w:eastAsiaTheme="minorHAnsi"/>
        </w:rPr>
      </w:pPr>
    </w:p>
    <w:p w14:paraId="752C2E73" w14:textId="2CC29665" w:rsidR="00B10635" w:rsidRDefault="000F3C8C" w:rsidP="00B10635">
      <w:pPr>
        <w:pStyle w:val="Heading3"/>
      </w:pPr>
      <w:bookmarkStart w:id="109" w:name="_Toc40674633"/>
      <w:r>
        <w:t>Action</w:t>
      </w:r>
      <w:r w:rsidR="006F58E8">
        <w:t xml:space="preserve">s that </w:t>
      </w:r>
      <w:r w:rsidR="00BE604F">
        <w:t>P</w:t>
      </w:r>
      <w:r w:rsidR="006F58E8">
        <w:t xml:space="preserve">roduce </w:t>
      </w:r>
      <w:r w:rsidR="00B10635">
        <w:t>Output</w:t>
      </w:r>
      <w:r w:rsidR="006F58E8">
        <w:t>s</w:t>
      </w:r>
      <w:bookmarkEnd w:id="109"/>
    </w:p>
    <w:p w14:paraId="193918CA" w14:textId="3E78AB2A" w:rsidR="00B10635" w:rsidRDefault="00B10635" w:rsidP="00217855"/>
    <w:p w14:paraId="176B38F9" w14:textId="7AAB040A" w:rsidR="00B10635" w:rsidRPr="00B10635" w:rsidRDefault="00B10635" w:rsidP="00B10635">
      <w:pPr>
        <w:rPr>
          <w:rFonts w:eastAsiaTheme="minorHAnsi"/>
          <w:color w:val="000000"/>
        </w:rPr>
      </w:pPr>
      <w:r w:rsidRPr="00B10635">
        <w:rPr>
          <w:rFonts w:eastAsiaTheme="minorHAnsi"/>
          <w:color w:val="000000"/>
        </w:rPr>
        <w:t xml:space="preserve">The following </w:t>
      </w:r>
      <w:r w:rsidR="006F58E8">
        <w:rPr>
          <w:rFonts w:eastAsiaTheme="minorHAnsi"/>
          <w:color w:val="000000"/>
        </w:rPr>
        <w:t>action</w:t>
      </w:r>
      <w:r w:rsidRPr="00B10635">
        <w:rPr>
          <w:rFonts w:eastAsiaTheme="minorHAnsi"/>
          <w:color w:val="000000"/>
        </w:rPr>
        <w:t xml:space="preserve"> control values that the Agent </w:t>
      </w:r>
      <w:r w:rsidR="00117F92">
        <w:rPr>
          <w:rFonts w:eastAsiaTheme="minorHAnsi"/>
          <w:color w:val="000000"/>
        </w:rPr>
        <w:t>reports</w:t>
      </w:r>
      <w:r w:rsidR="00117F92" w:rsidRPr="00B10635">
        <w:rPr>
          <w:rFonts w:eastAsiaTheme="minorHAnsi"/>
          <w:color w:val="000000"/>
        </w:rPr>
        <w:t xml:space="preserve"> </w:t>
      </w:r>
      <w:r w:rsidRPr="00B10635">
        <w:rPr>
          <w:rFonts w:eastAsiaTheme="minorHAnsi"/>
          <w:color w:val="000000"/>
        </w:rPr>
        <w:t>in the simulation output.</w:t>
      </w:r>
    </w:p>
    <w:p w14:paraId="3B8B7A8D" w14:textId="77777777" w:rsidR="00B10635" w:rsidRDefault="00B10635" w:rsidP="00B10635">
      <w:pPr>
        <w:rPr>
          <w:rFonts w:eastAsiaTheme="minorHAnsi"/>
          <w:b/>
          <w:bCs/>
          <w:color w:val="000000"/>
        </w:rPr>
      </w:pPr>
    </w:p>
    <w:p w14:paraId="1327B5DE" w14:textId="75117700" w:rsidR="00BC46B1" w:rsidRPr="008A2127" w:rsidRDefault="00117F92" w:rsidP="00D173E3">
      <w:pPr>
        <w:pStyle w:val="ListParagraph"/>
        <w:numPr>
          <w:ilvl w:val="0"/>
          <w:numId w:val="54"/>
        </w:numPr>
        <w:rPr>
          <w:rFonts w:eastAsiaTheme="minorHAnsi"/>
          <w:bCs/>
          <w:i/>
          <w:color w:val="000000"/>
        </w:rPr>
      </w:pPr>
      <w:r>
        <w:rPr>
          <w:rFonts w:eastAsiaTheme="minorHAnsi"/>
          <w:b/>
          <w:bCs/>
          <w:color w:val="000000"/>
        </w:rPr>
        <w:t>report</w:t>
      </w:r>
      <w:r w:rsidR="00B10635" w:rsidRPr="00CF3317">
        <w:rPr>
          <w:rFonts w:eastAsiaTheme="minorHAnsi"/>
          <w:b/>
          <w:bCs/>
          <w:color w:val="000000"/>
        </w:rPr>
        <w:t>(</w:t>
      </w:r>
      <w:r w:rsidR="00B10635" w:rsidRPr="00CF3317">
        <w:rPr>
          <w:rFonts w:eastAsiaTheme="minorHAnsi"/>
          <w:b/>
          <w:bCs/>
          <w:i/>
          <w:color w:val="000000"/>
        </w:rPr>
        <w:t>Factor</w:t>
      </w:r>
      <w:r w:rsidR="00B10635" w:rsidRPr="00CF3317">
        <w:rPr>
          <w:rFonts w:eastAsiaTheme="minorHAnsi"/>
          <w:b/>
          <w:bCs/>
          <w:color w:val="000000"/>
        </w:rPr>
        <w:t>)</w:t>
      </w:r>
      <w:r w:rsidR="00CF3317" w:rsidRPr="00CF3317">
        <w:rPr>
          <w:rFonts w:eastAsiaTheme="minorHAnsi"/>
          <w:bCs/>
          <w:iCs/>
          <w:color w:val="000000"/>
        </w:rPr>
        <w:t xml:space="preserve"> -- T</w:t>
      </w:r>
      <w:r w:rsidR="00B10635">
        <w:t xml:space="preserve">he agent will </w:t>
      </w:r>
      <w:r>
        <w:t xml:space="preserve">report </w:t>
      </w:r>
      <w:r w:rsidR="00B10635">
        <w:t xml:space="preserve">the value of the given </w:t>
      </w:r>
      <w:r w:rsidR="00B10635" w:rsidRPr="00CF3317">
        <w:rPr>
          <w:i/>
        </w:rPr>
        <w:t>Factor</w:t>
      </w:r>
      <w:r w:rsidR="00B10635">
        <w:t xml:space="preserve">.  For example, consider a model with a </w:t>
      </w:r>
      <w:r w:rsidR="00160207">
        <w:t>Condition</w:t>
      </w:r>
      <w:r w:rsidR="00B10635">
        <w:t xml:space="preserve"> called PARTY that describes whether the agent is invited to a PlaceType Party. Suppose on the the states is called Attend. Then the </w:t>
      </w:r>
      <w:r w:rsidR="008A2127">
        <w:t xml:space="preserve">action </w:t>
      </w:r>
      <w:r w:rsidRPr="008A2127">
        <w:rPr>
          <w:rFonts w:eastAsiaTheme="minorHAnsi"/>
          <w:b/>
          <w:bCs/>
          <w:color w:val="000000"/>
        </w:rPr>
        <w:t>report</w:t>
      </w:r>
      <w:r w:rsidR="00B10635" w:rsidRPr="008A2127">
        <w:rPr>
          <w:rFonts w:eastAsiaTheme="minorHAnsi"/>
          <w:b/>
          <w:bCs/>
          <w:color w:val="000000"/>
        </w:rPr>
        <w:t>(size_of_Party)</w:t>
      </w:r>
      <w:r w:rsidR="008A2127">
        <w:rPr>
          <w:rFonts w:eastAsiaTheme="minorHAnsi"/>
          <w:b/>
          <w:bCs/>
          <w:color w:val="000000"/>
        </w:rPr>
        <w:t xml:space="preserve"> </w:t>
      </w:r>
      <w:r w:rsidR="00B10635" w:rsidRPr="008A2127">
        <w:rPr>
          <w:rFonts w:eastAsiaTheme="minorHAnsi"/>
          <w:bCs/>
          <w:color w:val="000000"/>
        </w:rPr>
        <w:t xml:space="preserve">would cause the agent to </w:t>
      </w:r>
      <w:r w:rsidRPr="008A2127">
        <w:rPr>
          <w:rFonts w:eastAsiaTheme="minorHAnsi"/>
          <w:bCs/>
          <w:color w:val="000000"/>
        </w:rPr>
        <w:t xml:space="preserve">report </w:t>
      </w:r>
      <w:r w:rsidR="00B10635" w:rsidRPr="008A2127">
        <w:rPr>
          <w:rFonts w:eastAsiaTheme="minorHAnsi"/>
          <w:bCs/>
          <w:color w:val="000000"/>
        </w:rPr>
        <w:t xml:space="preserve">the size of the agent’s current Party. The result is a time-series of values, but the values are only updated when the agent enters the state </w:t>
      </w:r>
      <w:r w:rsidR="00B10635" w:rsidRPr="008A2127">
        <w:rPr>
          <w:rFonts w:eastAsiaTheme="minorHAnsi"/>
          <w:b/>
          <w:bCs/>
          <w:color w:val="000000"/>
        </w:rPr>
        <w:t>PARTY.Attend</w:t>
      </w:r>
      <w:r w:rsidR="00B10635" w:rsidRPr="008A2127">
        <w:rPr>
          <w:rFonts w:eastAsiaTheme="minorHAnsi"/>
          <w:bCs/>
          <w:color w:val="000000"/>
        </w:rPr>
        <w:t>.</w:t>
      </w:r>
    </w:p>
    <w:p w14:paraId="164C1C5B" w14:textId="77777777" w:rsidR="00416484" w:rsidRDefault="00416484" w:rsidP="001F6E35">
      <w:pPr>
        <w:pStyle w:val="Heading2"/>
      </w:pPr>
    </w:p>
    <w:p w14:paraId="6DE5F4DB" w14:textId="4A279873" w:rsidR="0065633C" w:rsidRDefault="0065633C" w:rsidP="0065633C">
      <w:pPr>
        <w:pStyle w:val="Heading2"/>
      </w:pPr>
      <w:bookmarkStart w:id="110" w:name="_Administrative_Actions"/>
      <w:bookmarkStart w:id="111" w:name="_Toc40674634"/>
      <w:bookmarkEnd w:id="110"/>
      <w:r>
        <w:t xml:space="preserve">Administrative </w:t>
      </w:r>
      <w:r w:rsidR="007A40F1">
        <w:t>Actions</w:t>
      </w:r>
      <w:bookmarkEnd w:id="111"/>
    </w:p>
    <w:p w14:paraId="53BC1F89" w14:textId="7312B371" w:rsidR="0065633C" w:rsidRDefault="0065633C" w:rsidP="0065633C"/>
    <w:p w14:paraId="2F7AECBD" w14:textId="116B2137" w:rsidR="0065633C" w:rsidRDefault="0065633C" w:rsidP="0065633C">
      <w:r>
        <w:lastRenderedPageBreak/>
        <w:t xml:space="preserve">Some </w:t>
      </w:r>
      <w:r w:rsidR="00D31F5E">
        <w:t>action</w:t>
      </w:r>
      <w:r>
        <w:t>s can only be perform</w:t>
      </w:r>
      <w:r w:rsidR="00F60952">
        <w:t>ed</w:t>
      </w:r>
      <w:r>
        <w:t xml:space="preserve"> by </w:t>
      </w:r>
      <w:hyperlink w:anchor="_Administrators" w:history="1">
        <w:r w:rsidRPr="00B72E00">
          <w:rPr>
            <w:rStyle w:val="Hyperlink"/>
            <w:b/>
            <w:bCs/>
            <w:i/>
          </w:rPr>
          <w:t>administrative agents</w:t>
        </w:r>
      </w:hyperlink>
      <w:r w:rsidR="00B72E00">
        <w:t>.</w:t>
      </w:r>
      <w:r>
        <w:t xml:space="preserve">  If the following</w:t>
      </w:r>
      <w:r w:rsidR="001B1926">
        <w:t xml:space="preserve"> action</w:t>
      </w:r>
      <w:r w:rsidR="00F60952">
        <w:t>s</w:t>
      </w:r>
      <w:r>
        <w:t xml:space="preserve"> are invoked by ordinary agents, they have no </w:t>
      </w:r>
      <w:r w:rsidR="009B56DF">
        <w:t>effect</w:t>
      </w:r>
      <w:r>
        <w:t>.</w:t>
      </w:r>
    </w:p>
    <w:p w14:paraId="63FCEB7E" w14:textId="78E33DD3" w:rsidR="0065633C" w:rsidRDefault="0065633C" w:rsidP="0065633C"/>
    <w:p w14:paraId="31DE8D25" w14:textId="5F41E001" w:rsidR="0065633C" w:rsidRPr="002A5F75" w:rsidRDefault="0065633C" w:rsidP="00D173E3">
      <w:pPr>
        <w:pStyle w:val="ListParagraph"/>
        <w:numPr>
          <w:ilvl w:val="0"/>
          <w:numId w:val="54"/>
        </w:numPr>
        <w:rPr>
          <w:rFonts w:eastAsiaTheme="minorHAnsi"/>
          <w:b/>
          <w:bCs/>
          <w:color w:val="000000"/>
        </w:rPr>
      </w:pPr>
      <w:r w:rsidRPr="00CF3317">
        <w:rPr>
          <w:rFonts w:eastAsiaTheme="minorHAnsi"/>
          <w:b/>
          <w:bCs/>
          <w:color w:val="000000"/>
        </w:rPr>
        <w:t>close(</w:t>
      </w:r>
      <w:r w:rsidRPr="00CF3317">
        <w:rPr>
          <w:rFonts w:eastAsiaTheme="minorHAnsi"/>
          <w:b/>
          <w:bCs/>
          <w:i/>
          <w:color w:val="000000"/>
        </w:rPr>
        <w:t>Group</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 xml:space="preserve">The Group associate with this administrative agent is closed as long as the agent remains in the given state.  See the examples in Chapter </w:t>
      </w:r>
      <w:r w:rsidR="002A5F75">
        <w:rPr>
          <w:rFonts w:eastAsiaTheme="minorHAnsi"/>
          <w:bCs/>
          <w:color w:val="000000"/>
        </w:rPr>
        <w:t>19</w:t>
      </w:r>
      <w:r w:rsidRPr="00CF3317">
        <w:rPr>
          <w:rFonts w:eastAsiaTheme="minorHAnsi"/>
          <w:bCs/>
          <w:color w:val="000000"/>
        </w:rPr>
        <w:t>.</w:t>
      </w:r>
    </w:p>
    <w:p w14:paraId="7D3B7BFF" w14:textId="78CD4E32" w:rsidR="002A5F75" w:rsidRDefault="002A5F75" w:rsidP="002A5F75">
      <w:pPr>
        <w:rPr>
          <w:rFonts w:eastAsiaTheme="minorHAnsi"/>
          <w:b/>
          <w:bCs/>
          <w:color w:val="000000"/>
        </w:rPr>
      </w:pPr>
    </w:p>
    <w:p w14:paraId="773DD26A" w14:textId="56B6E309" w:rsidR="002A5F75" w:rsidRPr="002A5F75" w:rsidRDefault="002A5F75" w:rsidP="00D173E3">
      <w:pPr>
        <w:pStyle w:val="ListParagraph"/>
        <w:numPr>
          <w:ilvl w:val="0"/>
          <w:numId w:val="96"/>
        </w:numPr>
        <w:rPr>
          <w:rFonts w:eastAsiaTheme="minorHAnsi"/>
          <w:b/>
          <w:bCs/>
          <w:color w:val="000000"/>
        </w:rPr>
      </w:pPr>
      <w:r>
        <w:rPr>
          <w:rFonts w:eastAsiaTheme="minorHAnsi"/>
          <w:b/>
          <w:bCs/>
          <w:color w:val="000000"/>
        </w:rPr>
        <w:t>set_contacts(</w:t>
      </w:r>
      <w:r>
        <w:rPr>
          <w:rFonts w:eastAsiaTheme="minorHAnsi"/>
          <w:b/>
          <w:bCs/>
          <w:i/>
          <w:iCs/>
          <w:color w:val="000000"/>
        </w:rPr>
        <w:t>Expression</w:t>
      </w:r>
      <w:r>
        <w:rPr>
          <w:rFonts w:eastAsiaTheme="minorHAnsi"/>
          <w:b/>
          <w:bCs/>
          <w:color w:val="000000"/>
        </w:rPr>
        <w:t xml:space="preserve">) – </w:t>
      </w:r>
      <w:r>
        <w:rPr>
          <w:rFonts w:eastAsiaTheme="minorHAnsi"/>
          <w:color w:val="000000"/>
        </w:rPr>
        <w:t xml:space="preserve">The contact rate for the Group associated with this administrative is multiplied by the value of the given </w:t>
      </w:r>
      <w:r>
        <w:rPr>
          <w:rFonts w:eastAsiaTheme="minorHAnsi"/>
          <w:i/>
          <w:iCs/>
          <w:color w:val="000000"/>
        </w:rPr>
        <w:t>Expression</w:t>
      </w:r>
      <w:r>
        <w:rPr>
          <w:rFonts w:eastAsiaTheme="minorHAnsi"/>
          <w:color w:val="000000"/>
        </w:rPr>
        <w:t>.  The effect is to change the number of contacts among the agents attending the Group. This can change the rate of transmissions that occur within the Group.</w:t>
      </w:r>
    </w:p>
    <w:p w14:paraId="5EC38EB4" w14:textId="77777777" w:rsidR="0065633C" w:rsidRDefault="0065633C" w:rsidP="005346CB"/>
    <w:p w14:paraId="1E64A9E6" w14:textId="250A57D5" w:rsidR="0065633C" w:rsidRPr="00CF3317" w:rsidRDefault="0065633C" w:rsidP="00D173E3">
      <w:pPr>
        <w:pStyle w:val="ListParagraph"/>
        <w:numPr>
          <w:ilvl w:val="0"/>
          <w:numId w:val="54"/>
        </w:numPr>
        <w:rPr>
          <w:rFonts w:eastAsiaTheme="minorHAnsi"/>
          <w:b/>
          <w:bCs/>
          <w:color w:val="000000"/>
        </w:rPr>
      </w:pPr>
      <w:r w:rsidRPr="00CF3317">
        <w:rPr>
          <w:rFonts w:eastAsiaTheme="minorHAnsi"/>
          <w:b/>
          <w:bCs/>
          <w:color w:val="000000"/>
        </w:rPr>
        <w:t>randomize_network(</w:t>
      </w:r>
      <w:r w:rsidRPr="00CF3317">
        <w:rPr>
          <w:rFonts w:eastAsiaTheme="minorHAnsi"/>
          <w:b/>
          <w:bCs/>
          <w:i/>
          <w:color w:val="000000"/>
        </w:rPr>
        <w:t>Network,</w:t>
      </w:r>
      <w:r w:rsidR="006647F2" w:rsidRPr="00CF3317">
        <w:rPr>
          <w:rFonts w:eastAsiaTheme="minorHAnsi"/>
          <w:b/>
          <w:bCs/>
          <w:i/>
          <w:color w:val="000000"/>
        </w:rPr>
        <w:t xml:space="preserve"> </w:t>
      </w:r>
      <w:r w:rsidRPr="00CF3317">
        <w:rPr>
          <w:rFonts w:eastAsiaTheme="minorHAnsi"/>
          <w:b/>
          <w:bCs/>
          <w:i/>
          <w:color w:val="000000"/>
        </w:rPr>
        <w:t>Expression</w:t>
      </w:r>
      <w:r w:rsidR="006647F2" w:rsidRPr="00CF3317">
        <w:rPr>
          <w:rFonts w:eastAsiaTheme="minorHAnsi"/>
          <w:b/>
          <w:bCs/>
          <w:i/>
          <w:color w:val="000000"/>
        </w:rPr>
        <w:t>1</w:t>
      </w:r>
      <w:r w:rsidRPr="00CF3317">
        <w:rPr>
          <w:rFonts w:eastAsiaTheme="minorHAnsi"/>
          <w:b/>
          <w:bCs/>
          <w:i/>
          <w:color w:val="000000"/>
        </w:rPr>
        <w:t>, Expression</w:t>
      </w:r>
      <w:r w:rsidR="006647F2" w:rsidRPr="00CF3317">
        <w:rPr>
          <w:rFonts w:eastAsiaTheme="minorHAnsi"/>
          <w:b/>
          <w:bCs/>
          <w:i/>
          <w:color w:val="000000"/>
        </w:rPr>
        <w:t>2</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The Network administered by the agent is converted to a random networ</w:t>
      </w:r>
      <w:r w:rsidR="006647F2" w:rsidRPr="00CF3317">
        <w:rPr>
          <w:rFonts w:eastAsiaTheme="minorHAnsi"/>
          <w:bCs/>
          <w:color w:val="000000"/>
        </w:rPr>
        <w:t>k. The new mean degree of the network is determined by the value of the first expression, and the maximum degree allowed is determined by the value of ther second expression.</w:t>
      </w:r>
    </w:p>
    <w:p w14:paraId="614F198D" w14:textId="3F1A9F07" w:rsidR="0065633C" w:rsidRDefault="0065633C" w:rsidP="001F6E35">
      <w:pPr>
        <w:pStyle w:val="Heading2"/>
      </w:pPr>
    </w:p>
    <w:p w14:paraId="54287FAD" w14:textId="1B8312C8" w:rsidR="00FB1598" w:rsidRDefault="00FB1598" w:rsidP="00FB1598">
      <w:pPr>
        <w:pStyle w:val="Heading2"/>
      </w:pPr>
      <w:bookmarkStart w:id="112" w:name="_Import_Actions"/>
      <w:bookmarkStart w:id="113" w:name="_Toc40674635"/>
      <w:bookmarkEnd w:id="112"/>
      <w:r>
        <w:t>I</w:t>
      </w:r>
      <w:r w:rsidR="00FD4462">
        <w:t xml:space="preserve">mport </w:t>
      </w:r>
      <w:r w:rsidR="004E73E3">
        <w:t>Actions</w:t>
      </w:r>
      <w:bookmarkEnd w:id="113"/>
    </w:p>
    <w:p w14:paraId="30B6FD52" w14:textId="041840B1" w:rsidR="00FB1598" w:rsidRDefault="00FB1598" w:rsidP="00FB1598"/>
    <w:p w14:paraId="79088CAE" w14:textId="4C1700AA" w:rsidR="00B36A19" w:rsidRDefault="00B36A19" w:rsidP="00B36A19">
      <w:r>
        <w:t xml:space="preserve">The following action has a special </w:t>
      </w:r>
      <w:r w:rsidR="00682E1D">
        <w:t>effect</w:t>
      </w:r>
      <w:r>
        <w:t xml:space="preserve"> when performed by the </w:t>
      </w:r>
      <w:hyperlink w:anchor="_The_Import_Agent" w:history="1">
        <w:r w:rsidR="00F13C18">
          <w:rPr>
            <w:rStyle w:val="Hyperlink"/>
            <w:i/>
          </w:rPr>
          <w:t>Import Agent</w:t>
        </w:r>
      </w:hyperlink>
      <w:r>
        <w:t>.</w:t>
      </w:r>
    </w:p>
    <w:p w14:paraId="2B3E6C8A" w14:textId="77777777" w:rsidR="00B36A19" w:rsidRDefault="00B36A19" w:rsidP="00B36A19"/>
    <w:p w14:paraId="14D6A90A" w14:textId="3AAAC996" w:rsidR="00B36A19" w:rsidRDefault="00B36A19" w:rsidP="00D173E3">
      <w:pPr>
        <w:pStyle w:val="ListParagraph"/>
        <w:numPr>
          <w:ilvl w:val="0"/>
          <w:numId w:val="65"/>
        </w:numPr>
      </w:pPr>
      <w:r w:rsidRPr="00B36A19">
        <w:rPr>
          <w:b/>
        </w:rPr>
        <w:t>set_trans(</w:t>
      </w:r>
      <w:r w:rsidR="00160207">
        <w:rPr>
          <w:b/>
        </w:rPr>
        <w:t>Condition</w:t>
      </w:r>
      <w:r w:rsidRPr="00B36A19">
        <w:rPr>
          <w:b/>
        </w:rPr>
        <w:t>,</w:t>
      </w:r>
      <w:r w:rsidRPr="00B36A19">
        <w:rPr>
          <w:b/>
          <w:i/>
        </w:rPr>
        <w:t>Expression</w:t>
      </w:r>
      <w:r w:rsidRPr="00B36A19">
        <w:rPr>
          <w:b/>
        </w:rPr>
        <w:t xml:space="preserve">) -- </w:t>
      </w:r>
      <w:r w:rsidRPr="00B36A19">
        <w:rPr>
          <w:bCs/>
        </w:rPr>
        <w:t xml:space="preserve">If the agent is a meta-agent, the transmissibility of the named </w:t>
      </w:r>
      <w:r w:rsidR="00160207">
        <w:rPr>
          <w:bCs/>
        </w:rPr>
        <w:t>Condition</w:t>
      </w:r>
      <w:r w:rsidRPr="00B36A19">
        <w:rPr>
          <w:bCs/>
        </w:rPr>
        <w:t xml:space="preserve"> is changed to the value of the expression.</w:t>
      </w:r>
    </w:p>
    <w:p w14:paraId="317687A4" w14:textId="77777777" w:rsidR="00B36A19" w:rsidRDefault="00B36A19" w:rsidP="00FB1598"/>
    <w:p w14:paraId="7720F4B9" w14:textId="23E642B9" w:rsidR="00FB1598" w:rsidRDefault="00FB1598" w:rsidP="00FB1598">
      <w:r>
        <w:t xml:space="preserve">Some actions can only be performed by the </w:t>
      </w:r>
      <w:hyperlink w:anchor="_The_Import_Agent" w:history="1">
        <w:r w:rsidR="00F13C18">
          <w:rPr>
            <w:rStyle w:val="Hyperlink"/>
            <w:i/>
          </w:rPr>
          <w:t>Import Agent</w:t>
        </w:r>
      </w:hyperlink>
      <w:r>
        <w:t xml:space="preserve">.  If the following actions are invoked by other agents, they have no </w:t>
      </w:r>
      <w:r w:rsidR="009B56DF">
        <w:t>effect</w:t>
      </w:r>
      <w:r>
        <w:t>.</w:t>
      </w:r>
    </w:p>
    <w:p w14:paraId="4BDF0938" w14:textId="77777777" w:rsidR="00FB1598" w:rsidRDefault="00FB1598" w:rsidP="00FB1598">
      <w:pPr>
        <w:rPr>
          <w:rFonts w:eastAsiaTheme="minorHAnsi"/>
        </w:rPr>
      </w:pPr>
    </w:p>
    <w:p w14:paraId="00CA5962" w14:textId="4FA9BB78" w:rsidR="00FB1598" w:rsidRDefault="00FB1598" w:rsidP="00D173E3">
      <w:pPr>
        <w:pStyle w:val="ListParagraph"/>
        <w:numPr>
          <w:ilvl w:val="0"/>
          <w:numId w:val="59"/>
        </w:numPr>
        <w:rPr>
          <w:rFonts w:eastAsiaTheme="minorHAnsi"/>
        </w:rPr>
      </w:pPr>
      <w:r>
        <w:rPr>
          <w:rFonts w:eastAsiaTheme="minorHAnsi"/>
          <w:b/>
        </w:rPr>
        <w:t>import_</w:t>
      </w:r>
      <w:r w:rsidR="00AC23E4">
        <w:rPr>
          <w:rFonts w:eastAsiaTheme="minorHAnsi"/>
          <w:b/>
        </w:rPr>
        <w:t>count</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number of susceptible agents for exposure.  </w:t>
      </w:r>
    </w:p>
    <w:p w14:paraId="07232617" w14:textId="7FC42972" w:rsidR="008A6AB1" w:rsidRDefault="00FB1598" w:rsidP="00D173E3">
      <w:pPr>
        <w:pStyle w:val="ListParagraph"/>
        <w:numPr>
          <w:ilvl w:val="0"/>
          <w:numId w:val="59"/>
        </w:numPr>
        <w:rPr>
          <w:rFonts w:eastAsiaTheme="minorHAnsi"/>
        </w:rPr>
      </w:pPr>
      <w:r>
        <w:rPr>
          <w:rFonts w:eastAsiaTheme="minorHAnsi"/>
          <w:b/>
        </w:rPr>
        <w:t>import_per_capita(</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fraction of susceptible agents for exposure.  </w:t>
      </w:r>
    </w:p>
    <w:p w14:paraId="2377099B" w14:textId="77777777" w:rsidR="00CE3493" w:rsidRPr="00CE3493" w:rsidRDefault="00CE3493" w:rsidP="00CE3493">
      <w:pPr>
        <w:rPr>
          <w:rFonts w:eastAsiaTheme="minorHAnsi"/>
        </w:rPr>
      </w:pPr>
    </w:p>
    <w:p w14:paraId="733DB243" w14:textId="69F01556" w:rsidR="00FB1598" w:rsidRPr="00CE3493" w:rsidRDefault="00FB1598" w:rsidP="00D173E3">
      <w:pPr>
        <w:pStyle w:val="ListParagraph"/>
        <w:numPr>
          <w:ilvl w:val="0"/>
          <w:numId w:val="59"/>
        </w:numPr>
        <w:rPr>
          <w:rFonts w:eastAsiaTheme="minorHAnsi"/>
        </w:rPr>
      </w:pPr>
      <w:r>
        <w:rPr>
          <w:rFonts w:eastAsiaTheme="minorHAnsi"/>
          <w:b/>
        </w:rPr>
        <w:t>import_age</w:t>
      </w:r>
      <w:r w:rsidR="00D3487B">
        <w:rPr>
          <w:rFonts w:eastAsiaTheme="minorHAnsi"/>
          <w:b/>
        </w:rPr>
        <w:t>s</w:t>
      </w:r>
      <w:r>
        <w:rPr>
          <w:rFonts w:eastAsiaTheme="minorHAnsi"/>
          <w:b/>
        </w:rPr>
        <w:t>(lower, upper</w:t>
      </w:r>
      <w:r w:rsidRPr="00A06091">
        <w:rPr>
          <w:rFonts w:eastAsiaTheme="minorHAnsi"/>
          <w:b/>
        </w:rPr>
        <w:t>)</w:t>
      </w:r>
      <w:r>
        <w:rPr>
          <w:rFonts w:eastAsiaTheme="minorHAnsi"/>
          <w:b/>
        </w:rPr>
        <w:t xml:space="preserve"> -- </w:t>
      </w:r>
      <w:r>
        <w:rPr>
          <w:rFonts w:eastAsiaTheme="minorHAnsi"/>
        </w:rPr>
        <w:t>The exposed agents all have age at least lower and less than or equal to upper.</w:t>
      </w:r>
    </w:p>
    <w:p w14:paraId="6FACE571" w14:textId="56EB07C0" w:rsidR="00C13138" w:rsidRDefault="00C13138" w:rsidP="00FB1598">
      <w:pPr>
        <w:rPr>
          <w:rFonts w:eastAsiaTheme="minorHAnsi"/>
        </w:rPr>
      </w:pPr>
    </w:p>
    <w:p w14:paraId="11953994" w14:textId="3A5F47E4" w:rsidR="00C13138" w:rsidRPr="00CE3493" w:rsidRDefault="00C13138" w:rsidP="00D173E3">
      <w:pPr>
        <w:pStyle w:val="ListParagraph"/>
        <w:numPr>
          <w:ilvl w:val="0"/>
          <w:numId w:val="59"/>
        </w:numPr>
        <w:rPr>
          <w:rFonts w:eastAsiaTheme="minorHAnsi"/>
          <w:b/>
        </w:rPr>
      </w:pPr>
      <w:r>
        <w:rPr>
          <w:rFonts w:eastAsiaTheme="minorHAnsi"/>
          <w:b/>
        </w:rPr>
        <w:t>import_list(ListExpression</w:t>
      </w:r>
      <w:r w:rsidRPr="00A06091">
        <w:rPr>
          <w:rFonts w:eastAsiaTheme="minorHAnsi"/>
          <w:b/>
        </w:rPr>
        <w:t>)</w:t>
      </w:r>
      <w:r>
        <w:rPr>
          <w:rFonts w:eastAsiaTheme="minorHAnsi"/>
          <w:b/>
        </w:rPr>
        <w:t xml:space="preserve"> -- </w:t>
      </w:r>
      <w:r>
        <w:rPr>
          <w:rFonts w:eastAsiaTheme="minorHAnsi"/>
        </w:rPr>
        <w:t xml:space="preserve">The agents with id's on the list will be exposed exposed. </w:t>
      </w:r>
      <w:r w:rsidRPr="00CE3493">
        <w:rPr>
          <w:rFonts w:eastAsiaTheme="minorHAnsi"/>
          <w:b/>
        </w:rPr>
        <w:t>Note:</w:t>
      </w:r>
      <w:r w:rsidRPr="00CE3493">
        <w:rPr>
          <w:rFonts w:eastAsiaTheme="minorHAnsi"/>
        </w:rPr>
        <w:t xml:space="preserve"> if there is an import_list rule for a given state, it overrides any other import rules for that state.</w:t>
      </w:r>
    </w:p>
    <w:p w14:paraId="519E5BD8" w14:textId="77777777" w:rsidR="00FB1598" w:rsidRDefault="00FB1598" w:rsidP="00FB1598">
      <w:pPr>
        <w:rPr>
          <w:rFonts w:eastAsiaTheme="minorHAnsi"/>
        </w:rPr>
      </w:pPr>
    </w:p>
    <w:p w14:paraId="59CAFDB8" w14:textId="48E9B8AA" w:rsidR="00FB1598" w:rsidRDefault="00FB1598" w:rsidP="00D173E3">
      <w:pPr>
        <w:pStyle w:val="ListParagraph"/>
        <w:numPr>
          <w:ilvl w:val="0"/>
          <w:numId w:val="59"/>
        </w:numPr>
        <w:rPr>
          <w:rFonts w:eastAsiaTheme="minorHAnsi"/>
        </w:rPr>
      </w:pPr>
      <w:r>
        <w:rPr>
          <w:rFonts w:eastAsiaTheme="minorHAnsi"/>
          <w:b/>
        </w:rPr>
        <w:t>import_location(</w:t>
      </w:r>
      <w:r w:rsidRPr="00A06091">
        <w:rPr>
          <w:rFonts w:eastAsiaTheme="minorHAnsi"/>
          <w:b/>
        </w:rPr>
        <w:t>Expression</w:t>
      </w:r>
      <w:r>
        <w:rPr>
          <w:rFonts w:eastAsiaTheme="minorHAnsi"/>
          <w:b/>
        </w:rPr>
        <w:t>1, Expression2, Expression3</w:t>
      </w:r>
      <w:r w:rsidRPr="00A06091">
        <w:rPr>
          <w:rFonts w:eastAsiaTheme="minorHAnsi"/>
          <w:b/>
        </w:rPr>
        <w:t>)</w:t>
      </w:r>
      <w:r>
        <w:rPr>
          <w:rFonts w:eastAsiaTheme="minorHAnsi"/>
          <w:b/>
        </w:rPr>
        <w:t xml:space="preserve"> -- </w:t>
      </w:r>
      <w:r>
        <w:rPr>
          <w:rFonts w:eastAsiaTheme="minorHAnsi"/>
        </w:rPr>
        <w:t xml:space="preserve">The exposed agents all have households near a specific latitude and longitude. </w:t>
      </w:r>
      <w:r w:rsidRPr="00CB0AFC">
        <w:rPr>
          <w:rFonts w:eastAsiaTheme="minorHAnsi"/>
        </w:rPr>
        <w:t xml:space="preserve">The </w:t>
      </w:r>
      <w:r>
        <w:rPr>
          <w:rFonts w:eastAsiaTheme="minorHAnsi"/>
        </w:rPr>
        <w:t xml:space="preserve">latitude is the value of the first </w:t>
      </w:r>
      <w:r w:rsidRPr="00CB0AFC">
        <w:rPr>
          <w:rFonts w:eastAsiaTheme="minorHAnsi"/>
        </w:rPr>
        <w:t>expression</w:t>
      </w:r>
      <w:r>
        <w:rPr>
          <w:rFonts w:eastAsiaTheme="minorHAnsi"/>
        </w:rPr>
        <w:t>, the longitude is the value of the second expression, and the radius is the value of the third expression.</w:t>
      </w:r>
      <w:r>
        <w:rPr>
          <w:rFonts w:eastAsiaTheme="minorHAnsi"/>
          <w:b/>
        </w:rPr>
        <w:t xml:space="preserve"> </w:t>
      </w:r>
    </w:p>
    <w:p w14:paraId="495E4080" w14:textId="77777777" w:rsidR="00CE3493" w:rsidRPr="00CE3493" w:rsidRDefault="00CE3493" w:rsidP="00CE3493">
      <w:pPr>
        <w:rPr>
          <w:rFonts w:eastAsiaTheme="minorHAnsi"/>
        </w:rPr>
      </w:pPr>
    </w:p>
    <w:p w14:paraId="500A8732" w14:textId="657DB383" w:rsidR="002A5CB0" w:rsidRDefault="00FB1598" w:rsidP="00D173E3">
      <w:pPr>
        <w:pStyle w:val="ListParagraph"/>
        <w:numPr>
          <w:ilvl w:val="0"/>
          <w:numId w:val="59"/>
        </w:numPr>
        <w:rPr>
          <w:rFonts w:eastAsiaTheme="minorHAnsi"/>
        </w:rPr>
      </w:pPr>
      <w:r>
        <w:rPr>
          <w:rFonts w:eastAsiaTheme="minorHAnsi"/>
          <w:b/>
        </w:rPr>
        <w:t>import</w:t>
      </w:r>
      <w:r w:rsidR="00D3487B">
        <w:rPr>
          <w:rFonts w:eastAsiaTheme="minorHAnsi"/>
          <w:b/>
        </w:rPr>
        <w:t>_</w:t>
      </w:r>
      <w:r w:rsidR="00313E98">
        <w:rPr>
          <w:rFonts w:eastAsiaTheme="minorHAnsi"/>
          <w:b/>
        </w:rPr>
        <w:t>admin_code</w:t>
      </w:r>
      <w:r>
        <w:rPr>
          <w:rFonts w:eastAsiaTheme="minorHAnsi"/>
          <w:b/>
        </w:rPr>
        <w:t>(N</w:t>
      </w:r>
      <w:r w:rsidRPr="00A06091">
        <w:rPr>
          <w:rFonts w:eastAsiaTheme="minorHAnsi"/>
          <w:b/>
        </w:rPr>
        <w:t>)</w:t>
      </w:r>
      <w:r>
        <w:rPr>
          <w:rFonts w:eastAsiaTheme="minorHAnsi"/>
          <w:b/>
        </w:rPr>
        <w:t xml:space="preserve"> -- </w:t>
      </w:r>
      <w:r>
        <w:rPr>
          <w:rFonts w:eastAsiaTheme="minorHAnsi"/>
        </w:rPr>
        <w:t>The exposed agents all have households within the region defined by administrative code N</w:t>
      </w:r>
      <w:r w:rsidR="00D3487B">
        <w:rPr>
          <w:rFonts w:eastAsiaTheme="minorHAnsi"/>
        </w:rPr>
        <w:t>, where N is an</w:t>
      </w:r>
      <w:r>
        <w:rPr>
          <w:rFonts w:eastAsiaTheme="minorHAnsi"/>
        </w:rPr>
        <w:t xml:space="preserve"> 11</w:t>
      </w:r>
      <w:r w:rsidR="00D3487B">
        <w:rPr>
          <w:rFonts w:eastAsiaTheme="minorHAnsi"/>
        </w:rPr>
        <w:t>-</w:t>
      </w:r>
      <w:r>
        <w:rPr>
          <w:rFonts w:eastAsiaTheme="minorHAnsi"/>
        </w:rPr>
        <w:t>digit FIPS code</w:t>
      </w:r>
      <w:r w:rsidR="00D3487B">
        <w:rPr>
          <w:rFonts w:eastAsiaTheme="minorHAnsi"/>
        </w:rPr>
        <w:t xml:space="preserve"> for a census tract</w:t>
      </w:r>
      <w:r w:rsidR="00313E98">
        <w:rPr>
          <w:rFonts w:eastAsiaTheme="minorHAnsi"/>
        </w:rPr>
        <w:t>, and 5-digit FIPS code for a county, or a 2-digit FIPS code for a state (U.S. only).</w:t>
      </w:r>
      <w:r>
        <w:rPr>
          <w:rFonts w:eastAsiaTheme="minorHAnsi"/>
          <w:b/>
        </w:rPr>
        <w:t xml:space="preserve"> </w:t>
      </w:r>
    </w:p>
    <w:p w14:paraId="437CB93E" w14:textId="77777777" w:rsidR="00CE3493" w:rsidRPr="00CE3493" w:rsidRDefault="00CE3493" w:rsidP="00CE3493">
      <w:pPr>
        <w:rPr>
          <w:rFonts w:eastAsiaTheme="minorHAnsi"/>
        </w:rPr>
      </w:pPr>
    </w:p>
    <w:p w14:paraId="32C874BB" w14:textId="78C46FE7" w:rsidR="002A5CB0" w:rsidRDefault="002A5CB0" w:rsidP="00D173E3">
      <w:pPr>
        <w:pStyle w:val="ListParagraph"/>
        <w:numPr>
          <w:ilvl w:val="0"/>
          <w:numId w:val="59"/>
        </w:numPr>
        <w:rPr>
          <w:rFonts w:eastAsiaTheme="minorHAnsi"/>
        </w:rPr>
      </w:pPr>
      <w:r>
        <w:rPr>
          <w:rFonts w:eastAsiaTheme="minorHAnsi"/>
          <w:b/>
        </w:rPr>
        <w:t>count_all_import_attempts(</w:t>
      </w:r>
      <w:r w:rsidRPr="00A06091">
        <w:rPr>
          <w:rFonts w:eastAsiaTheme="minorHAnsi"/>
          <w:b/>
        </w:rPr>
        <w:t>)</w:t>
      </w:r>
      <w:r>
        <w:rPr>
          <w:rFonts w:eastAsiaTheme="minorHAnsi"/>
          <w:b/>
        </w:rPr>
        <w:t xml:space="preserve"> -- </w:t>
      </w:r>
      <w:r>
        <w:rPr>
          <w:rFonts w:eastAsiaTheme="minorHAnsi"/>
        </w:rPr>
        <w:t xml:space="preserve">This action changes the number of individuals are who selected for exposure if the </w:t>
      </w:r>
      <w:r>
        <w:rPr>
          <w:rFonts w:eastAsiaTheme="minorHAnsi"/>
          <w:b/>
        </w:rPr>
        <w:t xml:space="preserve">import_count() </w:t>
      </w:r>
      <w:r w:rsidRPr="002A5CB0">
        <w:rPr>
          <w:rFonts w:eastAsiaTheme="minorHAnsi"/>
        </w:rPr>
        <w:t xml:space="preserve">action is in </w:t>
      </w:r>
      <w:r w:rsidR="00CE1A4E">
        <w:rPr>
          <w:rFonts w:eastAsiaTheme="minorHAnsi"/>
        </w:rPr>
        <w:t>effect</w:t>
      </w:r>
      <w:r w:rsidRPr="002A5CB0">
        <w:rPr>
          <w:rFonts w:eastAsiaTheme="minorHAnsi"/>
        </w:rPr>
        <w:t>.</w:t>
      </w:r>
    </w:p>
    <w:p w14:paraId="29F8BA61" w14:textId="4612E0D9" w:rsidR="00CE3493" w:rsidRPr="00CE3493" w:rsidRDefault="00CE3493" w:rsidP="00CE3493">
      <w:pPr>
        <w:rPr>
          <w:rFonts w:eastAsiaTheme="minorHAnsi"/>
        </w:rPr>
      </w:pPr>
    </w:p>
    <w:p w14:paraId="5D48B4DB" w14:textId="789C7BE3" w:rsidR="00CE3493" w:rsidRPr="00CE3493" w:rsidRDefault="00CE3493" w:rsidP="00CE3493">
      <w:pPr>
        <w:rPr>
          <w:rFonts w:eastAsiaTheme="minorHAnsi"/>
        </w:rPr>
      </w:pPr>
      <w:r>
        <w:rPr>
          <w:rFonts w:eastAsiaTheme="minorHAnsi"/>
        </w:rPr>
        <w:lastRenderedPageBreak/>
        <w:t xml:space="preserve">These actions are explained in more detail in </w:t>
      </w:r>
      <w:hyperlink w:anchor="_Chapter_8:_Transmission" w:history="1">
        <w:r w:rsidRPr="00CE3493">
          <w:rPr>
            <w:rStyle w:val="Hyperlink"/>
            <w:rFonts w:eastAsiaTheme="minorHAnsi"/>
          </w:rPr>
          <w:t>Chapter 8</w:t>
        </w:r>
      </w:hyperlink>
      <w:r>
        <w:rPr>
          <w:rFonts w:eastAsiaTheme="minorHAnsi"/>
        </w:rPr>
        <w:t>.</w:t>
      </w:r>
    </w:p>
    <w:p w14:paraId="18D3DC9E" w14:textId="77777777" w:rsidR="002A5CB0" w:rsidRDefault="002A5CB0" w:rsidP="002A5CB0">
      <w:pPr>
        <w:rPr>
          <w:rFonts w:eastAsiaTheme="minorHAnsi"/>
        </w:rPr>
      </w:pPr>
    </w:p>
    <w:p w14:paraId="04859A88" w14:textId="7562D9D5" w:rsidR="00355BE2" w:rsidRDefault="007A2167" w:rsidP="001F6E35">
      <w:pPr>
        <w:pStyle w:val="Heading2"/>
      </w:pPr>
      <w:bookmarkStart w:id="114" w:name="_Wait_Rules"/>
      <w:bookmarkStart w:id="115" w:name="_Toc40674636"/>
      <w:bookmarkEnd w:id="114"/>
      <w:r>
        <w:t>Wait</w:t>
      </w:r>
      <w:r w:rsidR="00355BE2">
        <w:t xml:space="preserve"> Rules</w:t>
      </w:r>
      <w:bookmarkEnd w:id="115"/>
    </w:p>
    <w:p w14:paraId="0DF4A9A2" w14:textId="77777777" w:rsidR="0055319D" w:rsidRDefault="0055319D" w:rsidP="0055319D"/>
    <w:p w14:paraId="7E1C72BB" w14:textId="61D15536" w:rsidR="0055319D" w:rsidRDefault="00416301" w:rsidP="0055319D">
      <w:r>
        <w:t xml:space="preserve">Whenever an agent enters a State, FRED determines how long the agent should wait in that State before the Transition Rules are applied to select the next state. The wait time for each State is defined through </w:t>
      </w:r>
      <w:r w:rsidR="007A2167">
        <w:t>Wait</w:t>
      </w:r>
      <w:r>
        <w:t xml:space="preserve"> Rules that have the following two forms:</w:t>
      </w:r>
    </w:p>
    <w:p w14:paraId="5D12B9C4" w14:textId="326D7DB4" w:rsidR="00416301" w:rsidRDefault="00416301" w:rsidP="0055319D"/>
    <w:p w14:paraId="720BC582" w14:textId="78093832" w:rsidR="00416301" w:rsidRPr="00416301" w:rsidRDefault="006C195E" w:rsidP="00A37AB7">
      <w:pPr>
        <w:jc w:val="center"/>
        <w:rPr>
          <w:b/>
        </w:rPr>
      </w:pPr>
      <w:r>
        <w:rPr>
          <w:b/>
        </w:rPr>
        <w:t xml:space="preserve">[ if (PredicateList) then ] </w:t>
      </w:r>
      <w:r w:rsidR="00416301" w:rsidRPr="00416301">
        <w:rPr>
          <w:b/>
        </w:rPr>
        <w:t>wait(</w:t>
      </w:r>
      <w:r w:rsidR="007A2167" w:rsidRPr="007A2167">
        <w:rPr>
          <w:b/>
          <w:i/>
          <w:iCs/>
        </w:rPr>
        <w:t>Wait</w:t>
      </w:r>
      <w:r w:rsidR="00416301" w:rsidRPr="007A2167">
        <w:rPr>
          <w:b/>
          <w:i/>
          <w:iCs/>
        </w:rPr>
        <w:t>E</w:t>
      </w:r>
      <w:r w:rsidR="00416301" w:rsidRPr="00416301">
        <w:rPr>
          <w:b/>
          <w:i/>
        </w:rPr>
        <w:t>xpression</w:t>
      </w:r>
      <w:r w:rsidR="00416301" w:rsidRPr="00416301">
        <w:rPr>
          <w:b/>
        </w:rPr>
        <w:t>)</w:t>
      </w:r>
    </w:p>
    <w:p w14:paraId="1101183E" w14:textId="17E2D51C" w:rsidR="00416301" w:rsidRDefault="00416301" w:rsidP="0055319D">
      <w:pPr>
        <w:rPr>
          <w:b/>
        </w:rPr>
      </w:pPr>
    </w:p>
    <w:p w14:paraId="60FB8BE1" w14:textId="77777777" w:rsidR="006C195E" w:rsidRDefault="006C195E" w:rsidP="0055319D"/>
    <w:p w14:paraId="7416467F" w14:textId="506BDACA" w:rsidR="00416301" w:rsidRDefault="006C195E" w:rsidP="0055319D">
      <w:r>
        <w:t xml:space="preserve">The protion in brackets is optional. </w:t>
      </w:r>
      <w:r w:rsidR="007A2167">
        <w:t>One f</w:t>
      </w:r>
      <w:r w:rsidR="00416301">
        <w:t xml:space="preserve">orm </w:t>
      </w:r>
      <w:r w:rsidR="007A2167">
        <w:t xml:space="preserve">of WaitExpression </w:t>
      </w:r>
      <w:r w:rsidR="00416301">
        <w:t>specifies a duration (</w:t>
      </w:r>
      <w:r w:rsidR="00416301" w:rsidRPr="005D7C4B">
        <w:rPr>
          <w:b/>
        </w:rPr>
        <w:t>in hours</w:t>
      </w:r>
      <w:r w:rsidR="00416301">
        <w:t>) for how long to wait until transition decisions are made.  Some examples:</w:t>
      </w:r>
    </w:p>
    <w:p w14:paraId="2497C153" w14:textId="77777777" w:rsidR="00416301" w:rsidRDefault="00416301" w:rsidP="0055319D"/>
    <w:p w14:paraId="3A6F4960" w14:textId="54B5514C" w:rsidR="00416301" w:rsidRPr="00F075F7" w:rsidRDefault="00416301" w:rsidP="00F075F7">
      <w:pPr>
        <w:rPr>
          <w:b/>
        </w:rPr>
      </w:pPr>
      <w:r w:rsidRPr="00416301">
        <w:rPr>
          <w:b/>
        </w:rPr>
        <w:t>wait(</w:t>
      </w:r>
      <w:r>
        <w:rPr>
          <w:b/>
        </w:rPr>
        <w:t>1</w:t>
      </w:r>
      <w:r w:rsidRPr="00416301">
        <w:rPr>
          <w:b/>
        </w:rPr>
        <w:t>)</w:t>
      </w:r>
      <w:r w:rsidR="00F075F7">
        <w:rPr>
          <w:b/>
        </w:rPr>
        <w:t xml:space="preserve"> -- </w:t>
      </w:r>
      <w:r>
        <w:t>Wait 1 hour</w:t>
      </w:r>
    </w:p>
    <w:p w14:paraId="7E4BF165" w14:textId="77777777" w:rsidR="00416301" w:rsidRDefault="00416301" w:rsidP="00416301">
      <w:pPr>
        <w:rPr>
          <w:b/>
        </w:rPr>
      </w:pPr>
    </w:p>
    <w:p w14:paraId="2E4CFA67" w14:textId="038A56A3" w:rsidR="00416301" w:rsidRPr="00F075F7" w:rsidRDefault="00416301" w:rsidP="00F075F7">
      <w:pPr>
        <w:rPr>
          <w:b/>
        </w:rPr>
      </w:pPr>
      <w:r w:rsidRPr="00416301">
        <w:rPr>
          <w:b/>
        </w:rPr>
        <w:t>wait(</w:t>
      </w:r>
      <w:r>
        <w:rPr>
          <w:b/>
        </w:rPr>
        <w:t>0</w:t>
      </w:r>
      <w:r w:rsidRPr="00416301">
        <w:rPr>
          <w:b/>
        </w:rPr>
        <w:t>)</w:t>
      </w:r>
      <w:r w:rsidR="00F075F7">
        <w:rPr>
          <w:b/>
        </w:rPr>
        <w:t xml:space="preserve"> -- </w:t>
      </w:r>
      <w:r>
        <w:t>Apply Transition Rules immediately.</w:t>
      </w:r>
      <w:r w:rsidR="005D7C4B">
        <w:t xml:space="preserve"> </w:t>
      </w:r>
      <w:r w:rsidR="005D7C4B" w:rsidRPr="00605E64">
        <w:t xml:space="preserve">Transient states </w:t>
      </w:r>
      <w:r w:rsidR="005D7C4B">
        <w:t xml:space="preserve">with zero </w:t>
      </w:r>
      <w:r w:rsidR="009F7EB0">
        <w:t>wait times</w:t>
      </w:r>
      <w:r w:rsidR="005D7C4B">
        <w:t xml:space="preserve"> </w:t>
      </w:r>
      <w:r w:rsidR="005D7C4B" w:rsidRPr="00605E64">
        <w:t xml:space="preserve">are often useful, since they can </w:t>
      </w:r>
      <w:r w:rsidR="00F60952">
        <w:t>cause</w:t>
      </w:r>
      <w:r w:rsidR="005D7C4B" w:rsidRPr="00605E64">
        <w:t xml:space="preserve"> </w:t>
      </w:r>
      <w:r w:rsidR="00CF3B52">
        <w:t>effect</w:t>
      </w:r>
      <w:r w:rsidR="005D7C4B" w:rsidRPr="00605E64">
        <w:t xml:space="preserve">s that change the agent's other </w:t>
      </w:r>
      <w:r w:rsidR="00160207">
        <w:t>Condition</w:t>
      </w:r>
      <w:r w:rsidR="005D7C4B" w:rsidRPr="00605E64">
        <w:t>s, or they can serve as decision points that separate the state trajectories of agents based on their properties.</w:t>
      </w:r>
    </w:p>
    <w:p w14:paraId="084B2569" w14:textId="77777777" w:rsidR="00416301" w:rsidRDefault="00416301" w:rsidP="00416301">
      <w:pPr>
        <w:rPr>
          <w:b/>
        </w:rPr>
      </w:pPr>
    </w:p>
    <w:p w14:paraId="43FA6F4D" w14:textId="5D3806F7" w:rsidR="00416301" w:rsidRPr="00F075F7" w:rsidRDefault="00416301" w:rsidP="00F075F7">
      <w:pPr>
        <w:rPr>
          <w:b/>
        </w:rPr>
      </w:pPr>
      <w:r w:rsidRPr="00416301">
        <w:rPr>
          <w:b/>
        </w:rPr>
        <w:t>wait()</w:t>
      </w:r>
      <w:r w:rsidR="00F075F7">
        <w:rPr>
          <w:b/>
        </w:rPr>
        <w:t xml:space="preserve"> -- </w:t>
      </w:r>
      <w:r>
        <w:t>Wait indefinitely.</w:t>
      </w:r>
    </w:p>
    <w:p w14:paraId="246A69B2" w14:textId="5BA5EA3F" w:rsidR="0055319D" w:rsidRDefault="0055319D" w:rsidP="0055319D"/>
    <w:p w14:paraId="0718617C" w14:textId="208979C5" w:rsidR="00416301" w:rsidRDefault="00AA197B" w:rsidP="0055319D">
      <w:r>
        <w:t>Any expression is permitted, so if the wait time should be drawn from a normal distribution with median 5.5 days and standard deviation of 2.0 days, you can say:</w:t>
      </w:r>
    </w:p>
    <w:p w14:paraId="7C2606C7" w14:textId="59DF0BCF" w:rsidR="00AA197B" w:rsidRDefault="00AA197B" w:rsidP="0055319D"/>
    <w:p w14:paraId="4882C248" w14:textId="77A4C30E" w:rsidR="00416301" w:rsidRPr="00F075F7" w:rsidRDefault="00AA197B" w:rsidP="00F075F7">
      <w:pPr>
        <w:jc w:val="center"/>
        <w:rPr>
          <w:b/>
          <w:bCs/>
        </w:rPr>
      </w:pPr>
      <w:r w:rsidRPr="00F075F7">
        <w:rPr>
          <w:b/>
          <w:bCs/>
        </w:rPr>
        <w:t>wait(24</w:t>
      </w:r>
      <w:r w:rsidR="00EC7B92" w:rsidRPr="00F075F7">
        <w:rPr>
          <w:b/>
          <w:bCs/>
        </w:rPr>
        <w:t xml:space="preserve"> * </w:t>
      </w:r>
      <w:r w:rsidRPr="00F075F7">
        <w:rPr>
          <w:b/>
          <w:bCs/>
        </w:rPr>
        <w:t>normal(5.5,</w:t>
      </w:r>
      <w:r w:rsidR="00F075F7">
        <w:rPr>
          <w:b/>
          <w:bCs/>
        </w:rPr>
        <w:t xml:space="preserve"> </w:t>
      </w:r>
      <w:r w:rsidRPr="00F075F7">
        <w:rPr>
          <w:b/>
          <w:bCs/>
        </w:rPr>
        <w:t>2.0)</w:t>
      </w:r>
      <w:r w:rsidR="00EC7B92" w:rsidRPr="00F075F7">
        <w:rPr>
          <w:b/>
          <w:bCs/>
        </w:rPr>
        <w:t xml:space="preserve"> </w:t>
      </w:r>
      <w:r w:rsidRPr="00F075F7">
        <w:rPr>
          <w:b/>
          <w:bCs/>
        </w:rPr>
        <w:t>)</w:t>
      </w:r>
    </w:p>
    <w:p w14:paraId="421D7110" w14:textId="7E87521E" w:rsidR="005D7C4B" w:rsidRDefault="005D7C4B" w:rsidP="0055319D"/>
    <w:p w14:paraId="77543916" w14:textId="00787F70" w:rsidR="005D7C4B" w:rsidRDefault="005D7C4B" w:rsidP="005D7C4B">
      <w:r>
        <w:t>State durations are often defined using statistical distributions, including those shown in the Table below:</w:t>
      </w:r>
    </w:p>
    <w:p w14:paraId="751EF188" w14:textId="77777777" w:rsidR="005D7C4B" w:rsidRPr="003617D6" w:rsidRDefault="005D7C4B" w:rsidP="005D7C4B"/>
    <w:p w14:paraId="3F24E804" w14:textId="6835C194" w:rsidR="005D7C4B" w:rsidRDefault="005D7C4B" w:rsidP="005D7C4B">
      <w:pPr>
        <w:pStyle w:val="Heading3"/>
      </w:pPr>
      <w:bookmarkStart w:id="116" w:name="_Toc40674637"/>
      <w:r>
        <w:t xml:space="preserve">Useful </w:t>
      </w:r>
      <w:r w:rsidRPr="00562259">
        <w:t>Distributions</w:t>
      </w:r>
      <w:r>
        <w:t xml:space="preserve"> for State Durations</w:t>
      </w:r>
      <w:bookmarkEnd w:id="116"/>
    </w:p>
    <w:p w14:paraId="05E5B3CE" w14:textId="77777777" w:rsidR="005D7C4B" w:rsidRPr="003617D6" w:rsidRDefault="005D7C4B" w:rsidP="005D7C4B"/>
    <w:tbl>
      <w:tblPr>
        <w:tblW w:w="0" w:type="auto"/>
        <w:tblCellMar>
          <w:left w:w="0" w:type="dxa"/>
          <w:right w:w="0" w:type="dxa"/>
        </w:tblCellMar>
        <w:tblLook w:val="0420" w:firstRow="1" w:lastRow="0" w:firstColumn="0" w:lastColumn="0" w:noHBand="0" w:noVBand="1"/>
      </w:tblPr>
      <w:tblGrid>
        <w:gridCol w:w="1348"/>
        <w:gridCol w:w="1701"/>
        <w:gridCol w:w="6579"/>
      </w:tblGrid>
      <w:tr w:rsidR="005D7C4B" w:rsidRPr="008E0E13" w14:paraId="5F494307"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582F8AD9" w14:textId="77777777" w:rsidR="005D7C4B" w:rsidRPr="003617D6" w:rsidRDefault="005D7C4B" w:rsidP="00BE06FA">
            <w:r w:rsidRPr="003617D6">
              <w:t>Distribution</w:t>
            </w:r>
          </w:p>
        </w:tc>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32EE9CB2" w14:textId="77777777" w:rsidR="005D7C4B" w:rsidRPr="003617D6" w:rsidRDefault="005D7C4B" w:rsidP="00BE06FA">
            <w:r w:rsidRPr="003617D6">
              <w:t>Parameters</w:t>
            </w:r>
          </w:p>
        </w:tc>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06FE27CB" w14:textId="77777777" w:rsidR="005D7C4B" w:rsidRPr="003617D6" w:rsidRDefault="005D7C4B" w:rsidP="00BE06FA">
            <w:r w:rsidRPr="003617D6">
              <w:t>Use</w:t>
            </w:r>
          </w:p>
        </w:tc>
      </w:tr>
      <w:tr w:rsidR="005D7C4B" w:rsidRPr="008E0E13" w14:paraId="275612D0"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189D4ACC" w14:textId="5ECCE122" w:rsidR="005D7C4B" w:rsidRPr="003617D6" w:rsidRDefault="005D7C4B" w:rsidP="00BE06FA"/>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654B331F" w14:textId="0EE73CCA" w:rsidR="005D7C4B" w:rsidRPr="003617D6" w:rsidRDefault="005D7C4B" w:rsidP="00BE06FA">
            <w:r>
              <w:t>number</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10F52340" w14:textId="77777777" w:rsidR="005D7C4B" w:rsidRPr="003617D6" w:rsidRDefault="005D7C4B" w:rsidP="00BE06FA">
            <w:r>
              <w:t>Activities with a fixed duration, e.g. attending a class.</w:t>
            </w:r>
          </w:p>
        </w:tc>
      </w:tr>
      <w:tr w:rsidR="005D7C4B" w:rsidRPr="008E0E13" w14:paraId="43BD5DAE"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C1C70C2" w14:textId="77777777" w:rsidR="005D7C4B" w:rsidRPr="003617D6" w:rsidRDefault="005D7C4B" w:rsidP="00BE06FA">
            <w:r w:rsidRPr="003617D6">
              <w:t>normal</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5A1E88FC" w14:textId="77777777" w:rsidR="005D7C4B" w:rsidRPr="003617D6" w:rsidRDefault="005D7C4B" w:rsidP="00BE06FA">
            <w:r w:rsidRPr="003617D6">
              <w:t>mean, std</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607A0276" w14:textId="66A5738C" w:rsidR="005D7C4B" w:rsidRPr="003617D6" w:rsidRDefault="005D7C4B" w:rsidP="00BE06FA">
            <w:r>
              <w:t>Activities p</w:t>
            </w:r>
            <w:r w:rsidRPr="003617D6">
              <w:t xml:space="preserve">roduced by many small </w:t>
            </w:r>
            <w:r w:rsidR="003B6912">
              <w:t>effects</w:t>
            </w:r>
            <w:r w:rsidRPr="003617D6">
              <w:t xml:space="preserve"> acting additively and independently</w:t>
            </w:r>
            <w:r>
              <w:t xml:space="preserve">, </w:t>
            </w:r>
            <w:r w:rsidRPr="003617D6">
              <w:t>e.g., human gestation period</w:t>
            </w:r>
          </w:p>
        </w:tc>
      </w:tr>
      <w:tr w:rsidR="005D7C4B" w:rsidRPr="008E0E13" w14:paraId="0EFD744F"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52BFBCDE" w14:textId="77777777" w:rsidR="005D7C4B" w:rsidRPr="003617D6" w:rsidRDefault="005D7C4B" w:rsidP="00BE06FA">
            <w:r w:rsidRPr="003617D6">
              <w:t>lognormal</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0BD76A1" w14:textId="77777777" w:rsidR="005D7C4B" w:rsidRPr="003617D6" w:rsidRDefault="005D7C4B" w:rsidP="00BE06FA">
            <w:r w:rsidRPr="003617D6">
              <w:t>median, dispersion</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F7CBA22" w14:textId="39615923" w:rsidR="005D7C4B" w:rsidRPr="003617D6" w:rsidRDefault="005D7C4B" w:rsidP="00BE06FA">
            <w:r>
              <w:t xml:space="preserve">Duration </w:t>
            </w:r>
            <w:r w:rsidRPr="003617D6">
              <w:t xml:space="preserve">produced by multiplication </w:t>
            </w:r>
            <w:r>
              <w:t xml:space="preserve">of </w:t>
            </w:r>
            <w:r w:rsidRPr="003617D6">
              <w:t xml:space="preserve">many </w:t>
            </w:r>
            <w:r w:rsidR="003B6912">
              <w:t>effect</w:t>
            </w:r>
            <w:r w:rsidRPr="003617D6">
              <w:t>s</w:t>
            </w:r>
            <w:r>
              <w:t xml:space="preserve">, </w:t>
            </w:r>
            <w:r w:rsidRPr="003617D6">
              <w:t>e.g., duration of illness, length of marriage before divorce</w:t>
            </w:r>
          </w:p>
        </w:tc>
      </w:tr>
      <w:tr w:rsidR="005D7C4B" w:rsidRPr="008E0E13" w14:paraId="6A42A049"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C63B8E4" w14:textId="77777777" w:rsidR="005D7C4B" w:rsidRPr="003617D6" w:rsidRDefault="005D7C4B" w:rsidP="00BE06FA">
            <w:r w:rsidRPr="003617D6">
              <w:t>geometric</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08B8D388" w14:textId="77777777" w:rsidR="005D7C4B" w:rsidRPr="003617D6" w:rsidRDefault="005D7C4B" w:rsidP="00BE06FA">
            <w:r w:rsidRPr="003617D6">
              <w:t>mean</w:t>
            </w:r>
          </w:p>
          <w:p w14:paraId="3597AD92" w14:textId="77777777" w:rsidR="005D7C4B" w:rsidRPr="003617D6" w:rsidRDefault="005D7C4B" w:rsidP="00BE06FA">
            <w:r w:rsidRPr="003617D6">
              <w:t xml:space="preserve"> (mean = 1.0/p)</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6EA977A" w14:textId="77777777" w:rsidR="005D7C4B" w:rsidRPr="003617D6" w:rsidRDefault="005D7C4B" w:rsidP="00BE06FA">
            <w:r w:rsidRPr="003617D6">
              <w:t>time before success of Bernoulli trials with prob p.</w:t>
            </w:r>
          </w:p>
          <w:p w14:paraId="40C1EA34" w14:textId="77777777" w:rsidR="005D7C4B" w:rsidRPr="003617D6" w:rsidRDefault="005D7C4B" w:rsidP="00BE06FA">
            <w:r w:rsidRPr="003617D6">
              <w:t xml:space="preserve">e.g., time before winning a lottery </w:t>
            </w:r>
          </w:p>
        </w:tc>
      </w:tr>
      <w:tr w:rsidR="005D7C4B" w:rsidRPr="008E0E13" w14:paraId="34AB50C8"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90BF0BB" w14:textId="77777777" w:rsidR="005D7C4B" w:rsidRPr="003617D6" w:rsidRDefault="005D7C4B" w:rsidP="00BE06FA">
            <w:r w:rsidRPr="003617D6">
              <w:lastRenderedPageBreak/>
              <w:t>uniform</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7A1EF219" w14:textId="77777777" w:rsidR="005D7C4B" w:rsidRPr="003617D6" w:rsidRDefault="005D7C4B" w:rsidP="00BE06FA">
            <w:r w:rsidRPr="003617D6">
              <w:t>min, max</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03AA3D1" w14:textId="77777777" w:rsidR="005D7C4B" w:rsidRPr="003617D6" w:rsidRDefault="005D7C4B" w:rsidP="00BE06FA">
            <w:r w:rsidRPr="003617D6">
              <w:t>e.g., value of a dice toss</w:t>
            </w:r>
          </w:p>
        </w:tc>
      </w:tr>
    </w:tbl>
    <w:p w14:paraId="2B46E9EA" w14:textId="77777777" w:rsidR="005D7C4B" w:rsidRPr="003617D6" w:rsidRDefault="005D7C4B" w:rsidP="005D7C4B"/>
    <w:p w14:paraId="5A888701" w14:textId="77777777" w:rsidR="005D7C4B" w:rsidRPr="003617D6" w:rsidRDefault="005D7C4B" w:rsidP="005D7C4B"/>
    <w:p w14:paraId="75954221" w14:textId="163992E5" w:rsidR="00AA197B" w:rsidRDefault="00AA197B" w:rsidP="0055319D">
      <w:r>
        <w:t>The second form of</w:t>
      </w:r>
      <w:r w:rsidR="007A2167">
        <w:t xml:space="preserve"> WaitExpression</w:t>
      </w:r>
      <w:r>
        <w:t xml:space="preserve"> is useful when the state should last until a certain time or date:</w:t>
      </w:r>
    </w:p>
    <w:p w14:paraId="7D1931F0" w14:textId="52506357" w:rsidR="00AA197B" w:rsidRDefault="00AA197B" w:rsidP="0055319D"/>
    <w:p w14:paraId="22B115FC" w14:textId="06DBF457" w:rsidR="00AA197B" w:rsidRDefault="00AA197B" w:rsidP="00AA197B">
      <w:pPr>
        <w:rPr>
          <w:b/>
        </w:rPr>
      </w:pPr>
      <w:r w:rsidRPr="00416301">
        <w:rPr>
          <w:b/>
        </w:rPr>
        <w:t>wait(</w:t>
      </w:r>
      <w:r w:rsidR="007A2167">
        <w:rPr>
          <w:b/>
        </w:rPr>
        <w:t>until_</w:t>
      </w:r>
      <w:r>
        <w:rPr>
          <w:b/>
        </w:rPr>
        <w:t>3pm</w:t>
      </w:r>
      <w:r w:rsidRPr="00416301">
        <w:rPr>
          <w:b/>
        </w:rPr>
        <w:t>)</w:t>
      </w:r>
    </w:p>
    <w:p w14:paraId="7EA527E7" w14:textId="691E6B58" w:rsidR="00AA197B" w:rsidRDefault="00AA197B" w:rsidP="00D173E3">
      <w:pPr>
        <w:pStyle w:val="ListParagraph"/>
        <w:numPr>
          <w:ilvl w:val="0"/>
          <w:numId w:val="31"/>
        </w:numPr>
      </w:pPr>
      <w:r>
        <w:t>Wait until the next occurrence of 3pm.</w:t>
      </w:r>
    </w:p>
    <w:p w14:paraId="4F08FBB0" w14:textId="140BE4D0" w:rsidR="00AA197B" w:rsidRPr="00416301" w:rsidRDefault="00AA197B" w:rsidP="00D173E3">
      <w:pPr>
        <w:pStyle w:val="ListParagraph"/>
        <w:numPr>
          <w:ilvl w:val="0"/>
          <w:numId w:val="31"/>
        </w:numPr>
      </w:pPr>
      <w:r>
        <w:t>If it is now 3pm, this would wait 24 hours.</w:t>
      </w:r>
    </w:p>
    <w:p w14:paraId="70FFDC3D" w14:textId="77777777" w:rsidR="00AA197B" w:rsidRDefault="00AA197B" w:rsidP="0055319D"/>
    <w:p w14:paraId="7AE8F0E0" w14:textId="3F3951A5" w:rsidR="00AA197B" w:rsidRDefault="00AA197B" w:rsidP="00AA197B">
      <w:pPr>
        <w:rPr>
          <w:b/>
        </w:rPr>
      </w:pPr>
      <w:r w:rsidRPr="00416301">
        <w:rPr>
          <w:b/>
        </w:rPr>
        <w:t>wait(</w:t>
      </w:r>
      <w:r w:rsidR="007A2167">
        <w:rPr>
          <w:b/>
        </w:rPr>
        <w:t>until_</w:t>
      </w:r>
      <w:r>
        <w:rPr>
          <w:b/>
        </w:rPr>
        <w:t>Fri_at_3pm</w:t>
      </w:r>
      <w:r w:rsidRPr="00416301">
        <w:rPr>
          <w:b/>
        </w:rPr>
        <w:t>)</w:t>
      </w:r>
    </w:p>
    <w:p w14:paraId="556DBCEE" w14:textId="66FAE684" w:rsidR="00AA197B" w:rsidRDefault="00AA197B" w:rsidP="00D173E3">
      <w:pPr>
        <w:pStyle w:val="ListParagraph"/>
        <w:numPr>
          <w:ilvl w:val="0"/>
          <w:numId w:val="31"/>
        </w:numPr>
      </w:pPr>
      <w:r>
        <w:t>Wait until the next occurrence of Friday at 3pm.</w:t>
      </w:r>
    </w:p>
    <w:p w14:paraId="2D3948CB" w14:textId="7DB5A26C" w:rsidR="00AA197B" w:rsidRDefault="00AA197B" w:rsidP="00D173E3">
      <w:pPr>
        <w:pStyle w:val="ListParagraph"/>
        <w:numPr>
          <w:ilvl w:val="0"/>
          <w:numId w:val="31"/>
        </w:numPr>
      </w:pPr>
      <w:r>
        <w:t>If it is now 3pm on Friday, this would wait one week.</w:t>
      </w:r>
    </w:p>
    <w:p w14:paraId="35F940FC" w14:textId="77777777" w:rsidR="00AA197B" w:rsidRDefault="00AA197B" w:rsidP="00AA197B">
      <w:pPr>
        <w:rPr>
          <w:b/>
        </w:rPr>
      </w:pPr>
    </w:p>
    <w:p w14:paraId="25E471FA" w14:textId="14FE0EF2" w:rsidR="00AA197B" w:rsidRDefault="00AA197B" w:rsidP="00AA197B">
      <w:pPr>
        <w:rPr>
          <w:b/>
        </w:rPr>
      </w:pPr>
      <w:r w:rsidRPr="00416301">
        <w:rPr>
          <w:b/>
        </w:rPr>
        <w:t>wait(</w:t>
      </w:r>
      <w:r w:rsidR="007A2167">
        <w:rPr>
          <w:b/>
        </w:rPr>
        <w:t>until_</w:t>
      </w:r>
      <w:r>
        <w:rPr>
          <w:b/>
        </w:rPr>
        <w:t>Today_</w:t>
      </w:r>
      <w:r w:rsidR="00006AEA">
        <w:rPr>
          <w:b/>
        </w:rPr>
        <w:t>at_9a</w:t>
      </w:r>
      <w:r>
        <w:rPr>
          <w:b/>
        </w:rPr>
        <w:t>m</w:t>
      </w:r>
      <w:r w:rsidRPr="00416301">
        <w:rPr>
          <w:b/>
        </w:rPr>
        <w:t>)</w:t>
      </w:r>
    </w:p>
    <w:p w14:paraId="47F55172" w14:textId="52A34251" w:rsidR="00AA197B" w:rsidRDefault="00AA197B" w:rsidP="00D173E3">
      <w:pPr>
        <w:pStyle w:val="ListParagraph"/>
        <w:numPr>
          <w:ilvl w:val="0"/>
          <w:numId w:val="31"/>
        </w:numPr>
      </w:pPr>
      <w:r>
        <w:t xml:space="preserve">Wait until </w:t>
      </w:r>
      <w:r w:rsidR="00006AEA">
        <w:t>9am today.</w:t>
      </w:r>
    </w:p>
    <w:p w14:paraId="5C3402A7" w14:textId="70E190A2" w:rsidR="00006AEA" w:rsidRPr="00416301" w:rsidRDefault="00006AEA" w:rsidP="00D173E3">
      <w:pPr>
        <w:pStyle w:val="ListParagraph"/>
        <w:numPr>
          <w:ilvl w:val="0"/>
          <w:numId w:val="31"/>
        </w:numPr>
      </w:pPr>
      <w:r>
        <w:t>If it is already 9am or later, the agent will wait forever.</w:t>
      </w:r>
    </w:p>
    <w:p w14:paraId="72E26F62" w14:textId="77777777" w:rsidR="00AA197B" w:rsidRDefault="00AA197B" w:rsidP="00AA197B">
      <w:pPr>
        <w:rPr>
          <w:b/>
        </w:rPr>
      </w:pPr>
    </w:p>
    <w:p w14:paraId="49B4194A" w14:textId="719011E2" w:rsidR="00AA197B" w:rsidRDefault="00AA197B" w:rsidP="00AA197B">
      <w:pPr>
        <w:rPr>
          <w:b/>
        </w:rPr>
      </w:pPr>
      <w:r w:rsidRPr="00416301">
        <w:rPr>
          <w:b/>
        </w:rPr>
        <w:t>wait(</w:t>
      </w:r>
      <w:r w:rsidR="007A2167">
        <w:rPr>
          <w:b/>
        </w:rPr>
        <w:t>until_</w:t>
      </w:r>
      <w:r>
        <w:rPr>
          <w:b/>
        </w:rPr>
        <w:t>Tomorrow_at_3pm</w:t>
      </w:r>
      <w:r w:rsidRPr="00416301">
        <w:rPr>
          <w:b/>
        </w:rPr>
        <w:t>)</w:t>
      </w:r>
    </w:p>
    <w:p w14:paraId="52BD7812" w14:textId="1EB91591" w:rsidR="00AA197B" w:rsidRPr="00416301" w:rsidRDefault="00AA197B" w:rsidP="00D173E3">
      <w:pPr>
        <w:pStyle w:val="ListParagraph"/>
        <w:numPr>
          <w:ilvl w:val="0"/>
          <w:numId w:val="31"/>
        </w:numPr>
      </w:pPr>
      <w:r>
        <w:t>Wait until 3pm the following day.</w:t>
      </w:r>
    </w:p>
    <w:p w14:paraId="1EC3C1D6" w14:textId="7135C23B" w:rsidR="00AA197B" w:rsidRDefault="00AA197B" w:rsidP="0055319D"/>
    <w:p w14:paraId="7DCA55DC" w14:textId="3F0AFF3E" w:rsidR="00006AEA" w:rsidRDefault="00006AEA" w:rsidP="00006AEA">
      <w:pPr>
        <w:rPr>
          <w:b/>
        </w:rPr>
      </w:pPr>
      <w:r w:rsidRPr="00416301">
        <w:rPr>
          <w:b/>
        </w:rPr>
        <w:t>wait(</w:t>
      </w:r>
      <w:r w:rsidR="007A2167">
        <w:rPr>
          <w:b/>
        </w:rPr>
        <w:t>until_</w:t>
      </w:r>
      <w:r>
        <w:rPr>
          <w:b/>
        </w:rPr>
        <w:t>10_days_from_now_at_3pm</w:t>
      </w:r>
      <w:r w:rsidRPr="00416301">
        <w:rPr>
          <w:b/>
        </w:rPr>
        <w:t>)</w:t>
      </w:r>
    </w:p>
    <w:p w14:paraId="6FBF008F" w14:textId="1DAB26BF" w:rsidR="00006AEA" w:rsidRDefault="00006AEA" w:rsidP="00D173E3">
      <w:pPr>
        <w:pStyle w:val="ListParagraph"/>
        <w:numPr>
          <w:ilvl w:val="0"/>
          <w:numId w:val="31"/>
        </w:numPr>
      </w:pPr>
      <w:r>
        <w:t>Wait until 3pm 10 days in the future.</w:t>
      </w:r>
    </w:p>
    <w:p w14:paraId="1C108CDB" w14:textId="77777777" w:rsidR="00006AEA" w:rsidRDefault="00006AEA" w:rsidP="00006AEA">
      <w:pPr>
        <w:rPr>
          <w:b/>
        </w:rPr>
      </w:pPr>
    </w:p>
    <w:p w14:paraId="54A75447" w14:textId="23EEB5FB" w:rsidR="00006AEA" w:rsidRDefault="00006AEA" w:rsidP="00006AEA">
      <w:pPr>
        <w:rPr>
          <w:b/>
        </w:rPr>
      </w:pPr>
      <w:r w:rsidRPr="00416301">
        <w:rPr>
          <w:b/>
        </w:rPr>
        <w:t>wait(</w:t>
      </w:r>
      <w:r w:rsidR="007A2167">
        <w:rPr>
          <w:b/>
        </w:rPr>
        <w:t>until_</w:t>
      </w:r>
      <w:r>
        <w:rPr>
          <w:b/>
        </w:rPr>
        <w:t>Apr-03_at_2pm</w:t>
      </w:r>
      <w:r w:rsidRPr="00416301">
        <w:rPr>
          <w:b/>
        </w:rPr>
        <w:t>)</w:t>
      </w:r>
    </w:p>
    <w:p w14:paraId="6217C7EB" w14:textId="1CEB4D9B" w:rsidR="00006AEA" w:rsidRDefault="00006AEA" w:rsidP="00D173E3">
      <w:pPr>
        <w:pStyle w:val="ListParagraph"/>
        <w:numPr>
          <w:ilvl w:val="0"/>
          <w:numId w:val="31"/>
        </w:numPr>
      </w:pPr>
      <w:r>
        <w:t>Wait until 3pm on the next April 3rd.</w:t>
      </w:r>
    </w:p>
    <w:p w14:paraId="4DA3B60E" w14:textId="5F194B93" w:rsidR="00006AEA" w:rsidRPr="00747507" w:rsidRDefault="005D7C4B" w:rsidP="00D173E3">
      <w:pPr>
        <w:pStyle w:val="ListParagraph"/>
        <w:numPr>
          <w:ilvl w:val="0"/>
          <w:numId w:val="31"/>
        </w:numPr>
      </w:pPr>
      <w:r>
        <w:t xml:space="preserve">If today is April 3 but already 2pm, </w:t>
      </w:r>
      <w:r w:rsidR="00DF5A76">
        <w:t>wait until 2pm on April 3 of next year.</w:t>
      </w:r>
    </w:p>
    <w:p w14:paraId="6E41AE4A" w14:textId="77777777" w:rsidR="00DF5A76" w:rsidRDefault="00DF5A76" w:rsidP="00006AEA">
      <w:pPr>
        <w:rPr>
          <w:b/>
        </w:rPr>
      </w:pPr>
    </w:p>
    <w:p w14:paraId="67B66628" w14:textId="17C82A77" w:rsidR="00006AEA" w:rsidRDefault="00006AEA" w:rsidP="00006AEA">
      <w:pPr>
        <w:rPr>
          <w:b/>
        </w:rPr>
      </w:pPr>
      <w:r w:rsidRPr="00416301">
        <w:rPr>
          <w:b/>
        </w:rPr>
        <w:t>wait(</w:t>
      </w:r>
      <w:r w:rsidR="007A2167">
        <w:rPr>
          <w:b/>
        </w:rPr>
        <w:t>until_</w:t>
      </w:r>
      <w:r>
        <w:rPr>
          <w:b/>
        </w:rPr>
        <w:t>2021-Apr-03_at_2pm</w:t>
      </w:r>
      <w:r w:rsidRPr="00416301">
        <w:rPr>
          <w:b/>
        </w:rPr>
        <w:t>)</w:t>
      </w:r>
    </w:p>
    <w:p w14:paraId="2C703538" w14:textId="01DDD51B" w:rsidR="00006AEA" w:rsidRPr="00416301" w:rsidRDefault="00006AEA" w:rsidP="00D173E3">
      <w:pPr>
        <w:pStyle w:val="ListParagraph"/>
        <w:numPr>
          <w:ilvl w:val="0"/>
          <w:numId w:val="31"/>
        </w:numPr>
      </w:pPr>
      <w:r>
        <w:t>Wait until 3pm on April 3, 2021.</w:t>
      </w:r>
      <w:r w:rsidR="00DF5A76">
        <w:t xml:space="preserve"> If it is already past 2pm on April 3, 2021, then wait forever.</w:t>
      </w:r>
    </w:p>
    <w:p w14:paraId="3669395C" w14:textId="77777777" w:rsidR="00006AEA" w:rsidRDefault="00006AEA" w:rsidP="0055319D"/>
    <w:p w14:paraId="15DBE4E0" w14:textId="15D7B620" w:rsidR="00006AEA" w:rsidRDefault="00006AEA" w:rsidP="0055319D">
      <w:r>
        <w:t xml:space="preserve">If no </w:t>
      </w:r>
      <w:r>
        <w:rPr>
          <w:b/>
        </w:rPr>
        <w:t>am</w:t>
      </w:r>
      <w:r>
        <w:t xml:space="preserve"> or </w:t>
      </w:r>
      <w:r>
        <w:rPr>
          <w:b/>
        </w:rPr>
        <w:t xml:space="preserve">pm </w:t>
      </w:r>
      <w:r>
        <w:t xml:space="preserve">is given, then the hour is interpreted as a 24-hour clock, with </w:t>
      </w:r>
      <w:r>
        <w:rPr>
          <w:b/>
        </w:rPr>
        <w:t>at</w:t>
      </w:r>
      <w:r>
        <w:rPr>
          <w:b/>
        </w:rPr>
        <w:softHyphen/>
        <w:t>_0</w:t>
      </w:r>
      <w:r>
        <w:t xml:space="preserve"> meaning midnight.</w:t>
      </w:r>
    </w:p>
    <w:p w14:paraId="0F7294F0" w14:textId="39C86E37" w:rsidR="009236CD" w:rsidRDefault="009236CD" w:rsidP="0055319D">
      <w:pPr>
        <w:rPr>
          <w:b/>
        </w:rPr>
      </w:pPr>
    </w:p>
    <w:p w14:paraId="3FABDD27" w14:textId="12AF978C" w:rsidR="004C403A" w:rsidRDefault="00C63FA7" w:rsidP="009236CD">
      <w:r>
        <w:t xml:space="preserve">Each state must have at </w:t>
      </w:r>
      <w:r w:rsidR="004E466D">
        <w:t xml:space="preserve">least one </w:t>
      </w:r>
      <w:r w:rsidR="004C403A">
        <w:t>unconditional</w:t>
      </w:r>
      <w:r>
        <w:t xml:space="preserve"> wait rule, or a compiler error will result and the program will not execute.</w:t>
      </w:r>
      <w:r w:rsidR="004E466D">
        <w:t xml:space="preserve">  If multiple wait rules are list for a given state, the first one that applies is executed.</w:t>
      </w:r>
      <w:r w:rsidR="004C403A">
        <w:t xml:space="preserve"> For example:</w:t>
      </w:r>
    </w:p>
    <w:p w14:paraId="7090226A" w14:textId="648531EB" w:rsidR="004C403A" w:rsidRDefault="004C403A" w:rsidP="009236CD"/>
    <w:p w14:paraId="4D49A44C" w14:textId="3ED78643" w:rsidR="004C403A" w:rsidRPr="004C403A" w:rsidRDefault="00E679F5" w:rsidP="004C403A">
      <w:pPr>
        <w:rPr>
          <w:b/>
          <w:bCs/>
        </w:rPr>
      </w:pPr>
      <w:r>
        <w:rPr>
          <w:b/>
          <w:bCs/>
        </w:rPr>
        <w:t>s</w:t>
      </w:r>
      <w:r w:rsidR="00CF0FA5">
        <w:rPr>
          <w:b/>
          <w:bCs/>
        </w:rPr>
        <w:t>tate</w:t>
      </w:r>
      <w:r>
        <w:rPr>
          <w:b/>
          <w:bCs/>
        </w:rPr>
        <w:t xml:space="preserve"> </w:t>
      </w:r>
      <w:r w:rsidR="004C403A" w:rsidRPr="004C403A">
        <w:rPr>
          <w:b/>
          <w:bCs/>
        </w:rPr>
        <w:t>INF</w:t>
      </w:r>
      <w:r>
        <w:rPr>
          <w:b/>
          <w:bCs/>
        </w:rPr>
        <w:t>.</w:t>
      </w:r>
      <w:r w:rsidR="004C403A" w:rsidRPr="004C403A">
        <w:rPr>
          <w:b/>
          <w:bCs/>
        </w:rPr>
        <w:t>Symptoms {</w:t>
      </w:r>
    </w:p>
    <w:p w14:paraId="3C719C31" w14:textId="77777777" w:rsidR="009E5AD6" w:rsidRDefault="004C403A" w:rsidP="004C403A">
      <w:pPr>
        <w:rPr>
          <w:b/>
          <w:bCs/>
        </w:rPr>
      </w:pPr>
      <w:r w:rsidRPr="004C403A">
        <w:rPr>
          <w:b/>
          <w:bCs/>
        </w:rPr>
        <w:tab/>
      </w:r>
      <w:r w:rsidR="009E5AD6">
        <w:rPr>
          <w:b/>
          <w:bCs/>
        </w:rPr>
        <w:t>set(sick,1)</w:t>
      </w:r>
    </w:p>
    <w:p w14:paraId="1D30D978" w14:textId="106637A6" w:rsidR="004C403A" w:rsidRPr="004C403A" w:rsidRDefault="004C403A" w:rsidP="009E5AD6">
      <w:pPr>
        <w:ind w:firstLine="720"/>
        <w:rPr>
          <w:b/>
          <w:bCs/>
        </w:rPr>
      </w:pPr>
      <w:r w:rsidRPr="004C403A">
        <w:rPr>
          <w:b/>
          <w:bCs/>
        </w:rPr>
        <w:t>if (age &gt; 60) then wait(</w:t>
      </w:r>
      <w:r>
        <w:rPr>
          <w:b/>
          <w:bCs/>
        </w:rPr>
        <w:t>24*7)</w:t>
      </w:r>
    </w:p>
    <w:p w14:paraId="76138C9C" w14:textId="074B3364" w:rsidR="004C403A" w:rsidRPr="004C403A" w:rsidRDefault="004C403A" w:rsidP="004C403A">
      <w:pPr>
        <w:rPr>
          <w:b/>
          <w:bCs/>
        </w:rPr>
      </w:pPr>
      <w:r w:rsidRPr="004C403A">
        <w:rPr>
          <w:b/>
          <w:bCs/>
        </w:rPr>
        <w:tab/>
        <w:t>if (age &lt;= 60) then wait</w:t>
      </w:r>
      <w:r>
        <w:rPr>
          <w:b/>
          <w:bCs/>
        </w:rPr>
        <w:t>(24*5</w:t>
      </w:r>
      <w:r w:rsidRPr="004C403A">
        <w:rPr>
          <w:b/>
          <w:bCs/>
        </w:rPr>
        <w:t>)</w:t>
      </w:r>
    </w:p>
    <w:p w14:paraId="67062977" w14:textId="4B2939D0" w:rsidR="004C403A" w:rsidRDefault="004C403A" w:rsidP="004C403A">
      <w:pPr>
        <w:rPr>
          <w:b/>
          <w:bCs/>
        </w:rPr>
      </w:pPr>
      <w:r w:rsidRPr="004C403A">
        <w:rPr>
          <w:b/>
          <w:bCs/>
        </w:rPr>
        <w:tab/>
        <w:t>wait()</w:t>
      </w:r>
    </w:p>
    <w:p w14:paraId="079BBD67" w14:textId="4D1C4D93" w:rsidR="009E5AD6" w:rsidRPr="004C403A" w:rsidRDefault="009E5AD6" w:rsidP="004C403A">
      <w:pPr>
        <w:rPr>
          <w:b/>
          <w:bCs/>
        </w:rPr>
      </w:pPr>
      <w:r>
        <w:rPr>
          <w:b/>
          <w:bCs/>
        </w:rPr>
        <w:tab/>
        <w:t>next(Recovered)</w:t>
      </w:r>
    </w:p>
    <w:p w14:paraId="7271B08A" w14:textId="77777777" w:rsidR="004C403A" w:rsidRPr="004C403A" w:rsidRDefault="004C403A" w:rsidP="004C403A">
      <w:pPr>
        <w:rPr>
          <w:b/>
          <w:bCs/>
        </w:rPr>
      </w:pPr>
      <w:r w:rsidRPr="004C403A">
        <w:rPr>
          <w:b/>
          <w:bCs/>
        </w:rPr>
        <w:t>}</w:t>
      </w:r>
    </w:p>
    <w:p w14:paraId="6E7E1F76" w14:textId="77777777" w:rsidR="004C403A" w:rsidRDefault="004C403A" w:rsidP="004C403A"/>
    <w:p w14:paraId="00C10889" w14:textId="43F3C151" w:rsidR="00C63FA7" w:rsidRDefault="004C403A" w:rsidP="009236CD">
      <w:r>
        <w:lastRenderedPageBreak/>
        <w:t>I</w:t>
      </w:r>
      <w:r w:rsidRPr="004C403A">
        <w:t>n the example above, we assign a duration of Symptoms that depends on the age of the agent</w:t>
      </w:r>
      <w:r>
        <w:t xml:space="preserve">: 7 days for agents over 60 and 5 days for everyone else. </w:t>
      </w:r>
      <w:r w:rsidR="009E5AD6">
        <w:t>Even though t</w:t>
      </w:r>
      <w:r w:rsidRPr="004C403A">
        <w:t xml:space="preserve">he final </w:t>
      </w:r>
      <w:r w:rsidRPr="004C403A">
        <w:rPr>
          <w:b/>
          <w:bCs/>
        </w:rPr>
        <w:t>wait()</w:t>
      </w:r>
      <w:r w:rsidRPr="004C403A">
        <w:t xml:space="preserve"> will never be reached in this case, it is required in order that FRED knows what to do in case the conditional statements all fail. </w:t>
      </w:r>
      <w:r>
        <w:t xml:space="preserve">In general, the </w:t>
      </w:r>
      <w:r w:rsidRPr="004C403A">
        <w:t xml:space="preserve">FRED </w:t>
      </w:r>
      <w:r>
        <w:t xml:space="preserve">compiler </w:t>
      </w:r>
      <w:r w:rsidRPr="004C403A">
        <w:t>is</w:t>
      </w:r>
      <w:r>
        <w:t xml:space="preserve"> unable</w:t>
      </w:r>
      <w:r w:rsidRPr="004C403A">
        <w:t xml:space="preserve"> to determine </w:t>
      </w:r>
      <w:r>
        <w:t>whether at</w:t>
      </w:r>
      <w:r w:rsidRPr="004C403A">
        <w:t xml:space="preserve"> least one of the</w:t>
      </w:r>
      <w:r>
        <w:t xml:space="preserve"> conditions</w:t>
      </w:r>
      <w:r w:rsidRPr="004C403A">
        <w:t xml:space="preserve"> </w:t>
      </w:r>
      <w:r>
        <w:t>will be true for all agents.</w:t>
      </w:r>
    </w:p>
    <w:p w14:paraId="798700DB" w14:textId="77777777" w:rsidR="00C63FA7" w:rsidRPr="009236CD" w:rsidRDefault="00C63FA7" w:rsidP="009236CD"/>
    <w:p w14:paraId="378558B8" w14:textId="1B7DD2D0" w:rsidR="00376DFE" w:rsidRDefault="001F6E35" w:rsidP="001F6E35">
      <w:pPr>
        <w:pStyle w:val="Heading2"/>
      </w:pPr>
      <w:bookmarkStart w:id="117" w:name="_Toc40674638"/>
      <w:r>
        <w:t>Transition Rules</w:t>
      </w:r>
      <w:bookmarkEnd w:id="117"/>
    </w:p>
    <w:p w14:paraId="449F0C37" w14:textId="77777777" w:rsidR="00376DFE" w:rsidRDefault="00376DFE" w:rsidP="00C47F3A"/>
    <w:p w14:paraId="607DDCE0" w14:textId="1CF1240C" w:rsidR="00C47F3A" w:rsidRDefault="001F6E35" w:rsidP="00C47F3A">
      <w:r>
        <w:t xml:space="preserve">Transition </w:t>
      </w:r>
      <w:r w:rsidR="00C47F3A">
        <w:t xml:space="preserve">Rules control the next state that the agent will assume. There are </w:t>
      </w:r>
      <w:r w:rsidR="00057CB8">
        <w:t>two</w:t>
      </w:r>
      <w:r w:rsidR="00C47F3A">
        <w:t xml:space="preserve"> kinds of Transition Rules:</w:t>
      </w:r>
    </w:p>
    <w:p w14:paraId="69BD9B02" w14:textId="7378956E" w:rsidR="00C47F3A" w:rsidRDefault="00C47F3A" w:rsidP="00D173E3">
      <w:pPr>
        <w:pStyle w:val="ListParagraph"/>
        <w:numPr>
          <w:ilvl w:val="0"/>
          <w:numId w:val="23"/>
        </w:numPr>
      </w:pPr>
      <w:r>
        <w:t>Probabilistic Rules</w:t>
      </w:r>
    </w:p>
    <w:p w14:paraId="72734290" w14:textId="7876151A" w:rsidR="00C47F3A" w:rsidRDefault="00C47F3A" w:rsidP="00D173E3">
      <w:pPr>
        <w:pStyle w:val="ListParagraph"/>
        <w:numPr>
          <w:ilvl w:val="0"/>
          <w:numId w:val="23"/>
        </w:numPr>
      </w:pPr>
      <w:r>
        <w:t>Default Rules</w:t>
      </w:r>
    </w:p>
    <w:p w14:paraId="308486F2" w14:textId="77777777" w:rsidR="0058530C" w:rsidRDefault="0058530C" w:rsidP="00E1549D">
      <w:pPr>
        <w:pStyle w:val="Heading3"/>
      </w:pPr>
    </w:p>
    <w:p w14:paraId="2423452E" w14:textId="167CAECC" w:rsidR="00B37C85" w:rsidRPr="00B35A71" w:rsidRDefault="00B37C85" w:rsidP="00E1549D">
      <w:pPr>
        <w:pStyle w:val="Heading3"/>
      </w:pPr>
      <w:bookmarkStart w:id="118" w:name="_Toc40674639"/>
      <w:r>
        <w:t>Probabilistic Rules</w:t>
      </w:r>
      <w:bookmarkEnd w:id="118"/>
    </w:p>
    <w:p w14:paraId="7821CC8D" w14:textId="77777777" w:rsidR="00B37C85" w:rsidRDefault="00B37C85" w:rsidP="00B37C85"/>
    <w:p w14:paraId="43B12B11" w14:textId="5ECA0229" w:rsidR="00B37C85" w:rsidRPr="00081903" w:rsidRDefault="009C020F" w:rsidP="00057CB8">
      <w:pPr>
        <w:jc w:val="center"/>
        <w:rPr>
          <w:rFonts w:eastAsiaTheme="minorHAnsi"/>
          <w:b/>
          <w:bCs/>
          <w:color w:val="000000"/>
        </w:rPr>
      </w:pPr>
      <w:r>
        <w:rPr>
          <w:rFonts w:eastAsiaTheme="minorHAnsi"/>
          <w:b/>
          <w:bCs/>
          <w:color w:val="000000"/>
        </w:rPr>
        <w:t xml:space="preserve">[ </w:t>
      </w:r>
      <w:r w:rsidR="00B37C85" w:rsidRPr="00081903">
        <w:rPr>
          <w:rFonts w:eastAsiaTheme="minorHAnsi"/>
          <w:b/>
          <w:bCs/>
          <w:color w:val="000000"/>
        </w:rPr>
        <w:t>if (</w:t>
      </w:r>
      <w:r w:rsidR="00BF557B">
        <w:rPr>
          <w:rFonts w:eastAsiaTheme="minorHAnsi"/>
          <w:b/>
          <w:bCs/>
          <w:i/>
          <w:color w:val="000000"/>
        </w:rPr>
        <w:t>Predicate</w:t>
      </w:r>
      <w:r w:rsidR="00B37C85" w:rsidRPr="00081903">
        <w:rPr>
          <w:rFonts w:eastAsiaTheme="minorHAnsi"/>
          <w:b/>
          <w:bCs/>
          <w:i/>
          <w:color w:val="000000"/>
        </w:rPr>
        <w:t>1,...,</w:t>
      </w:r>
      <w:r w:rsidR="00BF557B">
        <w:rPr>
          <w:rFonts w:eastAsiaTheme="minorHAnsi"/>
          <w:b/>
          <w:bCs/>
          <w:i/>
          <w:color w:val="000000"/>
        </w:rPr>
        <w:t>Predicate</w:t>
      </w:r>
      <w:r w:rsidR="00B37C85" w:rsidRPr="00081903">
        <w:rPr>
          <w:rFonts w:eastAsiaTheme="minorHAnsi"/>
          <w:b/>
          <w:bCs/>
          <w:i/>
          <w:color w:val="000000"/>
        </w:rPr>
        <w:t>N</w:t>
      </w:r>
      <w:r w:rsidR="00B37C85" w:rsidRPr="00081903">
        <w:rPr>
          <w:rFonts w:eastAsiaTheme="minorHAnsi"/>
          <w:b/>
          <w:bCs/>
          <w:color w:val="000000"/>
        </w:rPr>
        <w:t xml:space="preserve">) then </w:t>
      </w:r>
      <w:r>
        <w:rPr>
          <w:rFonts w:eastAsiaTheme="minorHAnsi"/>
          <w:b/>
          <w:bCs/>
          <w:color w:val="000000"/>
        </w:rPr>
        <w:t xml:space="preserve">] </w:t>
      </w:r>
      <w:r w:rsidR="00B37C85" w:rsidRPr="00081903">
        <w:rPr>
          <w:rFonts w:eastAsiaTheme="minorHAnsi"/>
          <w:b/>
          <w:bCs/>
          <w:color w:val="000000"/>
        </w:rPr>
        <w:t>next(</w:t>
      </w:r>
      <w:r w:rsidR="00B37C85" w:rsidRPr="00081903">
        <w:rPr>
          <w:rFonts w:eastAsiaTheme="minorHAnsi"/>
          <w:b/>
          <w:bCs/>
          <w:i/>
          <w:color w:val="000000"/>
        </w:rPr>
        <w:t>State</w:t>
      </w:r>
      <w:r w:rsidR="00B37C85" w:rsidRPr="00081903">
        <w:rPr>
          <w:rFonts w:eastAsiaTheme="minorHAnsi"/>
          <w:b/>
          <w:bCs/>
          <w:color w:val="000000"/>
        </w:rPr>
        <w:t xml:space="preserve">) </w:t>
      </w:r>
      <w:r>
        <w:rPr>
          <w:rFonts w:eastAsiaTheme="minorHAnsi"/>
          <w:b/>
          <w:bCs/>
          <w:color w:val="000000"/>
        </w:rPr>
        <w:t xml:space="preserve">[ </w:t>
      </w:r>
      <w:r w:rsidR="00B37C85" w:rsidRPr="00081903">
        <w:rPr>
          <w:rFonts w:eastAsiaTheme="minorHAnsi"/>
          <w:b/>
          <w:bCs/>
          <w:color w:val="000000"/>
        </w:rPr>
        <w:t>with pro</w:t>
      </w:r>
      <w:r>
        <w:rPr>
          <w:rFonts w:eastAsiaTheme="minorHAnsi"/>
          <w:b/>
          <w:bCs/>
          <w:color w:val="000000"/>
        </w:rPr>
        <w:t>b(</w:t>
      </w:r>
      <w:r w:rsidR="00B37C85" w:rsidRPr="00081903">
        <w:rPr>
          <w:rFonts w:eastAsiaTheme="minorHAnsi"/>
          <w:b/>
          <w:bCs/>
          <w:i/>
          <w:color w:val="000000"/>
        </w:rPr>
        <w:t>Expression</w:t>
      </w:r>
      <w:r w:rsidR="00B37C85" w:rsidRPr="00081903">
        <w:rPr>
          <w:rFonts w:eastAsiaTheme="minorHAnsi"/>
          <w:b/>
          <w:bCs/>
          <w:color w:val="000000"/>
        </w:rPr>
        <w:t>)</w:t>
      </w:r>
      <w:r>
        <w:rPr>
          <w:rFonts w:eastAsiaTheme="minorHAnsi"/>
          <w:b/>
          <w:bCs/>
          <w:color w:val="000000"/>
        </w:rPr>
        <w:t xml:space="preserve"> ]</w:t>
      </w:r>
    </w:p>
    <w:p w14:paraId="7ECE101A" w14:textId="77777777" w:rsidR="00B37C85" w:rsidRPr="00081903" w:rsidRDefault="00B37C85" w:rsidP="00B37C85"/>
    <w:p w14:paraId="6487DCB8" w14:textId="1CDFA856" w:rsidR="006F4A69" w:rsidRPr="00081903" w:rsidRDefault="00B37C85" w:rsidP="00FF31EE">
      <w:r w:rsidRPr="00081903">
        <w:t xml:space="preserve">This rule means that if the agent satisfies all the </w:t>
      </w:r>
      <w:r w:rsidR="00BF557B">
        <w:t>Predicate</w:t>
      </w:r>
      <w:r w:rsidRPr="00081903">
        <w:t>s specified, then the probability</w:t>
      </w:r>
      <w:r w:rsidR="006F4A69" w:rsidRPr="00081903">
        <w:rPr>
          <w:rStyle w:val="FootnoteReference"/>
        </w:rPr>
        <w:footnoteReference w:id="1"/>
      </w:r>
      <w:r w:rsidRPr="00081903">
        <w:t xml:space="preserve"> of the agent entering the state in the </w:t>
      </w:r>
      <w:r w:rsidRPr="00081903">
        <w:rPr>
          <w:b/>
        </w:rPr>
        <w:t>next</w:t>
      </w:r>
      <w:r w:rsidRPr="00081903">
        <w:t xml:space="preserve"> clause is the </w:t>
      </w:r>
      <w:r w:rsidR="009C020F">
        <w:t>value of</w:t>
      </w:r>
      <w:r w:rsidRPr="00081903">
        <w:t xml:space="preserve"> </w:t>
      </w:r>
      <w:r w:rsidRPr="00081903">
        <w:rPr>
          <w:b/>
          <w:i/>
        </w:rPr>
        <w:t>Expression</w:t>
      </w:r>
      <w:r w:rsidRPr="00081903">
        <w:t>. Expressions are defined over numerical properties of the agent, such as its age.</w:t>
      </w:r>
      <w:r w:rsidR="00FF31EE">
        <w:t xml:space="preserve"> </w:t>
      </w:r>
      <w:r w:rsidR="006F4A69" w:rsidRPr="00081903">
        <w:t xml:space="preserve">If the </w:t>
      </w:r>
      <w:r w:rsidR="009C020F" w:rsidRPr="00FF31EE">
        <w:rPr>
          <w:b/>
          <w:bCs/>
        </w:rPr>
        <w:t xml:space="preserve">with </w:t>
      </w:r>
      <w:r w:rsidR="006F4A69" w:rsidRPr="00FF31EE">
        <w:rPr>
          <w:rFonts w:eastAsiaTheme="minorHAnsi"/>
          <w:b/>
          <w:bCs/>
          <w:color w:val="000000"/>
        </w:rPr>
        <w:t>prob</w:t>
      </w:r>
      <w:r w:rsidR="00FF31EE" w:rsidRPr="00FF31EE">
        <w:rPr>
          <w:rFonts w:eastAsiaTheme="minorHAnsi"/>
          <w:b/>
          <w:bCs/>
          <w:color w:val="000000"/>
        </w:rPr>
        <w:t>(</w:t>
      </w:r>
      <w:r w:rsidR="006F4A69" w:rsidRPr="00FF31EE">
        <w:rPr>
          <w:rFonts w:eastAsiaTheme="minorHAnsi"/>
          <w:b/>
          <w:bCs/>
          <w:i/>
          <w:color w:val="000000"/>
        </w:rPr>
        <w:t>Expression</w:t>
      </w:r>
      <w:r w:rsidR="006F4A69" w:rsidRPr="00FF31EE">
        <w:rPr>
          <w:rFonts w:eastAsiaTheme="minorHAnsi"/>
          <w:bCs/>
          <w:color w:val="000000"/>
        </w:rPr>
        <w:t>)</w:t>
      </w:r>
      <w:r w:rsidR="006F4A69" w:rsidRPr="00081903">
        <w:t xml:space="preserve">is omitted, it is equivalent to </w:t>
      </w:r>
      <w:r w:rsidR="00FF31EE" w:rsidRPr="00FF31EE">
        <w:rPr>
          <w:b/>
          <w:bCs/>
        </w:rPr>
        <w:t xml:space="preserve">with </w:t>
      </w:r>
      <w:r w:rsidR="006F4A69" w:rsidRPr="00FF31EE">
        <w:rPr>
          <w:b/>
        </w:rPr>
        <w:t>prob(1).</w:t>
      </w:r>
    </w:p>
    <w:p w14:paraId="725C6B1A" w14:textId="77777777" w:rsidR="00B37C85" w:rsidRPr="00081903" w:rsidRDefault="00B37C85" w:rsidP="00B37C85"/>
    <w:p w14:paraId="5E85BB0E" w14:textId="0D2F7087" w:rsidR="00B37C85" w:rsidRPr="00081903" w:rsidRDefault="00B37C85" w:rsidP="00B37C85">
      <w:r w:rsidRPr="00081903">
        <w:t xml:space="preserve">An example of a </w:t>
      </w:r>
      <w:r w:rsidR="00D935AC">
        <w:t xml:space="preserve">transition </w:t>
      </w:r>
      <w:r w:rsidRPr="00081903">
        <w:t>rule in a FRED program might be:</w:t>
      </w:r>
    </w:p>
    <w:p w14:paraId="4B65F69B" w14:textId="77777777" w:rsidR="00B37C85" w:rsidRPr="00081903" w:rsidRDefault="00B37C85" w:rsidP="00B37C85"/>
    <w:p w14:paraId="21B26F14" w14:textId="35C99FE1" w:rsidR="00B37C85" w:rsidRPr="00081903" w:rsidRDefault="00FF31EE" w:rsidP="00FF31EE">
      <w:pPr>
        <w:ind w:firstLine="720"/>
        <w:jc w:val="center"/>
        <w:rPr>
          <w:b/>
        </w:rPr>
      </w:pPr>
      <w:r>
        <w:rPr>
          <w:b/>
        </w:rPr>
        <w:t xml:space="preserve">if </w:t>
      </w:r>
      <w:r w:rsidR="00B37C85" w:rsidRPr="00081903">
        <w:rPr>
          <w:b/>
        </w:rPr>
        <w:t>(age</w:t>
      </w:r>
      <w:r w:rsidR="00E14C29">
        <w:rPr>
          <w:b/>
        </w:rPr>
        <w:t xml:space="preserve"> &gt; </w:t>
      </w:r>
      <w:r w:rsidR="00B37C85" w:rsidRPr="00081903">
        <w:rPr>
          <w:b/>
        </w:rPr>
        <w:t>16) then next(Dropout) with prob(0.2)</w:t>
      </w:r>
    </w:p>
    <w:p w14:paraId="555C12C7" w14:textId="77777777" w:rsidR="00B37C85" w:rsidRPr="00F54172" w:rsidRDefault="00B37C85" w:rsidP="00B37C85"/>
    <w:p w14:paraId="48494531" w14:textId="4ACC6B13" w:rsidR="00B37C85" w:rsidRPr="00F54172" w:rsidRDefault="00B37C85" w:rsidP="00B37C85">
      <w:r w:rsidRPr="00F54172">
        <w:t>The rule says, “if an agent is more than 16 years old, then the probability of the agent’s becom</w:t>
      </w:r>
      <w:r w:rsidR="006F4A69">
        <w:t>ing</w:t>
      </w:r>
      <w:r w:rsidRPr="00F54172">
        <w:t xml:space="preserve"> a Dropout is 20%.” </w:t>
      </w:r>
    </w:p>
    <w:p w14:paraId="524A92AD" w14:textId="77777777" w:rsidR="00B37C85" w:rsidRPr="00F54172" w:rsidRDefault="00B37C85" w:rsidP="00B37C85"/>
    <w:p w14:paraId="2B9F99A4" w14:textId="6CA41D9C" w:rsidR="00B37C85" w:rsidRPr="00A83E48" w:rsidRDefault="00B37C85" w:rsidP="00E1549D">
      <w:pPr>
        <w:pStyle w:val="Heading3"/>
      </w:pPr>
      <w:bookmarkStart w:id="119" w:name="_Toc40674640"/>
      <w:r>
        <w:t>Default Next State Rules</w:t>
      </w:r>
      <w:bookmarkEnd w:id="119"/>
    </w:p>
    <w:p w14:paraId="24D5E366" w14:textId="6403B0BA" w:rsidR="00B37C85" w:rsidRDefault="00B37C85" w:rsidP="00B37C85">
      <w:pPr>
        <w:rPr>
          <w:rFonts w:eastAsiaTheme="minorHAnsi"/>
          <w:bCs/>
          <w:color w:val="000000"/>
        </w:rPr>
      </w:pPr>
    </w:p>
    <w:p w14:paraId="7C9FC9B3" w14:textId="0DC10EF0" w:rsidR="0039516A" w:rsidRDefault="0039516A" w:rsidP="00B37C85">
      <w:pPr>
        <w:rPr>
          <w:rFonts w:eastAsiaTheme="minorHAnsi"/>
          <w:bCs/>
          <w:color w:val="000000"/>
        </w:rPr>
      </w:pPr>
      <w:r>
        <w:rPr>
          <w:rFonts w:eastAsiaTheme="minorHAnsi"/>
          <w:bCs/>
          <w:color w:val="000000"/>
        </w:rPr>
        <w:t>Within each state’s code block, there may be one transition rule of the form:</w:t>
      </w:r>
    </w:p>
    <w:p w14:paraId="4266D14C" w14:textId="77777777" w:rsidR="0039516A" w:rsidRDefault="0039516A" w:rsidP="00B37C85">
      <w:pPr>
        <w:rPr>
          <w:rFonts w:eastAsiaTheme="minorHAnsi"/>
          <w:bCs/>
          <w:color w:val="000000"/>
        </w:rPr>
      </w:pPr>
    </w:p>
    <w:p w14:paraId="69EE4097" w14:textId="08FF5C03" w:rsidR="0039516A" w:rsidRDefault="00B37C85" w:rsidP="0039516A">
      <w:pPr>
        <w:jc w:val="center"/>
        <w:rPr>
          <w:rFonts w:eastAsiaTheme="minorHAnsi"/>
          <w:b/>
          <w:bCs/>
          <w:color w:val="000000"/>
        </w:rPr>
      </w:pPr>
      <w:r w:rsidRPr="00081903">
        <w:rPr>
          <w:rFonts w:eastAsiaTheme="minorHAnsi"/>
          <w:b/>
          <w:bCs/>
          <w:color w:val="000000"/>
        </w:rPr>
        <w:t>default(</w:t>
      </w:r>
      <w:r w:rsidRPr="00081903">
        <w:rPr>
          <w:rFonts w:eastAsiaTheme="minorHAnsi"/>
          <w:b/>
          <w:bCs/>
          <w:i/>
          <w:color w:val="000000"/>
        </w:rPr>
        <w:t>State</w:t>
      </w:r>
      <w:r w:rsidRPr="00081903">
        <w:rPr>
          <w:rFonts w:eastAsiaTheme="minorHAnsi"/>
          <w:b/>
          <w:bCs/>
          <w:color w:val="000000"/>
        </w:rPr>
        <w:t>)</w:t>
      </w:r>
    </w:p>
    <w:p w14:paraId="06A52815" w14:textId="77777777" w:rsidR="0039516A" w:rsidRDefault="0039516A" w:rsidP="00B37C85">
      <w:pPr>
        <w:rPr>
          <w:rFonts w:eastAsiaTheme="minorHAnsi"/>
          <w:color w:val="000000"/>
        </w:rPr>
      </w:pPr>
    </w:p>
    <w:p w14:paraId="54DFF0C1" w14:textId="7E1E96E3" w:rsidR="009236CD" w:rsidRPr="00F26D91" w:rsidRDefault="0039516A" w:rsidP="00B37C85">
      <w:pPr>
        <w:rPr>
          <w:rFonts w:eastAsiaTheme="minorHAnsi"/>
          <w:b/>
          <w:bCs/>
          <w:color w:val="000000"/>
        </w:rPr>
      </w:pPr>
      <w:r>
        <w:rPr>
          <w:rFonts w:eastAsiaTheme="minorHAnsi"/>
          <w:color w:val="000000"/>
        </w:rPr>
        <w:t xml:space="preserve">Note that this rule does not have an </w:t>
      </w:r>
      <w:r w:rsidRPr="0039516A">
        <w:rPr>
          <w:rFonts w:eastAsiaTheme="minorHAnsi"/>
          <w:color w:val="000000"/>
        </w:rPr>
        <w:t>if</w:t>
      </w:r>
      <w:r>
        <w:rPr>
          <w:rFonts w:eastAsiaTheme="minorHAnsi"/>
          <w:color w:val="000000"/>
        </w:rPr>
        <w:t xml:space="preserve"> clause. This rule says that</w:t>
      </w:r>
      <w:r w:rsidR="00FF31EE">
        <w:rPr>
          <w:rFonts w:eastAsiaTheme="minorHAnsi"/>
          <w:bCs/>
          <w:color w:val="000000"/>
        </w:rPr>
        <w:t xml:space="preserve"> the default next state is </w:t>
      </w:r>
      <w:r>
        <w:rPr>
          <w:rFonts w:eastAsiaTheme="minorHAnsi"/>
          <w:bCs/>
          <w:color w:val="000000"/>
        </w:rPr>
        <w:t xml:space="preserve">the given </w:t>
      </w:r>
      <w:r w:rsidRPr="0039516A">
        <w:rPr>
          <w:rFonts w:eastAsiaTheme="minorHAnsi"/>
          <w:b/>
          <w:color w:val="000000"/>
        </w:rPr>
        <w:t>State</w:t>
      </w:r>
      <w:r>
        <w:rPr>
          <w:rFonts w:eastAsiaTheme="minorHAnsi"/>
          <w:bCs/>
          <w:color w:val="000000"/>
        </w:rPr>
        <w:t xml:space="preserve">, if none of the </w:t>
      </w:r>
      <w:r w:rsidRPr="0039516A">
        <w:rPr>
          <w:rFonts w:eastAsiaTheme="minorHAnsi"/>
          <w:bCs/>
          <w:color w:val="000000"/>
        </w:rPr>
        <w:t>other next states are selected by the other transitin rules. Specifically,</w:t>
      </w:r>
      <w:r w:rsidR="00B37C85" w:rsidRPr="0039516A">
        <w:rPr>
          <w:rFonts w:eastAsiaTheme="minorHAnsi"/>
          <w:bCs/>
          <w:color w:val="000000"/>
        </w:rPr>
        <w:t xml:space="preserve"> if the next state probabilities for</w:t>
      </w:r>
      <w:r w:rsidRPr="0039516A">
        <w:rPr>
          <w:rFonts w:eastAsiaTheme="minorHAnsi"/>
          <w:bCs/>
          <w:color w:val="000000"/>
        </w:rPr>
        <w:t xml:space="preserve"> all other next states </w:t>
      </w:r>
      <w:r w:rsidR="00B37C85" w:rsidRPr="0039516A">
        <w:rPr>
          <w:rFonts w:eastAsiaTheme="minorHAnsi"/>
          <w:bCs/>
          <w:color w:val="000000"/>
        </w:rPr>
        <w:t xml:space="preserve">sum to a value p &lt; 1.0, then the transition probability from </w:t>
      </w:r>
      <w:r w:rsidRPr="0039516A">
        <w:rPr>
          <w:rFonts w:eastAsiaTheme="minorHAnsi"/>
          <w:bCs/>
          <w:color w:val="000000"/>
        </w:rPr>
        <w:t>the current state</w:t>
      </w:r>
      <w:r w:rsidR="00B37C85" w:rsidRPr="0039516A">
        <w:rPr>
          <w:rFonts w:eastAsiaTheme="minorHAnsi"/>
          <w:bCs/>
          <w:color w:val="000000"/>
        </w:rPr>
        <w:t xml:space="preserve"> </w:t>
      </w:r>
      <w:r w:rsidR="00B37C85" w:rsidRPr="00081903">
        <w:rPr>
          <w:rFonts w:eastAsiaTheme="minorHAnsi"/>
          <w:bCs/>
          <w:color w:val="000000"/>
        </w:rPr>
        <w:t xml:space="preserve">to </w:t>
      </w:r>
      <w:r w:rsidR="00B37C85" w:rsidRPr="0039516A">
        <w:rPr>
          <w:rFonts w:eastAsiaTheme="minorHAnsi"/>
          <w:b/>
          <w:i/>
          <w:color w:val="000000"/>
        </w:rPr>
        <w:t>State</w:t>
      </w:r>
      <w:r w:rsidR="00B37C85" w:rsidRPr="00081903">
        <w:rPr>
          <w:rFonts w:eastAsiaTheme="minorHAnsi"/>
          <w:bCs/>
          <w:color w:val="000000"/>
        </w:rPr>
        <w:t xml:space="preserve"> is set to (1-</w:t>
      </w:r>
      <w:r w:rsidR="00B37C85" w:rsidRPr="00081903">
        <w:rPr>
          <w:rFonts w:eastAsiaTheme="minorHAnsi"/>
          <w:bCs/>
          <w:i/>
          <w:color w:val="000000"/>
        </w:rPr>
        <w:t>p</w:t>
      </w:r>
      <w:r w:rsidR="00B37C85" w:rsidRPr="00081903">
        <w:rPr>
          <w:rFonts w:eastAsiaTheme="minorHAnsi"/>
          <w:bCs/>
          <w:color w:val="000000"/>
        </w:rPr>
        <w:t>).</w:t>
      </w:r>
      <w:r w:rsidR="00052B01" w:rsidRPr="00081903">
        <w:rPr>
          <w:rFonts w:eastAsiaTheme="minorHAnsi"/>
          <w:bCs/>
          <w:color w:val="000000"/>
        </w:rPr>
        <w:t xml:space="preserve"> </w:t>
      </w:r>
      <w:r>
        <w:rPr>
          <w:rFonts w:eastAsiaTheme="minorHAnsi"/>
          <w:bCs/>
          <w:color w:val="000000"/>
        </w:rPr>
        <w:t>If more than one default transition rule is present for a given state, the last one in the program file will apply.</w:t>
      </w:r>
      <w:r w:rsidR="00F26D91">
        <w:rPr>
          <w:rFonts w:eastAsiaTheme="minorHAnsi"/>
          <w:b/>
          <w:bCs/>
          <w:color w:val="000000"/>
        </w:rPr>
        <w:t xml:space="preserve"> </w:t>
      </w:r>
      <w:r w:rsidR="009236CD">
        <w:rPr>
          <w:rFonts w:eastAsiaTheme="minorHAnsi"/>
          <w:bCs/>
          <w:color w:val="000000"/>
        </w:rPr>
        <w:t xml:space="preserve">For each State, the built-in </w:t>
      </w:r>
      <w:r w:rsidR="00F26D91">
        <w:rPr>
          <w:rFonts w:eastAsiaTheme="minorHAnsi"/>
          <w:bCs/>
          <w:color w:val="000000"/>
        </w:rPr>
        <w:t xml:space="preserve">default </w:t>
      </w:r>
      <w:r w:rsidR="009236CD">
        <w:rPr>
          <w:rFonts w:eastAsiaTheme="minorHAnsi"/>
          <w:bCs/>
          <w:color w:val="000000"/>
        </w:rPr>
        <w:t>Transition Rule is:</w:t>
      </w:r>
    </w:p>
    <w:p w14:paraId="5E9A5498" w14:textId="61AC31CB" w:rsidR="009236CD" w:rsidRDefault="009236CD" w:rsidP="00B37C85">
      <w:pPr>
        <w:rPr>
          <w:rFonts w:eastAsiaTheme="minorHAnsi"/>
          <w:bCs/>
          <w:color w:val="000000"/>
        </w:rPr>
      </w:pPr>
    </w:p>
    <w:p w14:paraId="2B87EF5D" w14:textId="52CFEFE6" w:rsidR="009236CD" w:rsidRDefault="00CF0FA5" w:rsidP="00F26D91">
      <w:pPr>
        <w:jc w:val="center"/>
        <w:rPr>
          <w:rFonts w:eastAsiaTheme="minorHAnsi"/>
          <w:b/>
          <w:bCs/>
          <w:color w:val="000000"/>
        </w:rPr>
      </w:pPr>
      <w:r>
        <w:rPr>
          <w:rFonts w:eastAsiaTheme="minorHAnsi"/>
          <w:b/>
          <w:bCs/>
          <w:color w:val="000000"/>
        </w:rPr>
        <w:t>State</w:t>
      </w:r>
      <w:r w:rsidR="00F26D91">
        <w:rPr>
          <w:rFonts w:eastAsiaTheme="minorHAnsi"/>
          <w:b/>
          <w:bCs/>
          <w:color w:val="000000"/>
        </w:rPr>
        <w:t xml:space="preserve"> </w:t>
      </w:r>
      <w:r w:rsidR="00160207">
        <w:rPr>
          <w:rFonts w:eastAsiaTheme="minorHAnsi"/>
          <w:b/>
          <w:bCs/>
          <w:i/>
          <w:color w:val="000000"/>
        </w:rPr>
        <w:t>Condition</w:t>
      </w:r>
      <w:r w:rsidR="00F26D91">
        <w:rPr>
          <w:rFonts w:eastAsiaTheme="minorHAnsi"/>
          <w:b/>
          <w:bCs/>
          <w:color w:val="000000"/>
        </w:rPr>
        <w:t>.</w:t>
      </w:r>
      <w:r w:rsidR="009236CD" w:rsidRPr="00081903">
        <w:rPr>
          <w:rFonts w:eastAsiaTheme="minorHAnsi"/>
          <w:b/>
          <w:bCs/>
          <w:i/>
          <w:color w:val="000000"/>
        </w:rPr>
        <w:t>State</w:t>
      </w:r>
      <w:r w:rsidR="009236CD" w:rsidRPr="00081903">
        <w:rPr>
          <w:rFonts w:eastAsiaTheme="minorHAnsi"/>
          <w:b/>
          <w:bCs/>
          <w:color w:val="000000"/>
        </w:rPr>
        <w:t xml:space="preserve"> </w:t>
      </w:r>
      <w:r w:rsidR="00FF31EE">
        <w:rPr>
          <w:rFonts w:eastAsiaTheme="minorHAnsi"/>
          <w:b/>
          <w:bCs/>
          <w:color w:val="000000"/>
        </w:rPr>
        <w:t>{</w:t>
      </w:r>
      <w:r w:rsidR="009236CD" w:rsidRPr="00081903">
        <w:rPr>
          <w:rFonts w:eastAsiaTheme="minorHAnsi"/>
          <w:b/>
          <w:bCs/>
          <w:color w:val="000000"/>
        </w:rPr>
        <w:t xml:space="preserve"> default(</w:t>
      </w:r>
      <w:r w:rsidR="009236CD" w:rsidRPr="00081903">
        <w:rPr>
          <w:rFonts w:eastAsiaTheme="minorHAnsi"/>
          <w:b/>
          <w:bCs/>
          <w:i/>
          <w:color w:val="000000"/>
        </w:rPr>
        <w:t>Stat</w:t>
      </w:r>
      <w:r w:rsidR="009236CD">
        <w:rPr>
          <w:rFonts w:eastAsiaTheme="minorHAnsi"/>
          <w:b/>
          <w:bCs/>
          <w:i/>
          <w:color w:val="000000"/>
        </w:rPr>
        <w:t>e</w:t>
      </w:r>
      <w:r w:rsidR="009236CD" w:rsidRPr="00081903">
        <w:rPr>
          <w:rFonts w:eastAsiaTheme="minorHAnsi"/>
          <w:b/>
          <w:bCs/>
          <w:color w:val="000000"/>
        </w:rPr>
        <w:t>)</w:t>
      </w:r>
      <w:r w:rsidR="00FF31EE">
        <w:rPr>
          <w:rFonts w:eastAsiaTheme="minorHAnsi"/>
          <w:b/>
          <w:bCs/>
          <w:color w:val="000000"/>
        </w:rPr>
        <w:t xml:space="preserve"> }</w:t>
      </w:r>
    </w:p>
    <w:p w14:paraId="1F081DD2" w14:textId="156CD609" w:rsidR="009236CD" w:rsidRDefault="009236CD" w:rsidP="009236CD">
      <w:pPr>
        <w:rPr>
          <w:rFonts w:eastAsiaTheme="minorHAnsi"/>
          <w:b/>
          <w:bCs/>
          <w:color w:val="000000"/>
        </w:rPr>
      </w:pPr>
    </w:p>
    <w:p w14:paraId="49960CFC" w14:textId="16DD8C67" w:rsidR="00B37C85" w:rsidRPr="00E16011" w:rsidRDefault="00E16011">
      <w:pPr>
        <w:rPr>
          <w:rFonts w:eastAsiaTheme="minorHAnsi"/>
          <w:bCs/>
          <w:color w:val="000000"/>
        </w:rPr>
      </w:pPr>
      <w:r>
        <w:rPr>
          <w:rFonts w:eastAsiaTheme="minorHAnsi"/>
          <w:bCs/>
          <w:color w:val="000000"/>
        </w:rPr>
        <w:t>T</w:t>
      </w:r>
      <w:r w:rsidR="009236CD">
        <w:rPr>
          <w:rFonts w:eastAsiaTheme="minorHAnsi"/>
          <w:bCs/>
          <w:color w:val="000000"/>
        </w:rPr>
        <w:t xml:space="preserve">hat is, </w:t>
      </w:r>
      <w:r>
        <w:rPr>
          <w:rFonts w:eastAsiaTheme="minorHAnsi"/>
          <w:bCs/>
          <w:color w:val="000000"/>
        </w:rPr>
        <w:t xml:space="preserve">an agent will </w:t>
      </w:r>
      <w:r w:rsidR="009236CD">
        <w:rPr>
          <w:rFonts w:eastAsiaTheme="minorHAnsi"/>
          <w:bCs/>
          <w:color w:val="000000"/>
        </w:rPr>
        <w:t>stay in the same state if there is no other Transition Rule.</w:t>
      </w:r>
      <w:r w:rsidR="00E63D28">
        <w:rPr>
          <w:rFonts w:eastAsiaTheme="minorHAnsi"/>
          <w:bCs/>
          <w:color w:val="000000"/>
        </w:rPr>
        <w:t xml:space="preserve">  If no explicit transition rules or default rules are included in the FRED model file, the compiler will issue a warning to remind the user that the state will transition back to itself by default.</w:t>
      </w:r>
      <w:r w:rsidR="00B37C85">
        <w:br w:type="page"/>
      </w:r>
    </w:p>
    <w:p w14:paraId="7D8C92F3" w14:textId="6BCDBFC1" w:rsidR="0029239F" w:rsidRDefault="0029239F" w:rsidP="0029239F">
      <w:pPr>
        <w:pStyle w:val="Heading1"/>
      </w:pPr>
      <w:bookmarkStart w:id="120" w:name="_Toc40674641"/>
      <w:r>
        <w:lastRenderedPageBreak/>
        <w:t xml:space="preserve">Chapter </w:t>
      </w:r>
      <w:r w:rsidR="004816E2">
        <w:t>7</w:t>
      </w:r>
      <w:r>
        <w:t xml:space="preserve">: </w:t>
      </w:r>
      <w:r w:rsidRPr="00D93118">
        <w:t>State Transitions</w:t>
      </w:r>
      <w:bookmarkEnd w:id="120"/>
    </w:p>
    <w:p w14:paraId="14EE7588" w14:textId="77777777" w:rsidR="0029239F" w:rsidRPr="003617D6" w:rsidRDefault="0029239F" w:rsidP="0029239F"/>
    <w:p w14:paraId="0BB9C49C" w14:textId="77777777" w:rsidR="00984891" w:rsidRDefault="008B3BB1" w:rsidP="0029239F">
      <w:r>
        <w:t xml:space="preserve">This Chapter </w:t>
      </w:r>
      <w:r w:rsidR="00984891">
        <w:t>describes how Transition Rules are used to decide what state an agent goes to next.</w:t>
      </w:r>
    </w:p>
    <w:p w14:paraId="6A72376E" w14:textId="77777777" w:rsidR="00984891" w:rsidRDefault="00984891" w:rsidP="0029239F"/>
    <w:p w14:paraId="1B1FA29F" w14:textId="70B853C2" w:rsidR="0029239F" w:rsidRPr="003617D6" w:rsidRDefault="0029239F" w:rsidP="0029239F">
      <w:r>
        <w:t>Many systems are described by</w:t>
      </w:r>
      <w:r w:rsidRPr="003617D6">
        <w:t xml:space="preserve"> a state-transition matrix</w:t>
      </w:r>
      <w:r>
        <w:t xml:space="preserve"> that</w:t>
      </w:r>
      <w:r w:rsidRPr="003617D6">
        <w:t xml:space="preserve"> defines the probability for moving from the state that labels </w:t>
      </w:r>
      <w:r>
        <w:t>a</w:t>
      </w:r>
      <w:r w:rsidRPr="003617D6">
        <w:t xml:space="preserve"> row in the matrix to any of the other states, </w:t>
      </w:r>
      <w:r>
        <w:t xml:space="preserve">with the individual probabilities </w:t>
      </w:r>
      <w:r w:rsidRPr="003617D6">
        <w:t>represented by the columns in the matrix.  For example, in the matrix below, there is a probability of 0.5 of moving from state A to either state B or state C.</w:t>
      </w:r>
    </w:p>
    <w:p w14:paraId="27AE7ACA" w14:textId="77777777" w:rsidR="0029239F" w:rsidRPr="003617D6" w:rsidRDefault="0029239F" w:rsidP="0029239F"/>
    <w:tbl>
      <w:tblPr>
        <w:tblW w:w="0" w:type="auto"/>
        <w:tblInd w:w="1440" w:type="dxa"/>
        <w:tblLayout w:type="fixed"/>
        <w:tblCellMar>
          <w:left w:w="0" w:type="dxa"/>
          <w:right w:w="0" w:type="dxa"/>
        </w:tblCellMar>
        <w:tblLook w:val="06A0" w:firstRow="1" w:lastRow="0" w:firstColumn="1" w:lastColumn="0" w:noHBand="1" w:noVBand="1"/>
      </w:tblPr>
      <w:tblGrid>
        <w:gridCol w:w="1199"/>
        <w:gridCol w:w="416"/>
        <w:gridCol w:w="567"/>
        <w:gridCol w:w="567"/>
        <w:gridCol w:w="567"/>
      </w:tblGrid>
      <w:tr w:rsidR="0029239F" w:rsidRPr="000D1150" w14:paraId="0135DD12" w14:textId="77777777" w:rsidTr="008B3BB1">
        <w:trPr>
          <w:trHeight w:val="90"/>
        </w:trPr>
        <w:tc>
          <w:tcPr>
            <w:tcW w:w="1199" w:type="dxa"/>
            <w:shd w:val="clear" w:color="auto" w:fill="auto"/>
          </w:tcPr>
          <w:p w14:paraId="6BA966BB" w14:textId="77777777" w:rsidR="0029239F" w:rsidRDefault="0029239F" w:rsidP="008B3BB1"/>
        </w:tc>
        <w:tc>
          <w:tcPr>
            <w:tcW w:w="416" w:type="dxa"/>
            <w:shd w:val="clear" w:color="auto" w:fill="auto"/>
            <w:tcMar>
              <w:top w:w="72" w:type="dxa"/>
              <w:left w:w="144" w:type="dxa"/>
              <w:bottom w:w="72" w:type="dxa"/>
              <w:right w:w="144" w:type="dxa"/>
            </w:tcMar>
            <w:hideMark/>
          </w:tcPr>
          <w:p w14:paraId="5CD6FB7C" w14:textId="77777777" w:rsidR="0029239F" w:rsidRPr="000D1150" w:rsidRDefault="0029239F" w:rsidP="008B3BB1"/>
        </w:tc>
        <w:tc>
          <w:tcPr>
            <w:tcW w:w="1701" w:type="dxa"/>
            <w:gridSpan w:val="3"/>
            <w:shd w:val="clear" w:color="auto" w:fill="auto"/>
            <w:tcMar>
              <w:top w:w="72" w:type="dxa"/>
              <w:left w:w="144" w:type="dxa"/>
              <w:bottom w:w="72" w:type="dxa"/>
              <w:right w:w="144" w:type="dxa"/>
            </w:tcMar>
            <w:hideMark/>
          </w:tcPr>
          <w:p w14:paraId="3E7A9F16" w14:textId="77777777" w:rsidR="0029239F" w:rsidRPr="003617D6" w:rsidRDefault="0029239F" w:rsidP="008B3BB1">
            <w:r>
              <w:t xml:space="preserve">    </w:t>
            </w:r>
            <w:r w:rsidRPr="003617D6">
              <w:t>Next State</w:t>
            </w:r>
          </w:p>
        </w:tc>
      </w:tr>
      <w:tr w:rsidR="0029239F" w:rsidRPr="000D1150" w14:paraId="3F9848DE" w14:textId="77777777" w:rsidTr="008B3BB1">
        <w:trPr>
          <w:trHeight w:val="126"/>
        </w:trPr>
        <w:tc>
          <w:tcPr>
            <w:tcW w:w="1199" w:type="dxa"/>
            <w:shd w:val="clear" w:color="auto" w:fill="auto"/>
          </w:tcPr>
          <w:p w14:paraId="0A6EB95C" w14:textId="77777777" w:rsidR="0029239F" w:rsidRPr="000D1150" w:rsidRDefault="0029239F" w:rsidP="008B3BB1"/>
        </w:tc>
        <w:tc>
          <w:tcPr>
            <w:tcW w:w="416" w:type="dxa"/>
            <w:tcBorders>
              <w:left w:val="nil"/>
            </w:tcBorders>
            <w:shd w:val="clear" w:color="auto" w:fill="auto"/>
            <w:tcMar>
              <w:top w:w="72" w:type="dxa"/>
              <w:left w:w="144" w:type="dxa"/>
              <w:bottom w:w="72" w:type="dxa"/>
              <w:right w:w="144" w:type="dxa"/>
            </w:tcMar>
            <w:hideMark/>
          </w:tcPr>
          <w:p w14:paraId="54C9AC47" w14:textId="77777777" w:rsidR="0029239F" w:rsidRPr="000D1150" w:rsidRDefault="0029239F" w:rsidP="008B3BB1"/>
        </w:tc>
        <w:tc>
          <w:tcPr>
            <w:tcW w:w="567" w:type="dxa"/>
            <w:tcBorders>
              <w:left w:val="nil"/>
              <w:bottom w:val="single" w:sz="4" w:space="0" w:color="auto"/>
            </w:tcBorders>
            <w:shd w:val="clear" w:color="auto" w:fill="auto"/>
            <w:tcMar>
              <w:top w:w="72" w:type="dxa"/>
              <w:left w:w="144" w:type="dxa"/>
              <w:bottom w:w="72" w:type="dxa"/>
              <w:right w:w="144" w:type="dxa"/>
            </w:tcMar>
            <w:hideMark/>
          </w:tcPr>
          <w:p w14:paraId="57E30B6D" w14:textId="77777777" w:rsidR="0029239F" w:rsidRPr="003617D6" w:rsidRDefault="0029239F" w:rsidP="008B3BB1">
            <w:r w:rsidRPr="003617D6">
              <w:t>A</w:t>
            </w:r>
          </w:p>
        </w:tc>
        <w:tc>
          <w:tcPr>
            <w:tcW w:w="567" w:type="dxa"/>
            <w:tcBorders>
              <w:bottom w:val="single" w:sz="4" w:space="0" w:color="auto"/>
            </w:tcBorders>
            <w:shd w:val="clear" w:color="auto" w:fill="auto"/>
            <w:tcMar>
              <w:top w:w="72" w:type="dxa"/>
              <w:left w:w="144" w:type="dxa"/>
              <w:bottom w:w="72" w:type="dxa"/>
              <w:right w:w="144" w:type="dxa"/>
            </w:tcMar>
            <w:hideMark/>
          </w:tcPr>
          <w:p w14:paraId="3C3A3ED9" w14:textId="77777777" w:rsidR="0029239F" w:rsidRPr="003617D6" w:rsidRDefault="0029239F" w:rsidP="008B3BB1">
            <w:r w:rsidRPr="003617D6">
              <w:t>B</w:t>
            </w:r>
          </w:p>
        </w:tc>
        <w:tc>
          <w:tcPr>
            <w:tcW w:w="567" w:type="dxa"/>
            <w:tcBorders>
              <w:bottom w:val="single" w:sz="4" w:space="0" w:color="auto"/>
            </w:tcBorders>
            <w:shd w:val="clear" w:color="auto" w:fill="auto"/>
            <w:tcMar>
              <w:top w:w="72" w:type="dxa"/>
              <w:left w:w="144" w:type="dxa"/>
              <w:bottom w:w="72" w:type="dxa"/>
              <w:right w:w="144" w:type="dxa"/>
            </w:tcMar>
            <w:hideMark/>
          </w:tcPr>
          <w:p w14:paraId="2189D40A" w14:textId="77777777" w:rsidR="0029239F" w:rsidRPr="003617D6" w:rsidRDefault="0029239F" w:rsidP="008B3BB1">
            <w:r w:rsidRPr="003617D6">
              <w:t>C</w:t>
            </w:r>
          </w:p>
        </w:tc>
      </w:tr>
      <w:tr w:rsidR="0029239F" w:rsidRPr="000D1150" w14:paraId="72390EA9" w14:textId="77777777" w:rsidTr="008B3BB1">
        <w:trPr>
          <w:trHeight w:val="505"/>
        </w:trPr>
        <w:tc>
          <w:tcPr>
            <w:tcW w:w="1199" w:type="dxa"/>
            <w:shd w:val="clear" w:color="auto" w:fill="auto"/>
          </w:tcPr>
          <w:p w14:paraId="50304031" w14:textId="77777777" w:rsidR="0029239F" w:rsidRPr="000D1150" w:rsidRDefault="0029239F" w:rsidP="008B3BB1"/>
        </w:tc>
        <w:tc>
          <w:tcPr>
            <w:tcW w:w="416" w:type="dxa"/>
            <w:tcBorders>
              <w:left w:val="nil"/>
              <w:right w:val="single" w:sz="4" w:space="0" w:color="auto"/>
            </w:tcBorders>
            <w:shd w:val="clear" w:color="auto" w:fill="auto"/>
            <w:tcMar>
              <w:top w:w="72" w:type="dxa"/>
              <w:left w:w="144" w:type="dxa"/>
              <w:bottom w:w="72" w:type="dxa"/>
              <w:right w:w="144" w:type="dxa"/>
            </w:tcMar>
            <w:hideMark/>
          </w:tcPr>
          <w:p w14:paraId="661B85F2" w14:textId="77777777" w:rsidR="0029239F" w:rsidRPr="003617D6" w:rsidRDefault="0029239F" w:rsidP="008B3BB1">
            <w:r w:rsidRPr="003617D6">
              <w:t>A</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8EE6F34"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E2CF301" w14:textId="77777777" w:rsidR="0029239F" w:rsidRPr="003617D6" w:rsidRDefault="0029239F" w:rsidP="008B3BB1">
            <w:r w:rsidRPr="003617D6">
              <w:t>0.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D737AC1" w14:textId="77777777" w:rsidR="0029239F" w:rsidRPr="003617D6" w:rsidRDefault="0029239F" w:rsidP="008B3BB1">
            <w:r w:rsidRPr="003617D6">
              <w:t>0.5</w:t>
            </w:r>
          </w:p>
        </w:tc>
      </w:tr>
      <w:tr w:rsidR="0029239F" w:rsidRPr="000D1150" w14:paraId="07D53AAA" w14:textId="77777777" w:rsidTr="008B3BB1">
        <w:trPr>
          <w:trHeight w:val="505"/>
        </w:trPr>
        <w:tc>
          <w:tcPr>
            <w:tcW w:w="1199" w:type="dxa"/>
            <w:shd w:val="clear" w:color="auto" w:fill="auto"/>
          </w:tcPr>
          <w:p w14:paraId="11F44D5A" w14:textId="77777777" w:rsidR="0029239F" w:rsidRPr="003617D6" w:rsidRDefault="0029239F" w:rsidP="008B3BB1">
            <w:r w:rsidRPr="003617D6">
              <w:t>Current State</w:t>
            </w:r>
          </w:p>
        </w:tc>
        <w:tc>
          <w:tcPr>
            <w:tcW w:w="416" w:type="dxa"/>
            <w:tcBorders>
              <w:left w:val="nil"/>
              <w:right w:val="single" w:sz="4" w:space="0" w:color="auto"/>
            </w:tcBorders>
            <w:shd w:val="clear" w:color="auto" w:fill="auto"/>
            <w:tcMar>
              <w:top w:w="72" w:type="dxa"/>
              <w:left w:w="144" w:type="dxa"/>
              <w:bottom w:w="72" w:type="dxa"/>
              <w:right w:w="144" w:type="dxa"/>
            </w:tcMar>
            <w:hideMark/>
          </w:tcPr>
          <w:p w14:paraId="64483528" w14:textId="77777777" w:rsidR="0029239F" w:rsidRPr="003617D6" w:rsidRDefault="0029239F" w:rsidP="008B3BB1">
            <w:r w:rsidRPr="003617D6">
              <w:t>B</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12C39F7" w14:textId="77777777" w:rsidR="0029239F" w:rsidRPr="003617D6" w:rsidRDefault="0029239F" w:rsidP="008B3BB1">
            <w:r w:rsidRPr="003617D6">
              <w:t>0.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8B88AED" w14:textId="77777777" w:rsidR="0029239F" w:rsidRPr="003617D6" w:rsidRDefault="0029239F" w:rsidP="008B3BB1">
            <w:r w:rsidRPr="003617D6">
              <w:t>0.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AB689E7" w14:textId="77777777" w:rsidR="0029239F" w:rsidRPr="003617D6" w:rsidRDefault="0029239F" w:rsidP="008B3BB1">
            <w:r w:rsidRPr="003617D6">
              <w:t>0.1</w:t>
            </w:r>
          </w:p>
        </w:tc>
      </w:tr>
      <w:tr w:rsidR="0029239F" w:rsidRPr="000D1150" w14:paraId="638892DD" w14:textId="77777777" w:rsidTr="008B3BB1">
        <w:trPr>
          <w:trHeight w:val="18"/>
        </w:trPr>
        <w:tc>
          <w:tcPr>
            <w:tcW w:w="1199" w:type="dxa"/>
            <w:shd w:val="clear" w:color="auto" w:fill="auto"/>
          </w:tcPr>
          <w:p w14:paraId="1A3833C6" w14:textId="77777777" w:rsidR="0029239F" w:rsidRPr="000D1150" w:rsidRDefault="0029239F" w:rsidP="008B3BB1"/>
        </w:tc>
        <w:tc>
          <w:tcPr>
            <w:tcW w:w="416" w:type="dxa"/>
            <w:tcBorders>
              <w:left w:val="nil"/>
              <w:right w:val="single" w:sz="4" w:space="0" w:color="auto"/>
            </w:tcBorders>
            <w:shd w:val="clear" w:color="auto" w:fill="auto"/>
            <w:tcMar>
              <w:top w:w="72" w:type="dxa"/>
              <w:left w:w="144" w:type="dxa"/>
              <w:bottom w:w="72" w:type="dxa"/>
              <w:right w:w="144" w:type="dxa"/>
            </w:tcMar>
            <w:hideMark/>
          </w:tcPr>
          <w:p w14:paraId="7926E641" w14:textId="77777777" w:rsidR="0029239F" w:rsidRPr="003617D6" w:rsidRDefault="0029239F" w:rsidP="008B3BB1">
            <w:r w:rsidRPr="003617D6">
              <w:t>C</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45C35B6"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8568C0"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9105B3A" w14:textId="77777777" w:rsidR="0029239F" w:rsidRPr="003617D6" w:rsidRDefault="0029239F" w:rsidP="008B3BB1">
            <w:r w:rsidRPr="003617D6">
              <w:t>1.0</w:t>
            </w:r>
          </w:p>
        </w:tc>
      </w:tr>
    </w:tbl>
    <w:p w14:paraId="09771D7A" w14:textId="77777777" w:rsidR="0029239F" w:rsidRPr="003617D6" w:rsidRDefault="0029239F" w:rsidP="0029239F"/>
    <w:p w14:paraId="39B28818" w14:textId="77777777" w:rsidR="0029239F" w:rsidRPr="003617D6" w:rsidRDefault="0029239F" w:rsidP="0029239F"/>
    <w:p w14:paraId="111BD218" w14:textId="77777777" w:rsidR="0029239F" w:rsidRDefault="0029239F" w:rsidP="0029239F">
      <w:r>
        <w:t>In FRED, only the portion of the state-transition matrix required for each agent is computed dynamically, so that the transition probabilities can vary from agent to agent and can also vary over time for an individual agent. When an agent reaches the state transition duration for its current state, the agent’s</w:t>
      </w:r>
      <w:r w:rsidRPr="003617D6">
        <w:t xml:space="preserve"> next state</w:t>
      </w:r>
      <w:r>
        <w:t xml:space="preserve"> is computed as follows</w:t>
      </w:r>
      <w:r w:rsidRPr="003617D6">
        <w:t>:</w:t>
      </w:r>
    </w:p>
    <w:p w14:paraId="7357A03B" w14:textId="77777777" w:rsidR="0029239F" w:rsidRPr="003617D6" w:rsidRDefault="0029239F" w:rsidP="0029239F"/>
    <w:p w14:paraId="03AAFC83" w14:textId="77777777" w:rsidR="0029239F" w:rsidRPr="00F90CDD" w:rsidRDefault="0029239F" w:rsidP="00790036">
      <w:pPr>
        <w:pStyle w:val="ListParagraph"/>
        <w:numPr>
          <w:ilvl w:val="0"/>
          <w:numId w:val="5"/>
        </w:numPr>
      </w:pPr>
      <w:r w:rsidRPr="00F90CDD">
        <w:t xml:space="preserve">Compute </w:t>
      </w:r>
      <w:r>
        <w:t xml:space="preserve">the transition </w:t>
      </w:r>
      <w:r w:rsidRPr="00F90CDD">
        <w:t xml:space="preserve">probabilities </w:t>
      </w:r>
      <w:r>
        <w:t xml:space="preserve">for this agent </w:t>
      </w:r>
      <w:r w:rsidRPr="00F90CDD">
        <w:t xml:space="preserve">in </w:t>
      </w:r>
      <w:r>
        <w:t xml:space="preserve">the </w:t>
      </w:r>
      <w:r w:rsidRPr="00F90CDD">
        <w:t>row of current state</w:t>
      </w:r>
      <w:r>
        <w:t>.</w:t>
      </w:r>
    </w:p>
    <w:p w14:paraId="51A5D17B" w14:textId="77777777" w:rsidR="0029239F" w:rsidRDefault="0029239F" w:rsidP="00790036">
      <w:pPr>
        <w:pStyle w:val="ListParagraph"/>
        <w:numPr>
          <w:ilvl w:val="0"/>
          <w:numId w:val="5"/>
        </w:numPr>
      </w:pPr>
      <w:r w:rsidRPr="00F90CDD">
        <w:t xml:space="preserve">Select next state using the </w:t>
      </w:r>
      <w:r>
        <w:t>probability distribution for the row of the current state.</w:t>
      </w:r>
    </w:p>
    <w:p w14:paraId="616235BF" w14:textId="77777777" w:rsidR="0029239F" w:rsidRDefault="0029239F" w:rsidP="0029239F"/>
    <w:p w14:paraId="0FB4C6F8" w14:textId="77777777" w:rsidR="0029239F" w:rsidRDefault="0029239F" w:rsidP="0029239F">
      <w:r>
        <w:t>For example, given the transition matrix shown above for a given agent in state B, the agent would transition to state A with a probability of 0.1, transition to state C with a probability of 0.1 and remain in state B with a probability of 0.8.</w:t>
      </w:r>
    </w:p>
    <w:p w14:paraId="3FB1F22B" w14:textId="77777777" w:rsidR="0029239F" w:rsidRPr="003617D6" w:rsidRDefault="0029239F" w:rsidP="0029239F"/>
    <w:p w14:paraId="28A42F18" w14:textId="20C4F1F9" w:rsidR="0029239F" w:rsidRPr="00246095" w:rsidRDefault="0029239F" w:rsidP="0029239F">
      <w:pPr>
        <w:pStyle w:val="Heading2"/>
      </w:pPr>
      <w:bookmarkStart w:id="121" w:name="_Toc40674642"/>
      <w:r w:rsidRPr="00246095">
        <w:t>Probabilistic Rules</w:t>
      </w:r>
      <w:bookmarkEnd w:id="121"/>
    </w:p>
    <w:p w14:paraId="3DAF8389" w14:textId="77777777" w:rsidR="0029239F" w:rsidRPr="003617D6" w:rsidRDefault="0029239F" w:rsidP="0029239F"/>
    <w:p w14:paraId="1155F41E" w14:textId="3AA7E7A1" w:rsidR="0029239F" w:rsidRDefault="0029239F" w:rsidP="0029239F">
      <w:r>
        <w:t xml:space="preserve">Suppose we have an agent in state C.i for some </w:t>
      </w:r>
      <w:r w:rsidR="00160207">
        <w:t>Condition</w:t>
      </w:r>
      <w:r>
        <w:t xml:space="preserve"> C that has states n States. For each possible next state j, FRED computes the probability p(i,j) of the transition from i to j as follows:</w:t>
      </w:r>
    </w:p>
    <w:p w14:paraId="2982D21B" w14:textId="77777777" w:rsidR="0029239F" w:rsidRDefault="0029239F" w:rsidP="0029239F"/>
    <w:p w14:paraId="1AC319EC" w14:textId="77777777" w:rsidR="0029239F" w:rsidRDefault="0029239F" w:rsidP="00D173E3">
      <w:pPr>
        <w:pStyle w:val="ListParagraph"/>
        <w:numPr>
          <w:ilvl w:val="0"/>
          <w:numId w:val="21"/>
        </w:numPr>
      </w:pPr>
      <w:r>
        <w:t>Find all qualifying rules for the given agent from State i to State j.  These are the rules that specify the current state C.i and the next state j and for which the agent meets all the Predicates in the rule.</w:t>
      </w:r>
    </w:p>
    <w:p w14:paraId="49C62A7B" w14:textId="77777777" w:rsidR="0029239F" w:rsidRDefault="0029239F" w:rsidP="00D173E3">
      <w:pPr>
        <w:pStyle w:val="ListParagraph"/>
        <w:numPr>
          <w:ilvl w:val="0"/>
          <w:numId w:val="21"/>
        </w:numPr>
      </w:pPr>
      <w:r>
        <w:t>For each qualifying Rule, compute the probability term for the given agent. If the probability term is omitted, the probability for this Rule is 1.0.</w:t>
      </w:r>
    </w:p>
    <w:p w14:paraId="52588FEB" w14:textId="77777777" w:rsidR="0029239F" w:rsidRDefault="0029239F" w:rsidP="00D173E3">
      <w:pPr>
        <w:pStyle w:val="ListParagraph"/>
        <w:numPr>
          <w:ilvl w:val="0"/>
          <w:numId w:val="21"/>
        </w:numPr>
      </w:pPr>
      <w:r>
        <w:t>Use the maximum probability computed for any qualifying Rule as the tentative probability p(i,j) for the agent to transition from state i to state j.</w:t>
      </w:r>
    </w:p>
    <w:p w14:paraId="2680D678" w14:textId="77777777" w:rsidR="0029239F" w:rsidRDefault="0029239F" w:rsidP="0029239F">
      <w:pPr>
        <w:pStyle w:val="Heading2"/>
      </w:pPr>
    </w:p>
    <w:p w14:paraId="37B08858" w14:textId="6544D72E" w:rsidR="0029239F" w:rsidRDefault="0029239F" w:rsidP="0029239F">
      <w:pPr>
        <w:pStyle w:val="Heading2"/>
      </w:pPr>
      <w:bookmarkStart w:id="122" w:name="_Toc40674643"/>
      <w:r>
        <w:t>Default Next State Rule and Normalization</w:t>
      </w:r>
      <w:bookmarkEnd w:id="122"/>
    </w:p>
    <w:p w14:paraId="0A6B6E24" w14:textId="77777777" w:rsidR="0029239F" w:rsidRDefault="0029239F" w:rsidP="0029239F"/>
    <w:p w14:paraId="566D0A35" w14:textId="77777777" w:rsidR="0029239F" w:rsidRDefault="0029239F" w:rsidP="0029239F">
      <w:r>
        <w:t>After repeating this process for each possible next state, we have a probability vector of the form:</w:t>
      </w:r>
    </w:p>
    <w:p w14:paraId="302D76C3" w14:textId="77777777" w:rsidR="0029239F" w:rsidRDefault="0029239F" w:rsidP="0029239F"/>
    <w:p w14:paraId="5B31D2B5" w14:textId="77777777" w:rsidR="0029239F" w:rsidRPr="00605E64" w:rsidRDefault="0029239F" w:rsidP="0029239F">
      <w:pPr>
        <w:jc w:val="center"/>
        <w:rPr>
          <w:b/>
        </w:rPr>
      </w:pPr>
      <w:r w:rsidRPr="00605E64">
        <w:rPr>
          <w:b/>
        </w:rPr>
        <w:t>p(i,1), p(i,2), … p(i,n)</w:t>
      </w:r>
    </w:p>
    <w:p w14:paraId="216D489E" w14:textId="77777777" w:rsidR="0029239F" w:rsidRDefault="0029239F" w:rsidP="0029239F"/>
    <w:p w14:paraId="78878739" w14:textId="00384F49" w:rsidR="0029239F" w:rsidRDefault="0029239F" w:rsidP="0029239F">
      <w:r>
        <w:t xml:space="preserve">Let </w:t>
      </w:r>
      <w:r>
        <w:rPr>
          <w:i/>
        </w:rPr>
        <w:t>Total</w:t>
      </w:r>
      <w:r>
        <w:t xml:space="preserve"> be the sum of the values in the vector. </w:t>
      </w:r>
      <w:r>
        <w:rPr>
          <w:i/>
        </w:rPr>
        <w:t>Total</w:t>
      </w:r>
      <w:r>
        <w:t xml:space="preserve"> may not equal 1.0, so the values need to be normalized to create a valid probability distribution. But first, FRED applies the Default next state Rule for state i. Let state </w:t>
      </w:r>
      <w:r w:rsidRPr="00781F6D">
        <w:rPr>
          <w:i/>
        </w:rPr>
        <w:t>k</w:t>
      </w:r>
      <w:r>
        <w:t xml:space="preserve"> be the default next state for state i. The </w:t>
      </w:r>
      <w:r w:rsidR="00CC763A">
        <w:t>effect</w:t>
      </w:r>
      <w:r>
        <w:t xml:space="preserve"> of the Default Next State is:</w:t>
      </w:r>
    </w:p>
    <w:p w14:paraId="025B8DE5" w14:textId="77777777" w:rsidR="0029239F" w:rsidRDefault="0029239F" w:rsidP="0029239F"/>
    <w:p w14:paraId="0D5F4B28" w14:textId="77777777" w:rsidR="0029239F" w:rsidRPr="00781F6D" w:rsidRDefault="0029239F" w:rsidP="0029239F">
      <w:pPr>
        <w:ind w:firstLine="720"/>
      </w:pPr>
      <w:r>
        <w:t xml:space="preserve">If  </w:t>
      </w:r>
      <w:r w:rsidRPr="00781F6D">
        <w:rPr>
          <w:i/>
        </w:rPr>
        <w:t>Total</w:t>
      </w:r>
      <w:r>
        <w:t xml:space="preserve"> &lt; 1.0, then add (1.0 – Total) to p(i,k). Otherwise, divide all the values in the vector by </w:t>
      </w:r>
      <w:r w:rsidRPr="00781F6D">
        <w:rPr>
          <w:i/>
        </w:rPr>
        <w:t>Total.</w:t>
      </w:r>
    </w:p>
    <w:p w14:paraId="1BD30385" w14:textId="77777777" w:rsidR="0029239F" w:rsidRDefault="0029239F" w:rsidP="0029239F"/>
    <w:p w14:paraId="093AC276" w14:textId="77777777" w:rsidR="0029239F" w:rsidRDefault="0029239F" w:rsidP="0029239F">
      <w:r>
        <w:t xml:space="preserve">After applying the rule above, the values in the modified vector </w:t>
      </w:r>
      <w:r w:rsidRPr="00605E64">
        <w:rPr>
          <w:b/>
        </w:rPr>
        <w:t>&lt;p(i,1), p(i,2), … p(i,n)&gt;</w:t>
      </w:r>
      <w:r>
        <w:t xml:space="preserve"> sum to 1.0. The next state is selected by choosing randomly with this vector as the probability weight for the states.</w:t>
      </w:r>
    </w:p>
    <w:p w14:paraId="2E42E4BC" w14:textId="77777777" w:rsidR="0029239F" w:rsidRDefault="0029239F" w:rsidP="0029239F"/>
    <w:p w14:paraId="574DDF28" w14:textId="030A077A" w:rsidR="0029239F" w:rsidRDefault="0029239F" w:rsidP="0029239F">
      <w:pPr>
        <w:pStyle w:val="Heading2"/>
      </w:pPr>
      <w:bookmarkStart w:id="123" w:name="_Toc40674644"/>
      <w:r>
        <w:t>Example: Using Rules to Represent Health Risks</w:t>
      </w:r>
      <w:bookmarkEnd w:id="123"/>
    </w:p>
    <w:p w14:paraId="6176D9B8" w14:textId="77777777" w:rsidR="0029239F" w:rsidRDefault="0029239F" w:rsidP="0029239F">
      <w:pPr>
        <w:pStyle w:val="Heading2"/>
      </w:pPr>
    </w:p>
    <w:p w14:paraId="278B6008" w14:textId="61B78DAB" w:rsidR="0029239F" w:rsidRDefault="0029239F" w:rsidP="0029239F">
      <w:r>
        <w:t xml:space="preserve">This Section shows how to assign to each individual in the population a risk of having various </w:t>
      </w:r>
      <w:r w:rsidR="00160207">
        <w:t>Condition</w:t>
      </w:r>
      <w:r>
        <w:t xml:space="preserve">s.  For many health </w:t>
      </w:r>
      <w:r w:rsidR="00160207">
        <w:t>Condition</w:t>
      </w:r>
      <w:r>
        <w:t xml:space="preserve">s, we can find tables that show the prevalence of a given health </w:t>
      </w:r>
      <w:r w:rsidR="00160207">
        <w:t>Condition</w:t>
      </w:r>
      <w:r>
        <w:t xml:space="preserve"> based on demographic factors such as age, race and sex. For example, the following table shows the prevalence of asthma in the United States, based on data from the CDC:</w:t>
      </w:r>
    </w:p>
    <w:p w14:paraId="28EFD3DF" w14:textId="77777777" w:rsidR="0029239F" w:rsidRDefault="0029239F" w:rsidP="0029239F"/>
    <w:p w14:paraId="139FD7FF" w14:textId="77777777" w:rsidR="0029239F" w:rsidRDefault="0029239F" w:rsidP="0029239F">
      <w:pPr>
        <w:jc w:val="center"/>
      </w:pPr>
      <w:r>
        <w:rPr>
          <w:noProof/>
        </w:rPr>
        <w:drawing>
          <wp:inline distT="0" distB="0" distL="0" distR="0" wp14:anchorId="3A5DB91E" wp14:editId="38938D70">
            <wp:extent cx="3725333" cy="219426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17 at 8.13.42 AM.png"/>
                    <pic:cNvPicPr/>
                  </pic:nvPicPr>
                  <pic:blipFill>
                    <a:blip r:embed="rId14">
                      <a:extLst>
                        <a:ext uri="{28A0092B-C50C-407E-A947-70E740481C1C}">
                          <a14:useLocalDpi xmlns:a14="http://schemas.microsoft.com/office/drawing/2010/main" val="0"/>
                        </a:ext>
                      </a:extLst>
                    </a:blip>
                    <a:stretch>
                      <a:fillRect/>
                    </a:stretch>
                  </pic:blipFill>
                  <pic:spPr>
                    <a:xfrm>
                      <a:off x="0" y="0"/>
                      <a:ext cx="3756256" cy="2212476"/>
                    </a:xfrm>
                    <a:prstGeom prst="rect">
                      <a:avLst/>
                    </a:prstGeom>
                  </pic:spPr>
                </pic:pic>
              </a:graphicData>
            </a:graphic>
          </wp:inline>
        </w:drawing>
      </w:r>
    </w:p>
    <w:p w14:paraId="762E1E23" w14:textId="77777777" w:rsidR="0029239F" w:rsidRDefault="0029239F" w:rsidP="0029239F">
      <w:r>
        <w:t>Suppose we are creating a FRED model of asthma in which all individuals begin the the Start state. At the start of the simulation, we want each individual to move to either the AtRisk state (meaning that they are subject to asthma attacks) or to the Negative state (meaning they do not suffer from asthma attacks), according to data in the Table above.</w:t>
      </w:r>
    </w:p>
    <w:p w14:paraId="62471003" w14:textId="77777777" w:rsidR="0029239F" w:rsidRDefault="0029239F" w:rsidP="0029239F"/>
    <w:p w14:paraId="7989A0E3" w14:textId="0A7CFD28" w:rsidR="0029239F" w:rsidRDefault="0029239F" w:rsidP="0029239F">
      <w:r>
        <w:t>This can be accomplished by having one transition rule per cell in the Table, as shown</w:t>
      </w:r>
      <w:r w:rsidR="00802F8D">
        <w:t xml:space="preserve"> in the following Condition</w:t>
      </w:r>
      <w:r>
        <w:t>:</w:t>
      </w:r>
    </w:p>
    <w:p w14:paraId="3482160C" w14:textId="77777777" w:rsidR="00DA70E1" w:rsidRPr="00DA70E1" w:rsidRDefault="00DA70E1" w:rsidP="00397A42">
      <w:pPr>
        <w:pStyle w:val="PlainText"/>
        <w:rPr>
          <w:rFonts w:asciiTheme="minorHAnsi" w:hAnsiTheme="minorHAnsi" w:cstheme="minorHAnsi"/>
          <w:sz w:val="22"/>
          <w:szCs w:val="22"/>
        </w:rPr>
      </w:pPr>
    </w:p>
    <w:p w14:paraId="35AFFCD2" w14:textId="7B5522BC" w:rsidR="00802F8D" w:rsidRPr="00802F8D" w:rsidRDefault="00802F8D" w:rsidP="00397A42">
      <w:pPr>
        <w:pStyle w:val="PlainText"/>
        <w:rPr>
          <w:rFonts w:asciiTheme="minorHAnsi" w:hAnsiTheme="minorHAnsi" w:cstheme="minorHAnsi"/>
          <w:b/>
          <w:bCs/>
          <w:sz w:val="22"/>
          <w:szCs w:val="22"/>
        </w:rPr>
      </w:pPr>
      <w:r>
        <w:rPr>
          <w:rFonts w:asciiTheme="minorHAnsi" w:hAnsiTheme="minorHAnsi" w:cstheme="minorHAnsi"/>
          <w:b/>
          <w:bCs/>
          <w:sz w:val="22"/>
          <w:szCs w:val="22"/>
        </w:rPr>
        <w:t>c</w:t>
      </w:r>
      <w:r w:rsidRPr="00802F8D">
        <w:rPr>
          <w:rFonts w:asciiTheme="minorHAnsi" w:hAnsiTheme="minorHAnsi" w:cstheme="minorHAnsi"/>
          <w:b/>
          <w:bCs/>
          <w:sz w:val="22"/>
          <w:szCs w:val="22"/>
        </w:rPr>
        <w:t>ondition ASTHMA {</w:t>
      </w:r>
    </w:p>
    <w:p w14:paraId="3B82C747"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states = AtRisk Acute Recovered Negative Import</w:t>
      </w:r>
    </w:p>
    <w:p w14:paraId="2A3C1F3E"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transmission_mode = environmental</w:t>
      </w:r>
    </w:p>
    <w:p w14:paraId="5F875A19"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lastRenderedPageBreak/>
        <w:t xml:space="preserve">  exposed_state = Acute</w:t>
      </w:r>
    </w:p>
    <w:p w14:paraId="7F28273E"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w:t>
      </w:r>
    </w:p>
    <w:p w14:paraId="42767487" w14:textId="77777777" w:rsidR="00802F8D" w:rsidRPr="00802F8D" w:rsidRDefault="00802F8D" w:rsidP="00397A42">
      <w:pPr>
        <w:pStyle w:val="PlainText"/>
        <w:rPr>
          <w:rFonts w:asciiTheme="minorHAnsi" w:hAnsiTheme="minorHAnsi" w:cstheme="minorHAnsi"/>
          <w:b/>
          <w:bCs/>
          <w:sz w:val="22"/>
          <w:szCs w:val="22"/>
        </w:rPr>
      </w:pPr>
    </w:p>
    <w:p w14:paraId="55613463"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state ASTHMA.Start {</w:t>
      </w:r>
    </w:p>
    <w:p w14:paraId="0D238F89"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0, 4)) then next(AtRisk) with prob(0.037)</w:t>
      </w:r>
    </w:p>
    <w:p w14:paraId="28463EE2"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5, 14)) then next(AtRisk) with prob(0.095)</w:t>
      </w:r>
    </w:p>
    <w:p w14:paraId="29E71BD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15, 19)) then next(AtRisk) with prob(0.094)</w:t>
      </w:r>
    </w:p>
    <w:p w14:paraId="2224331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20, 24)) then next(AtRisk) with prob(0.065)</w:t>
      </w:r>
    </w:p>
    <w:p w14:paraId="61C7E7D8"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25, 34)) then next(AtRisk) with prob(0.065)</w:t>
      </w:r>
    </w:p>
    <w:p w14:paraId="4D162D0C"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35, 64)) then next(AtRisk) with prob(0.059)</w:t>
      </w:r>
    </w:p>
    <w:p w14:paraId="66CB0E8F"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65&lt;=age) then next(AtRisk) with prob(0.055)</w:t>
      </w:r>
    </w:p>
    <w:p w14:paraId="16FA5EB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0, 4)) then next(AtRisk) with prob(0.037)</w:t>
      </w:r>
    </w:p>
    <w:p w14:paraId="1E0F5E8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5, 14)) then next(AtRisk) with prob(0.084)</w:t>
      </w:r>
    </w:p>
    <w:p w14:paraId="4EA9492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15, 19)) then next(AtRisk) with prob(0.112)</w:t>
      </w:r>
    </w:p>
    <w:p w14:paraId="4F68A2F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20, 24)) then next(AtRisk) with prob(0.115)</w:t>
      </w:r>
    </w:p>
    <w:p w14:paraId="7C413F09"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25, 34)) then next(AtRisk) with prob(0.105)</w:t>
      </w:r>
    </w:p>
    <w:p w14:paraId="6E1C43E3"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35, 64)) then next(AtRisk) with prob(0.107)</w:t>
      </w:r>
    </w:p>
    <w:p w14:paraId="4D6552F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65&lt;=age) then next(AtRisk) with prob(0.075)</w:t>
      </w:r>
    </w:p>
    <w:p w14:paraId="432D0FDF"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0, 4)) then next(AtRisk) with prob(0.115)</w:t>
      </w:r>
    </w:p>
    <w:p w14:paraId="32C6A9B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5, 14)) then next(AtRisk) with prob(0.201)</w:t>
      </w:r>
    </w:p>
    <w:p w14:paraId="0A68B050"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15, 19)) then next(AtRisk) with prob(0.128)</w:t>
      </w:r>
    </w:p>
    <w:p w14:paraId="6D40ABB3"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20, 24)) then next(AtRisk) with prob(0.143)</w:t>
      </w:r>
    </w:p>
    <w:p w14:paraId="6507EC88"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25, 34)) then next(AtRisk) with prob(0.088)</w:t>
      </w:r>
    </w:p>
    <w:p w14:paraId="7C0A1D0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range(age, 35, 64)) then next(AtRisk) with prob(0.063)</w:t>
      </w:r>
    </w:p>
    <w:p w14:paraId="2B07BC6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male, race!=white, 65&lt;=age) then next(AtRisk) with prob(0.078)</w:t>
      </w:r>
    </w:p>
    <w:p w14:paraId="62D2A962"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0, 4)) then next(AtRisk) with prob(0.09)</w:t>
      </w:r>
    </w:p>
    <w:p w14:paraId="46B8EDC4"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5, 14)) then next(AtRisk) with prob(0.177)</w:t>
      </w:r>
    </w:p>
    <w:p w14:paraId="3F8657E3"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15, 19)) then next(AtRisk) with prob(0.179)</w:t>
      </w:r>
    </w:p>
    <w:p w14:paraId="1FE67795"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20, 24)) then next(AtRisk) with prob(0.132)</w:t>
      </w:r>
    </w:p>
    <w:p w14:paraId="678659FB"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25, 34)) then next(AtRisk) with prob(0.125)</w:t>
      </w:r>
    </w:p>
    <w:p w14:paraId="2836DDA2"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range(age, 35, 64)) then next(AtRisk) with prob(0.127)</w:t>
      </w:r>
    </w:p>
    <w:p w14:paraId="5BE15575"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if (sex==female, race!=white, 65&lt;=age) then next(AtRisk) with prob(0.079)</w:t>
      </w:r>
    </w:p>
    <w:p w14:paraId="6E985FE3"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default(Negative)</w:t>
      </w:r>
    </w:p>
    <w:p w14:paraId="66A3875E"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w:t>
      </w:r>
    </w:p>
    <w:p w14:paraId="2A8CFD63" w14:textId="77777777" w:rsidR="00802F8D" w:rsidRPr="00802F8D" w:rsidRDefault="00802F8D" w:rsidP="00397A42">
      <w:pPr>
        <w:pStyle w:val="PlainText"/>
        <w:rPr>
          <w:rFonts w:asciiTheme="minorHAnsi" w:hAnsiTheme="minorHAnsi" w:cstheme="minorHAnsi"/>
          <w:b/>
          <w:bCs/>
          <w:sz w:val="22"/>
          <w:szCs w:val="22"/>
        </w:rPr>
      </w:pPr>
    </w:p>
    <w:p w14:paraId="7DE1897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state ASTHMA.AtRisk {</w:t>
      </w:r>
    </w:p>
    <w:p w14:paraId="5062A305"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set_sus(ASTHMA, 1.0)</w:t>
      </w:r>
    </w:p>
    <w:p w14:paraId="7314D11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wait()</w:t>
      </w:r>
    </w:p>
    <w:p w14:paraId="00A6CDEE"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next()</w:t>
      </w:r>
    </w:p>
    <w:p w14:paraId="1A36E420"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w:t>
      </w:r>
    </w:p>
    <w:p w14:paraId="26409693" w14:textId="77777777" w:rsidR="00802F8D" w:rsidRPr="00802F8D" w:rsidRDefault="00802F8D" w:rsidP="00397A42">
      <w:pPr>
        <w:pStyle w:val="PlainText"/>
        <w:rPr>
          <w:rFonts w:asciiTheme="minorHAnsi" w:hAnsiTheme="minorHAnsi" w:cstheme="minorHAnsi"/>
          <w:b/>
          <w:bCs/>
          <w:sz w:val="22"/>
          <w:szCs w:val="22"/>
        </w:rPr>
      </w:pPr>
    </w:p>
    <w:p w14:paraId="16DD477E"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state ASTHMA.Negative {</w:t>
      </w:r>
    </w:p>
    <w:p w14:paraId="420C6831"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set_sus(ASTHMA, 0.0)</w:t>
      </w:r>
    </w:p>
    <w:p w14:paraId="7105FB36"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wait()</w:t>
      </w:r>
    </w:p>
    <w:p w14:paraId="0D83378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 xml:space="preserve">  next()</w:t>
      </w:r>
    </w:p>
    <w:p w14:paraId="7DF6526A" w14:textId="77777777" w:rsidR="00802F8D" w:rsidRPr="00802F8D" w:rsidRDefault="00802F8D" w:rsidP="00397A42">
      <w:pPr>
        <w:pStyle w:val="PlainText"/>
        <w:rPr>
          <w:rFonts w:asciiTheme="minorHAnsi" w:hAnsiTheme="minorHAnsi" w:cstheme="minorHAnsi"/>
          <w:b/>
          <w:bCs/>
          <w:sz w:val="22"/>
          <w:szCs w:val="22"/>
        </w:rPr>
      </w:pPr>
      <w:r w:rsidRPr="00802F8D">
        <w:rPr>
          <w:rFonts w:asciiTheme="minorHAnsi" w:hAnsiTheme="minorHAnsi" w:cstheme="minorHAnsi"/>
          <w:b/>
          <w:bCs/>
          <w:sz w:val="22"/>
          <w:szCs w:val="22"/>
        </w:rPr>
        <w:t>}</w:t>
      </w:r>
    </w:p>
    <w:p w14:paraId="5BA54E06" w14:textId="77777777" w:rsidR="00F118F8" w:rsidRDefault="00F118F8" w:rsidP="0029239F"/>
    <w:p w14:paraId="77C0CBF7" w14:textId="224567A1" w:rsidR="0029239F" w:rsidRPr="00AA1270" w:rsidRDefault="0029239F" w:rsidP="0029239F">
      <w:pPr>
        <w:rPr>
          <w:rFonts w:asciiTheme="majorHAnsi" w:eastAsiaTheme="majorEastAsia" w:hAnsiTheme="majorHAnsi" w:cstheme="majorBidi"/>
          <w:color w:val="2F5496" w:themeColor="accent1" w:themeShade="BF"/>
          <w:sz w:val="26"/>
          <w:szCs w:val="26"/>
        </w:rPr>
      </w:pPr>
      <w:r>
        <w:lastRenderedPageBreak/>
        <w:t>Each rule contains a</w:t>
      </w:r>
      <w:r w:rsidR="00C46D0E">
        <w:t xml:space="preserve"> Predicate</w:t>
      </w:r>
      <w:r>
        <w:t xml:space="preserve"> that matches the demographic factors of each cell in the table, and then assigns the same probability of being at risk as the corresponding cell in the table.  It is worth noting that any individual in the population matches only one of the probability rules, because the Predicates are mutually exclusive. For example, a 5-year old white male only matches the second rule, so his transition probability from Start to AtRisk is 0.095.  The </w:t>
      </w:r>
      <w:r w:rsidR="00CC763A">
        <w:t>effect</w:t>
      </w:r>
      <w:r>
        <w:t xml:space="preserve"> of the default rule is to set the transition probability from Start to Negative of this same individual to 1.0 - 0.095 = 0.905.  </w:t>
      </w:r>
      <w:r w:rsidR="00B041FC">
        <w:t>So,</w:t>
      </w:r>
      <w:r>
        <w:t xml:space="preserve"> we expect that about 9.5% of 5-year old white males in the population will be in the AtRisk state after the transition. Of course, the results will vary from run to run, since each individual makes a probabilistic transition.</w:t>
      </w:r>
    </w:p>
    <w:p w14:paraId="533307C2" w14:textId="6A81D628" w:rsidR="000431EF" w:rsidRDefault="000431EF">
      <w:pPr>
        <w:rPr>
          <w:rFonts w:asciiTheme="majorHAnsi" w:eastAsiaTheme="majorEastAsia" w:hAnsiTheme="majorHAnsi" w:cstheme="majorBidi"/>
          <w:color w:val="2F5496" w:themeColor="accent1" w:themeShade="BF"/>
          <w:sz w:val="32"/>
          <w:szCs w:val="32"/>
        </w:rPr>
      </w:pPr>
      <w:r>
        <w:br w:type="page"/>
      </w:r>
    </w:p>
    <w:p w14:paraId="6F00A7EC" w14:textId="7531E689" w:rsidR="0029239F" w:rsidRDefault="0029239F" w:rsidP="0029239F">
      <w:pPr>
        <w:pStyle w:val="Heading1"/>
      </w:pPr>
      <w:bookmarkStart w:id="124" w:name="_Chapter_8:_Transmission"/>
      <w:bookmarkStart w:id="125" w:name="_Toc40674645"/>
      <w:bookmarkEnd w:id="124"/>
      <w:r>
        <w:lastRenderedPageBreak/>
        <w:t>Chapter 8: Transmission</w:t>
      </w:r>
      <w:bookmarkEnd w:id="125"/>
    </w:p>
    <w:p w14:paraId="0736F6F5" w14:textId="77777777" w:rsidR="0029239F" w:rsidRDefault="0029239F" w:rsidP="0029239F"/>
    <w:p w14:paraId="433EAFF0" w14:textId="03CC2D85" w:rsidR="00BC2860" w:rsidRDefault="00BC2860" w:rsidP="00BC2860">
      <w:pPr>
        <w:rPr>
          <w:color w:val="000000"/>
        </w:rPr>
      </w:pPr>
      <w:r>
        <w:rPr>
          <w:color w:val="000000"/>
        </w:rPr>
        <w:t xml:space="preserve">One way that agents interact in FRED is through a process called </w:t>
      </w:r>
      <w:r>
        <w:rPr>
          <w:b/>
          <w:i/>
          <w:color w:val="000000"/>
        </w:rPr>
        <w:t>transmission</w:t>
      </w:r>
      <w:r>
        <w:rPr>
          <w:i/>
          <w:color w:val="000000"/>
        </w:rPr>
        <w:t xml:space="preserve">. </w:t>
      </w:r>
      <w:r>
        <w:rPr>
          <w:color w:val="000000"/>
        </w:rPr>
        <w:t xml:space="preserve">Transmission means that one agent causes another agent to enter a certain state within a </w:t>
      </w:r>
      <w:r w:rsidR="00160207">
        <w:rPr>
          <w:color w:val="000000"/>
        </w:rPr>
        <w:t>Condition</w:t>
      </w:r>
      <w:r>
        <w:rPr>
          <w:color w:val="000000"/>
        </w:rPr>
        <w:t xml:space="preserve">.  The first agent is said to be </w:t>
      </w:r>
      <w:r w:rsidRPr="00347A5E">
        <w:rPr>
          <w:b/>
          <w:i/>
          <w:color w:val="000000"/>
        </w:rPr>
        <w:t>transmissible</w:t>
      </w:r>
      <w:r>
        <w:rPr>
          <w:color w:val="000000"/>
        </w:rPr>
        <w:t xml:space="preserve"> for the </w:t>
      </w:r>
      <w:r w:rsidR="00160207">
        <w:rPr>
          <w:color w:val="000000"/>
        </w:rPr>
        <w:t>Condition</w:t>
      </w:r>
      <w:r>
        <w:rPr>
          <w:color w:val="000000"/>
        </w:rPr>
        <w:t xml:space="preserve">, and the second agent is said to be </w:t>
      </w:r>
      <w:r w:rsidRPr="00347A5E">
        <w:rPr>
          <w:b/>
          <w:i/>
          <w:color w:val="000000"/>
        </w:rPr>
        <w:t>susceptible</w:t>
      </w:r>
      <w:r>
        <w:rPr>
          <w:color w:val="000000"/>
        </w:rPr>
        <w:t xml:space="preserve"> to the </w:t>
      </w:r>
      <w:r w:rsidR="00160207">
        <w:rPr>
          <w:color w:val="000000"/>
        </w:rPr>
        <w:t>Condition</w:t>
      </w:r>
      <w:r>
        <w:rPr>
          <w:color w:val="000000"/>
        </w:rPr>
        <w:t xml:space="preserve">.  </w:t>
      </w:r>
      <w:r w:rsidR="00C050F8">
        <w:rPr>
          <w:color w:val="000000"/>
        </w:rPr>
        <w:t xml:space="preserve">We also say that the first agent </w:t>
      </w:r>
      <w:r w:rsidR="00C050F8" w:rsidRPr="00347A5E">
        <w:rPr>
          <w:b/>
          <w:i/>
          <w:color w:val="000000"/>
        </w:rPr>
        <w:t>exposes</w:t>
      </w:r>
      <w:r w:rsidR="00C050F8">
        <w:rPr>
          <w:color w:val="000000"/>
        </w:rPr>
        <w:t xml:space="preserve"> the second agent to the </w:t>
      </w:r>
      <w:r w:rsidR="00160207">
        <w:rPr>
          <w:color w:val="000000"/>
        </w:rPr>
        <w:t>Condition</w:t>
      </w:r>
      <w:r w:rsidR="00C050F8">
        <w:rPr>
          <w:color w:val="000000"/>
        </w:rPr>
        <w:t xml:space="preserve">. </w:t>
      </w:r>
      <w:r w:rsidRPr="00C050F8">
        <w:rPr>
          <w:color w:val="000000"/>
        </w:rPr>
        <w:t>Transmission</w:t>
      </w:r>
      <w:r>
        <w:rPr>
          <w:color w:val="000000"/>
        </w:rPr>
        <w:t xml:space="preserve"> can also be caused by the action of the Import meta-agent. </w:t>
      </w:r>
    </w:p>
    <w:p w14:paraId="7FC07255" w14:textId="14EF12A1" w:rsidR="00BC2860" w:rsidRDefault="00BC2860" w:rsidP="00BC2860">
      <w:pPr>
        <w:rPr>
          <w:color w:val="000000"/>
        </w:rPr>
      </w:pPr>
    </w:p>
    <w:p w14:paraId="32AA65C2" w14:textId="6D0E5C17" w:rsidR="00BC2860" w:rsidRPr="00BC2860" w:rsidRDefault="00BC2860" w:rsidP="00BC2860">
      <w:pPr>
        <w:pStyle w:val="Heading2"/>
      </w:pPr>
      <w:bookmarkStart w:id="126" w:name="_Toc40674646"/>
      <w:r>
        <w:t>Transmissibility</w:t>
      </w:r>
      <w:bookmarkEnd w:id="126"/>
    </w:p>
    <w:p w14:paraId="5D0C8B4D" w14:textId="77777777" w:rsidR="00BC2860" w:rsidRDefault="00BC2860" w:rsidP="00BC2860">
      <w:pPr>
        <w:rPr>
          <w:color w:val="000000"/>
        </w:rPr>
      </w:pPr>
    </w:p>
    <w:p w14:paraId="0684807A" w14:textId="77777777" w:rsidR="00BC59AB" w:rsidRDefault="00347A5E" w:rsidP="00BC2860">
      <w:pPr>
        <w:rPr>
          <w:color w:val="000000"/>
        </w:rPr>
      </w:pPr>
      <w:r>
        <w:rPr>
          <w:color w:val="000000"/>
        </w:rPr>
        <w:t>T</w:t>
      </w:r>
      <w:r w:rsidR="00BC2860" w:rsidRPr="00BC2860">
        <w:rPr>
          <w:color w:val="000000"/>
        </w:rPr>
        <w:t xml:space="preserve">here are three forms of </w:t>
      </w:r>
      <w:r w:rsidR="00BC2860" w:rsidRPr="00347A5E">
        <w:rPr>
          <w:i/>
          <w:color w:val="000000"/>
        </w:rPr>
        <w:t>transmissibility</w:t>
      </w:r>
      <w:r w:rsidR="00BC2860" w:rsidRPr="00BC2860">
        <w:rPr>
          <w:color w:val="000000"/>
        </w:rPr>
        <w:t xml:space="preserve"> that serve three different functions in FRED models:</w:t>
      </w:r>
    </w:p>
    <w:p w14:paraId="1B10482A" w14:textId="1837DDA6" w:rsidR="00BC59AB" w:rsidRDefault="00BC59AB" w:rsidP="00D173E3">
      <w:pPr>
        <w:pStyle w:val="ListParagraph"/>
        <w:numPr>
          <w:ilvl w:val="0"/>
          <w:numId w:val="74"/>
        </w:numPr>
        <w:rPr>
          <w:color w:val="000000"/>
        </w:rPr>
      </w:pPr>
      <w:r>
        <w:rPr>
          <w:color w:val="000000"/>
        </w:rPr>
        <w:t xml:space="preserve">the transmiisibility of a </w:t>
      </w:r>
      <w:r w:rsidR="00160207">
        <w:rPr>
          <w:color w:val="000000"/>
        </w:rPr>
        <w:t>Condition</w:t>
      </w:r>
    </w:p>
    <w:p w14:paraId="53065AD6" w14:textId="77777777" w:rsidR="00BC59AB" w:rsidRDefault="00BC59AB" w:rsidP="00D173E3">
      <w:pPr>
        <w:pStyle w:val="ListParagraph"/>
        <w:numPr>
          <w:ilvl w:val="0"/>
          <w:numId w:val="74"/>
        </w:numPr>
        <w:rPr>
          <w:color w:val="000000"/>
        </w:rPr>
      </w:pPr>
      <w:r>
        <w:rPr>
          <w:color w:val="000000"/>
        </w:rPr>
        <w:t>the transmissibility of each agent</w:t>
      </w:r>
    </w:p>
    <w:p w14:paraId="42526852" w14:textId="78082CEE" w:rsidR="00BC59AB" w:rsidRDefault="00BC59AB" w:rsidP="00D173E3">
      <w:pPr>
        <w:pStyle w:val="ListParagraph"/>
        <w:numPr>
          <w:ilvl w:val="0"/>
          <w:numId w:val="74"/>
        </w:numPr>
        <w:rPr>
          <w:color w:val="000000"/>
        </w:rPr>
      </w:pPr>
      <w:r>
        <w:rPr>
          <w:color w:val="000000"/>
        </w:rPr>
        <w:t>the transmissible action</w:t>
      </w:r>
      <w:r w:rsidR="00150824">
        <w:rPr>
          <w:color w:val="000000"/>
        </w:rPr>
        <w:t>s</w:t>
      </w:r>
      <w:r>
        <w:rPr>
          <w:color w:val="000000"/>
        </w:rPr>
        <w:t xml:space="preserve"> of the </w:t>
      </w:r>
      <w:r w:rsidR="00F13C18">
        <w:rPr>
          <w:color w:val="000000"/>
        </w:rPr>
        <w:t>Import Agent</w:t>
      </w:r>
      <w:r>
        <w:rPr>
          <w:color w:val="000000"/>
        </w:rPr>
        <w:t>.</w:t>
      </w:r>
    </w:p>
    <w:p w14:paraId="21BC1398" w14:textId="77777777" w:rsidR="00BC59AB" w:rsidRPr="00BC59AB" w:rsidRDefault="00BC59AB" w:rsidP="00BC59AB">
      <w:pPr>
        <w:rPr>
          <w:color w:val="000000"/>
        </w:rPr>
      </w:pPr>
    </w:p>
    <w:p w14:paraId="2E3D4D1C" w14:textId="13B9CF81" w:rsidR="00BC59AB" w:rsidRPr="00BC59AB" w:rsidRDefault="00BC59AB" w:rsidP="00BC59AB">
      <w:pPr>
        <w:rPr>
          <w:rStyle w:val="Heading3Char"/>
          <w:rFonts w:asciiTheme="minorHAnsi" w:eastAsia="Times New Roman" w:hAnsiTheme="minorHAnsi" w:cstheme="minorHAnsi"/>
          <w:color w:val="000000"/>
        </w:rPr>
      </w:pPr>
      <w:r>
        <w:rPr>
          <w:color w:val="000000"/>
        </w:rPr>
        <w:t>Each of these is decribed below.</w:t>
      </w:r>
      <w:r w:rsidR="00BC2860" w:rsidRPr="00BC59AB">
        <w:rPr>
          <w:color w:val="000000"/>
        </w:rPr>
        <w:br/>
      </w:r>
    </w:p>
    <w:p w14:paraId="21B6FF06" w14:textId="2F894343" w:rsidR="00347A5E" w:rsidRPr="00BC59AB" w:rsidRDefault="00347A5E" w:rsidP="00BC59AB">
      <w:pPr>
        <w:rPr>
          <w:color w:val="000000"/>
        </w:rPr>
      </w:pPr>
      <w:bookmarkStart w:id="127" w:name="_Toc40674647"/>
      <w:r w:rsidRPr="00347A5E">
        <w:rPr>
          <w:rStyle w:val="Heading3Char"/>
        </w:rPr>
        <w:t xml:space="preserve">The Transmissibility of a </w:t>
      </w:r>
      <w:r w:rsidR="00160207">
        <w:rPr>
          <w:rStyle w:val="Heading3Char"/>
        </w:rPr>
        <w:t>Condition</w:t>
      </w:r>
      <w:bookmarkEnd w:id="127"/>
    </w:p>
    <w:p w14:paraId="4B4741F7" w14:textId="77777777" w:rsidR="00347A5E" w:rsidRPr="00A16F06" w:rsidRDefault="00347A5E" w:rsidP="00BC2860">
      <w:pPr>
        <w:rPr>
          <w:color w:val="000000"/>
        </w:rPr>
      </w:pPr>
    </w:p>
    <w:p w14:paraId="7B5AFFA8" w14:textId="5D1170BC" w:rsidR="008175CE" w:rsidRDefault="00347A5E" w:rsidP="00F55042">
      <w:pPr>
        <w:rPr>
          <w:b/>
          <w:color w:val="000000"/>
        </w:rPr>
      </w:pPr>
      <w:r w:rsidRPr="00A16F06">
        <w:rPr>
          <w:color w:val="000000"/>
        </w:rPr>
        <w:t xml:space="preserve">To make a </w:t>
      </w:r>
      <w:r w:rsidR="00160207">
        <w:rPr>
          <w:color w:val="000000"/>
        </w:rPr>
        <w:t>Condition</w:t>
      </w:r>
      <w:r w:rsidR="00BC2860" w:rsidRPr="00A16F06">
        <w:rPr>
          <w:color w:val="000000"/>
        </w:rPr>
        <w:t xml:space="preserve"> transmissib</w:t>
      </w:r>
      <w:r w:rsidRPr="00A16F06">
        <w:rPr>
          <w:color w:val="000000"/>
        </w:rPr>
        <w:t>le, the FRED program must</w:t>
      </w:r>
      <w:r w:rsidR="00BC2860" w:rsidRPr="00A16F06">
        <w:rPr>
          <w:color w:val="000000"/>
        </w:rPr>
        <w:t xml:space="preserve"> declare</w:t>
      </w:r>
      <w:r w:rsidR="00A16F06">
        <w:rPr>
          <w:color w:val="000000"/>
        </w:rPr>
        <w:t xml:space="preserve"> a</w:t>
      </w:r>
      <w:r w:rsidR="00A16F06" w:rsidRPr="00A16F06">
        <w:rPr>
          <w:b/>
          <w:i/>
          <w:color w:val="000000"/>
        </w:rPr>
        <w:t xml:space="preserve"> transmissibility</w:t>
      </w:r>
      <w:r w:rsidRPr="00A16F06">
        <w:rPr>
          <w:color w:val="000000"/>
        </w:rPr>
        <w:t xml:space="preserve"> prop</w:t>
      </w:r>
      <w:r w:rsidR="00BC59AB" w:rsidRPr="00A16F06">
        <w:rPr>
          <w:color w:val="000000"/>
        </w:rPr>
        <w:t>e</w:t>
      </w:r>
      <w:r w:rsidRPr="00A16F06">
        <w:rPr>
          <w:color w:val="000000"/>
        </w:rPr>
        <w:t xml:space="preserve">rty </w:t>
      </w:r>
      <w:r w:rsidR="00A16F06">
        <w:rPr>
          <w:color w:val="000000"/>
        </w:rPr>
        <w:t>for</w:t>
      </w:r>
      <w:r w:rsidRPr="00A16F06">
        <w:rPr>
          <w:color w:val="000000"/>
        </w:rPr>
        <w:t xml:space="preserve"> the </w:t>
      </w:r>
      <w:r w:rsidR="00160207">
        <w:rPr>
          <w:color w:val="000000"/>
        </w:rPr>
        <w:t>Condition</w:t>
      </w:r>
      <w:r w:rsidRPr="00A16F06">
        <w:rPr>
          <w:color w:val="000000"/>
        </w:rPr>
        <w:t>:</w:t>
      </w:r>
      <w:r w:rsidR="00BC2860" w:rsidRPr="00A16F06">
        <w:rPr>
          <w:color w:val="000000"/>
        </w:rPr>
        <w:br/>
      </w:r>
    </w:p>
    <w:p w14:paraId="58C2416E" w14:textId="16713E06" w:rsidR="00A16F06" w:rsidRPr="008175CE" w:rsidRDefault="00BC2860" w:rsidP="008175CE">
      <w:pPr>
        <w:rPr>
          <w:b/>
          <w:i/>
          <w:color w:val="000000"/>
        </w:rPr>
      </w:pPr>
      <w:r w:rsidRPr="00A16F06">
        <w:rPr>
          <w:b/>
          <w:color w:val="000000"/>
        </w:rPr>
        <w:t xml:space="preserve">transmissibility = </w:t>
      </w:r>
      <w:r w:rsidRPr="00A16F06">
        <w:rPr>
          <w:b/>
          <w:i/>
          <w:color w:val="000000"/>
        </w:rPr>
        <w:t>X</w:t>
      </w:r>
      <w:r w:rsidRPr="00A16F06">
        <w:rPr>
          <w:color w:val="000000"/>
        </w:rPr>
        <w:br/>
      </w:r>
      <w:r w:rsidRPr="00A16F06">
        <w:rPr>
          <w:color w:val="000000"/>
        </w:rPr>
        <w:br/>
        <w:t>Th</w:t>
      </w:r>
      <w:r w:rsidR="00347A5E" w:rsidRPr="00A16F06">
        <w:rPr>
          <w:color w:val="000000"/>
        </w:rPr>
        <w:t>e val</w:t>
      </w:r>
      <w:r w:rsidR="00BC59AB" w:rsidRPr="00A16F06">
        <w:rPr>
          <w:color w:val="000000"/>
        </w:rPr>
        <w:t>u</w:t>
      </w:r>
      <w:r w:rsidR="00347A5E" w:rsidRPr="00A16F06">
        <w:rPr>
          <w:color w:val="000000"/>
        </w:rPr>
        <w:t xml:space="preserve">e </w:t>
      </w:r>
      <w:r w:rsidR="00347A5E" w:rsidRPr="00A16F06">
        <w:rPr>
          <w:i/>
          <w:color w:val="000000"/>
        </w:rPr>
        <w:t xml:space="preserve">X </w:t>
      </w:r>
      <w:r w:rsidR="00A16F06">
        <w:rPr>
          <w:color w:val="000000"/>
        </w:rPr>
        <w:t>(set to 0 by default) i</w:t>
      </w:r>
      <w:r w:rsidRPr="00A16F06">
        <w:rPr>
          <w:color w:val="000000"/>
        </w:rPr>
        <w:t xml:space="preserve">s </w:t>
      </w:r>
      <w:r w:rsidR="00347A5E" w:rsidRPr="00A16F06">
        <w:rPr>
          <w:color w:val="000000"/>
        </w:rPr>
        <w:t xml:space="preserve">the </w:t>
      </w:r>
      <w:r w:rsidRPr="00A16F06">
        <w:rPr>
          <w:color w:val="000000"/>
        </w:rPr>
        <w:t xml:space="preserve">level of contagiousness for the </w:t>
      </w:r>
      <w:r w:rsidR="00160207">
        <w:rPr>
          <w:color w:val="000000"/>
        </w:rPr>
        <w:t>Condition</w:t>
      </w:r>
      <w:r w:rsidR="00347A5E" w:rsidRPr="00A16F06">
        <w:rPr>
          <w:color w:val="000000"/>
        </w:rPr>
        <w:t>, a</w:t>
      </w:r>
      <w:r w:rsidR="00BC59AB" w:rsidRPr="00A16F06">
        <w:rPr>
          <w:color w:val="000000"/>
        </w:rPr>
        <w:t>nd</w:t>
      </w:r>
      <w:r w:rsidR="00347A5E" w:rsidRPr="00A16F06">
        <w:rPr>
          <w:color w:val="000000"/>
        </w:rPr>
        <w:t xml:space="preserve"> is used to determine</w:t>
      </w:r>
      <w:r w:rsidRPr="00A16F06">
        <w:rPr>
          <w:color w:val="000000"/>
        </w:rPr>
        <w:t xml:space="preserve"> the probability that an encounter between a transmissible agent and susceptible agent results in a transmission even</w:t>
      </w:r>
      <w:r w:rsidRPr="00A16F06">
        <w:rPr>
          <w:rStyle w:val="BodyTextChar"/>
          <w:color w:val="000000" w:themeColor="text1"/>
        </w:rPr>
        <w:t>t.</w:t>
      </w:r>
      <w:r w:rsidR="00A16F06" w:rsidRPr="00A16F06">
        <w:rPr>
          <w:rStyle w:val="BodyTextChar"/>
          <w:color w:val="000000" w:themeColor="text1"/>
        </w:rPr>
        <w:t xml:space="preserve"> </w:t>
      </w:r>
      <w:r w:rsidR="00F55042" w:rsidRPr="00A16F06">
        <w:t xml:space="preserve">The higher the </w:t>
      </w:r>
      <w:r w:rsidR="00F55042">
        <w:t>value of X</w:t>
      </w:r>
      <w:r w:rsidR="00F55042" w:rsidRPr="00A16F06">
        <w:t xml:space="preserve">, the greater the likelihood of contagion from one agent to another. </w:t>
      </w:r>
      <w:r w:rsidR="00F55042">
        <w:t xml:space="preserve"> </w:t>
      </w:r>
      <w:r w:rsidR="00A16F06">
        <w:rPr>
          <w:rStyle w:val="BodyTextChar"/>
          <w:color w:val="000000" w:themeColor="text1"/>
        </w:rPr>
        <w:t>A value</w:t>
      </w:r>
      <w:r w:rsidR="00A16F06" w:rsidRPr="00A16F06">
        <w:rPr>
          <w:rStyle w:val="BodyTextChar"/>
          <w:color w:val="000000" w:themeColor="text1"/>
        </w:rPr>
        <w:t xml:space="preserve"> of </w:t>
      </w:r>
      <w:r w:rsidR="00A16F06">
        <w:rPr>
          <w:rStyle w:val="BodyTextChar"/>
          <w:color w:val="000000" w:themeColor="text1"/>
        </w:rPr>
        <w:t xml:space="preserve">X = </w:t>
      </w:r>
      <w:r w:rsidR="00A16F06" w:rsidRPr="00A16F06">
        <w:rPr>
          <w:rStyle w:val="BodyTextChar"/>
          <w:color w:val="000000" w:themeColor="text1"/>
        </w:rPr>
        <w:t>1.0 corresponds to the transmissibility of a “standard” influenza (R0 = 1.2). The Section on calibration discuss</w:t>
      </w:r>
      <w:r w:rsidR="001E31BE">
        <w:rPr>
          <w:rStyle w:val="BodyTextChar"/>
          <w:color w:val="000000" w:themeColor="text1"/>
        </w:rPr>
        <w:t>es</w:t>
      </w:r>
      <w:r w:rsidR="00A16F06" w:rsidRPr="00A16F06">
        <w:rPr>
          <w:rStyle w:val="BodyTextChar"/>
          <w:color w:val="000000" w:themeColor="text1"/>
        </w:rPr>
        <w:t xml:space="preserve"> how to set transmissibility for other </w:t>
      </w:r>
      <w:r w:rsidR="00160207">
        <w:rPr>
          <w:rStyle w:val="BodyTextChar"/>
          <w:color w:val="000000" w:themeColor="text1"/>
        </w:rPr>
        <w:t>Condition</w:t>
      </w:r>
      <w:r w:rsidR="00A16F06" w:rsidRPr="00A16F06">
        <w:rPr>
          <w:rStyle w:val="BodyTextChar"/>
          <w:color w:val="000000" w:themeColor="text1"/>
        </w:rPr>
        <w:t>s if the R0 is known.</w:t>
      </w:r>
    </w:p>
    <w:p w14:paraId="2F550C34" w14:textId="77777777" w:rsidR="00A16F06" w:rsidRPr="00A16F06" w:rsidRDefault="00A16F06" w:rsidP="00A16F06"/>
    <w:p w14:paraId="6CC1E84D" w14:textId="66BF10AF" w:rsidR="00A16F06" w:rsidRPr="00A16F06" w:rsidRDefault="00A16F06" w:rsidP="00A16F06">
      <w:r>
        <w:t xml:space="preserve">Transmissible </w:t>
      </w:r>
      <w:r w:rsidR="00160207">
        <w:t>Condition</w:t>
      </w:r>
      <w:r>
        <w:t xml:space="preserve">s must also have a </w:t>
      </w:r>
      <w:r w:rsidRPr="00A16F06">
        <w:rPr>
          <w:b/>
          <w:i/>
        </w:rPr>
        <w:t xml:space="preserve">transmission mode </w:t>
      </w:r>
      <w:r>
        <w:t>property:</w:t>
      </w:r>
    </w:p>
    <w:p w14:paraId="65F9C1C4" w14:textId="77777777" w:rsidR="00A16F06" w:rsidRPr="00A16F06" w:rsidRDefault="00A16F06" w:rsidP="00A16F06"/>
    <w:p w14:paraId="398B5658" w14:textId="4A95625C" w:rsidR="00A16F06" w:rsidRPr="00A16F06" w:rsidRDefault="00A16F06" w:rsidP="00A16F06">
      <w:pPr>
        <w:rPr>
          <w:b/>
        </w:rPr>
      </w:pPr>
      <w:r w:rsidRPr="00A16F06">
        <w:rPr>
          <w:b/>
        </w:rPr>
        <w:t>transmission_mode = none | respiratory | proximity | vector | network | environmental</w:t>
      </w:r>
    </w:p>
    <w:p w14:paraId="317C3527" w14:textId="77777777" w:rsidR="00A16F06" w:rsidRPr="00A16F06" w:rsidRDefault="00A16F06" w:rsidP="00A16F06"/>
    <w:p w14:paraId="14175828" w14:textId="1F63151D" w:rsidR="00A16F06" w:rsidRPr="00A16F06" w:rsidRDefault="00A16F06" w:rsidP="00A16F06">
      <w:pPr>
        <w:rPr>
          <w:b/>
        </w:rPr>
      </w:pPr>
      <w:r w:rsidRPr="00A16F06">
        <w:t>The default is “</w:t>
      </w:r>
      <w:r w:rsidRPr="00A16F06">
        <w:rPr>
          <w:b/>
        </w:rPr>
        <w:t>none</w:t>
      </w:r>
      <w:r w:rsidRPr="00A16F06">
        <w:t xml:space="preserve">”.  </w:t>
      </w:r>
    </w:p>
    <w:p w14:paraId="5E9DBCD0" w14:textId="77777777" w:rsidR="00A16F06" w:rsidRPr="00A16F06" w:rsidRDefault="00A16F06" w:rsidP="00A16F06"/>
    <w:p w14:paraId="4F8BC088" w14:textId="6BC98DB5" w:rsidR="00A16F06" w:rsidRPr="00A16F06" w:rsidRDefault="003D74FF" w:rsidP="00A16F06">
      <w:r>
        <w:t xml:space="preserve">Each transmissible </w:t>
      </w:r>
      <w:r w:rsidR="00160207">
        <w:t>Condition</w:t>
      </w:r>
      <w:r>
        <w:t xml:space="preserve"> has a distinguished state called the </w:t>
      </w:r>
      <w:r>
        <w:rPr>
          <w:b/>
          <w:i/>
        </w:rPr>
        <w:t>expos</w:t>
      </w:r>
      <w:r w:rsidR="005547C3">
        <w:rPr>
          <w:b/>
          <w:i/>
        </w:rPr>
        <w:t>ed</w:t>
      </w:r>
      <w:r>
        <w:rPr>
          <w:b/>
          <w:i/>
        </w:rPr>
        <w:t xml:space="preserve"> state</w:t>
      </w:r>
      <w:r>
        <w:t xml:space="preserve">. </w:t>
      </w:r>
      <w:r w:rsidR="00A16F06" w:rsidRPr="00A16F06">
        <w:t xml:space="preserve">When an agent is exposed to a transmissible </w:t>
      </w:r>
      <w:r w:rsidR="00160207">
        <w:t>Condition</w:t>
      </w:r>
      <w:r w:rsidR="00A16F06" w:rsidRPr="00A16F06">
        <w:t xml:space="preserve">, the agent immediately goes into the state specified by the </w:t>
      </w:r>
      <w:r w:rsidR="005547C3">
        <w:t>property</w:t>
      </w:r>
      <w:r>
        <w:t>:</w:t>
      </w:r>
    </w:p>
    <w:p w14:paraId="3F6611F3" w14:textId="77777777" w:rsidR="00A16F06" w:rsidRPr="00A16F06" w:rsidRDefault="00A16F06" w:rsidP="00A16F06"/>
    <w:p w14:paraId="49CB6A5F" w14:textId="66FB7B79" w:rsidR="00A16F06" w:rsidRPr="00A16F06" w:rsidRDefault="005547C3" w:rsidP="00A16F06">
      <w:pPr>
        <w:rPr>
          <w:b/>
        </w:rPr>
      </w:pPr>
      <w:r>
        <w:rPr>
          <w:b/>
        </w:rPr>
        <w:t xml:space="preserve">exposed_state = </w:t>
      </w:r>
      <w:r w:rsidR="00A16F06" w:rsidRPr="00A16F06">
        <w:rPr>
          <w:b/>
        </w:rPr>
        <w:t>State</w:t>
      </w:r>
    </w:p>
    <w:p w14:paraId="1BBCA936" w14:textId="77777777" w:rsidR="00A16F06" w:rsidRPr="00A16F06" w:rsidRDefault="00A16F06" w:rsidP="00A16F06"/>
    <w:p w14:paraId="2FB44945" w14:textId="77777777" w:rsidR="00A16F06" w:rsidRPr="00A16F06" w:rsidRDefault="00A16F06" w:rsidP="00A16F06">
      <w:r w:rsidRPr="00A16F06">
        <w:t>For example:</w:t>
      </w:r>
    </w:p>
    <w:p w14:paraId="326BAEF0" w14:textId="77777777" w:rsidR="00A16F06" w:rsidRPr="00A16F06" w:rsidRDefault="00A16F06" w:rsidP="00A16F06"/>
    <w:p w14:paraId="1E319658" w14:textId="1E1BB139" w:rsidR="008175CE" w:rsidRDefault="00C52EB2" w:rsidP="00A16F06">
      <w:pPr>
        <w:rPr>
          <w:b/>
        </w:rPr>
      </w:pPr>
      <w:r>
        <w:rPr>
          <w:b/>
        </w:rPr>
        <w:t>c</w:t>
      </w:r>
      <w:r w:rsidR="008175CE">
        <w:rPr>
          <w:b/>
        </w:rPr>
        <w:t>ondition INFLUENZA {</w:t>
      </w:r>
    </w:p>
    <w:p w14:paraId="682302FA" w14:textId="6F6162A4" w:rsidR="00A16F06" w:rsidRDefault="005547C3" w:rsidP="008175CE">
      <w:pPr>
        <w:ind w:firstLine="720"/>
        <w:rPr>
          <w:b/>
        </w:rPr>
      </w:pPr>
      <w:r>
        <w:rPr>
          <w:b/>
        </w:rPr>
        <w:t xml:space="preserve">exposed_state = </w:t>
      </w:r>
      <w:r w:rsidR="00A16F06" w:rsidRPr="00A16F06">
        <w:rPr>
          <w:b/>
        </w:rPr>
        <w:t>Exposed</w:t>
      </w:r>
    </w:p>
    <w:p w14:paraId="06122205" w14:textId="00AFD7C9" w:rsidR="008175CE" w:rsidRPr="00A16F06" w:rsidRDefault="008175CE" w:rsidP="008175CE">
      <w:pPr>
        <w:rPr>
          <w:b/>
        </w:rPr>
      </w:pPr>
      <w:r>
        <w:rPr>
          <w:b/>
        </w:rPr>
        <w:t>}</w:t>
      </w:r>
    </w:p>
    <w:p w14:paraId="22363033" w14:textId="77777777" w:rsidR="00A16F06" w:rsidRPr="00A16F06" w:rsidRDefault="00A16F06" w:rsidP="00A16F06"/>
    <w:p w14:paraId="13E3E647" w14:textId="77777777" w:rsidR="00A16F06" w:rsidRPr="00A16F06" w:rsidRDefault="00A16F06" w:rsidP="00A16F06">
      <w:r w:rsidRPr="00A16F06">
        <w:lastRenderedPageBreak/>
        <w:t xml:space="preserve">tells FRED that if an agent who is infectious with </w:t>
      </w:r>
      <w:r w:rsidRPr="00A967CC">
        <w:rPr>
          <w:b/>
          <w:bCs/>
        </w:rPr>
        <w:t>INFLUENZA</w:t>
      </w:r>
      <w:r w:rsidRPr="00A16F06">
        <w:t xml:space="preserve"> transmits the disease to another agent, the second agent will enter the state called </w:t>
      </w:r>
      <w:r w:rsidRPr="00A967CC">
        <w:rPr>
          <w:b/>
          <w:bCs/>
        </w:rPr>
        <w:t>Exposed</w:t>
      </w:r>
      <w:r w:rsidRPr="00A16F06">
        <w:t>.</w:t>
      </w:r>
    </w:p>
    <w:p w14:paraId="012C7023" w14:textId="77777777" w:rsidR="00A16F06" w:rsidRDefault="00A16F06" w:rsidP="00BC2860">
      <w:pPr>
        <w:rPr>
          <w:rStyle w:val="Heading3Char"/>
        </w:rPr>
      </w:pPr>
    </w:p>
    <w:p w14:paraId="0C0EB8B7" w14:textId="32882C74" w:rsidR="00347A5E" w:rsidRDefault="00347A5E" w:rsidP="00BC2860">
      <w:pPr>
        <w:rPr>
          <w:color w:val="000000"/>
        </w:rPr>
      </w:pPr>
      <w:bookmarkStart w:id="128" w:name="_Toc40674648"/>
      <w:r w:rsidRPr="00347A5E">
        <w:rPr>
          <w:rStyle w:val="Heading3Char"/>
        </w:rPr>
        <w:t>The Transmissibility of an Agent</w:t>
      </w:r>
      <w:bookmarkEnd w:id="128"/>
    </w:p>
    <w:p w14:paraId="0C8B6F3F" w14:textId="77777777" w:rsidR="00347A5E" w:rsidRDefault="00347A5E" w:rsidP="00BC2860">
      <w:pPr>
        <w:rPr>
          <w:color w:val="000000"/>
        </w:rPr>
      </w:pPr>
    </w:p>
    <w:p w14:paraId="565E6843" w14:textId="65E35E20" w:rsidR="00BC59AB" w:rsidRDefault="00347A5E" w:rsidP="00BC2860">
      <w:pPr>
        <w:rPr>
          <w:color w:val="000000"/>
        </w:rPr>
      </w:pPr>
      <w:r w:rsidRPr="00347A5E">
        <w:rPr>
          <w:color w:val="000000"/>
        </w:rPr>
        <w:t>Each a</w:t>
      </w:r>
      <w:r w:rsidR="00BC2860" w:rsidRPr="00347A5E">
        <w:rPr>
          <w:color w:val="000000"/>
        </w:rPr>
        <w:t>gent ha</w:t>
      </w:r>
      <w:r w:rsidRPr="00347A5E">
        <w:rPr>
          <w:color w:val="000000"/>
        </w:rPr>
        <w:t>s</w:t>
      </w:r>
      <w:r w:rsidR="00BC2860" w:rsidRPr="00347A5E">
        <w:rPr>
          <w:color w:val="000000"/>
        </w:rPr>
        <w:t xml:space="preserve"> an individual level of </w:t>
      </w:r>
      <w:r w:rsidR="00BC2860" w:rsidRPr="001E31BE">
        <w:rPr>
          <w:i/>
          <w:iCs/>
          <w:color w:val="000000"/>
        </w:rPr>
        <w:t>transmissibility</w:t>
      </w:r>
      <w:r w:rsidR="00BC2860" w:rsidRPr="00347A5E">
        <w:rPr>
          <w:color w:val="000000"/>
        </w:rPr>
        <w:t xml:space="preserve"> for each </w:t>
      </w:r>
      <w:r w:rsidR="00160207">
        <w:rPr>
          <w:color w:val="000000"/>
        </w:rPr>
        <w:t>Conditi</w:t>
      </w:r>
      <w:r w:rsidR="001E31BE">
        <w:rPr>
          <w:color w:val="000000"/>
        </w:rPr>
        <w:t>on that</w:t>
      </w:r>
      <w:r w:rsidR="00BC2860" w:rsidRPr="00BC2860">
        <w:rPr>
          <w:color w:val="000000"/>
        </w:rPr>
        <w:t xml:space="preserve"> </w:t>
      </w:r>
      <w:r w:rsidR="001E31BE">
        <w:rPr>
          <w:color w:val="000000"/>
        </w:rPr>
        <w:t xml:space="preserve">may change </w:t>
      </w:r>
      <w:r w:rsidR="00BC2860" w:rsidRPr="00BC2860">
        <w:rPr>
          <w:color w:val="000000"/>
        </w:rPr>
        <w:t>depend</w:t>
      </w:r>
      <w:r w:rsidR="001E31BE">
        <w:rPr>
          <w:color w:val="000000"/>
        </w:rPr>
        <w:t>ing</w:t>
      </w:r>
      <w:r w:rsidR="00BC2860" w:rsidRPr="00BC2860">
        <w:rPr>
          <w:color w:val="000000"/>
        </w:rPr>
        <w:t xml:space="preserve"> on the state of the agent.  </w:t>
      </w:r>
      <w:r w:rsidR="00BC59AB">
        <w:rPr>
          <w:color w:val="000000"/>
        </w:rPr>
        <w:t>An agent's transmissibility is controlled</w:t>
      </w:r>
      <w:r w:rsidR="00BC2860" w:rsidRPr="00BC2860">
        <w:rPr>
          <w:color w:val="000000"/>
        </w:rPr>
        <w:t xml:space="preserve"> by </w:t>
      </w:r>
      <w:r w:rsidR="008175CE">
        <w:rPr>
          <w:color w:val="000000"/>
        </w:rPr>
        <w:t>the action:</w:t>
      </w:r>
      <w:r w:rsidR="00BC2860" w:rsidRPr="00BC2860">
        <w:rPr>
          <w:color w:val="000000"/>
        </w:rPr>
        <w:br/>
      </w:r>
      <w:r w:rsidR="00BC2860" w:rsidRPr="00BC2860">
        <w:rPr>
          <w:color w:val="000000"/>
        </w:rPr>
        <w:br/>
      </w:r>
      <w:r w:rsidR="00BC2860" w:rsidRPr="00BC2860">
        <w:rPr>
          <w:b/>
          <w:color w:val="000000"/>
        </w:rPr>
        <w:t>set_trans(COND, Y)</w:t>
      </w:r>
      <w:r w:rsidR="00BC2860" w:rsidRPr="00BC2860">
        <w:rPr>
          <w:color w:val="000000"/>
        </w:rPr>
        <w:br/>
      </w:r>
      <w:r w:rsidR="00BC2860" w:rsidRPr="00BC2860">
        <w:rPr>
          <w:color w:val="000000"/>
        </w:rPr>
        <w:br/>
      </w:r>
      <w:r w:rsidR="00BC59AB">
        <w:rPr>
          <w:color w:val="000000"/>
        </w:rPr>
        <w:t xml:space="preserve">This </w:t>
      </w:r>
      <w:r w:rsidR="008175CE">
        <w:rPr>
          <w:color w:val="000000"/>
        </w:rPr>
        <w:t>action</w:t>
      </w:r>
      <w:r w:rsidR="00BC59AB">
        <w:rPr>
          <w:color w:val="000000"/>
        </w:rPr>
        <w:t xml:space="preserve"> </w:t>
      </w:r>
      <w:r w:rsidR="00BC2860" w:rsidRPr="00BC2860">
        <w:rPr>
          <w:color w:val="000000"/>
        </w:rPr>
        <w:t xml:space="preserve">allows </w:t>
      </w:r>
      <w:r w:rsidR="00BC2860">
        <w:rPr>
          <w:color w:val="000000"/>
        </w:rPr>
        <w:t>an</w:t>
      </w:r>
      <w:r w:rsidR="00BC2860" w:rsidRPr="00BC2860">
        <w:rPr>
          <w:color w:val="000000"/>
        </w:rPr>
        <w:t xml:space="preserve"> agent's individual transmissibility</w:t>
      </w:r>
      <w:r w:rsidR="00BC2860">
        <w:rPr>
          <w:color w:val="000000"/>
        </w:rPr>
        <w:t xml:space="preserve"> </w:t>
      </w:r>
      <w:r w:rsidR="00BC2860" w:rsidRPr="00BC2860">
        <w:rPr>
          <w:color w:val="000000"/>
        </w:rPr>
        <w:t xml:space="preserve">to change, for example, when the agent moves from </w:t>
      </w:r>
      <w:r w:rsidR="00BC2860">
        <w:rPr>
          <w:color w:val="000000"/>
        </w:rPr>
        <w:t>a</w:t>
      </w:r>
      <w:r w:rsidR="00BC59AB">
        <w:rPr>
          <w:color w:val="000000"/>
        </w:rPr>
        <w:t xml:space="preserve"> non-</w:t>
      </w:r>
      <w:r w:rsidR="00BC2860">
        <w:rPr>
          <w:color w:val="000000"/>
        </w:rPr>
        <w:t>infectious state of a transmissible disease</w:t>
      </w:r>
      <w:r w:rsidR="00BC2860" w:rsidRPr="00BC2860">
        <w:rPr>
          <w:color w:val="000000"/>
        </w:rPr>
        <w:t xml:space="preserve"> to </w:t>
      </w:r>
      <w:r w:rsidR="00BC2860">
        <w:rPr>
          <w:color w:val="000000"/>
        </w:rPr>
        <w:t>a</w:t>
      </w:r>
      <w:r w:rsidR="00BC59AB">
        <w:rPr>
          <w:color w:val="000000"/>
        </w:rPr>
        <w:t>n infectious</w:t>
      </w:r>
      <w:r w:rsidR="00BC2860" w:rsidRPr="00BC2860">
        <w:rPr>
          <w:color w:val="000000"/>
        </w:rPr>
        <w:t xml:space="preserve"> state.</w:t>
      </w:r>
      <w:r w:rsidR="00BC2860" w:rsidRPr="00BC2860">
        <w:rPr>
          <w:color w:val="000000"/>
        </w:rPr>
        <w:br/>
      </w:r>
      <w:r w:rsidR="00BC2860" w:rsidRPr="00BC2860">
        <w:rPr>
          <w:color w:val="000000"/>
        </w:rPr>
        <w:br/>
      </w:r>
      <w:r w:rsidR="00BC59AB" w:rsidRPr="00347A5E">
        <w:rPr>
          <w:color w:val="000000"/>
        </w:rPr>
        <w:t xml:space="preserve">Each agent </w:t>
      </w:r>
      <w:r w:rsidR="00BC59AB">
        <w:rPr>
          <w:color w:val="000000"/>
        </w:rPr>
        <w:t xml:space="preserve">also </w:t>
      </w:r>
      <w:r w:rsidR="00BC59AB" w:rsidRPr="00347A5E">
        <w:rPr>
          <w:color w:val="000000"/>
        </w:rPr>
        <w:t xml:space="preserve">has an individual level of </w:t>
      </w:r>
      <w:r w:rsidR="00BC59AB" w:rsidRPr="001E31BE">
        <w:rPr>
          <w:i/>
          <w:iCs/>
          <w:color w:val="000000"/>
        </w:rPr>
        <w:t>susceptibility</w:t>
      </w:r>
      <w:r w:rsidR="00BC59AB">
        <w:rPr>
          <w:color w:val="000000"/>
        </w:rPr>
        <w:t xml:space="preserve"> to</w:t>
      </w:r>
      <w:r w:rsidR="00BC59AB" w:rsidRPr="00347A5E">
        <w:rPr>
          <w:color w:val="000000"/>
        </w:rPr>
        <w:t xml:space="preserve"> each </w:t>
      </w:r>
      <w:r w:rsidR="00160207">
        <w:rPr>
          <w:color w:val="000000"/>
        </w:rPr>
        <w:t>Condition</w:t>
      </w:r>
      <w:r w:rsidR="00BC59AB" w:rsidRPr="00347A5E">
        <w:rPr>
          <w:color w:val="000000"/>
        </w:rPr>
        <w:t>,</w:t>
      </w:r>
      <w:r w:rsidR="00BC59AB" w:rsidRPr="00BC2860">
        <w:rPr>
          <w:color w:val="000000"/>
        </w:rPr>
        <w:t xml:space="preserve"> and this level may change depending on the state of the agent.  </w:t>
      </w:r>
      <w:r w:rsidR="00BC59AB">
        <w:rPr>
          <w:color w:val="000000"/>
        </w:rPr>
        <w:t>An agent's susceptibility is controlled</w:t>
      </w:r>
      <w:r w:rsidR="00BC59AB" w:rsidRPr="00BC2860">
        <w:rPr>
          <w:color w:val="000000"/>
        </w:rPr>
        <w:t xml:space="preserve"> by </w:t>
      </w:r>
      <w:r w:rsidR="008175CE">
        <w:rPr>
          <w:color w:val="000000"/>
        </w:rPr>
        <w:t>the action:</w:t>
      </w:r>
      <w:r w:rsidR="00BC59AB" w:rsidRPr="00BC2860">
        <w:rPr>
          <w:color w:val="000000"/>
        </w:rPr>
        <w:br/>
      </w:r>
      <w:r w:rsidR="00BC59AB" w:rsidRPr="00BC2860">
        <w:rPr>
          <w:color w:val="000000"/>
        </w:rPr>
        <w:br/>
      </w:r>
      <w:r w:rsidR="00BC59AB" w:rsidRPr="00BC2860">
        <w:rPr>
          <w:b/>
          <w:color w:val="000000"/>
        </w:rPr>
        <w:t>set_</w:t>
      </w:r>
      <w:r w:rsidR="00BC59AB">
        <w:rPr>
          <w:b/>
          <w:color w:val="000000"/>
        </w:rPr>
        <w:t>sus</w:t>
      </w:r>
      <w:r w:rsidR="00BC59AB" w:rsidRPr="00BC2860">
        <w:rPr>
          <w:b/>
          <w:color w:val="000000"/>
        </w:rPr>
        <w:t xml:space="preserve">(COND, </w:t>
      </w:r>
      <w:r w:rsidR="00BC59AB">
        <w:rPr>
          <w:b/>
          <w:color w:val="000000"/>
        </w:rPr>
        <w:t>Z</w:t>
      </w:r>
      <w:r w:rsidR="00BC59AB" w:rsidRPr="00BC2860">
        <w:rPr>
          <w:b/>
          <w:color w:val="000000"/>
        </w:rPr>
        <w:t>)</w:t>
      </w:r>
    </w:p>
    <w:p w14:paraId="76320F34" w14:textId="77777777" w:rsidR="00BC59AB" w:rsidRDefault="00BC59AB" w:rsidP="00BC2860">
      <w:pPr>
        <w:rPr>
          <w:color w:val="000000"/>
        </w:rPr>
      </w:pPr>
    </w:p>
    <w:p w14:paraId="6DE761A8" w14:textId="269071FC" w:rsidR="0028669B" w:rsidRDefault="00BC2860" w:rsidP="00170DFD">
      <w:pPr>
        <w:rPr>
          <w:rStyle w:val="BodyTextChar"/>
          <w:rFonts w:eastAsiaTheme="majorEastAsia"/>
        </w:rPr>
      </w:pPr>
      <w:r w:rsidRPr="00BC2860">
        <w:rPr>
          <w:color w:val="000000"/>
        </w:rPr>
        <w:t xml:space="preserve">Normally, when a transmissible agent with </w:t>
      </w:r>
      <w:r w:rsidR="00BC59AB">
        <w:rPr>
          <w:color w:val="000000"/>
        </w:rPr>
        <w:t xml:space="preserve">individual </w:t>
      </w:r>
      <w:r w:rsidRPr="00BC2860">
        <w:rPr>
          <w:color w:val="000000"/>
        </w:rPr>
        <w:t>transmissibility</w:t>
      </w:r>
      <w:r w:rsidR="00BC59AB">
        <w:rPr>
          <w:color w:val="000000"/>
        </w:rPr>
        <w:t xml:space="preserve"> </w:t>
      </w:r>
      <w:r w:rsidRPr="00BC2860">
        <w:rPr>
          <w:color w:val="000000"/>
        </w:rPr>
        <w:t>Y</w:t>
      </w:r>
      <w:r w:rsidR="001E31BE">
        <w:rPr>
          <w:color w:val="000000"/>
        </w:rPr>
        <w:t xml:space="preserve"> interacts with</w:t>
      </w:r>
      <w:r w:rsidRPr="00BC2860">
        <w:rPr>
          <w:color w:val="000000"/>
        </w:rPr>
        <w:t xml:space="preserve"> a susceptible agent with</w:t>
      </w:r>
      <w:r w:rsidR="001E31BE">
        <w:rPr>
          <w:color w:val="000000"/>
        </w:rPr>
        <w:t xml:space="preserve"> </w:t>
      </w:r>
      <w:r w:rsidR="00BC59AB">
        <w:rPr>
          <w:color w:val="000000"/>
        </w:rPr>
        <w:t xml:space="preserve">individual </w:t>
      </w:r>
      <w:r w:rsidRPr="00BC2860">
        <w:rPr>
          <w:color w:val="000000"/>
        </w:rPr>
        <w:t>susceptibility Z, the probability of a transmission event is proportional to X*Y*Z</w:t>
      </w:r>
      <w:r w:rsidR="00BC59AB">
        <w:rPr>
          <w:color w:val="000000"/>
        </w:rPr>
        <w:t xml:space="preserve">, where X is the transmissibility of the </w:t>
      </w:r>
      <w:r w:rsidR="00160207">
        <w:rPr>
          <w:color w:val="000000"/>
        </w:rPr>
        <w:t>Condition</w:t>
      </w:r>
      <w:r w:rsidR="00BC59AB">
        <w:rPr>
          <w:color w:val="000000"/>
        </w:rPr>
        <w:t>.</w:t>
      </w:r>
      <w:r w:rsidRPr="00BC2860">
        <w:rPr>
          <w:color w:val="000000"/>
        </w:rPr>
        <w:t xml:space="preserve">  The probability</w:t>
      </w:r>
      <w:r w:rsidR="00BC59AB">
        <w:rPr>
          <w:color w:val="000000"/>
        </w:rPr>
        <w:t xml:space="preserve"> </w:t>
      </w:r>
      <w:r w:rsidRPr="00BC2860">
        <w:rPr>
          <w:color w:val="000000"/>
        </w:rPr>
        <w:t>also depends on other factors like the contact likelihood in the place where they meet</w:t>
      </w:r>
      <w:r>
        <w:rPr>
          <w:color w:val="000000"/>
        </w:rPr>
        <w:t xml:space="preserve"> and other factors described below.</w:t>
      </w:r>
      <w:r w:rsidRPr="00BC2860">
        <w:rPr>
          <w:color w:val="000000"/>
        </w:rPr>
        <w:br/>
      </w:r>
    </w:p>
    <w:p w14:paraId="387C7B28" w14:textId="2820D334" w:rsidR="005B692D" w:rsidRDefault="005B692D" w:rsidP="005B692D">
      <w:pPr>
        <w:pStyle w:val="Heading2"/>
      </w:pPr>
      <w:bookmarkStart w:id="129" w:name="_Toc40674649"/>
      <w:r>
        <w:t xml:space="preserve">Transmission </w:t>
      </w:r>
      <w:r w:rsidR="00DA1755">
        <w:t>by the Import Agent</w:t>
      </w:r>
      <w:bookmarkEnd w:id="129"/>
    </w:p>
    <w:p w14:paraId="1F68CBDB" w14:textId="77777777" w:rsidR="0028669B" w:rsidRDefault="0028669B" w:rsidP="00170DFD">
      <w:pPr>
        <w:rPr>
          <w:rStyle w:val="BodyTextChar"/>
          <w:rFonts w:eastAsiaTheme="majorEastAsia"/>
        </w:rPr>
      </w:pPr>
    </w:p>
    <w:p w14:paraId="38B3CD6D" w14:textId="212450AD" w:rsidR="00170DFD" w:rsidRPr="00E6595F" w:rsidRDefault="00170DFD" w:rsidP="00170DFD">
      <w:pPr>
        <w:rPr>
          <w:color w:val="000000"/>
        </w:rPr>
      </w:pPr>
      <w:r>
        <w:t xml:space="preserve">The </w:t>
      </w:r>
      <w:r w:rsidR="00F13C18">
        <w:t>Import Agent</w:t>
      </w:r>
      <w:r>
        <w:t xml:space="preserve"> is a special meta-agent that can affect various aspects of the </w:t>
      </w:r>
      <w:r w:rsidR="008B6410">
        <w:t xml:space="preserve">population.  Among other powers, the </w:t>
      </w:r>
      <w:r w:rsidR="00F13C18">
        <w:t>Import Agent</w:t>
      </w:r>
      <w:r w:rsidR="008B6410">
        <w:t xml:space="preserve"> can alter the transmissibility of a </w:t>
      </w:r>
      <w:r w:rsidR="00160207">
        <w:t>Condition</w:t>
      </w:r>
      <w:r w:rsidR="008B6410">
        <w:t xml:space="preserve"> by a rule containing the following action:</w:t>
      </w:r>
    </w:p>
    <w:p w14:paraId="64DC99D3" w14:textId="77777777" w:rsidR="00170DFD" w:rsidRDefault="00170DFD" w:rsidP="00170DFD"/>
    <w:p w14:paraId="7E061B93" w14:textId="5E71FE03" w:rsidR="00170DFD" w:rsidRDefault="00170DFD" w:rsidP="00D173E3">
      <w:pPr>
        <w:pStyle w:val="ListParagraph"/>
        <w:numPr>
          <w:ilvl w:val="0"/>
          <w:numId w:val="65"/>
        </w:numPr>
      </w:pPr>
      <w:r w:rsidRPr="00B36A19">
        <w:rPr>
          <w:b/>
        </w:rPr>
        <w:t>set_trans(</w:t>
      </w:r>
      <w:r w:rsidR="00160207">
        <w:rPr>
          <w:b/>
        </w:rPr>
        <w:t>Condition</w:t>
      </w:r>
      <w:r w:rsidRPr="00B36A19">
        <w:rPr>
          <w:b/>
        </w:rPr>
        <w:t>,</w:t>
      </w:r>
      <w:r w:rsidRPr="00B36A19">
        <w:rPr>
          <w:b/>
          <w:i/>
        </w:rPr>
        <w:t>Expression</w:t>
      </w:r>
      <w:r w:rsidRPr="00B36A19">
        <w:rPr>
          <w:b/>
        </w:rPr>
        <w:t xml:space="preserve">) -- </w:t>
      </w:r>
      <w:r w:rsidRPr="00B36A19">
        <w:rPr>
          <w:bCs/>
        </w:rPr>
        <w:t xml:space="preserve">If the agent is a meta-agent, the transmissibility of the named </w:t>
      </w:r>
      <w:r w:rsidR="00160207">
        <w:rPr>
          <w:bCs/>
        </w:rPr>
        <w:t>Condition</w:t>
      </w:r>
      <w:r w:rsidRPr="00B36A19">
        <w:rPr>
          <w:bCs/>
        </w:rPr>
        <w:t xml:space="preserve"> is changed to the value of the expression.</w:t>
      </w:r>
    </w:p>
    <w:p w14:paraId="6C1E01B7" w14:textId="77777777" w:rsidR="00170DFD" w:rsidRDefault="00170DFD" w:rsidP="00BC2860">
      <w:pPr>
        <w:rPr>
          <w:color w:val="000000"/>
        </w:rPr>
      </w:pPr>
    </w:p>
    <w:p w14:paraId="0A3BC10D" w14:textId="2CDF2A69" w:rsidR="00170DFD" w:rsidRDefault="008B6410" w:rsidP="00BC2860">
      <w:pPr>
        <w:rPr>
          <w:color w:val="000000"/>
        </w:rPr>
      </w:pPr>
      <w:r>
        <w:rPr>
          <w:color w:val="000000"/>
        </w:rPr>
        <w:t>Furthermore, t</w:t>
      </w:r>
      <w:r w:rsidR="00BC2860" w:rsidRPr="00FB3CAA">
        <w:rPr>
          <w:color w:val="000000"/>
        </w:rPr>
        <w:t xml:space="preserve">he Import_Agent </w:t>
      </w:r>
      <w:r w:rsidR="00FB3CAA" w:rsidRPr="00FB3CAA">
        <w:rPr>
          <w:color w:val="000000"/>
        </w:rPr>
        <w:t xml:space="preserve">can cause the transmission of a </w:t>
      </w:r>
      <w:r w:rsidR="00160207">
        <w:rPr>
          <w:color w:val="000000"/>
        </w:rPr>
        <w:t>Condition</w:t>
      </w:r>
      <w:r w:rsidR="00FB3CAA" w:rsidRPr="00FB3CAA">
        <w:rPr>
          <w:color w:val="000000"/>
        </w:rPr>
        <w:t xml:space="preserve"> to a susceptible individual.</w:t>
      </w:r>
      <w:r w:rsidR="00BC2860" w:rsidRPr="00FB3CAA">
        <w:rPr>
          <w:color w:val="000000"/>
        </w:rPr>
        <w:t xml:space="preserve">  </w:t>
      </w:r>
      <w:r w:rsidR="00FB3CAA">
        <w:rPr>
          <w:color w:val="000000"/>
        </w:rPr>
        <w:t xml:space="preserve">This is called </w:t>
      </w:r>
      <w:r w:rsidR="00FB3CAA">
        <w:rPr>
          <w:b/>
          <w:i/>
          <w:color w:val="000000"/>
        </w:rPr>
        <w:t xml:space="preserve">importing an </w:t>
      </w:r>
      <w:r w:rsidR="00FB3CAA" w:rsidRPr="00FB3CAA">
        <w:rPr>
          <w:color w:val="000000"/>
        </w:rPr>
        <w:t>exposure</w:t>
      </w:r>
      <w:r w:rsidR="00FB3CAA">
        <w:rPr>
          <w:color w:val="000000"/>
        </w:rPr>
        <w:t xml:space="preserve">. </w:t>
      </w:r>
      <w:r w:rsidR="001626F4">
        <w:rPr>
          <w:color w:val="000000"/>
        </w:rPr>
        <w:t>There are several ways to control the timing and the number of imported exposures</w:t>
      </w:r>
      <w:r w:rsidR="00170DFD">
        <w:rPr>
          <w:color w:val="000000"/>
        </w:rPr>
        <w:t xml:space="preserve"> </w:t>
      </w:r>
      <w:r>
        <w:rPr>
          <w:color w:val="000000"/>
        </w:rPr>
        <w:t xml:space="preserve">via </w:t>
      </w:r>
      <w:r w:rsidR="00814645">
        <w:rPr>
          <w:color w:val="000000"/>
        </w:rPr>
        <w:t>actions</w:t>
      </w:r>
      <w:r>
        <w:rPr>
          <w:color w:val="000000"/>
        </w:rPr>
        <w:t xml:space="preserve"> executed by the </w:t>
      </w:r>
      <w:r w:rsidR="00F13C18">
        <w:rPr>
          <w:color w:val="000000"/>
        </w:rPr>
        <w:t>Import Agent</w:t>
      </w:r>
      <w:r>
        <w:rPr>
          <w:color w:val="000000"/>
        </w:rPr>
        <w:t xml:space="preserve">. If any other agent attempts to execute these </w:t>
      </w:r>
      <w:r w:rsidR="00814645">
        <w:rPr>
          <w:color w:val="000000"/>
        </w:rPr>
        <w:t>CTIONS</w:t>
      </w:r>
      <w:r>
        <w:rPr>
          <w:color w:val="000000"/>
        </w:rPr>
        <w:t xml:space="preserve">, it will have no </w:t>
      </w:r>
      <w:r w:rsidR="008F0615">
        <w:rPr>
          <w:color w:val="000000"/>
        </w:rPr>
        <w:t>effect</w:t>
      </w:r>
      <w:r>
        <w:rPr>
          <w:color w:val="000000"/>
        </w:rPr>
        <w:t xml:space="preserve">.  The actions that an </w:t>
      </w:r>
      <w:r w:rsidR="00F13C18">
        <w:rPr>
          <w:color w:val="000000"/>
        </w:rPr>
        <w:t>Import Agent</w:t>
      </w:r>
      <w:r>
        <w:rPr>
          <w:color w:val="000000"/>
        </w:rPr>
        <w:t xml:space="preserve"> can perform include:</w:t>
      </w:r>
    </w:p>
    <w:p w14:paraId="187450CB" w14:textId="77777777" w:rsidR="00170DFD" w:rsidRDefault="00170DFD" w:rsidP="00170DFD">
      <w:pPr>
        <w:rPr>
          <w:rFonts w:eastAsiaTheme="minorHAnsi"/>
        </w:rPr>
      </w:pPr>
    </w:p>
    <w:p w14:paraId="414C43D4" w14:textId="2D5CE472" w:rsidR="00170DFD" w:rsidRPr="00A06091" w:rsidRDefault="00170DFD" w:rsidP="00D173E3">
      <w:pPr>
        <w:pStyle w:val="ListParagraph"/>
        <w:numPr>
          <w:ilvl w:val="0"/>
          <w:numId w:val="59"/>
        </w:numPr>
        <w:rPr>
          <w:rFonts w:eastAsiaTheme="minorHAnsi"/>
          <w:b/>
        </w:rPr>
      </w:pPr>
      <w:r>
        <w:rPr>
          <w:rFonts w:eastAsiaTheme="minorHAnsi"/>
          <w:b/>
        </w:rPr>
        <w:t>import_count</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number of susceptible agents for exposure.  For example, suppose we have a rule that says:</w:t>
      </w:r>
    </w:p>
    <w:p w14:paraId="25D2EBD1" w14:textId="77777777" w:rsidR="00170DFD" w:rsidRPr="00A06091" w:rsidRDefault="00170DFD" w:rsidP="00170DFD">
      <w:pPr>
        <w:rPr>
          <w:rFonts w:eastAsiaTheme="minorHAnsi"/>
          <w:b/>
        </w:rPr>
      </w:pPr>
    </w:p>
    <w:p w14:paraId="6D27960B" w14:textId="7723CAE4" w:rsidR="00E65627" w:rsidRDefault="00C52EB2" w:rsidP="00E65627">
      <w:pPr>
        <w:ind w:left="360"/>
        <w:rPr>
          <w:rFonts w:eastAsiaTheme="minorHAnsi"/>
          <w:b/>
        </w:rPr>
      </w:pPr>
      <w:r>
        <w:rPr>
          <w:rFonts w:eastAsiaTheme="minorHAnsi"/>
          <w:b/>
        </w:rPr>
        <w:t>s</w:t>
      </w:r>
      <w:r w:rsidR="00CF0FA5">
        <w:rPr>
          <w:rFonts w:eastAsiaTheme="minorHAnsi"/>
          <w:b/>
        </w:rPr>
        <w:t>tate</w:t>
      </w:r>
      <w:r>
        <w:rPr>
          <w:rFonts w:eastAsiaTheme="minorHAnsi"/>
          <w:b/>
        </w:rPr>
        <w:t xml:space="preserve"> </w:t>
      </w:r>
      <w:r w:rsidR="00170DFD" w:rsidRPr="00A06091">
        <w:rPr>
          <w:rFonts w:eastAsiaTheme="minorHAnsi"/>
          <w:b/>
        </w:rPr>
        <w:t>COND</w:t>
      </w:r>
      <w:r>
        <w:rPr>
          <w:rFonts w:eastAsiaTheme="minorHAnsi"/>
          <w:b/>
        </w:rPr>
        <w:t>.</w:t>
      </w:r>
      <w:r w:rsidR="00170DFD" w:rsidRPr="00A06091">
        <w:rPr>
          <w:rFonts w:eastAsiaTheme="minorHAnsi"/>
          <w:b/>
        </w:rPr>
        <w:t xml:space="preserve">Import </w:t>
      </w:r>
      <w:r w:rsidR="00E65627">
        <w:rPr>
          <w:rFonts w:eastAsiaTheme="minorHAnsi"/>
          <w:b/>
        </w:rPr>
        <w:t>{</w:t>
      </w:r>
      <w:r w:rsidR="00170DFD" w:rsidRPr="00A06091">
        <w:rPr>
          <w:rFonts w:eastAsiaTheme="minorHAnsi"/>
          <w:b/>
        </w:rPr>
        <w:t xml:space="preserve"> </w:t>
      </w:r>
    </w:p>
    <w:p w14:paraId="35141B12" w14:textId="77777777" w:rsidR="00E65627" w:rsidRDefault="00170DFD" w:rsidP="00E65627">
      <w:pPr>
        <w:ind w:left="360" w:firstLine="720"/>
        <w:rPr>
          <w:rFonts w:eastAsiaTheme="minorHAnsi"/>
          <w:b/>
        </w:rPr>
      </w:pPr>
      <w:r>
        <w:rPr>
          <w:rFonts w:eastAsiaTheme="minorHAnsi"/>
          <w:b/>
        </w:rPr>
        <w:t>import_count</w:t>
      </w:r>
      <w:r w:rsidRPr="00A06091">
        <w:rPr>
          <w:rFonts w:eastAsiaTheme="minorHAnsi"/>
          <w:b/>
        </w:rPr>
        <w:t>(100)</w:t>
      </w:r>
    </w:p>
    <w:p w14:paraId="27AD7590" w14:textId="70D84D23" w:rsidR="00170DFD" w:rsidRDefault="00E65627" w:rsidP="00E65627">
      <w:pPr>
        <w:ind w:left="360"/>
        <w:rPr>
          <w:rFonts w:eastAsiaTheme="minorHAnsi"/>
          <w:b/>
        </w:rPr>
      </w:pPr>
      <w:r>
        <w:rPr>
          <w:rFonts w:eastAsiaTheme="minorHAnsi"/>
          <w:b/>
        </w:rPr>
        <w:t>}</w:t>
      </w:r>
    </w:p>
    <w:p w14:paraId="4483D779" w14:textId="77777777" w:rsidR="00170DFD" w:rsidRDefault="00170DFD" w:rsidP="00170DFD">
      <w:pPr>
        <w:rPr>
          <w:rFonts w:eastAsiaTheme="minorHAnsi"/>
        </w:rPr>
      </w:pPr>
    </w:p>
    <w:p w14:paraId="10EE25B6" w14:textId="3C57CADD" w:rsidR="00170DFD" w:rsidRDefault="00170DFD" w:rsidP="00170DFD">
      <w:pPr>
        <w:rPr>
          <w:rFonts w:eastAsiaTheme="minorHAnsi"/>
        </w:rPr>
      </w:pPr>
      <w:r>
        <w:rPr>
          <w:rFonts w:eastAsiaTheme="minorHAnsi"/>
        </w:rPr>
        <w:t xml:space="preserve">Then, when the </w:t>
      </w:r>
      <w:r w:rsidR="00F13C18">
        <w:rPr>
          <w:rFonts w:eastAsiaTheme="minorHAnsi"/>
        </w:rPr>
        <w:t>Import Agent</w:t>
      </w:r>
      <w:r>
        <w:rPr>
          <w:rFonts w:eastAsiaTheme="minorHAnsi"/>
        </w:rPr>
        <w:t xml:space="preserve"> enters the Import state, it will expose up to 100 agents to </w:t>
      </w:r>
      <w:r w:rsidR="00160207">
        <w:rPr>
          <w:rFonts w:eastAsiaTheme="minorHAnsi"/>
        </w:rPr>
        <w:t>Condition</w:t>
      </w:r>
      <w:r>
        <w:rPr>
          <w:rFonts w:eastAsiaTheme="minorHAnsi"/>
        </w:rPr>
        <w:t xml:space="preserve"> COND.  If there are fewer than 100 susceptible agents, then the number exposed will be the number of susceptible agents.  If there are at least 100 susceptible agents, then agents will be select</w:t>
      </w:r>
      <w:r w:rsidR="00814645">
        <w:rPr>
          <w:rFonts w:eastAsiaTheme="minorHAnsi"/>
        </w:rPr>
        <w:t>ed</w:t>
      </w:r>
      <w:r>
        <w:rPr>
          <w:rFonts w:eastAsiaTheme="minorHAnsi"/>
        </w:rPr>
        <w:t xml:space="preserve"> agents and attempt to </w:t>
      </w:r>
      <w:r>
        <w:rPr>
          <w:rFonts w:eastAsiaTheme="minorHAnsi"/>
        </w:rPr>
        <w:lastRenderedPageBreak/>
        <w:t xml:space="preserve">expose them until 100 agents are successfully exposed. The probability of a successful exposure is proportional to the agent's susceptibility to the </w:t>
      </w:r>
      <w:r w:rsidR="00160207">
        <w:rPr>
          <w:rFonts w:eastAsiaTheme="minorHAnsi"/>
        </w:rPr>
        <w:t>Condition</w:t>
      </w:r>
      <w:r>
        <w:rPr>
          <w:rFonts w:eastAsiaTheme="minorHAnsi"/>
        </w:rPr>
        <w:t xml:space="preserve">.  That is, if an agent's susceptibility to the </w:t>
      </w:r>
      <w:r w:rsidR="00160207">
        <w:rPr>
          <w:rFonts w:eastAsiaTheme="minorHAnsi"/>
        </w:rPr>
        <w:t>Condition</w:t>
      </w:r>
      <w:r>
        <w:rPr>
          <w:rFonts w:eastAsiaTheme="minorHAnsi"/>
        </w:rPr>
        <w:t xml:space="preserve"> is 0.2, then if that agent is selected from exposure, the probability of success is 0.2. Therefore, agents with lower susceptibility have a smaller chance of exposure than agents with a higher level of susceptibility.</w:t>
      </w:r>
    </w:p>
    <w:p w14:paraId="1B29680C" w14:textId="77777777" w:rsidR="00170DFD" w:rsidRDefault="00170DFD" w:rsidP="00170DFD">
      <w:pPr>
        <w:rPr>
          <w:rFonts w:eastAsiaTheme="minorHAnsi"/>
        </w:rPr>
      </w:pPr>
    </w:p>
    <w:p w14:paraId="1E895F4A" w14:textId="6F067EC6" w:rsidR="00170DFD" w:rsidRPr="00A06091" w:rsidRDefault="00170DFD" w:rsidP="00D173E3">
      <w:pPr>
        <w:pStyle w:val="ListParagraph"/>
        <w:numPr>
          <w:ilvl w:val="0"/>
          <w:numId w:val="59"/>
        </w:numPr>
        <w:rPr>
          <w:rFonts w:eastAsiaTheme="minorHAnsi"/>
          <w:b/>
        </w:rPr>
      </w:pPr>
      <w:r>
        <w:rPr>
          <w:rFonts w:eastAsiaTheme="minorHAnsi"/>
          <w:b/>
        </w:rPr>
        <w:t>import_per_capita(</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fraction of susceptible agents for exposure.  For example,</w:t>
      </w:r>
    </w:p>
    <w:p w14:paraId="171965F0" w14:textId="77777777" w:rsidR="00170DFD" w:rsidRPr="00A06091" w:rsidRDefault="00170DFD" w:rsidP="00170DFD">
      <w:pPr>
        <w:rPr>
          <w:rFonts w:eastAsiaTheme="minorHAnsi"/>
          <w:b/>
        </w:rPr>
      </w:pPr>
    </w:p>
    <w:p w14:paraId="446869AD" w14:textId="593163D8" w:rsidR="00170DFD" w:rsidRDefault="00170DFD" w:rsidP="00170DFD">
      <w:pPr>
        <w:jc w:val="center"/>
        <w:rPr>
          <w:rFonts w:eastAsiaTheme="minorHAnsi"/>
          <w:b/>
        </w:rPr>
      </w:pPr>
      <w:r>
        <w:rPr>
          <w:rFonts w:eastAsiaTheme="minorHAnsi"/>
          <w:b/>
        </w:rPr>
        <w:t>import_per_capita(0.25</w:t>
      </w:r>
      <w:r w:rsidRPr="00A06091">
        <w:rPr>
          <w:rFonts w:eastAsiaTheme="minorHAnsi"/>
          <w:b/>
        </w:rPr>
        <w:t>)</w:t>
      </w:r>
    </w:p>
    <w:p w14:paraId="74AAE23E" w14:textId="77777777" w:rsidR="00170DFD" w:rsidRDefault="00170DFD" w:rsidP="00170DFD">
      <w:pPr>
        <w:rPr>
          <w:rFonts w:eastAsiaTheme="minorHAnsi"/>
        </w:rPr>
      </w:pPr>
    </w:p>
    <w:p w14:paraId="5AB660E7" w14:textId="1738926B" w:rsidR="00170DFD" w:rsidRDefault="00170DFD" w:rsidP="00170DFD">
      <w:pPr>
        <w:rPr>
          <w:rFonts w:eastAsiaTheme="minorHAnsi"/>
        </w:rPr>
      </w:pPr>
      <w:r>
        <w:rPr>
          <w:rFonts w:eastAsiaTheme="minorHAnsi"/>
        </w:rPr>
        <w:t>Th</w:t>
      </w:r>
      <w:r w:rsidR="008B6410">
        <w:rPr>
          <w:rFonts w:eastAsiaTheme="minorHAnsi"/>
        </w:rPr>
        <w:t xml:space="preserve">is </w:t>
      </w:r>
      <w:r w:rsidR="00F468EA">
        <w:rPr>
          <w:rFonts w:eastAsiaTheme="minorHAnsi"/>
        </w:rPr>
        <w:t xml:space="preserve">action </w:t>
      </w:r>
      <w:r w:rsidR="008B6410">
        <w:rPr>
          <w:rFonts w:eastAsiaTheme="minorHAnsi"/>
        </w:rPr>
        <w:t>says</w:t>
      </w:r>
      <w:r w:rsidR="00F468EA">
        <w:rPr>
          <w:rFonts w:eastAsiaTheme="minorHAnsi"/>
        </w:rPr>
        <w:t xml:space="preserve"> </w:t>
      </w:r>
      <w:r>
        <w:rPr>
          <w:rFonts w:eastAsiaTheme="minorHAnsi"/>
        </w:rPr>
        <w:t xml:space="preserve">the </w:t>
      </w:r>
      <w:r w:rsidR="00F13C18">
        <w:rPr>
          <w:rFonts w:eastAsiaTheme="minorHAnsi"/>
        </w:rPr>
        <w:t>Import Agent</w:t>
      </w:r>
      <w:r>
        <w:rPr>
          <w:rFonts w:eastAsiaTheme="minorHAnsi"/>
        </w:rPr>
        <w:t xml:space="preserve"> will attempt to expose 25% of the susceptible agents to </w:t>
      </w:r>
      <w:r w:rsidR="00160207">
        <w:rPr>
          <w:rFonts w:eastAsiaTheme="minorHAnsi"/>
        </w:rPr>
        <w:t>Condition</w:t>
      </w:r>
      <w:r>
        <w:rPr>
          <w:rFonts w:eastAsiaTheme="minorHAnsi"/>
        </w:rPr>
        <w:t xml:space="preserve"> COND. </w:t>
      </w:r>
      <w:r w:rsidR="00E729C2">
        <w:rPr>
          <w:color w:val="000000"/>
        </w:rPr>
        <w:t>Again, agents with a greater level of susceptibility will be more likely to be exposed that agents with lower susceptibility.</w:t>
      </w:r>
    </w:p>
    <w:p w14:paraId="21B06BD7" w14:textId="77777777" w:rsidR="00170DFD" w:rsidRDefault="00170DFD" w:rsidP="00170DFD">
      <w:pPr>
        <w:rPr>
          <w:rFonts w:eastAsiaTheme="minorHAnsi"/>
        </w:rPr>
      </w:pPr>
    </w:p>
    <w:p w14:paraId="0825DC7E" w14:textId="77777777" w:rsidR="00170DFD" w:rsidRPr="00CB0AFC" w:rsidRDefault="00170DFD" w:rsidP="00D173E3">
      <w:pPr>
        <w:pStyle w:val="ListParagraph"/>
        <w:numPr>
          <w:ilvl w:val="0"/>
          <w:numId w:val="59"/>
        </w:numPr>
        <w:rPr>
          <w:rFonts w:eastAsiaTheme="minorHAnsi"/>
          <w:b/>
        </w:rPr>
      </w:pPr>
      <w:r>
        <w:rPr>
          <w:rFonts w:eastAsiaTheme="minorHAnsi"/>
          <w:b/>
        </w:rPr>
        <w:t>import_ages(lower, upper</w:t>
      </w:r>
      <w:r w:rsidRPr="00A06091">
        <w:rPr>
          <w:rFonts w:eastAsiaTheme="minorHAnsi"/>
          <w:b/>
        </w:rPr>
        <w:t>)</w:t>
      </w:r>
      <w:r>
        <w:rPr>
          <w:rFonts w:eastAsiaTheme="minorHAnsi"/>
          <w:b/>
        </w:rPr>
        <w:t xml:space="preserve"> -- </w:t>
      </w:r>
      <w:r>
        <w:rPr>
          <w:rFonts w:eastAsiaTheme="minorHAnsi"/>
        </w:rPr>
        <w:t>The exposed agents all have age at least lower and less than or equal to upper. Example</w:t>
      </w:r>
    </w:p>
    <w:p w14:paraId="2F8888E5" w14:textId="77777777" w:rsidR="00170DFD" w:rsidRPr="00A06091" w:rsidRDefault="00170DFD" w:rsidP="00170DFD">
      <w:pPr>
        <w:rPr>
          <w:rFonts w:eastAsiaTheme="minorHAnsi"/>
          <w:b/>
        </w:rPr>
      </w:pPr>
    </w:p>
    <w:p w14:paraId="23F878BC" w14:textId="1B36FC16" w:rsidR="00170DFD" w:rsidRDefault="00170DFD" w:rsidP="00170DFD">
      <w:pPr>
        <w:jc w:val="center"/>
        <w:rPr>
          <w:rFonts w:eastAsiaTheme="minorHAnsi"/>
          <w:b/>
        </w:rPr>
      </w:pPr>
      <w:r>
        <w:rPr>
          <w:rFonts w:eastAsiaTheme="minorHAnsi"/>
          <w:b/>
        </w:rPr>
        <w:t>import_ages(10,20)</w:t>
      </w:r>
    </w:p>
    <w:p w14:paraId="0E3C78FA" w14:textId="77777777" w:rsidR="00170DFD" w:rsidRDefault="00170DFD" w:rsidP="00170DFD">
      <w:pPr>
        <w:rPr>
          <w:rFonts w:eastAsiaTheme="minorHAnsi"/>
        </w:rPr>
      </w:pPr>
    </w:p>
    <w:p w14:paraId="40F9B688" w14:textId="3EAC4392" w:rsidR="00170DFD" w:rsidRDefault="00F468EA" w:rsidP="00170DFD">
      <w:pPr>
        <w:rPr>
          <w:rFonts w:eastAsiaTheme="minorHAnsi"/>
        </w:rPr>
      </w:pPr>
      <w:r>
        <w:rPr>
          <w:rFonts w:eastAsiaTheme="minorHAnsi"/>
        </w:rPr>
        <w:t>With this action</w:t>
      </w:r>
      <w:r w:rsidR="00170DFD">
        <w:rPr>
          <w:rFonts w:eastAsiaTheme="minorHAnsi"/>
        </w:rPr>
        <w:t xml:space="preserve"> the </w:t>
      </w:r>
      <w:r w:rsidR="00F13C18">
        <w:rPr>
          <w:rFonts w:eastAsiaTheme="minorHAnsi"/>
        </w:rPr>
        <w:t>Import Agent</w:t>
      </w:r>
      <w:r w:rsidR="00170DFD">
        <w:rPr>
          <w:rFonts w:eastAsiaTheme="minorHAnsi"/>
        </w:rPr>
        <w:t xml:space="preserve"> will only expose susceptible agents whose age is in the range 10-20.</w:t>
      </w:r>
    </w:p>
    <w:p w14:paraId="46DC6396" w14:textId="77777777" w:rsidR="00170DFD" w:rsidRDefault="00170DFD" w:rsidP="00170DFD">
      <w:pPr>
        <w:rPr>
          <w:rFonts w:eastAsiaTheme="minorHAnsi"/>
        </w:rPr>
      </w:pPr>
    </w:p>
    <w:p w14:paraId="0FE545B7" w14:textId="1BC42DFB" w:rsidR="00170DFD" w:rsidRPr="00CB0AFC" w:rsidRDefault="00170DFD" w:rsidP="00D173E3">
      <w:pPr>
        <w:pStyle w:val="ListParagraph"/>
        <w:numPr>
          <w:ilvl w:val="0"/>
          <w:numId w:val="59"/>
        </w:numPr>
        <w:rPr>
          <w:rFonts w:eastAsiaTheme="minorHAnsi"/>
          <w:b/>
        </w:rPr>
      </w:pPr>
      <w:r>
        <w:rPr>
          <w:rFonts w:eastAsiaTheme="minorHAnsi"/>
          <w:b/>
        </w:rPr>
        <w:t>import_list(ListExpression</w:t>
      </w:r>
      <w:r w:rsidRPr="00A06091">
        <w:rPr>
          <w:rFonts w:eastAsiaTheme="minorHAnsi"/>
          <w:b/>
        </w:rPr>
        <w:t>)</w:t>
      </w:r>
      <w:r>
        <w:rPr>
          <w:rFonts w:eastAsiaTheme="minorHAnsi"/>
          <w:b/>
        </w:rPr>
        <w:t xml:space="preserve"> -- </w:t>
      </w:r>
      <w:r>
        <w:rPr>
          <w:rFonts w:eastAsiaTheme="minorHAnsi"/>
        </w:rPr>
        <w:t>The agents with id's on the list will be exposed. Example</w:t>
      </w:r>
    </w:p>
    <w:p w14:paraId="69B0373F" w14:textId="77777777" w:rsidR="00170DFD" w:rsidRPr="00A06091" w:rsidRDefault="00170DFD" w:rsidP="00170DFD">
      <w:pPr>
        <w:rPr>
          <w:rFonts w:eastAsiaTheme="minorHAnsi"/>
          <w:b/>
        </w:rPr>
      </w:pPr>
    </w:p>
    <w:p w14:paraId="28446DD0" w14:textId="71A910D4" w:rsidR="00170DFD" w:rsidRDefault="00170DFD" w:rsidP="00170DFD">
      <w:pPr>
        <w:jc w:val="center"/>
        <w:rPr>
          <w:rFonts w:eastAsiaTheme="minorHAnsi"/>
          <w:b/>
        </w:rPr>
      </w:pPr>
      <w:r>
        <w:rPr>
          <w:rFonts w:eastAsiaTheme="minorHAnsi"/>
          <w:b/>
        </w:rPr>
        <w:t>import_list(list(123,456,789)</w:t>
      </w:r>
      <w:r w:rsidR="001C4C5E">
        <w:rPr>
          <w:rFonts w:eastAsiaTheme="minorHAnsi"/>
          <w:b/>
        </w:rPr>
        <w:t>)</w:t>
      </w:r>
    </w:p>
    <w:p w14:paraId="64359D0D" w14:textId="77777777" w:rsidR="00170DFD" w:rsidRDefault="00170DFD" w:rsidP="00170DFD">
      <w:pPr>
        <w:rPr>
          <w:rFonts w:eastAsiaTheme="minorHAnsi"/>
        </w:rPr>
      </w:pPr>
    </w:p>
    <w:p w14:paraId="77D6E96A" w14:textId="77777777" w:rsidR="00170DFD" w:rsidRDefault="00170DFD" w:rsidP="00170DFD">
      <w:pPr>
        <w:rPr>
          <w:rFonts w:eastAsiaTheme="minorHAnsi"/>
        </w:rPr>
      </w:pPr>
      <w:r>
        <w:rPr>
          <w:rFonts w:eastAsiaTheme="minorHAnsi"/>
        </w:rPr>
        <w:t xml:space="preserve">This will expose agents 123, 456, and 789. This may be useful when you want to expose the exact same agents in multiple simulation runs.  </w:t>
      </w:r>
      <w:r>
        <w:rPr>
          <w:rFonts w:eastAsiaTheme="minorHAnsi"/>
          <w:b/>
        </w:rPr>
        <w:t>Note:</w:t>
      </w:r>
      <w:r>
        <w:rPr>
          <w:rFonts w:eastAsiaTheme="minorHAnsi"/>
        </w:rPr>
        <w:t xml:space="preserve"> if there is an import_list rule for a given state, it overrides any other import rules for that state.</w:t>
      </w:r>
    </w:p>
    <w:p w14:paraId="0AC584B7" w14:textId="77777777" w:rsidR="00170DFD" w:rsidRDefault="00170DFD" w:rsidP="00170DFD">
      <w:pPr>
        <w:rPr>
          <w:rFonts w:eastAsiaTheme="minorHAnsi"/>
        </w:rPr>
      </w:pPr>
    </w:p>
    <w:p w14:paraId="56812809" w14:textId="19CBE911" w:rsidR="00170DFD" w:rsidRPr="00CB0AFC" w:rsidRDefault="00170DFD" w:rsidP="00D173E3">
      <w:pPr>
        <w:pStyle w:val="ListParagraph"/>
        <w:numPr>
          <w:ilvl w:val="0"/>
          <w:numId w:val="59"/>
        </w:numPr>
        <w:rPr>
          <w:rFonts w:eastAsiaTheme="minorHAnsi"/>
          <w:b/>
        </w:rPr>
      </w:pPr>
      <w:r>
        <w:rPr>
          <w:rFonts w:eastAsiaTheme="minorHAnsi"/>
          <w:b/>
        </w:rPr>
        <w:t>import_location(</w:t>
      </w:r>
      <w:r w:rsidRPr="00A06091">
        <w:rPr>
          <w:rFonts w:eastAsiaTheme="minorHAnsi"/>
          <w:b/>
        </w:rPr>
        <w:t>Expression</w:t>
      </w:r>
      <w:r>
        <w:rPr>
          <w:rFonts w:eastAsiaTheme="minorHAnsi"/>
          <w:b/>
        </w:rPr>
        <w:t>1, Expression2, Expression3</w:t>
      </w:r>
      <w:r w:rsidRPr="00A06091">
        <w:rPr>
          <w:rFonts w:eastAsiaTheme="minorHAnsi"/>
          <w:b/>
        </w:rPr>
        <w:t>)</w:t>
      </w:r>
      <w:r>
        <w:rPr>
          <w:rFonts w:eastAsiaTheme="minorHAnsi"/>
          <w:b/>
        </w:rPr>
        <w:t xml:space="preserve"> -- </w:t>
      </w:r>
      <w:r>
        <w:rPr>
          <w:rFonts w:eastAsiaTheme="minorHAnsi"/>
        </w:rPr>
        <w:t xml:space="preserve">The exposed agents all have households near a specific latitude and longitude. </w:t>
      </w:r>
      <w:r w:rsidRPr="00CB0AFC">
        <w:rPr>
          <w:rFonts w:eastAsiaTheme="minorHAnsi"/>
        </w:rPr>
        <w:t xml:space="preserve">The </w:t>
      </w:r>
      <w:r>
        <w:rPr>
          <w:rFonts w:eastAsiaTheme="minorHAnsi"/>
        </w:rPr>
        <w:t xml:space="preserve">latitude is the value of the first </w:t>
      </w:r>
      <w:r w:rsidRPr="00CB0AFC">
        <w:rPr>
          <w:rFonts w:eastAsiaTheme="minorHAnsi"/>
        </w:rPr>
        <w:t>expression</w:t>
      </w:r>
      <w:r>
        <w:rPr>
          <w:rFonts w:eastAsiaTheme="minorHAnsi"/>
        </w:rPr>
        <w:t>, the longitude is the value of the second expression, and the radius is the value of the third expression.</w:t>
      </w:r>
      <w:r>
        <w:rPr>
          <w:rFonts w:eastAsiaTheme="minorHAnsi"/>
          <w:b/>
        </w:rPr>
        <w:t xml:space="preserve"> </w:t>
      </w:r>
      <w:r w:rsidRPr="00CB0AFC">
        <w:rPr>
          <w:rFonts w:eastAsiaTheme="minorHAnsi"/>
        </w:rPr>
        <w:t xml:space="preserve">For example, </w:t>
      </w:r>
    </w:p>
    <w:p w14:paraId="33E9CD04" w14:textId="77777777" w:rsidR="00170DFD" w:rsidRPr="00A06091" w:rsidRDefault="00170DFD" w:rsidP="00170DFD">
      <w:pPr>
        <w:rPr>
          <w:rFonts w:eastAsiaTheme="minorHAnsi"/>
          <w:b/>
        </w:rPr>
      </w:pPr>
    </w:p>
    <w:p w14:paraId="2B6AF3F0" w14:textId="47690606" w:rsidR="00170DFD" w:rsidRDefault="00C52EB2" w:rsidP="00170DFD">
      <w:pPr>
        <w:jc w:val="center"/>
        <w:rPr>
          <w:rFonts w:eastAsiaTheme="minorHAnsi"/>
          <w:b/>
        </w:rPr>
      </w:pPr>
      <w:r>
        <w:rPr>
          <w:rFonts w:eastAsiaTheme="minorHAnsi"/>
          <w:b/>
        </w:rPr>
        <w:t>import</w:t>
      </w:r>
      <w:r w:rsidR="00170DFD">
        <w:rPr>
          <w:rFonts w:eastAsiaTheme="minorHAnsi"/>
          <w:b/>
        </w:rPr>
        <w:t>_location(40.0, -80.0, 10.0)</w:t>
      </w:r>
    </w:p>
    <w:p w14:paraId="411CFDBA" w14:textId="77777777" w:rsidR="00170DFD" w:rsidRDefault="00170DFD" w:rsidP="00170DFD">
      <w:pPr>
        <w:rPr>
          <w:rFonts w:eastAsiaTheme="minorHAnsi"/>
        </w:rPr>
      </w:pPr>
    </w:p>
    <w:p w14:paraId="103EA39D" w14:textId="6DFF0522" w:rsidR="00170DFD" w:rsidRDefault="00F468EA" w:rsidP="00170DFD">
      <w:pPr>
        <w:rPr>
          <w:rFonts w:eastAsiaTheme="minorHAnsi"/>
        </w:rPr>
      </w:pPr>
      <w:r>
        <w:rPr>
          <w:rFonts w:eastAsiaTheme="minorHAnsi"/>
        </w:rPr>
        <w:t>This says the</w:t>
      </w:r>
      <w:r w:rsidR="00170DFD">
        <w:rPr>
          <w:rFonts w:eastAsiaTheme="minorHAnsi"/>
        </w:rPr>
        <w:t xml:space="preserve"> </w:t>
      </w:r>
      <w:r w:rsidR="00F13C18">
        <w:rPr>
          <w:rFonts w:eastAsiaTheme="minorHAnsi"/>
        </w:rPr>
        <w:t>Import Agent</w:t>
      </w:r>
      <w:r w:rsidR="00170DFD">
        <w:rPr>
          <w:rFonts w:eastAsiaTheme="minorHAnsi"/>
        </w:rPr>
        <w:t xml:space="preserve"> will only expose susceptible agents that live within 10 km of latitude 40 and longitude -80.</w:t>
      </w:r>
    </w:p>
    <w:p w14:paraId="4E1765BF" w14:textId="77777777" w:rsidR="00170DFD" w:rsidRDefault="00170DFD" w:rsidP="00170DFD">
      <w:pPr>
        <w:rPr>
          <w:rFonts w:eastAsiaTheme="minorHAnsi"/>
        </w:rPr>
      </w:pPr>
    </w:p>
    <w:p w14:paraId="72A73490" w14:textId="2AAA13B9" w:rsidR="00170DFD" w:rsidRPr="00CB0AFC" w:rsidRDefault="00170DFD" w:rsidP="00D173E3">
      <w:pPr>
        <w:pStyle w:val="ListParagraph"/>
        <w:numPr>
          <w:ilvl w:val="0"/>
          <w:numId w:val="59"/>
        </w:numPr>
        <w:rPr>
          <w:rFonts w:eastAsiaTheme="minorHAnsi"/>
          <w:b/>
        </w:rPr>
      </w:pPr>
      <w:r>
        <w:rPr>
          <w:rFonts w:eastAsiaTheme="minorHAnsi"/>
          <w:b/>
        </w:rPr>
        <w:t>import_</w:t>
      </w:r>
      <w:r w:rsidR="00313E98">
        <w:rPr>
          <w:rFonts w:eastAsiaTheme="minorHAnsi"/>
          <w:b/>
        </w:rPr>
        <w:t>admin_code</w:t>
      </w:r>
      <w:r>
        <w:rPr>
          <w:rFonts w:eastAsiaTheme="minorHAnsi"/>
          <w:b/>
        </w:rPr>
        <w:t>(N</w:t>
      </w:r>
      <w:r w:rsidRPr="00A06091">
        <w:rPr>
          <w:rFonts w:eastAsiaTheme="minorHAnsi"/>
          <w:b/>
        </w:rPr>
        <w:t>)</w:t>
      </w:r>
      <w:r>
        <w:rPr>
          <w:rFonts w:eastAsiaTheme="minorHAnsi"/>
          <w:b/>
        </w:rPr>
        <w:t xml:space="preserve"> -- </w:t>
      </w:r>
      <w:r>
        <w:rPr>
          <w:rFonts w:eastAsiaTheme="minorHAnsi"/>
        </w:rPr>
        <w:t xml:space="preserve">The exposed agents all have households within the region defined by </w:t>
      </w:r>
      <w:r w:rsidR="00313E98">
        <w:rPr>
          <w:rFonts w:eastAsiaTheme="minorHAnsi"/>
        </w:rPr>
        <w:t>the FIPS code</w:t>
      </w:r>
      <w:r>
        <w:rPr>
          <w:rFonts w:eastAsiaTheme="minorHAnsi"/>
        </w:rPr>
        <w:t xml:space="preserve"> N.</w:t>
      </w:r>
      <w:r>
        <w:rPr>
          <w:rFonts w:eastAsiaTheme="minorHAnsi"/>
          <w:b/>
        </w:rPr>
        <w:t xml:space="preserve"> </w:t>
      </w:r>
      <w:r w:rsidRPr="00CB0AFC">
        <w:rPr>
          <w:rFonts w:eastAsiaTheme="minorHAnsi"/>
        </w:rPr>
        <w:t>For example,</w:t>
      </w:r>
    </w:p>
    <w:p w14:paraId="139872E6" w14:textId="77777777" w:rsidR="00170DFD" w:rsidRPr="00A06091" w:rsidRDefault="00170DFD" w:rsidP="00170DFD">
      <w:pPr>
        <w:rPr>
          <w:rFonts w:eastAsiaTheme="minorHAnsi"/>
          <w:b/>
        </w:rPr>
      </w:pPr>
    </w:p>
    <w:p w14:paraId="5A7C9B53" w14:textId="3E476CCE" w:rsidR="00170DFD" w:rsidRDefault="00170DFD" w:rsidP="00170DFD">
      <w:pPr>
        <w:jc w:val="center"/>
        <w:rPr>
          <w:rFonts w:eastAsiaTheme="minorHAnsi"/>
          <w:b/>
        </w:rPr>
      </w:pPr>
      <w:r>
        <w:rPr>
          <w:rFonts w:eastAsiaTheme="minorHAnsi"/>
          <w:b/>
        </w:rPr>
        <w:t>import_</w:t>
      </w:r>
      <w:r w:rsidR="00D30A62">
        <w:rPr>
          <w:rFonts w:eastAsiaTheme="minorHAnsi"/>
          <w:b/>
        </w:rPr>
        <w:t>admin_code</w:t>
      </w:r>
      <w:r>
        <w:rPr>
          <w:rFonts w:eastAsiaTheme="minorHAnsi"/>
          <w:b/>
        </w:rPr>
        <w:t>(42003000112)</w:t>
      </w:r>
    </w:p>
    <w:p w14:paraId="795F9AB6" w14:textId="77777777" w:rsidR="00170DFD" w:rsidRDefault="00170DFD" w:rsidP="00170DFD">
      <w:pPr>
        <w:rPr>
          <w:rFonts w:eastAsiaTheme="minorHAnsi"/>
        </w:rPr>
      </w:pPr>
    </w:p>
    <w:p w14:paraId="63BF36F8" w14:textId="115ACCA0" w:rsidR="00170DFD" w:rsidRDefault="00F468EA" w:rsidP="00170DFD">
      <w:pPr>
        <w:rPr>
          <w:rFonts w:eastAsiaTheme="minorHAnsi"/>
        </w:rPr>
      </w:pPr>
      <w:r>
        <w:rPr>
          <w:rFonts w:eastAsiaTheme="minorHAnsi"/>
        </w:rPr>
        <w:t>This says the Im</w:t>
      </w:r>
      <w:r w:rsidR="0072356F">
        <w:rPr>
          <w:rFonts w:eastAsiaTheme="minorHAnsi"/>
        </w:rPr>
        <w:t>po</w:t>
      </w:r>
      <w:r>
        <w:rPr>
          <w:rFonts w:eastAsiaTheme="minorHAnsi"/>
        </w:rPr>
        <w:t>rt Agent</w:t>
      </w:r>
      <w:r w:rsidR="00170DFD">
        <w:rPr>
          <w:rFonts w:eastAsiaTheme="minorHAnsi"/>
        </w:rPr>
        <w:t xml:space="preserve"> will only expose susceptible agents that live within census tracts 42003000112.</w:t>
      </w:r>
    </w:p>
    <w:p w14:paraId="39ACB5DD" w14:textId="77777777" w:rsidR="00170DFD" w:rsidRDefault="00170DFD" w:rsidP="00170DFD">
      <w:pPr>
        <w:rPr>
          <w:rFonts w:eastAsiaTheme="minorHAnsi"/>
        </w:rPr>
      </w:pPr>
    </w:p>
    <w:p w14:paraId="31C9BD19" w14:textId="38A7187F" w:rsidR="00170DFD" w:rsidRPr="002A5CB0" w:rsidRDefault="00170DFD" w:rsidP="00D173E3">
      <w:pPr>
        <w:pStyle w:val="ListParagraph"/>
        <w:numPr>
          <w:ilvl w:val="0"/>
          <w:numId w:val="59"/>
        </w:numPr>
        <w:rPr>
          <w:rFonts w:eastAsiaTheme="minorHAnsi"/>
        </w:rPr>
      </w:pPr>
      <w:r>
        <w:rPr>
          <w:rFonts w:eastAsiaTheme="minorHAnsi"/>
          <w:b/>
        </w:rPr>
        <w:lastRenderedPageBreak/>
        <w:t>count_all_import_attempts(</w:t>
      </w:r>
      <w:r w:rsidRPr="00A06091">
        <w:rPr>
          <w:rFonts w:eastAsiaTheme="minorHAnsi"/>
          <w:b/>
        </w:rPr>
        <w:t>)</w:t>
      </w:r>
      <w:r>
        <w:rPr>
          <w:rFonts w:eastAsiaTheme="minorHAnsi"/>
          <w:b/>
        </w:rPr>
        <w:t xml:space="preserve"> -- </w:t>
      </w:r>
      <w:r>
        <w:rPr>
          <w:rFonts w:eastAsiaTheme="minorHAnsi"/>
        </w:rPr>
        <w:t xml:space="preserve">This action changes the number of individuals are who selected for exposure if the </w:t>
      </w:r>
      <w:r>
        <w:rPr>
          <w:rFonts w:eastAsiaTheme="minorHAnsi"/>
          <w:b/>
        </w:rPr>
        <w:t xml:space="preserve">import_count() </w:t>
      </w:r>
      <w:r w:rsidRPr="002A5CB0">
        <w:rPr>
          <w:rFonts w:eastAsiaTheme="minorHAnsi"/>
        </w:rPr>
        <w:t>action is in</w:t>
      </w:r>
      <w:r w:rsidR="00023146">
        <w:rPr>
          <w:rFonts w:eastAsiaTheme="minorHAnsi"/>
        </w:rPr>
        <w:t xml:space="preserve"> effect</w:t>
      </w:r>
      <w:r w:rsidRPr="002A5CB0">
        <w:rPr>
          <w:rFonts w:eastAsiaTheme="minorHAnsi"/>
        </w:rPr>
        <w:t>, explained below.</w:t>
      </w:r>
    </w:p>
    <w:p w14:paraId="2BEB73F9" w14:textId="77777777" w:rsidR="00170DFD" w:rsidRDefault="00170DFD" w:rsidP="00170DFD">
      <w:pPr>
        <w:rPr>
          <w:rFonts w:eastAsiaTheme="minorHAnsi"/>
        </w:rPr>
      </w:pPr>
    </w:p>
    <w:p w14:paraId="02CCE875" w14:textId="48053CC6" w:rsidR="00170DFD" w:rsidRDefault="00170DFD" w:rsidP="00170DFD">
      <w:pPr>
        <w:rPr>
          <w:rFonts w:eastAsiaTheme="minorHAnsi"/>
        </w:rPr>
      </w:pPr>
      <w:r>
        <w:rPr>
          <w:rFonts w:eastAsiaTheme="minorHAnsi"/>
        </w:rPr>
        <w:t xml:space="preserve">What if the </w:t>
      </w:r>
      <w:r w:rsidR="00F13C18">
        <w:rPr>
          <w:rFonts w:eastAsiaTheme="minorHAnsi"/>
        </w:rPr>
        <w:t>Import Agent</w:t>
      </w:r>
      <w:r>
        <w:rPr>
          <w:rFonts w:eastAsiaTheme="minorHAnsi"/>
        </w:rPr>
        <w:t xml:space="preserve"> enters a state with more than one import action rules?  In this case the following applies:</w:t>
      </w:r>
    </w:p>
    <w:p w14:paraId="09FE918C" w14:textId="465383DD" w:rsidR="00170DFD" w:rsidRPr="00C13138" w:rsidRDefault="00170DFD" w:rsidP="00D173E3">
      <w:pPr>
        <w:pStyle w:val="ListParagraph"/>
        <w:numPr>
          <w:ilvl w:val="0"/>
          <w:numId w:val="59"/>
        </w:numPr>
        <w:rPr>
          <w:rFonts w:eastAsiaTheme="minorHAnsi"/>
        </w:rPr>
      </w:pPr>
      <w:r>
        <w:rPr>
          <w:rFonts w:eastAsiaTheme="minorHAnsi"/>
          <w:b/>
        </w:rPr>
        <w:t xml:space="preserve">import_list </w:t>
      </w:r>
      <w:r w:rsidR="00B64CE5">
        <w:rPr>
          <w:rFonts w:eastAsiaTheme="minorHAnsi"/>
        </w:rPr>
        <w:t xml:space="preserve">take precedence over </w:t>
      </w:r>
      <w:r w:rsidRPr="00016F38">
        <w:rPr>
          <w:rFonts w:eastAsiaTheme="minorHAnsi"/>
          <w:bCs/>
        </w:rPr>
        <w:t>all other import actions</w:t>
      </w:r>
      <w:r>
        <w:rPr>
          <w:rFonts w:eastAsiaTheme="minorHAnsi"/>
          <w:b/>
        </w:rPr>
        <w:t>.</w:t>
      </w:r>
    </w:p>
    <w:p w14:paraId="06224E74" w14:textId="77777777" w:rsidR="00170DFD" w:rsidRPr="002A5CB0" w:rsidRDefault="00170DFD" w:rsidP="00D173E3">
      <w:pPr>
        <w:pStyle w:val="ListParagraph"/>
        <w:numPr>
          <w:ilvl w:val="0"/>
          <w:numId w:val="59"/>
        </w:numPr>
        <w:rPr>
          <w:rFonts w:eastAsiaTheme="minorHAnsi"/>
        </w:rPr>
      </w:pPr>
      <w:r w:rsidRPr="002A5CB0">
        <w:rPr>
          <w:rFonts w:eastAsiaTheme="minorHAnsi"/>
          <w:b/>
        </w:rPr>
        <w:t>import_per_capita</w:t>
      </w:r>
      <w:r>
        <w:rPr>
          <w:rFonts w:eastAsiaTheme="minorHAnsi"/>
        </w:rPr>
        <w:t xml:space="preserve"> take precedence over </w:t>
      </w:r>
      <w:r w:rsidRPr="002A5CB0">
        <w:rPr>
          <w:rFonts w:eastAsiaTheme="minorHAnsi"/>
          <w:b/>
        </w:rPr>
        <w:t>import_count</w:t>
      </w:r>
      <w:r>
        <w:rPr>
          <w:rFonts w:eastAsiaTheme="minorHAnsi"/>
          <w:b/>
        </w:rPr>
        <w:t>.</w:t>
      </w:r>
    </w:p>
    <w:p w14:paraId="6D287126" w14:textId="5A98AEF4" w:rsidR="00170DFD" w:rsidRPr="002A5CB0" w:rsidRDefault="00170DFD" w:rsidP="00D173E3">
      <w:pPr>
        <w:pStyle w:val="ListParagraph"/>
        <w:numPr>
          <w:ilvl w:val="0"/>
          <w:numId w:val="59"/>
        </w:numPr>
        <w:rPr>
          <w:rFonts w:eastAsiaTheme="minorHAnsi"/>
        </w:rPr>
      </w:pPr>
      <w:r w:rsidRPr="002A5CB0">
        <w:rPr>
          <w:rFonts w:eastAsiaTheme="minorHAnsi"/>
          <w:b/>
        </w:rPr>
        <w:t>import_</w:t>
      </w:r>
      <w:r w:rsidR="00D30A62">
        <w:rPr>
          <w:rFonts w:eastAsiaTheme="minorHAnsi"/>
          <w:b/>
        </w:rPr>
        <w:t>admin_code</w:t>
      </w:r>
      <w:r>
        <w:rPr>
          <w:rFonts w:eastAsiaTheme="minorHAnsi"/>
        </w:rPr>
        <w:t xml:space="preserve"> takes precedence over </w:t>
      </w:r>
      <w:r w:rsidRPr="002A5CB0">
        <w:rPr>
          <w:rFonts w:eastAsiaTheme="minorHAnsi"/>
          <w:b/>
        </w:rPr>
        <w:t>import_location</w:t>
      </w:r>
      <w:r>
        <w:rPr>
          <w:rFonts w:eastAsiaTheme="minorHAnsi"/>
          <w:b/>
        </w:rPr>
        <w:t>.</w:t>
      </w:r>
    </w:p>
    <w:p w14:paraId="4389B884" w14:textId="77777777" w:rsidR="00170DFD" w:rsidRPr="002A5CB0" w:rsidRDefault="00170DFD" w:rsidP="00D173E3">
      <w:pPr>
        <w:pStyle w:val="ListParagraph"/>
        <w:numPr>
          <w:ilvl w:val="0"/>
          <w:numId w:val="59"/>
        </w:numPr>
        <w:rPr>
          <w:rFonts w:eastAsiaTheme="minorHAnsi"/>
        </w:rPr>
      </w:pPr>
      <w:r>
        <w:rPr>
          <w:rFonts w:eastAsiaTheme="minorHAnsi"/>
          <w:b/>
        </w:rPr>
        <w:t>import_ages</w:t>
      </w:r>
      <w:r>
        <w:rPr>
          <w:rFonts w:eastAsiaTheme="minorHAnsi"/>
        </w:rPr>
        <w:t xml:space="preserve"> always restricts the age of imported cases.</w:t>
      </w:r>
    </w:p>
    <w:p w14:paraId="4AEDA685" w14:textId="77777777" w:rsidR="00170DFD" w:rsidRDefault="00170DFD" w:rsidP="00BC2860">
      <w:pPr>
        <w:rPr>
          <w:color w:val="000000"/>
        </w:rPr>
      </w:pPr>
    </w:p>
    <w:p w14:paraId="172F0F2C" w14:textId="18121F3E" w:rsidR="00E729C2" w:rsidRDefault="00E729C2" w:rsidP="00BC2860">
      <w:pPr>
        <w:rPr>
          <w:color w:val="000000"/>
        </w:rPr>
      </w:pPr>
      <w:r>
        <w:rPr>
          <w:color w:val="000000"/>
        </w:rPr>
        <w:t xml:space="preserve">Note that the </w:t>
      </w:r>
      <w:r w:rsidR="00F468EA">
        <w:rPr>
          <w:color w:val="000000"/>
        </w:rPr>
        <w:t>actions</w:t>
      </w:r>
      <w:r w:rsidR="005B1A31">
        <w:rPr>
          <w:color w:val="000000"/>
        </w:rPr>
        <w:t xml:space="preserve"> </w:t>
      </w:r>
      <w:r>
        <w:rPr>
          <w:color w:val="000000"/>
        </w:rPr>
        <w:t xml:space="preserve">of the </w:t>
      </w:r>
      <w:r w:rsidR="00F13C18">
        <w:rPr>
          <w:color w:val="000000"/>
        </w:rPr>
        <w:t>Import Agent</w:t>
      </w:r>
      <w:r w:rsidRPr="00BC2860">
        <w:rPr>
          <w:color w:val="000000"/>
        </w:rPr>
        <w:t xml:space="preserve"> </w:t>
      </w:r>
      <w:r w:rsidR="00F468EA">
        <w:rPr>
          <w:color w:val="000000"/>
        </w:rPr>
        <w:t>are not meant to</w:t>
      </w:r>
      <w:r w:rsidRPr="00BC2860">
        <w:rPr>
          <w:color w:val="000000"/>
        </w:rPr>
        <w:t xml:space="preserve"> model the interaction of an unknown transmissible</w:t>
      </w:r>
      <w:r>
        <w:rPr>
          <w:color w:val="000000"/>
        </w:rPr>
        <w:t xml:space="preserve"> </w:t>
      </w:r>
      <w:r w:rsidRPr="00BC2860">
        <w:rPr>
          <w:color w:val="000000"/>
        </w:rPr>
        <w:t xml:space="preserve">person with another susceptible person. Rather, the </w:t>
      </w:r>
      <w:r w:rsidR="00F13C18">
        <w:rPr>
          <w:color w:val="000000"/>
        </w:rPr>
        <w:t>Import Agent</w:t>
      </w:r>
      <w:r w:rsidRPr="00BC2860">
        <w:rPr>
          <w:color w:val="000000"/>
        </w:rPr>
        <w:t xml:space="preserve"> produces</w:t>
      </w:r>
      <w:r>
        <w:rPr>
          <w:color w:val="000000"/>
        </w:rPr>
        <w:t xml:space="preserve"> </w:t>
      </w:r>
      <w:r w:rsidRPr="00BC2860">
        <w:rPr>
          <w:color w:val="000000"/>
        </w:rPr>
        <w:t>a scenario in which some number of agents have been exposed,</w:t>
      </w:r>
      <w:r>
        <w:rPr>
          <w:color w:val="000000"/>
        </w:rPr>
        <w:t xml:space="preserve"> </w:t>
      </w:r>
      <w:r w:rsidRPr="00BC2860">
        <w:rPr>
          <w:color w:val="000000"/>
        </w:rPr>
        <w:t>regardless of how unlikely that scenario might be.</w:t>
      </w:r>
    </w:p>
    <w:p w14:paraId="3C70423E" w14:textId="77777777" w:rsidR="00193E2C" w:rsidRDefault="00193E2C" w:rsidP="0029239F"/>
    <w:p w14:paraId="4959174A" w14:textId="6306D63D" w:rsidR="00AA3B23" w:rsidRDefault="00AA3B23" w:rsidP="00193E2C">
      <w:pPr>
        <w:pStyle w:val="Heading2"/>
      </w:pPr>
      <w:bookmarkStart w:id="130" w:name="_Toc40674650"/>
      <w:r>
        <w:t xml:space="preserve">Transmission in </w:t>
      </w:r>
      <w:r w:rsidR="00EF7646">
        <w:t>Places</w:t>
      </w:r>
      <w:bookmarkEnd w:id="130"/>
    </w:p>
    <w:p w14:paraId="430C4166" w14:textId="4835BE9F" w:rsidR="00AA3B23" w:rsidRDefault="00AA3B23" w:rsidP="00AA3B23"/>
    <w:p w14:paraId="2DD11C64" w14:textId="41896803" w:rsidR="001E31BE" w:rsidRDefault="00B03C43" w:rsidP="00330830">
      <w:r>
        <w:t>All transmission</w:t>
      </w:r>
      <w:r w:rsidR="00E65CB6">
        <w:t>s</w:t>
      </w:r>
      <w:r>
        <w:t xml:space="preserve"> from one </w:t>
      </w:r>
      <w:r w:rsidR="00520082">
        <w:t>individual</w:t>
      </w:r>
      <w:r>
        <w:t xml:space="preserve"> to another requires that the two </w:t>
      </w:r>
      <w:r w:rsidR="00520082">
        <w:t>individuals</w:t>
      </w:r>
      <w:r>
        <w:t xml:space="preserve"> must share a Mixing Group, which includes Places and Networks.  </w:t>
      </w:r>
      <w:r w:rsidR="00291F2E">
        <w:t xml:space="preserve">Places in FRED are mixing groups where agents interact equally with all other agents who share the Place. Networks are mixing groups in which an agent interacts only with other agents that have explicit links to the first agent. </w:t>
      </w:r>
      <w:r>
        <w:t>Transmission works similarly in Places and Networks, but there are some differences</w:t>
      </w:r>
      <w:r w:rsidR="006B41A8">
        <w:t xml:space="preserve"> as explained below.</w:t>
      </w:r>
    </w:p>
    <w:p w14:paraId="110F2440" w14:textId="77777777" w:rsidR="006B41A8" w:rsidRDefault="006B41A8" w:rsidP="00330830"/>
    <w:p w14:paraId="045BA2EF" w14:textId="62F2A0C9" w:rsidR="00C67CA6" w:rsidRDefault="00C67CA6" w:rsidP="00330830">
      <w:r w:rsidRPr="00605E64">
        <w:t xml:space="preserve">When </w:t>
      </w:r>
      <w:r>
        <w:t>transmissible and susceptible agents</w:t>
      </w:r>
      <w:r w:rsidRPr="00605E64">
        <w:t xml:space="preserve"> are present in the same place, </w:t>
      </w:r>
      <w:r>
        <w:t xml:space="preserve">a transmissible </w:t>
      </w:r>
      <w:r w:rsidRPr="00605E64">
        <w:t xml:space="preserve">agent may transmit a </w:t>
      </w:r>
      <w:r>
        <w:t>Condition</w:t>
      </w:r>
      <w:r w:rsidRPr="00605E64">
        <w:t xml:space="preserve"> to </w:t>
      </w:r>
      <w:r>
        <w:t>susceptible</w:t>
      </w:r>
      <w:r w:rsidRPr="00605E64">
        <w:t xml:space="preserve"> agent</w:t>
      </w:r>
      <w:r>
        <w:t>. Transmission is a stochastic event and depends on several factors including:</w:t>
      </w:r>
    </w:p>
    <w:p w14:paraId="2243A5F9" w14:textId="3A8C4F87" w:rsidR="00C67CA6" w:rsidRDefault="00C67CA6" w:rsidP="00330830"/>
    <w:p w14:paraId="78266BB5" w14:textId="77777777" w:rsidR="00520082" w:rsidRDefault="00520082" w:rsidP="00520082">
      <w:pPr>
        <w:pStyle w:val="ListParagraph"/>
        <w:numPr>
          <w:ilvl w:val="0"/>
          <w:numId w:val="75"/>
        </w:numPr>
      </w:pPr>
      <w:r>
        <w:t>the transmissibility of the Condition</w:t>
      </w:r>
    </w:p>
    <w:p w14:paraId="40C3A16A" w14:textId="4716F066" w:rsidR="00520082" w:rsidRDefault="00520082" w:rsidP="00D173E3">
      <w:pPr>
        <w:pStyle w:val="ListParagraph"/>
        <w:numPr>
          <w:ilvl w:val="0"/>
          <w:numId w:val="75"/>
        </w:numPr>
      </w:pPr>
      <w:r>
        <w:t xml:space="preserve">the transmission mode for the place (by </w:t>
      </w:r>
      <w:r>
        <w:rPr>
          <w:i/>
          <w:iCs/>
        </w:rPr>
        <w:t>rate</w:t>
      </w:r>
      <w:r>
        <w:t xml:space="preserve"> or by </w:t>
      </w:r>
      <w:r>
        <w:rPr>
          <w:i/>
          <w:iCs/>
        </w:rPr>
        <w:t>probability</w:t>
      </w:r>
      <w:r>
        <w:t>)</w:t>
      </w:r>
    </w:p>
    <w:p w14:paraId="38DACA66" w14:textId="56114AE0" w:rsidR="00C67CA6" w:rsidRDefault="00596F9E" w:rsidP="00D173E3">
      <w:pPr>
        <w:pStyle w:val="ListParagraph"/>
        <w:numPr>
          <w:ilvl w:val="0"/>
          <w:numId w:val="75"/>
        </w:numPr>
      </w:pPr>
      <w:r>
        <w:t>t</w:t>
      </w:r>
      <w:r w:rsidR="00C67CA6">
        <w:t xml:space="preserve">he hourly contact rate </w:t>
      </w:r>
      <w:r w:rsidR="00520082">
        <w:t xml:space="preserve">or contact probability </w:t>
      </w:r>
      <w:r w:rsidR="00C67CA6">
        <w:t>for the place</w:t>
      </w:r>
    </w:p>
    <w:p w14:paraId="70725AB3" w14:textId="44BAFAEF" w:rsidR="00520082" w:rsidRDefault="00520082" w:rsidP="00D173E3">
      <w:pPr>
        <w:pStyle w:val="ListParagraph"/>
        <w:numPr>
          <w:ilvl w:val="0"/>
          <w:numId w:val="75"/>
        </w:numPr>
      </w:pPr>
      <w:r>
        <w:t>the duration of the interactions in the place</w:t>
      </w:r>
    </w:p>
    <w:p w14:paraId="0FB6C19A" w14:textId="77777777" w:rsidR="00596F9E" w:rsidRDefault="00596F9E" w:rsidP="00D173E3">
      <w:pPr>
        <w:pStyle w:val="ListParagraph"/>
        <w:numPr>
          <w:ilvl w:val="0"/>
          <w:numId w:val="75"/>
        </w:numPr>
      </w:pPr>
      <w:r>
        <w:t>random selections of which agents interacts during a given meeting</w:t>
      </w:r>
    </w:p>
    <w:p w14:paraId="1DDAF57B" w14:textId="4F0F55ED" w:rsidR="00C67CA6" w:rsidRDefault="00596F9E" w:rsidP="00D173E3">
      <w:pPr>
        <w:pStyle w:val="ListParagraph"/>
        <w:numPr>
          <w:ilvl w:val="0"/>
          <w:numId w:val="75"/>
        </w:numPr>
      </w:pPr>
      <w:r>
        <w:t>t</w:t>
      </w:r>
      <w:r w:rsidR="00C67CA6">
        <w:t>he transmissibility of the transmissible agent</w:t>
      </w:r>
    </w:p>
    <w:p w14:paraId="69084A0D" w14:textId="02950961" w:rsidR="00C67CA6" w:rsidRDefault="00596F9E" w:rsidP="00D173E3">
      <w:pPr>
        <w:pStyle w:val="ListParagraph"/>
        <w:numPr>
          <w:ilvl w:val="0"/>
          <w:numId w:val="75"/>
        </w:numPr>
      </w:pPr>
      <w:r>
        <w:t>t</w:t>
      </w:r>
      <w:r w:rsidR="00C67CA6">
        <w:t>he susceptibility of the susceptible agent</w:t>
      </w:r>
    </w:p>
    <w:p w14:paraId="2A958876" w14:textId="5BE051C6" w:rsidR="00EF7646" w:rsidRDefault="00EF7646" w:rsidP="00D173E3">
      <w:pPr>
        <w:pStyle w:val="ListParagraph"/>
        <w:numPr>
          <w:ilvl w:val="0"/>
          <w:numId w:val="75"/>
        </w:numPr>
      </w:pPr>
      <w:r>
        <w:t>the similarity of ages if age biases are specific for the given place.</w:t>
      </w:r>
    </w:p>
    <w:p w14:paraId="259730D9" w14:textId="77777777" w:rsidR="006B41A8" w:rsidRPr="00F87973" w:rsidRDefault="006B41A8" w:rsidP="006B41A8"/>
    <w:p w14:paraId="3E30C341" w14:textId="4EE706C2" w:rsidR="00520082" w:rsidRDefault="00520082" w:rsidP="006B41A8">
      <w:r>
        <w:t>The</w:t>
      </w:r>
      <w:r w:rsidR="00F267C6">
        <w:t xml:space="preserve">re two possible transmission modes for each type of place: by </w:t>
      </w:r>
      <w:r w:rsidR="00F267C6">
        <w:rPr>
          <w:i/>
          <w:iCs/>
        </w:rPr>
        <w:t>rate</w:t>
      </w:r>
      <w:r w:rsidR="00F267C6">
        <w:t xml:space="preserve"> or by </w:t>
      </w:r>
      <w:r w:rsidR="00F267C6">
        <w:rPr>
          <w:i/>
          <w:iCs/>
        </w:rPr>
        <w:t>probability</w:t>
      </w:r>
      <w:r w:rsidR="00F267C6">
        <w:t>. Deepnding on the mode, different algorithms are used to determine the number of transmissions that occur in a given place.  The next sections describe each mode.</w:t>
      </w:r>
    </w:p>
    <w:p w14:paraId="0FFB2363" w14:textId="30893773" w:rsidR="00F267C6" w:rsidRDefault="00F267C6" w:rsidP="006B41A8"/>
    <w:p w14:paraId="1B21103F" w14:textId="304C056F" w:rsidR="00F267C6" w:rsidRPr="00F267C6" w:rsidRDefault="00F267C6" w:rsidP="00F267C6">
      <w:pPr>
        <w:pStyle w:val="Heading3"/>
      </w:pPr>
      <w:bookmarkStart w:id="131" w:name="_Toc40674651"/>
      <w:r>
        <w:t>Transmission by Rate</w:t>
      </w:r>
      <w:bookmarkEnd w:id="131"/>
    </w:p>
    <w:p w14:paraId="1F505A8E" w14:textId="77777777" w:rsidR="00520082" w:rsidRDefault="00520082" w:rsidP="006B41A8"/>
    <w:p w14:paraId="1BCE7337" w14:textId="2CFA1619" w:rsidR="00F267C6" w:rsidRDefault="00F267C6" w:rsidP="006B41A8">
      <w:r w:rsidRPr="00F267C6">
        <w:rPr>
          <w:i/>
          <w:iCs/>
        </w:rPr>
        <w:t>Transmission by Rate</w:t>
      </w:r>
      <w:r>
        <w:t xml:space="preserve"> is the default for places in FRED. In this transmission mode. each transmissible agent contacts a number of other individuals during each hour that the place operates.  Each contact may result in a transmission.</w:t>
      </w:r>
    </w:p>
    <w:p w14:paraId="1EB8018D" w14:textId="77777777" w:rsidR="00F267C6" w:rsidRDefault="00F267C6" w:rsidP="006B41A8"/>
    <w:p w14:paraId="3439BBCA" w14:textId="5A26D4A1" w:rsidR="006B41A8" w:rsidRPr="00605E64" w:rsidRDefault="006B41A8" w:rsidP="006B41A8">
      <w:r w:rsidRPr="00605E64">
        <w:t>The propert</w:t>
      </w:r>
      <w:r>
        <w:t>y</w:t>
      </w:r>
      <w:r w:rsidRPr="00605E64">
        <w:t xml:space="preserve"> that determines the hourly contact rate is:</w:t>
      </w:r>
    </w:p>
    <w:p w14:paraId="25E60EC0" w14:textId="77777777" w:rsidR="006B41A8" w:rsidRDefault="006B41A8" w:rsidP="006B41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5D0917A" w14:textId="3DCA1E6A" w:rsidR="006B41A8" w:rsidRPr="00605E64" w:rsidRDefault="006B41A8" w:rsidP="006B41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lastRenderedPageBreak/>
        <w:tab/>
      </w:r>
      <w:r w:rsidRPr="00605E64">
        <w:rPr>
          <w:rFonts w:eastAsiaTheme="minorHAnsi"/>
          <w:b/>
          <w:bCs/>
          <w:color w:val="000000"/>
        </w:rPr>
        <w:t xml:space="preserve">contacts = </w:t>
      </w:r>
      <w:r w:rsidRPr="00605E64">
        <w:rPr>
          <w:rFonts w:eastAsiaTheme="minorHAnsi"/>
          <w:b/>
          <w:bCs/>
          <w:i/>
          <w:color w:val="000000"/>
        </w:rPr>
        <w:t>Number</w:t>
      </w:r>
    </w:p>
    <w:p w14:paraId="2D69B1DD" w14:textId="77777777" w:rsidR="006B41A8" w:rsidRPr="00605E64" w:rsidRDefault="006B41A8" w:rsidP="006B41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9051425" w14:textId="64B3A45D" w:rsidR="006B41A8" w:rsidRPr="00A373FC" w:rsidRDefault="006B41A8" w:rsidP="00A373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p>
    <w:p w14:paraId="16073AA8" w14:textId="77777777" w:rsidR="00EF7646" w:rsidRDefault="00EF7646" w:rsidP="00330830"/>
    <w:p w14:paraId="0E6745C8" w14:textId="590574CC" w:rsidR="001E31BE" w:rsidRDefault="001E31BE" w:rsidP="00330830">
      <w:r>
        <w:t xml:space="preserve">The number of </w:t>
      </w:r>
      <w:r w:rsidRPr="00C67CA6">
        <w:rPr>
          <w:i/>
          <w:iCs/>
        </w:rPr>
        <w:t>transmission contacts</w:t>
      </w:r>
      <w:r w:rsidR="0081020B">
        <w:rPr>
          <w:i/>
          <w:iCs/>
        </w:rPr>
        <w:t xml:space="preserve"> per </w:t>
      </w:r>
      <w:r w:rsidR="00E31AB4">
        <w:rPr>
          <w:i/>
          <w:iCs/>
        </w:rPr>
        <w:t xml:space="preserve">transmissible </w:t>
      </w:r>
      <w:r w:rsidR="0081020B">
        <w:rPr>
          <w:i/>
          <w:iCs/>
        </w:rPr>
        <w:t>agent</w:t>
      </w:r>
      <w:r w:rsidR="00E31AB4">
        <w:rPr>
          <w:i/>
          <w:iCs/>
        </w:rPr>
        <w:t xml:space="preserve"> t</w:t>
      </w:r>
      <w:r>
        <w:t xml:space="preserve"> in a </w:t>
      </w:r>
      <w:r w:rsidR="0081020B">
        <w:t>P</w:t>
      </w:r>
      <w:r>
        <w:t>lace during its open hours on a given day is</w:t>
      </w:r>
      <w:r w:rsidR="00C67CA6">
        <w:t xml:space="preserve"> given by the formula:</w:t>
      </w:r>
    </w:p>
    <w:p w14:paraId="7BBEAE0B" w14:textId="5D27CCFD" w:rsidR="00C67CA6" w:rsidRDefault="00C67CA6" w:rsidP="00330830"/>
    <w:p w14:paraId="577DC18B" w14:textId="77777777" w:rsidR="005E3D24" w:rsidRDefault="00C67CA6" w:rsidP="005E3D24">
      <w:pPr>
        <w:jc w:val="center"/>
        <w:rPr>
          <w:b/>
          <w:bCs/>
          <w:iCs/>
        </w:rPr>
      </w:pPr>
      <w:r w:rsidRPr="0081020B">
        <w:rPr>
          <w:b/>
          <w:bCs/>
        </w:rPr>
        <w:t>contacts = (transmissibility of Condition)</w:t>
      </w:r>
      <w:r w:rsidR="005E3D24" w:rsidRPr="005E3D24">
        <w:rPr>
          <w:b/>
          <w:bCs/>
        </w:rPr>
        <w:t xml:space="preserve"> </w:t>
      </w:r>
      <w:r w:rsidR="005E3D24">
        <w:rPr>
          <w:b/>
          <w:bCs/>
        </w:rPr>
        <w:t xml:space="preserve">* </w:t>
      </w:r>
      <w:r w:rsidR="005E3D24" w:rsidRPr="003009EC">
        <w:rPr>
          <w:b/>
          <w:bCs/>
        </w:rPr>
        <w:t>(</w:t>
      </w:r>
      <w:r w:rsidR="005E3D24" w:rsidRPr="003009EC">
        <w:rPr>
          <w:b/>
          <w:bCs/>
          <w:iCs/>
        </w:rPr>
        <w:t>transmissibility of agent</w:t>
      </w:r>
      <w:r w:rsidR="005E3D24" w:rsidRPr="003009EC">
        <w:rPr>
          <w:b/>
          <w:bCs/>
          <w:i/>
        </w:rPr>
        <w:t xml:space="preserve"> </w:t>
      </w:r>
      <w:r w:rsidR="005E3D24" w:rsidRPr="003009EC">
        <w:rPr>
          <w:b/>
          <w:bCs/>
          <w:iCs/>
        </w:rPr>
        <w:t>t)</w:t>
      </w:r>
    </w:p>
    <w:p w14:paraId="5AEFDC73" w14:textId="0E76E171" w:rsidR="00C67CA6" w:rsidRPr="0081020B" w:rsidRDefault="00C67CA6" w:rsidP="005E3D24">
      <w:pPr>
        <w:ind w:left="1440" w:firstLine="720"/>
        <w:jc w:val="center"/>
        <w:rPr>
          <w:b/>
          <w:bCs/>
        </w:rPr>
      </w:pPr>
      <w:r w:rsidRPr="0081020B">
        <w:rPr>
          <w:b/>
          <w:bCs/>
        </w:rPr>
        <w:t>*(hourly contact rate of Place)*</w:t>
      </w:r>
      <w:r w:rsidR="0081020B" w:rsidRPr="0081020B">
        <w:rPr>
          <w:b/>
          <w:bCs/>
        </w:rPr>
        <w:t>(</w:t>
      </w:r>
      <w:r w:rsidR="007C4D6D">
        <w:rPr>
          <w:b/>
          <w:bCs/>
        </w:rPr>
        <w:t>duration of the meeting in the Place</w:t>
      </w:r>
      <w:r w:rsidR="0081020B" w:rsidRPr="0081020B">
        <w:rPr>
          <w:b/>
          <w:bCs/>
        </w:rPr>
        <w:t>)</w:t>
      </w:r>
    </w:p>
    <w:p w14:paraId="02A912D7" w14:textId="77777777" w:rsidR="00C67CA6" w:rsidRPr="001E31BE" w:rsidRDefault="00C67CA6" w:rsidP="00330830"/>
    <w:p w14:paraId="01476935" w14:textId="5C74F29C" w:rsidR="00330830" w:rsidRPr="00605E64" w:rsidRDefault="0081020B" w:rsidP="00330830">
      <w:r>
        <w:t xml:space="preserve">The duration of the meeting in the Place is set by the Place Schedule (see </w:t>
      </w:r>
      <w:hyperlink w:anchor="_Group_Schedules" w:history="1">
        <w:r w:rsidRPr="0081020B">
          <w:rPr>
            <w:rStyle w:val="Hyperlink"/>
          </w:rPr>
          <w:t>Group Schedule</w:t>
        </w:r>
      </w:hyperlink>
      <w:r>
        <w:t xml:space="preserve">). </w:t>
      </w:r>
      <w:r w:rsidR="00330830" w:rsidRPr="00605E64">
        <w:t xml:space="preserve">The hourly contact rate </w:t>
      </w:r>
      <w:r>
        <w:t>is the same for all places of a given PlaceType, and is set by the property</w:t>
      </w:r>
      <w:r w:rsidR="00330830" w:rsidRPr="00605E64">
        <w:t>:</w:t>
      </w:r>
    </w:p>
    <w:p w14:paraId="482E3B9E" w14:textId="77777777" w:rsidR="00D07DE6" w:rsidRDefault="00D07DE6"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309EE6F" w14:textId="30B2017A" w:rsidR="00330830" w:rsidRPr="00605E64" w:rsidRDefault="00D07DE6"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tab/>
      </w:r>
      <w:r w:rsidR="00330830" w:rsidRPr="00605E64">
        <w:rPr>
          <w:rFonts w:eastAsiaTheme="minorHAnsi"/>
          <w:b/>
          <w:bCs/>
          <w:color w:val="000000"/>
        </w:rPr>
        <w:t xml:space="preserve">contacts = </w:t>
      </w:r>
      <w:r w:rsidR="00330830" w:rsidRPr="00605E64">
        <w:rPr>
          <w:rFonts w:eastAsiaTheme="minorHAnsi"/>
          <w:b/>
          <w:bCs/>
          <w:i/>
          <w:color w:val="000000"/>
        </w:rPr>
        <w:t>Number</w:t>
      </w:r>
    </w:p>
    <w:p w14:paraId="7F0CCA1C" w14:textId="77777777" w:rsidR="00330830" w:rsidRPr="00605E64" w:rsidRDefault="00330830"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8B29C0E" w14:textId="77777777" w:rsidR="00330830" w:rsidRPr="00605E64" w:rsidRDefault="00330830"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p>
    <w:p w14:paraId="57BF9555" w14:textId="77777777" w:rsidR="00A8474F" w:rsidRDefault="00A8474F" w:rsidP="00330830"/>
    <w:p w14:paraId="0986FCB8" w14:textId="387BFA3D" w:rsidR="003009EC" w:rsidRDefault="0081020B" w:rsidP="00330830">
      <w:r>
        <w:t xml:space="preserve">Each transmissible agent </w:t>
      </w:r>
      <w:r w:rsidR="00AE6EF4" w:rsidRPr="00AE6EF4">
        <w:rPr>
          <w:i/>
          <w:iCs/>
        </w:rPr>
        <w:t>t</w:t>
      </w:r>
      <w:r w:rsidR="00AE6EF4">
        <w:t xml:space="preserve"> </w:t>
      </w:r>
      <w:r w:rsidR="00AE6EF4" w:rsidRPr="00AE6EF4">
        <w:t>makes</w:t>
      </w:r>
      <w:r w:rsidR="00AE6EF4">
        <w:t xml:space="preserve"> the number of contacts computed above. </w:t>
      </w:r>
      <w:r w:rsidR="006043EB">
        <w:t xml:space="preserve">For each such contact event, </w:t>
      </w:r>
      <w:r w:rsidR="00AE6EF4">
        <w:t xml:space="preserve">the agent </w:t>
      </w:r>
      <w:r w:rsidR="006043EB">
        <w:t>select</w:t>
      </w:r>
      <w:r w:rsidR="00AE6EF4">
        <w:t>s</w:t>
      </w:r>
      <w:r w:rsidR="006043EB">
        <w:t xml:space="preserve"> a</w:t>
      </w:r>
      <w:r w:rsidR="003009EC">
        <w:t>n</w:t>
      </w:r>
      <w:r w:rsidR="00AE6EF4">
        <w:t>other</w:t>
      </w:r>
      <w:r w:rsidR="006043EB">
        <w:t xml:space="preserve"> agent </w:t>
      </w:r>
      <w:r w:rsidR="00013D60">
        <w:rPr>
          <w:i/>
        </w:rPr>
        <w:t xml:space="preserve">s </w:t>
      </w:r>
      <w:r w:rsidR="006043EB">
        <w:t>to contact.</w:t>
      </w:r>
      <w:r w:rsidR="00013D60">
        <w:t xml:space="preserve"> The probability that agent </w:t>
      </w:r>
      <w:r w:rsidR="00013D60">
        <w:rPr>
          <w:i/>
        </w:rPr>
        <w:t>t</w:t>
      </w:r>
      <w:r w:rsidR="00013D60">
        <w:t xml:space="preserve"> successfully exposes </w:t>
      </w:r>
      <w:r w:rsidR="003009EC">
        <w:t xml:space="preserve">the selected </w:t>
      </w:r>
      <w:r w:rsidR="00013D60">
        <w:t xml:space="preserve">agent </w:t>
      </w:r>
      <w:r w:rsidR="00013D60">
        <w:rPr>
          <w:i/>
        </w:rPr>
        <w:t>s</w:t>
      </w:r>
      <w:r w:rsidR="00013D60">
        <w:t xml:space="preserve"> is</w:t>
      </w:r>
      <w:r w:rsidR="003009EC">
        <w:t>:</w:t>
      </w:r>
    </w:p>
    <w:p w14:paraId="1B90952B" w14:textId="77777777" w:rsidR="003009EC" w:rsidRDefault="003009EC" w:rsidP="00330830"/>
    <w:p w14:paraId="57DDAD36" w14:textId="61C4114A" w:rsidR="006043EB" w:rsidRPr="003009EC" w:rsidRDefault="003009EC" w:rsidP="00A73C8C">
      <w:pPr>
        <w:jc w:val="center"/>
        <w:rPr>
          <w:b/>
          <w:bCs/>
          <w:iCs/>
        </w:rPr>
      </w:pPr>
      <w:r>
        <w:rPr>
          <w:b/>
          <w:bCs/>
        </w:rPr>
        <w:t>probability of</w:t>
      </w:r>
      <w:r w:rsidR="00A73C8C">
        <w:rPr>
          <w:b/>
          <w:bCs/>
        </w:rPr>
        <w:t xml:space="preserve"> </w:t>
      </w:r>
      <w:r>
        <w:rPr>
          <w:b/>
          <w:bCs/>
        </w:rPr>
        <w:t xml:space="preserve">transmission = </w:t>
      </w:r>
      <w:r w:rsidRPr="003009EC">
        <w:rPr>
          <w:b/>
          <w:bCs/>
          <w:iCs/>
        </w:rPr>
        <w:t>(</w:t>
      </w:r>
      <w:r w:rsidR="00013D60" w:rsidRPr="003009EC">
        <w:rPr>
          <w:b/>
          <w:bCs/>
          <w:iCs/>
        </w:rPr>
        <w:t>susceptibility of agent</w:t>
      </w:r>
      <w:r w:rsidR="00013D60" w:rsidRPr="003009EC">
        <w:rPr>
          <w:b/>
          <w:bCs/>
          <w:i/>
        </w:rPr>
        <w:t xml:space="preserve"> s</w:t>
      </w:r>
      <w:r w:rsidRPr="003009EC">
        <w:rPr>
          <w:b/>
          <w:bCs/>
          <w:iCs/>
        </w:rPr>
        <w:t>)</w:t>
      </w:r>
      <w:r w:rsidR="00A73C8C">
        <w:rPr>
          <w:b/>
          <w:bCs/>
          <w:iCs/>
        </w:rPr>
        <w:t xml:space="preserve"> * (same</w:t>
      </w:r>
      <w:r w:rsidR="009B4EA1">
        <w:rPr>
          <w:b/>
          <w:bCs/>
          <w:iCs/>
        </w:rPr>
        <w:t>-</w:t>
      </w:r>
      <w:r w:rsidR="00A73C8C">
        <w:rPr>
          <w:b/>
          <w:bCs/>
          <w:iCs/>
        </w:rPr>
        <w:t>age-bias)</w:t>
      </w:r>
    </w:p>
    <w:p w14:paraId="5D7FE94C" w14:textId="77777777" w:rsidR="00A73C8C" w:rsidRDefault="00A73C8C" w:rsidP="00A73C8C"/>
    <w:p w14:paraId="0F25FD93" w14:textId="2C4C3775" w:rsidR="00A73C8C" w:rsidRDefault="00A73C8C" w:rsidP="00A73C8C">
      <w:r>
        <w:t xml:space="preserve">The final term in the equation above </w:t>
      </w:r>
      <w:r w:rsidR="00C60C93">
        <w:t>is a factor the reflects the tendency of agents of similar age to interact with a given Place, and is controlled by the property:</w:t>
      </w:r>
    </w:p>
    <w:p w14:paraId="75B1A192" w14:textId="77777777" w:rsidR="00D07DE6" w:rsidRDefault="00D07DE6" w:rsidP="00A73C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5520FC96" w14:textId="3A9061EA" w:rsidR="00A73C8C" w:rsidRPr="00605E64" w:rsidRDefault="00D07DE6" w:rsidP="00A73C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tab/>
      </w:r>
      <w:r w:rsidR="00A73C8C">
        <w:rPr>
          <w:rFonts w:eastAsiaTheme="minorHAnsi"/>
          <w:b/>
          <w:bCs/>
          <w:color w:val="000000"/>
        </w:rPr>
        <w:t>same_age_bias</w:t>
      </w:r>
      <w:r w:rsidR="00A73C8C" w:rsidRPr="00605E64">
        <w:rPr>
          <w:rFonts w:eastAsiaTheme="minorHAnsi"/>
          <w:b/>
          <w:bCs/>
          <w:color w:val="000000"/>
        </w:rPr>
        <w:t xml:space="preserve"> = </w:t>
      </w:r>
      <w:r w:rsidR="00A73C8C" w:rsidRPr="00605E64">
        <w:rPr>
          <w:rFonts w:eastAsiaTheme="minorHAnsi"/>
          <w:b/>
          <w:bCs/>
          <w:i/>
          <w:color w:val="000000"/>
        </w:rPr>
        <w:t>Number</w:t>
      </w:r>
    </w:p>
    <w:p w14:paraId="6D86E93F" w14:textId="77777777" w:rsidR="00A73C8C" w:rsidRPr="00605E64" w:rsidRDefault="00A73C8C" w:rsidP="00A73C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6BAEFF29" w14:textId="77777777" w:rsidR="00A73C8C" w:rsidRDefault="00A73C8C" w:rsidP="00A73C8C">
      <w:pPr>
        <w:rPr>
          <w:rFonts w:eastAsiaTheme="minorHAnsi"/>
          <w:bCs/>
          <w:color w:val="000000"/>
        </w:rPr>
      </w:pPr>
      <w:r>
        <w:rPr>
          <w:rFonts w:eastAsiaTheme="minorHAnsi"/>
          <w:bCs/>
          <w:color w:val="000000"/>
        </w:rPr>
        <w:t>There is also a a global property that enables transmission in Places to take age-bias into account, and it is enabled by default:</w:t>
      </w:r>
    </w:p>
    <w:p w14:paraId="337FA9AD" w14:textId="77777777" w:rsidR="00A73C8C" w:rsidRDefault="00A73C8C" w:rsidP="00A73C8C">
      <w:pPr>
        <w:rPr>
          <w:rFonts w:eastAsiaTheme="minorHAnsi"/>
          <w:bCs/>
          <w:color w:val="000000"/>
        </w:rPr>
      </w:pPr>
    </w:p>
    <w:p w14:paraId="439D2D56" w14:textId="77777777" w:rsidR="00A73C8C" w:rsidRDefault="00A73C8C" w:rsidP="00D07DE6">
      <w:pPr>
        <w:ind w:firstLine="720"/>
        <w:rPr>
          <w:rFonts w:eastAsiaTheme="minorHAnsi"/>
          <w:b/>
          <w:bCs/>
          <w:color w:val="000000"/>
        </w:rPr>
      </w:pPr>
      <w:r w:rsidRPr="00A73C8C">
        <w:rPr>
          <w:rFonts w:eastAsiaTheme="minorHAnsi"/>
          <w:b/>
          <w:bCs/>
          <w:color w:val="000000"/>
        </w:rPr>
        <w:t>enable_transmission_bias = 1</w:t>
      </w:r>
    </w:p>
    <w:p w14:paraId="7FE10DC3" w14:textId="77777777" w:rsidR="00A73C8C" w:rsidRDefault="00A73C8C" w:rsidP="00A73C8C">
      <w:pPr>
        <w:rPr>
          <w:rFonts w:eastAsiaTheme="minorHAnsi"/>
          <w:b/>
          <w:bCs/>
          <w:color w:val="000000"/>
        </w:rPr>
      </w:pPr>
    </w:p>
    <w:p w14:paraId="21F1AE68" w14:textId="5E1A0645" w:rsidR="00C60C93" w:rsidRDefault="00C60C93" w:rsidP="00A73C8C">
      <w:pPr>
        <w:rPr>
          <w:rFonts w:eastAsiaTheme="minorHAnsi"/>
          <w:color w:val="000000"/>
        </w:rPr>
      </w:pPr>
      <w:r>
        <w:rPr>
          <w:rFonts w:eastAsiaTheme="minorHAnsi"/>
          <w:color w:val="000000"/>
        </w:rPr>
        <w:t>If</w:t>
      </w:r>
      <w:r w:rsidR="00A73C8C">
        <w:rPr>
          <w:rFonts w:eastAsiaTheme="minorHAnsi"/>
          <w:color w:val="000000"/>
        </w:rPr>
        <w:t xml:space="preserve"> the Place as a </w:t>
      </w:r>
      <w:r w:rsidR="009B4EA1">
        <w:rPr>
          <w:rFonts w:eastAsiaTheme="minorHAnsi"/>
          <w:color w:val="000000"/>
        </w:rPr>
        <w:t>positive</w:t>
      </w:r>
      <w:r w:rsidR="00A73C8C">
        <w:rPr>
          <w:rFonts w:eastAsiaTheme="minorHAnsi"/>
          <w:color w:val="000000"/>
        </w:rPr>
        <w:t xml:space="preserve"> age-bias, the</w:t>
      </w:r>
      <w:r>
        <w:rPr>
          <w:rFonts w:eastAsiaTheme="minorHAnsi"/>
          <w:color w:val="000000"/>
        </w:rPr>
        <w:t xml:space="preserve"> bias is computed by the formula:</w:t>
      </w:r>
    </w:p>
    <w:p w14:paraId="0FCF1D1B" w14:textId="77777777" w:rsidR="00C60C93" w:rsidRDefault="00C60C93" w:rsidP="00A73C8C">
      <w:pPr>
        <w:rPr>
          <w:rFonts w:eastAsiaTheme="minorHAnsi"/>
          <w:color w:val="000000"/>
        </w:rPr>
      </w:pPr>
    </w:p>
    <w:p w14:paraId="77D9E3A7" w14:textId="7C534597" w:rsidR="00A73C8C" w:rsidRPr="00C60C93" w:rsidRDefault="00C60C93" w:rsidP="00C60C93">
      <w:pPr>
        <w:jc w:val="center"/>
        <w:rPr>
          <w:b/>
          <w:bCs/>
        </w:rPr>
      </w:pPr>
      <w:r w:rsidRPr="00C60C93">
        <w:rPr>
          <w:rFonts w:eastAsiaTheme="minorHAnsi"/>
          <w:b/>
          <w:bCs/>
          <w:color w:val="000000"/>
        </w:rPr>
        <w:t>same-age-bias</w:t>
      </w:r>
      <w:r>
        <w:rPr>
          <w:rFonts w:eastAsiaTheme="minorHAnsi"/>
          <w:b/>
          <w:bCs/>
          <w:color w:val="000000"/>
        </w:rPr>
        <w:t>(</w:t>
      </w:r>
      <w:r w:rsidRPr="00C60C93">
        <w:rPr>
          <w:rFonts w:eastAsiaTheme="minorHAnsi"/>
          <w:b/>
          <w:bCs/>
          <w:i/>
          <w:iCs/>
          <w:color w:val="000000"/>
        </w:rPr>
        <w:t>t</w:t>
      </w:r>
      <w:r>
        <w:rPr>
          <w:rFonts w:eastAsiaTheme="minorHAnsi"/>
          <w:b/>
          <w:bCs/>
          <w:i/>
          <w:iCs/>
          <w:color w:val="000000"/>
        </w:rPr>
        <w:t xml:space="preserve">, </w:t>
      </w:r>
      <w:r w:rsidRPr="00C60C93">
        <w:rPr>
          <w:rFonts w:eastAsiaTheme="minorHAnsi"/>
          <w:b/>
          <w:bCs/>
          <w:i/>
          <w:iCs/>
          <w:color w:val="000000"/>
        </w:rPr>
        <w:t>s</w:t>
      </w:r>
      <w:r>
        <w:rPr>
          <w:rFonts w:eastAsiaTheme="minorHAnsi"/>
          <w:b/>
          <w:bCs/>
          <w:color w:val="000000"/>
        </w:rPr>
        <w:t>)</w:t>
      </w:r>
      <w:r w:rsidRPr="00C60C93">
        <w:rPr>
          <w:rFonts w:eastAsiaTheme="minorHAnsi"/>
          <w:b/>
          <w:bCs/>
          <w:i/>
          <w:iCs/>
          <w:color w:val="000000"/>
        </w:rPr>
        <w:t xml:space="preserve"> </w:t>
      </w:r>
      <w:r w:rsidRPr="00C60C93">
        <w:rPr>
          <w:rFonts w:eastAsiaTheme="minorHAnsi"/>
          <w:b/>
          <w:bCs/>
          <w:color w:val="000000"/>
        </w:rPr>
        <w:t xml:space="preserve"> = exp(-(same_age_bias of Place)*(|age of </w:t>
      </w:r>
      <w:r w:rsidRPr="00C60C93">
        <w:rPr>
          <w:rFonts w:eastAsiaTheme="minorHAnsi"/>
          <w:b/>
          <w:bCs/>
          <w:i/>
          <w:iCs/>
          <w:color w:val="000000"/>
        </w:rPr>
        <w:t>t</w:t>
      </w:r>
      <w:r w:rsidRPr="00C60C93">
        <w:rPr>
          <w:rFonts w:eastAsiaTheme="minorHAnsi"/>
          <w:b/>
          <w:bCs/>
          <w:color w:val="000000"/>
        </w:rPr>
        <w:t xml:space="preserve"> - age of </w:t>
      </w:r>
      <w:r w:rsidRPr="00C60C93">
        <w:rPr>
          <w:rFonts w:eastAsiaTheme="minorHAnsi"/>
          <w:b/>
          <w:bCs/>
          <w:i/>
          <w:iCs/>
          <w:color w:val="000000"/>
        </w:rPr>
        <w:t>s</w:t>
      </w:r>
      <w:r w:rsidRPr="00C60C93">
        <w:rPr>
          <w:rFonts w:eastAsiaTheme="minorHAnsi"/>
          <w:b/>
          <w:bCs/>
          <w:color w:val="000000"/>
        </w:rPr>
        <w:t>|))</w:t>
      </w:r>
    </w:p>
    <w:p w14:paraId="700E2B72" w14:textId="77777777" w:rsidR="00A73C8C" w:rsidRDefault="00A73C8C" w:rsidP="00330830"/>
    <w:p w14:paraId="7AFDD2FC" w14:textId="577DD806" w:rsidR="00A373FC" w:rsidRDefault="009B4EA1" w:rsidP="00330830">
      <w:r>
        <w:t>That is, the probability of transmission decreases with larger difference in age between the interacting agents.</w:t>
      </w:r>
    </w:p>
    <w:p w14:paraId="48021046" w14:textId="77777777" w:rsidR="009B4EA1" w:rsidRDefault="009B4EA1" w:rsidP="00330830"/>
    <w:p w14:paraId="0DC12A97" w14:textId="5E9EDC19" w:rsidR="005D0419" w:rsidRDefault="0026247D" w:rsidP="00330830">
      <w:r>
        <w:t>There several important</w:t>
      </w:r>
      <w:r w:rsidR="004A1782">
        <w:t xml:space="preserve"> </w:t>
      </w:r>
      <w:r>
        <w:t>details in this process:</w:t>
      </w:r>
    </w:p>
    <w:p w14:paraId="54214506" w14:textId="1B61C854" w:rsidR="0026247D" w:rsidRDefault="0026247D" w:rsidP="00330830"/>
    <w:p w14:paraId="4277A418" w14:textId="77777777" w:rsidR="0026247D" w:rsidRDefault="0026247D" w:rsidP="00D173E3">
      <w:pPr>
        <w:pStyle w:val="ListParagraph"/>
        <w:numPr>
          <w:ilvl w:val="0"/>
          <w:numId w:val="72"/>
        </w:numPr>
      </w:pPr>
      <w:r>
        <w:t>Agents do not contact themselves in this process. Each contact is assumed to be between two distinct agents.</w:t>
      </w:r>
    </w:p>
    <w:p w14:paraId="114F0D7E" w14:textId="19A604D2" w:rsidR="0026247D" w:rsidRDefault="0026247D" w:rsidP="00D173E3">
      <w:pPr>
        <w:pStyle w:val="ListParagraph"/>
        <w:numPr>
          <w:ilvl w:val="0"/>
          <w:numId w:val="72"/>
        </w:numPr>
      </w:pPr>
      <w:r>
        <w:t xml:space="preserve">The agent </w:t>
      </w:r>
      <w:r>
        <w:rPr>
          <w:i/>
        </w:rPr>
        <w:t>s</w:t>
      </w:r>
      <w:r>
        <w:t xml:space="preserve"> selected to contact may be selected more than once. That is, if an agent </w:t>
      </w:r>
      <w:r w:rsidR="004A1782">
        <w:t xml:space="preserve">in </w:t>
      </w:r>
      <w:r>
        <w:t xml:space="preserve">a given place is assumed to have </w:t>
      </w:r>
      <w:r>
        <w:rPr>
          <w:i/>
        </w:rPr>
        <w:t>n</w:t>
      </w:r>
      <w:r>
        <w:t xml:space="preserve"> contacts per day, it is not assumed that these contacts are necessarily with </w:t>
      </w:r>
      <w:r>
        <w:rPr>
          <w:i/>
        </w:rPr>
        <w:t>n</w:t>
      </w:r>
      <w:r>
        <w:t xml:space="preserve"> distinct other agents.</w:t>
      </w:r>
    </w:p>
    <w:p w14:paraId="0761D836" w14:textId="080E26E0" w:rsidR="0026247D" w:rsidRDefault="0026247D" w:rsidP="00D173E3">
      <w:pPr>
        <w:pStyle w:val="ListParagraph"/>
        <w:numPr>
          <w:ilvl w:val="0"/>
          <w:numId w:val="72"/>
        </w:numPr>
      </w:pPr>
      <w:r>
        <w:lastRenderedPageBreak/>
        <w:t>The agent</w:t>
      </w:r>
      <w:r>
        <w:rPr>
          <w:i/>
        </w:rPr>
        <w:t xml:space="preserve"> s</w:t>
      </w:r>
      <w:r>
        <w:t xml:space="preserve"> is selected among all current members of the Place, not just those currently attending the place. In other words, it is possible that agent </w:t>
      </w:r>
      <w:r>
        <w:rPr>
          <w:i/>
        </w:rPr>
        <w:t>s</w:t>
      </w:r>
      <w:r>
        <w:t xml:space="preserve"> is absent when selected.  The assumption here is that the number of contacts per agent per place is the nominal number of contacts if everyone is present.  If many agents are absent (due to staying home sick, for example), then the number of contacts is </w:t>
      </w:r>
      <w:r w:rsidR="002210A4">
        <w:t>effectively</w:t>
      </w:r>
      <w:r>
        <w:t xml:space="preserve"> reduced proportionally.</w:t>
      </w:r>
    </w:p>
    <w:p w14:paraId="59110506" w14:textId="1113A131" w:rsidR="0026247D" w:rsidRDefault="0026247D" w:rsidP="00D173E3">
      <w:pPr>
        <w:pStyle w:val="ListParagraph"/>
        <w:numPr>
          <w:ilvl w:val="0"/>
          <w:numId w:val="72"/>
        </w:numPr>
      </w:pPr>
      <w:r>
        <w:t xml:space="preserve">The </w:t>
      </w:r>
      <w:r w:rsidR="007E4F09">
        <w:t>select</w:t>
      </w:r>
      <w:r w:rsidR="00751615">
        <w:t>ion</w:t>
      </w:r>
      <w:r w:rsidR="007E4F09">
        <w:t xml:space="preserve"> of agent </w:t>
      </w:r>
      <w:r w:rsidR="007E4F09" w:rsidRPr="007E4F09">
        <w:rPr>
          <w:i/>
          <w:iCs/>
        </w:rPr>
        <w:t>s</w:t>
      </w:r>
      <w:r w:rsidR="007E4F09">
        <w:t xml:space="preserve"> is independent of the susceptibililty, that is, the selected agent </w:t>
      </w:r>
      <w:r>
        <w:t>is not necessarily susceptible</w:t>
      </w:r>
      <w:r w:rsidR="002358EB">
        <w:t>.</w:t>
      </w:r>
    </w:p>
    <w:p w14:paraId="0CBE3F5D" w14:textId="77777777" w:rsidR="006B41A8" w:rsidRDefault="006B41A8" w:rsidP="006B41A8"/>
    <w:p w14:paraId="30335105" w14:textId="77777777" w:rsidR="00EF7646" w:rsidRPr="00605E64" w:rsidRDefault="00EF7646" w:rsidP="00EF7646">
      <w:pPr>
        <w:pStyle w:val="PlainText"/>
        <w:rPr>
          <w:rFonts w:asciiTheme="minorHAnsi" w:hAnsiTheme="minorHAnsi" w:cstheme="minorHAnsi"/>
          <w:sz w:val="22"/>
          <w:szCs w:val="22"/>
        </w:rPr>
      </w:pPr>
      <w:r w:rsidRPr="00605E64">
        <w:rPr>
          <w:rFonts w:asciiTheme="minorHAnsi" w:hAnsiTheme="minorHAnsi" w:cstheme="minorHAnsi"/>
          <w:sz w:val="22"/>
          <w:szCs w:val="22"/>
        </w:rPr>
        <w:t>The following hourly contact properties are included in FRED programs by default:</w:t>
      </w:r>
    </w:p>
    <w:p w14:paraId="1D48F3B0" w14:textId="77777777" w:rsidR="00EF7646" w:rsidRPr="00C43720" w:rsidRDefault="00EF7646" w:rsidP="00EF764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12B978B0"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Household {</w:t>
      </w:r>
    </w:p>
    <w:p w14:paraId="7057B1EE" w14:textId="77777777" w:rsidR="00EF7646"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sidRPr="00C43720">
        <w:rPr>
          <w:rFonts w:eastAsiaTheme="minorHAnsi" w:cstheme="minorHAnsi"/>
          <w:b/>
          <w:bCs/>
          <w:color w:val="000000"/>
          <w:szCs w:val="22"/>
        </w:rPr>
        <w:t xml:space="preserve">      same_age_bias = 0.05</w:t>
      </w:r>
    </w:p>
    <w:p w14:paraId="6F51E7ED"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b/>
          <w:bCs/>
          <w:color w:val="000000"/>
          <w:szCs w:val="20"/>
        </w:rPr>
        <w:t xml:space="preserve">      </w:t>
      </w:r>
      <w:r w:rsidRPr="00605E64">
        <w:rPr>
          <w:rFonts w:eastAsiaTheme="minorHAnsi"/>
          <w:b/>
          <w:bCs/>
          <w:color w:val="000000"/>
          <w:szCs w:val="20"/>
        </w:rPr>
        <w:t>contacts = 0.17105</w:t>
      </w:r>
    </w:p>
    <w:p w14:paraId="343B61AA"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sidRPr="00C43720">
        <w:rPr>
          <w:rFonts w:eastAsiaTheme="minorHAnsi" w:cstheme="minorHAnsi"/>
          <w:b/>
          <w:bCs/>
          <w:color w:val="000000"/>
          <w:szCs w:val="22"/>
        </w:rPr>
        <w:t>}</w:t>
      </w:r>
    </w:p>
    <w:p w14:paraId="651E8641"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p>
    <w:p w14:paraId="5F116119"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Neighborhood {</w:t>
      </w:r>
    </w:p>
    <w:p w14:paraId="38C6F518" w14:textId="77777777" w:rsidR="00EF7646"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sidRPr="00C43720">
        <w:rPr>
          <w:rFonts w:eastAsiaTheme="minorHAnsi" w:cstheme="minorHAnsi"/>
          <w:b/>
          <w:bCs/>
          <w:color w:val="000000"/>
          <w:szCs w:val="22"/>
        </w:rPr>
        <w:t xml:space="preserve">      same_age_bias = 0.1</w:t>
      </w:r>
    </w:p>
    <w:p w14:paraId="43B55A9B"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 xml:space="preserve">      </w:t>
      </w:r>
      <w:r w:rsidRPr="00605E64">
        <w:rPr>
          <w:rFonts w:eastAsiaTheme="minorHAnsi"/>
          <w:b/>
          <w:bCs/>
          <w:color w:val="000000"/>
          <w:szCs w:val="20"/>
        </w:rPr>
        <w:t>contacts = 0.37475</w:t>
      </w:r>
    </w:p>
    <w:p w14:paraId="1F61D1B0"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sidRPr="00C43720">
        <w:rPr>
          <w:rFonts w:eastAsiaTheme="minorHAnsi" w:cstheme="minorHAnsi"/>
          <w:b/>
          <w:bCs/>
          <w:color w:val="000000"/>
          <w:szCs w:val="22"/>
        </w:rPr>
        <w:t>}</w:t>
      </w:r>
    </w:p>
    <w:p w14:paraId="06B61D90"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p>
    <w:p w14:paraId="6B1E0991" w14:textId="71BCD38A" w:rsidR="00EF7646" w:rsidRPr="00F760A9"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School {</w:t>
      </w:r>
      <w:r w:rsidR="00F760A9">
        <w:rPr>
          <w:rFonts w:eastAsiaTheme="minorHAnsi" w:cstheme="minorHAnsi"/>
          <w:b/>
          <w:bCs/>
          <w:color w:val="000000"/>
          <w:szCs w:val="22"/>
        </w:rPr>
        <w:t xml:space="preserve"> </w:t>
      </w:r>
      <w:r w:rsidRPr="00605E64">
        <w:rPr>
          <w:rFonts w:eastAsiaTheme="minorHAnsi"/>
          <w:b/>
          <w:bCs/>
          <w:color w:val="000000"/>
          <w:szCs w:val="20"/>
        </w:rPr>
        <w:t>contacts = 0.20795</w:t>
      </w:r>
      <w:r w:rsidR="00F760A9">
        <w:rPr>
          <w:rFonts w:eastAsiaTheme="minorHAnsi"/>
          <w:b/>
          <w:bCs/>
          <w:color w:val="000000"/>
          <w:szCs w:val="20"/>
        </w:rPr>
        <w:t xml:space="preserve"> }</w:t>
      </w:r>
    </w:p>
    <w:p w14:paraId="19BC8DDB"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p>
    <w:p w14:paraId="40636948" w14:textId="32F6D40E"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Classroom {</w:t>
      </w:r>
      <w:r>
        <w:rPr>
          <w:rFonts w:eastAsiaTheme="minorHAnsi" w:cstheme="minorHAnsi"/>
          <w:b/>
          <w:bCs/>
          <w:color w:val="000000"/>
          <w:szCs w:val="22"/>
        </w:rPr>
        <w:tab/>
      </w:r>
      <w:r w:rsidRPr="00605E64">
        <w:rPr>
          <w:rFonts w:eastAsiaTheme="minorHAnsi"/>
          <w:b/>
          <w:bCs/>
          <w:color w:val="000000"/>
          <w:szCs w:val="20"/>
        </w:rPr>
        <w:t>contacts = 0.4159</w:t>
      </w:r>
      <w:r w:rsidR="00F760A9">
        <w:rPr>
          <w:rFonts w:eastAsiaTheme="minorHAnsi"/>
          <w:b/>
          <w:bCs/>
          <w:color w:val="000000"/>
          <w:szCs w:val="20"/>
        </w:rPr>
        <w:t xml:space="preserve"> }</w:t>
      </w:r>
    </w:p>
    <w:p w14:paraId="40CACE04"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p>
    <w:p w14:paraId="02505E2C" w14:textId="116649B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Workplace {</w:t>
      </w:r>
      <w:r>
        <w:rPr>
          <w:rFonts w:eastAsiaTheme="minorHAnsi"/>
          <w:b/>
          <w:bCs/>
          <w:color w:val="000000"/>
          <w:szCs w:val="20"/>
        </w:rPr>
        <w:t xml:space="preserve">  </w:t>
      </w:r>
      <w:r w:rsidRPr="00605E64">
        <w:rPr>
          <w:rFonts w:eastAsiaTheme="minorHAnsi"/>
          <w:b/>
          <w:bCs/>
          <w:color w:val="000000"/>
          <w:szCs w:val="20"/>
        </w:rPr>
        <w:t>contacts = 0.03395</w:t>
      </w:r>
      <w:r w:rsidR="00F760A9">
        <w:rPr>
          <w:rFonts w:eastAsiaTheme="minorHAnsi" w:cstheme="minorHAnsi"/>
          <w:b/>
          <w:bCs/>
          <w:color w:val="000000"/>
          <w:szCs w:val="22"/>
        </w:rPr>
        <w:t xml:space="preserve"> </w:t>
      </w:r>
      <w:r w:rsidRPr="00C43720">
        <w:rPr>
          <w:rFonts w:eastAsiaTheme="minorHAnsi" w:cstheme="minorHAnsi"/>
          <w:b/>
          <w:bCs/>
          <w:color w:val="000000"/>
          <w:szCs w:val="22"/>
        </w:rPr>
        <w:t>}</w:t>
      </w:r>
    </w:p>
    <w:p w14:paraId="60395D9A" w14:textId="77777777"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p>
    <w:p w14:paraId="3DA61578" w14:textId="78BAA831" w:rsidR="00EF7646" w:rsidRPr="00C43720" w:rsidRDefault="00EF7646"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cstheme="minorHAnsi"/>
          <w:b/>
          <w:bCs/>
          <w:color w:val="000000"/>
          <w:szCs w:val="22"/>
        </w:rPr>
      </w:pPr>
      <w:r>
        <w:rPr>
          <w:rFonts w:eastAsiaTheme="minorHAnsi" w:cstheme="minorHAnsi"/>
          <w:b/>
          <w:bCs/>
          <w:color w:val="000000"/>
          <w:szCs w:val="22"/>
        </w:rPr>
        <w:t>p</w:t>
      </w:r>
      <w:r w:rsidRPr="00C43720">
        <w:rPr>
          <w:rFonts w:eastAsiaTheme="minorHAnsi" w:cstheme="minorHAnsi"/>
          <w:b/>
          <w:bCs/>
          <w:color w:val="000000"/>
          <w:szCs w:val="22"/>
        </w:rPr>
        <w:t>lace Office {</w:t>
      </w:r>
      <w:r w:rsidR="00F760A9">
        <w:rPr>
          <w:rFonts w:eastAsiaTheme="minorHAnsi" w:cstheme="minorHAnsi"/>
          <w:b/>
          <w:bCs/>
          <w:color w:val="000000"/>
          <w:szCs w:val="22"/>
        </w:rPr>
        <w:t xml:space="preserve"> </w:t>
      </w:r>
      <w:r w:rsidRPr="00605E64">
        <w:rPr>
          <w:rFonts w:eastAsiaTheme="minorHAnsi"/>
          <w:b/>
          <w:bCs/>
          <w:color w:val="000000"/>
          <w:szCs w:val="20"/>
        </w:rPr>
        <w:t>contacts = 0.0679</w:t>
      </w:r>
      <w:r w:rsidR="00F760A9">
        <w:rPr>
          <w:rFonts w:eastAsiaTheme="minorHAnsi"/>
          <w:b/>
          <w:bCs/>
          <w:color w:val="000000"/>
          <w:szCs w:val="20"/>
        </w:rPr>
        <w:t xml:space="preserve"> </w:t>
      </w:r>
      <w:r w:rsidRPr="00C43720">
        <w:rPr>
          <w:rFonts w:eastAsiaTheme="minorHAnsi" w:cstheme="minorHAnsi"/>
          <w:b/>
          <w:bCs/>
          <w:color w:val="000000"/>
          <w:szCs w:val="22"/>
        </w:rPr>
        <w:t>}</w:t>
      </w:r>
    </w:p>
    <w:p w14:paraId="279275AF" w14:textId="77777777" w:rsidR="00EF7646" w:rsidRPr="00605E64" w:rsidRDefault="00EF7646" w:rsidP="00EF764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p>
    <w:p w14:paraId="324F8DD6" w14:textId="112E94E7" w:rsidR="00E54A30" w:rsidRDefault="00EF7646" w:rsidP="00E54A30">
      <w:r w:rsidRPr="00605E64">
        <w:rPr>
          <w:rFonts w:eastAsiaTheme="minorHAnsi"/>
          <w:bCs/>
          <w:color w:val="000000"/>
          <w:szCs w:val="20"/>
        </w:rPr>
        <w:t>The above values were obtained through the calibration process discussed in Chapter 12</w:t>
      </w:r>
      <w:r w:rsidR="00E54A30">
        <w:rPr>
          <w:rFonts w:eastAsiaTheme="minorHAnsi"/>
          <w:bCs/>
          <w:color w:val="000000"/>
          <w:szCs w:val="20"/>
        </w:rPr>
        <w:t xml:space="preserve"> and</w:t>
      </w:r>
      <w:r w:rsidR="00E54A30">
        <w:t xml:space="preserve"> to reflect the age bias observed in published contact matrices (see Chapter 10).</w:t>
      </w:r>
    </w:p>
    <w:p w14:paraId="431310E6" w14:textId="4D7C1D1F" w:rsidR="00F267C6" w:rsidRDefault="00F267C6" w:rsidP="00E54A30"/>
    <w:p w14:paraId="2D7618BC" w14:textId="5316ED13" w:rsidR="00F267C6" w:rsidRDefault="00F267C6" w:rsidP="00F267C6">
      <w:pPr>
        <w:pStyle w:val="Heading2"/>
      </w:pPr>
      <w:bookmarkStart w:id="132" w:name="_Toc40674652"/>
      <w:r>
        <w:t>Transmission by Probability</w:t>
      </w:r>
      <w:bookmarkEnd w:id="132"/>
    </w:p>
    <w:p w14:paraId="3191DFE6" w14:textId="444746E8" w:rsidR="00F267C6" w:rsidRDefault="00F267C6" w:rsidP="00E54A30"/>
    <w:p w14:paraId="7D780FA3" w14:textId="3F5C1082" w:rsidR="00F267C6" w:rsidRDefault="00F267C6" w:rsidP="00E54A30">
      <w:r>
        <w:t xml:space="preserve">The second transmission mode in places is </w:t>
      </w:r>
      <w:r w:rsidRPr="00F267C6">
        <w:rPr>
          <w:i/>
          <w:iCs/>
        </w:rPr>
        <w:t>transmission by probability</w:t>
      </w:r>
      <w:r>
        <w:t xml:space="preserve">. In this mode, each transmissible agent has a fixed probability of contacts any other agent within any given hour that the place is in operation.  The major difference between transmission by probability and transmission by rate is the number of contacts </w:t>
      </w:r>
      <w:r w:rsidR="0021418E">
        <w:t xml:space="preserve">per transmissible agents.  In transmission by rate, the number of contacts is indepedent of the number of individuals in the place. In transmission by probability, the number of contacts increases proportionally to the number of individuals in the place. In other words, transmission by rate is </w:t>
      </w:r>
      <w:r w:rsidR="0021418E">
        <w:rPr>
          <w:i/>
          <w:iCs/>
        </w:rPr>
        <w:t>indepdendent of density</w:t>
      </w:r>
      <w:r w:rsidR="0021418E">
        <w:t xml:space="preserve"> and transmision by probability is </w:t>
      </w:r>
      <w:r w:rsidR="0021418E" w:rsidRPr="0021418E">
        <w:rPr>
          <w:i/>
          <w:iCs/>
        </w:rPr>
        <w:t>depe</w:t>
      </w:r>
      <w:r w:rsidR="0021418E">
        <w:rPr>
          <w:i/>
          <w:iCs/>
        </w:rPr>
        <w:t>n</w:t>
      </w:r>
      <w:r w:rsidR="0021418E" w:rsidRPr="0021418E">
        <w:rPr>
          <w:i/>
          <w:iCs/>
        </w:rPr>
        <w:t>dent on density</w:t>
      </w:r>
      <w:r w:rsidR="0021418E">
        <w:rPr>
          <w:i/>
          <w:iCs/>
        </w:rPr>
        <w:t>.</w:t>
      </w:r>
      <w:r w:rsidR="0021418E">
        <w:t xml:space="preserve"> The choice of appropriate transmission mode varies by model and by condition.  For example, if a condition is transmitted through close contacts between individuals, then a density independent mode may be appropriate because an individual can only have a limited number of close contacts within a given time period.  On the other hand, if a condition is freely transmitted to everyone an individual comes into slight contact with (for example, a highly contagious respiratory disease like measles), then a density-dependent transmission mode may be more appropriate because an infectious individual may transmit the condition to a large number of people in a crowded place.</w:t>
      </w:r>
    </w:p>
    <w:p w14:paraId="49F228F6" w14:textId="6A1A481F" w:rsidR="00927657" w:rsidRDefault="00927657" w:rsidP="00E54A30"/>
    <w:p w14:paraId="0D4DB68A" w14:textId="2E7371E1" w:rsidR="00927657" w:rsidRDefault="00927657" w:rsidP="00E54A30">
      <w:r>
        <w:t xml:space="preserve">To select the transmission by probability mode, </w:t>
      </w:r>
      <w:r w:rsidR="0005414A">
        <w:t>the definition of the place type includes the following properties:</w:t>
      </w:r>
    </w:p>
    <w:p w14:paraId="1DE4A373" w14:textId="675F3D07" w:rsidR="0005414A" w:rsidRDefault="0005414A" w:rsidP="00E54A30"/>
    <w:p w14:paraId="4BB535F8" w14:textId="5CD814B6" w:rsidR="0005414A" w:rsidRPr="00F90A7A" w:rsidRDefault="0005414A" w:rsidP="00E54A30">
      <w:pPr>
        <w:rPr>
          <w:b/>
          <w:bCs/>
        </w:rPr>
      </w:pPr>
      <w:r w:rsidRPr="00F90A7A">
        <w:rPr>
          <w:b/>
          <w:bCs/>
        </w:rPr>
        <w:t xml:space="preserve">place </w:t>
      </w:r>
      <w:r w:rsidRPr="00F90A7A">
        <w:rPr>
          <w:b/>
          <w:bCs/>
          <w:i/>
          <w:iCs/>
        </w:rPr>
        <w:t>PlaceType</w:t>
      </w:r>
      <w:r w:rsidRPr="00F90A7A">
        <w:rPr>
          <w:b/>
          <w:bCs/>
        </w:rPr>
        <w:t xml:space="preserve"> {</w:t>
      </w:r>
    </w:p>
    <w:p w14:paraId="02DDC134" w14:textId="652BE014" w:rsidR="0005414A" w:rsidRPr="00F90A7A" w:rsidRDefault="0005414A" w:rsidP="00E54A30">
      <w:pPr>
        <w:rPr>
          <w:b/>
          <w:bCs/>
        </w:rPr>
      </w:pPr>
      <w:r w:rsidRPr="00F90A7A">
        <w:rPr>
          <w:b/>
          <w:bCs/>
        </w:rPr>
        <w:tab/>
        <w:t>enable_density_transmission_for_</w:t>
      </w:r>
      <w:r w:rsidRPr="00F90A7A">
        <w:rPr>
          <w:b/>
          <w:bCs/>
          <w:i/>
          <w:iCs/>
        </w:rPr>
        <w:t>COND</w:t>
      </w:r>
      <w:r w:rsidRPr="00F90A7A">
        <w:rPr>
          <w:b/>
          <w:bCs/>
        </w:rPr>
        <w:t xml:space="preserve"> = 1</w:t>
      </w:r>
    </w:p>
    <w:p w14:paraId="5F403D26" w14:textId="7D3DC743" w:rsidR="0005414A" w:rsidRPr="00F90A7A" w:rsidRDefault="0005414A" w:rsidP="00E54A30">
      <w:pPr>
        <w:rPr>
          <w:b/>
          <w:bCs/>
          <w:i/>
          <w:iCs/>
        </w:rPr>
      </w:pPr>
      <w:r w:rsidRPr="00F90A7A">
        <w:rPr>
          <w:b/>
          <w:bCs/>
        </w:rPr>
        <w:tab/>
        <w:t>density_contact_prob</w:t>
      </w:r>
      <w:r w:rsidR="00CE188C">
        <w:rPr>
          <w:b/>
          <w:bCs/>
        </w:rPr>
        <w:t>_for_</w:t>
      </w:r>
      <w:r w:rsidR="00CE188C">
        <w:rPr>
          <w:b/>
          <w:bCs/>
          <w:i/>
          <w:iCs/>
        </w:rPr>
        <w:t>COND</w:t>
      </w:r>
      <w:r w:rsidRPr="00F90A7A">
        <w:rPr>
          <w:b/>
          <w:bCs/>
        </w:rPr>
        <w:t xml:space="preserve"> = </w:t>
      </w:r>
      <w:r w:rsidRPr="00F90A7A">
        <w:rPr>
          <w:b/>
          <w:bCs/>
          <w:i/>
          <w:iCs/>
        </w:rPr>
        <w:t>p</w:t>
      </w:r>
    </w:p>
    <w:p w14:paraId="689F7D48" w14:textId="0F34D303" w:rsidR="0005414A" w:rsidRPr="00F90A7A" w:rsidRDefault="0005414A" w:rsidP="00E54A30">
      <w:pPr>
        <w:rPr>
          <w:b/>
          <w:bCs/>
        </w:rPr>
      </w:pPr>
      <w:r w:rsidRPr="00F90A7A">
        <w:rPr>
          <w:b/>
          <w:bCs/>
        </w:rPr>
        <w:t>}</w:t>
      </w:r>
    </w:p>
    <w:p w14:paraId="788FC864" w14:textId="3F07AE46" w:rsidR="00E31AB4" w:rsidRDefault="00E31AB4" w:rsidP="00E54A30"/>
    <w:p w14:paraId="24B57658" w14:textId="7B2DDBC8" w:rsidR="00E31AB4" w:rsidRDefault="00E31AB4" w:rsidP="00E54A30">
      <w:r>
        <w:t>For example,</w:t>
      </w:r>
    </w:p>
    <w:p w14:paraId="295583BD" w14:textId="50ABBBB5" w:rsidR="00E31AB4" w:rsidRDefault="00E31AB4" w:rsidP="00E54A30"/>
    <w:p w14:paraId="674CE49F" w14:textId="530400BC" w:rsidR="00E31AB4" w:rsidRPr="00F90A7A" w:rsidRDefault="00E31AB4" w:rsidP="00E54A30">
      <w:pPr>
        <w:rPr>
          <w:b/>
          <w:bCs/>
        </w:rPr>
      </w:pPr>
      <w:r w:rsidRPr="00F90A7A">
        <w:rPr>
          <w:b/>
          <w:bCs/>
        </w:rPr>
        <w:t>place Neighborhood {</w:t>
      </w:r>
    </w:p>
    <w:p w14:paraId="68BE6348" w14:textId="3256A92C" w:rsidR="00E31AB4" w:rsidRPr="00F90A7A" w:rsidRDefault="00E31AB4" w:rsidP="00E31AB4">
      <w:pPr>
        <w:rPr>
          <w:b/>
          <w:bCs/>
        </w:rPr>
      </w:pPr>
      <w:r w:rsidRPr="00F90A7A">
        <w:rPr>
          <w:b/>
          <w:bCs/>
        </w:rPr>
        <w:tab/>
        <w:t>enable_density_transmission_for_INF = 1</w:t>
      </w:r>
    </w:p>
    <w:p w14:paraId="51B64F72" w14:textId="5BE9AE22" w:rsidR="00E31AB4" w:rsidRPr="00F90A7A" w:rsidRDefault="00E31AB4" w:rsidP="00E54A30">
      <w:pPr>
        <w:rPr>
          <w:b/>
          <w:bCs/>
          <w:i/>
          <w:iCs/>
        </w:rPr>
      </w:pPr>
      <w:r w:rsidRPr="00F90A7A">
        <w:rPr>
          <w:b/>
          <w:bCs/>
        </w:rPr>
        <w:tab/>
        <w:t>density_contact_prob</w:t>
      </w:r>
      <w:r w:rsidR="00CE188C">
        <w:rPr>
          <w:b/>
          <w:bCs/>
        </w:rPr>
        <w:t>_for_INF</w:t>
      </w:r>
      <w:r w:rsidRPr="00F90A7A">
        <w:rPr>
          <w:b/>
          <w:bCs/>
        </w:rPr>
        <w:t xml:space="preserve"> = 0.0001</w:t>
      </w:r>
    </w:p>
    <w:p w14:paraId="5B9D0516" w14:textId="6CE96AE2" w:rsidR="00E31AB4" w:rsidRPr="00F90A7A" w:rsidRDefault="00E31AB4" w:rsidP="00E54A30">
      <w:pPr>
        <w:rPr>
          <w:b/>
          <w:bCs/>
        </w:rPr>
      </w:pPr>
      <w:r w:rsidRPr="00F90A7A">
        <w:rPr>
          <w:b/>
          <w:bCs/>
        </w:rPr>
        <w:t>}</w:t>
      </w:r>
    </w:p>
    <w:p w14:paraId="21127BEC" w14:textId="1047D426" w:rsidR="0005414A" w:rsidRDefault="0005414A" w:rsidP="00E54A30"/>
    <w:p w14:paraId="1E29F932" w14:textId="77777777" w:rsidR="00CE188C" w:rsidRDefault="00E31AB4" w:rsidP="00E54A30">
      <w:r>
        <w:t xml:space="preserve">The effect is to use transmission by probability for the INF condition with the probability = 0.0001 of contact </w:t>
      </w:r>
      <w:r w:rsidR="00CE188C">
        <w:t xml:space="preserve">for the INF condition </w:t>
      </w:r>
      <w:r>
        <w:t>occuring between any two individuals in a neighborhood in a given hour of time in the neighborhood.</w:t>
      </w:r>
    </w:p>
    <w:p w14:paraId="6550DED1" w14:textId="77777777" w:rsidR="00CE188C" w:rsidRDefault="00CE188C" w:rsidP="00E54A30"/>
    <w:p w14:paraId="347B1AD9" w14:textId="18F6350D" w:rsidR="00CE188C" w:rsidRDefault="00CE188C" w:rsidP="00E54A30">
      <w:r>
        <w:t>There is another form for the density contact probability:</w:t>
      </w:r>
    </w:p>
    <w:p w14:paraId="31753EEB" w14:textId="2459533A" w:rsidR="00CE188C" w:rsidRDefault="00CE188C" w:rsidP="00E54A30"/>
    <w:p w14:paraId="7ED69DFE" w14:textId="77777777" w:rsidR="00DF0623" w:rsidRPr="00F90A7A" w:rsidRDefault="00DF0623" w:rsidP="00DF0623">
      <w:pPr>
        <w:rPr>
          <w:b/>
          <w:bCs/>
        </w:rPr>
      </w:pPr>
      <w:r w:rsidRPr="00F90A7A">
        <w:rPr>
          <w:b/>
          <w:bCs/>
        </w:rPr>
        <w:t xml:space="preserve">place </w:t>
      </w:r>
      <w:r w:rsidRPr="00F90A7A">
        <w:rPr>
          <w:b/>
          <w:bCs/>
          <w:i/>
          <w:iCs/>
        </w:rPr>
        <w:t>PlaceType</w:t>
      </w:r>
      <w:r w:rsidRPr="00F90A7A">
        <w:rPr>
          <w:b/>
          <w:bCs/>
        </w:rPr>
        <w:t xml:space="preserve"> {</w:t>
      </w:r>
    </w:p>
    <w:p w14:paraId="3C31322C" w14:textId="21FA4357" w:rsidR="00DF0623" w:rsidRPr="00F90A7A" w:rsidRDefault="00DF0623" w:rsidP="00DF0623">
      <w:pPr>
        <w:rPr>
          <w:b/>
          <w:bCs/>
          <w:i/>
          <w:iCs/>
        </w:rPr>
      </w:pPr>
      <w:r w:rsidRPr="00F90A7A">
        <w:rPr>
          <w:b/>
          <w:bCs/>
        </w:rPr>
        <w:tab/>
        <w:t xml:space="preserve">density_contact_prob = </w:t>
      </w:r>
      <w:r w:rsidRPr="00F90A7A">
        <w:rPr>
          <w:b/>
          <w:bCs/>
          <w:i/>
          <w:iCs/>
        </w:rPr>
        <w:t>p</w:t>
      </w:r>
    </w:p>
    <w:p w14:paraId="465E9228" w14:textId="77777777" w:rsidR="00DF0623" w:rsidRPr="00F90A7A" w:rsidRDefault="00DF0623" w:rsidP="00DF0623">
      <w:pPr>
        <w:rPr>
          <w:b/>
          <w:bCs/>
        </w:rPr>
      </w:pPr>
      <w:r w:rsidRPr="00F90A7A">
        <w:rPr>
          <w:b/>
          <w:bCs/>
        </w:rPr>
        <w:t>}</w:t>
      </w:r>
    </w:p>
    <w:p w14:paraId="434F4B04" w14:textId="4440D4DA" w:rsidR="00CE188C" w:rsidRDefault="00CE188C" w:rsidP="00E54A30"/>
    <w:p w14:paraId="2EA26B4E" w14:textId="7BDE463F" w:rsidR="00E31AB4" w:rsidRDefault="00DF0623" w:rsidP="00E54A30">
      <w:r>
        <w:t xml:space="preserve">This form leaves off a condition name and the result is that </w:t>
      </w:r>
      <w:r w:rsidR="00CE188C">
        <w:t xml:space="preserve">the same contact probability </w:t>
      </w:r>
      <w:r w:rsidR="00E31AB4">
        <w:t xml:space="preserve">is applied to any condition </w:t>
      </w:r>
      <w:r>
        <w:t xml:space="preserve">and place type </w:t>
      </w:r>
      <w:r w:rsidR="00E31AB4">
        <w:t>for which density transmission is enabled.</w:t>
      </w:r>
      <w:r w:rsidR="00921E9D">
        <w:t xml:space="preserve"> That is, </w:t>
      </w:r>
      <w:r>
        <w:t xml:space="preserve">in this case </w:t>
      </w:r>
      <w:r w:rsidR="00921E9D">
        <w:t>the density contact probability is considered to be an intrinsic property of the type of place, independent of the condition. The rationale</w:t>
      </w:r>
      <w:r>
        <w:t xml:space="preserve"> for this approach</w:t>
      </w:r>
      <w:r w:rsidR="00921E9D">
        <w:t xml:space="preserve"> is that the condition's transmissibility is taken into account separately as explained below</w:t>
      </w:r>
      <w:r>
        <w:t>.  However, they may be models in which it desired to specify distinct density contact probablities for different conditions, so both forms are provided.</w:t>
      </w:r>
    </w:p>
    <w:p w14:paraId="750486D8" w14:textId="49B5FE82" w:rsidR="00E31AB4" w:rsidRDefault="00E31AB4" w:rsidP="00E54A30"/>
    <w:p w14:paraId="022202E8" w14:textId="0F7790BF" w:rsidR="00E31AB4" w:rsidRPr="00582849" w:rsidRDefault="00E31AB4" w:rsidP="00E31AB4">
      <w:r w:rsidRPr="00582849">
        <w:t xml:space="preserve">When using transmission by probability, the </w:t>
      </w:r>
      <w:r w:rsidR="007004AC" w:rsidRPr="00582849">
        <w:t>probability that a</w:t>
      </w:r>
      <w:r w:rsidR="00582849" w:rsidRPr="00582849">
        <w:t xml:space="preserve"> transmissible</w:t>
      </w:r>
      <w:r w:rsidR="007004AC" w:rsidRPr="00582849">
        <w:t xml:space="preserve"> individual </w:t>
      </w:r>
      <w:r w:rsidR="00582849" w:rsidRPr="00582849">
        <w:t>has</w:t>
      </w:r>
      <w:r w:rsidR="007004AC" w:rsidRPr="00582849">
        <w:t xml:space="preserve"> a </w:t>
      </w:r>
      <w:r w:rsidRPr="00582849">
        <w:t>transmissi</w:t>
      </w:r>
      <w:r w:rsidR="007004AC" w:rsidRPr="00582849">
        <w:t xml:space="preserve">ble </w:t>
      </w:r>
      <w:r w:rsidRPr="00582849">
        <w:t xml:space="preserve">contact </w:t>
      </w:r>
      <w:r w:rsidR="00145C95">
        <w:t xml:space="preserve">with each individual </w:t>
      </w:r>
      <w:r w:rsidRPr="00582849">
        <w:t xml:space="preserve">in a Place </w:t>
      </w:r>
      <w:r w:rsidR="00582849">
        <w:t>in a gi</w:t>
      </w:r>
      <w:r w:rsidR="00145C95">
        <w:t>ven</w:t>
      </w:r>
      <w:r w:rsidR="00582849">
        <w:t xml:space="preserve"> hour</w:t>
      </w:r>
      <w:r w:rsidRPr="00582849">
        <w:t xml:space="preserve"> is given by the formula:</w:t>
      </w:r>
    </w:p>
    <w:p w14:paraId="6DD641F0" w14:textId="77777777" w:rsidR="00E31AB4" w:rsidRDefault="00E31AB4" w:rsidP="00E31AB4"/>
    <w:p w14:paraId="2AE547A8" w14:textId="0318C348" w:rsidR="00E31AB4" w:rsidRDefault="00582849" w:rsidP="00582849">
      <w:pPr>
        <w:jc w:val="center"/>
        <w:rPr>
          <w:b/>
          <w:bCs/>
        </w:rPr>
      </w:pPr>
      <w:r>
        <w:rPr>
          <w:b/>
          <w:bCs/>
        </w:rPr>
        <w:t>prob</w:t>
      </w:r>
      <w:r w:rsidR="00145C95">
        <w:rPr>
          <w:b/>
          <w:bCs/>
        </w:rPr>
        <w:t xml:space="preserve"> of </w:t>
      </w:r>
      <w:r w:rsidR="00E31AB4" w:rsidRPr="0081020B">
        <w:rPr>
          <w:b/>
          <w:bCs/>
        </w:rPr>
        <w:t>contact = (transmissibility of Condition</w:t>
      </w:r>
      <w:r>
        <w:rPr>
          <w:b/>
          <w:bCs/>
        </w:rPr>
        <w:t>)</w:t>
      </w:r>
      <w:r w:rsidR="00E31AB4" w:rsidRPr="005E3D24">
        <w:rPr>
          <w:b/>
          <w:bCs/>
        </w:rPr>
        <w:t xml:space="preserve"> </w:t>
      </w:r>
      <w:r w:rsidR="00E31AB4">
        <w:rPr>
          <w:b/>
          <w:bCs/>
        </w:rPr>
        <w:t>*</w:t>
      </w:r>
      <w:r>
        <w:rPr>
          <w:b/>
          <w:bCs/>
        </w:rPr>
        <w:t xml:space="preserve"> (</w:t>
      </w:r>
      <w:r w:rsidR="00E31AB4">
        <w:rPr>
          <w:b/>
          <w:bCs/>
        </w:rPr>
        <w:t>d</w:t>
      </w:r>
      <w:r>
        <w:rPr>
          <w:b/>
          <w:bCs/>
        </w:rPr>
        <w:t>ensity_contact_prob of</w:t>
      </w:r>
      <w:r w:rsidR="00E31AB4">
        <w:rPr>
          <w:b/>
          <w:bCs/>
        </w:rPr>
        <w:t xml:space="preserve"> the Place</w:t>
      </w:r>
      <w:r>
        <w:rPr>
          <w:b/>
          <w:bCs/>
        </w:rPr>
        <w:t>)</w:t>
      </w:r>
    </w:p>
    <w:p w14:paraId="0D5FDA32" w14:textId="31425EFF" w:rsidR="00582849" w:rsidRDefault="00582849" w:rsidP="00582849">
      <w:pPr>
        <w:jc w:val="center"/>
        <w:rPr>
          <w:b/>
          <w:bCs/>
        </w:rPr>
      </w:pPr>
    </w:p>
    <w:p w14:paraId="5A433B45" w14:textId="4CCB40BB" w:rsidR="00582849" w:rsidRDefault="00582849" w:rsidP="00582849">
      <w:r>
        <w:t xml:space="preserve">The value of </w:t>
      </w:r>
      <w:r>
        <w:rPr>
          <w:b/>
          <w:bCs/>
        </w:rPr>
        <w:t>prob_contact</w:t>
      </w:r>
      <w:r>
        <w:t xml:space="preserve"> is clipped at a maximum value of 1.0.  </w:t>
      </w:r>
      <w:r w:rsidR="00145C95">
        <w:t>It follows that a</w:t>
      </w:r>
      <w:r w:rsidR="00EE2523">
        <w:t>n</w:t>
      </w:r>
      <w:r>
        <w:t xml:space="preserve"> individual's probability of having a transmissible contact during a time block of </w:t>
      </w:r>
      <w:r w:rsidRPr="00EE2523">
        <w:rPr>
          <w:b/>
          <w:bCs/>
        </w:rPr>
        <w:t>h</w:t>
      </w:r>
      <w:r>
        <w:t xml:space="preserve"> hour</w:t>
      </w:r>
      <w:r w:rsidR="00145C95">
        <w:t>s</w:t>
      </w:r>
      <w:r>
        <w:t xml:space="preserve"> </w:t>
      </w:r>
      <w:r w:rsidRPr="00582849">
        <w:t>is</w:t>
      </w:r>
      <w:r>
        <w:t xml:space="preserve"> set to:</w:t>
      </w:r>
    </w:p>
    <w:p w14:paraId="4C58AF32" w14:textId="0145FA38" w:rsidR="00582849" w:rsidRPr="00582849" w:rsidRDefault="00582849" w:rsidP="00582849">
      <w:pPr>
        <w:rPr>
          <w:color w:val="000000" w:themeColor="text1"/>
        </w:rPr>
      </w:pPr>
    </w:p>
    <w:p w14:paraId="749CDCC7" w14:textId="1DC275B3" w:rsidR="00582849" w:rsidRPr="00582849" w:rsidRDefault="00582849" w:rsidP="00582849">
      <w:pPr>
        <w:jc w:val="center"/>
        <w:rPr>
          <w:b/>
          <w:bCs/>
          <w:color w:val="000000" w:themeColor="text1"/>
        </w:rPr>
      </w:pPr>
      <w:r w:rsidRPr="00582849">
        <w:rPr>
          <w:rFonts w:eastAsiaTheme="minorHAnsi"/>
          <w:b/>
          <w:bCs/>
          <w:color w:val="000000" w:themeColor="text1"/>
        </w:rPr>
        <w:t>prob</w:t>
      </w:r>
      <w:r w:rsidR="00EE2523">
        <w:rPr>
          <w:rFonts w:eastAsiaTheme="minorHAnsi"/>
          <w:b/>
          <w:bCs/>
          <w:color w:val="000000" w:themeColor="text1"/>
        </w:rPr>
        <w:t xml:space="preserve"> of individual </w:t>
      </w:r>
      <w:r w:rsidRPr="00582849">
        <w:rPr>
          <w:rFonts w:eastAsiaTheme="minorHAnsi"/>
          <w:b/>
          <w:bCs/>
          <w:color w:val="000000" w:themeColor="text1"/>
        </w:rPr>
        <w:t>exposure = 1.0 - (1.0 - prob</w:t>
      </w:r>
      <w:r w:rsidR="00EE2523">
        <w:rPr>
          <w:rFonts w:eastAsiaTheme="minorHAnsi"/>
          <w:b/>
          <w:bCs/>
          <w:color w:val="000000" w:themeColor="text1"/>
        </w:rPr>
        <w:t xml:space="preserve"> of </w:t>
      </w:r>
      <w:r w:rsidRPr="00582849">
        <w:rPr>
          <w:rFonts w:eastAsiaTheme="minorHAnsi"/>
          <w:b/>
          <w:bCs/>
          <w:color w:val="000000" w:themeColor="text1"/>
        </w:rPr>
        <w:t>contact)</w:t>
      </w:r>
      <w:r w:rsidR="00EE2523">
        <w:rPr>
          <w:rFonts w:eastAsiaTheme="minorHAnsi"/>
          <w:b/>
          <w:bCs/>
          <w:color w:val="000000" w:themeColor="text1"/>
        </w:rPr>
        <w:t xml:space="preserve"> </w:t>
      </w:r>
      <w:r w:rsidRPr="00582849">
        <w:rPr>
          <w:rFonts w:eastAsiaTheme="minorHAnsi"/>
          <w:b/>
          <w:bCs/>
          <w:color w:val="000000" w:themeColor="text1"/>
        </w:rPr>
        <w:t>^</w:t>
      </w:r>
      <w:r w:rsidR="00EE2523">
        <w:rPr>
          <w:rFonts w:eastAsiaTheme="minorHAnsi"/>
          <w:b/>
          <w:bCs/>
          <w:color w:val="000000" w:themeColor="text1"/>
        </w:rPr>
        <w:t xml:space="preserve"> </w:t>
      </w:r>
      <w:r w:rsidRPr="00582849">
        <w:rPr>
          <w:rFonts w:eastAsiaTheme="minorHAnsi"/>
          <w:b/>
          <w:bCs/>
          <w:color w:val="000000" w:themeColor="text1"/>
        </w:rPr>
        <w:t>(number</w:t>
      </w:r>
      <w:r w:rsidR="00EE2523">
        <w:rPr>
          <w:rFonts w:eastAsiaTheme="minorHAnsi"/>
          <w:b/>
          <w:bCs/>
          <w:color w:val="000000" w:themeColor="text1"/>
        </w:rPr>
        <w:t xml:space="preserve"> </w:t>
      </w:r>
      <w:r w:rsidRPr="00582849">
        <w:rPr>
          <w:rFonts w:eastAsiaTheme="minorHAnsi"/>
          <w:b/>
          <w:bCs/>
          <w:color w:val="000000" w:themeColor="text1"/>
        </w:rPr>
        <w:t>of</w:t>
      </w:r>
      <w:r w:rsidR="00EE2523">
        <w:rPr>
          <w:rFonts w:eastAsiaTheme="minorHAnsi"/>
          <w:b/>
          <w:bCs/>
          <w:color w:val="000000" w:themeColor="text1"/>
        </w:rPr>
        <w:t xml:space="preserve"> </w:t>
      </w:r>
      <w:r w:rsidRPr="00582849">
        <w:rPr>
          <w:rFonts w:eastAsiaTheme="minorHAnsi"/>
          <w:b/>
          <w:bCs/>
          <w:color w:val="000000" w:themeColor="text1"/>
        </w:rPr>
        <w:t>transmissibles</w:t>
      </w:r>
      <w:r w:rsidR="00145C95">
        <w:rPr>
          <w:rFonts w:eastAsiaTheme="minorHAnsi"/>
          <w:b/>
          <w:bCs/>
          <w:color w:val="000000" w:themeColor="text1"/>
        </w:rPr>
        <w:t xml:space="preserve"> * h</w:t>
      </w:r>
      <w:r w:rsidRPr="00582849">
        <w:rPr>
          <w:rFonts w:eastAsiaTheme="minorHAnsi"/>
          <w:b/>
          <w:bCs/>
          <w:color w:val="000000" w:themeColor="text1"/>
        </w:rPr>
        <w:t>)</w:t>
      </w:r>
    </w:p>
    <w:p w14:paraId="22ACCD4D" w14:textId="0B9DBDC8" w:rsidR="00E31AB4" w:rsidRDefault="00E31AB4" w:rsidP="00E31AB4"/>
    <w:p w14:paraId="28B44255" w14:textId="77777777" w:rsidR="00EE2523" w:rsidRDefault="00EE2523" w:rsidP="00E31AB4">
      <w:r>
        <w:t>The number of potential transmission evens is then:</w:t>
      </w:r>
    </w:p>
    <w:p w14:paraId="08195319" w14:textId="331EBDFA" w:rsidR="00EE2523" w:rsidRDefault="00EE2523" w:rsidP="00E31AB4"/>
    <w:p w14:paraId="3D6AEF52" w14:textId="547F0A31" w:rsidR="00EE2523" w:rsidRPr="00EE2523" w:rsidRDefault="00EE2523" w:rsidP="00EE2523">
      <w:pPr>
        <w:jc w:val="center"/>
        <w:rPr>
          <w:b/>
          <w:bCs/>
        </w:rPr>
      </w:pPr>
      <w:r w:rsidRPr="00EE2523">
        <w:rPr>
          <w:b/>
          <w:bCs/>
        </w:rPr>
        <w:t>number of potential transmission events = (prob of individual exposure) * (number of individuals)</w:t>
      </w:r>
    </w:p>
    <w:p w14:paraId="5B14416C" w14:textId="77777777" w:rsidR="00EE2523" w:rsidRDefault="00EE2523" w:rsidP="00E31AB4"/>
    <w:p w14:paraId="3D86597A" w14:textId="4340BAF2" w:rsidR="00145C95" w:rsidRDefault="00145C95" w:rsidP="00E31AB4">
      <w:r>
        <w:lastRenderedPageBreak/>
        <w:t xml:space="preserve">For each such </w:t>
      </w:r>
      <w:r w:rsidR="00EE2523">
        <w:t xml:space="preserve">potential </w:t>
      </w:r>
      <w:r>
        <w:t>transmission event, a transmissible individual</w:t>
      </w:r>
      <w:r w:rsidRPr="00145C95">
        <w:rPr>
          <w:b/>
          <w:bCs/>
          <w:i/>
          <w:iCs/>
        </w:rPr>
        <w:t xml:space="preserve"> t </w:t>
      </w:r>
      <w:r>
        <w:t xml:space="preserve">and a potential host </w:t>
      </w:r>
      <w:r w:rsidRPr="00145C95">
        <w:rPr>
          <w:b/>
          <w:bCs/>
          <w:i/>
          <w:iCs/>
        </w:rPr>
        <w:t>s</w:t>
      </w:r>
      <w:r>
        <w:t xml:space="preserve"> are selected at random.   If the agent </w:t>
      </w:r>
      <w:r w:rsidRPr="00145C95">
        <w:rPr>
          <w:b/>
          <w:bCs/>
          <w:i/>
          <w:iCs/>
        </w:rPr>
        <w:t>s</w:t>
      </w:r>
      <w:r>
        <w:t xml:space="preserve"> is present in the place, the probability that the transmission event succeeds is:</w:t>
      </w:r>
    </w:p>
    <w:p w14:paraId="5EBDA4AD" w14:textId="77777777" w:rsidR="00E31AB4" w:rsidRDefault="00E31AB4" w:rsidP="00E31AB4"/>
    <w:p w14:paraId="0451BE1E" w14:textId="7A641CF3" w:rsidR="00145C95" w:rsidRPr="003009EC" w:rsidRDefault="00145C95" w:rsidP="00145C95">
      <w:pPr>
        <w:jc w:val="center"/>
        <w:rPr>
          <w:b/>
          <w:bCs/>
          <w:iCs/>
        </w:rPr>
      </w:pPr>
      <w:r>
        <w:rPr>
          <w:b/>
          <w:bCs/>
        </w:rPr>
        <w:t xml:space="preserve">probability of transmission = (transmissibility of agent </w:t>
      </w:r>
      <w:r w:rsidRPr="00145C95">
        <w:rPr>
          <w:b/>
          <w:bCs/>
          <w:i/>
          <w:iCs/>
        </w:rPr>
        <w:t>t</w:t>
      </w:r>
      <w:r>
        <w:rPr>
          <w:b/>
          <w:bCs/>
        </w:rPr>
        <w:t xml:space="preserve">) * </w:t>
      </w:r>
      <w:r w:rsidRPr="003009EC">
        <w:rPr>
          <w:b/>
          <w:bCs/>
          <w:iCs/>
        </w:rPr>
        <w:t>(susceptibility of agent</w:t>
      </w:r>
      <w:r w:rsidRPr="003009EC">
        <w:rPr>
          <w:b/>
          <w:bCs/>
          <w:i/>
        </w:rPr>
        <w:t xml:space="preserve"> s</w:t>
      </w:r>
      <w:r w:rsidRPr="003009EC">
        <w:rPr>
          <w:b/>
          <w:bCs/>
          <w:iCs/>
        </w:rPr>
        <w:t>)</w:t>
      </w:r>
      <w:r>
        <w:rPr>
          <w:b/>
          <w:bCs/>
          <w:iCs/>
        </w:rPr>
        <w:t xml:space="preserve"> * (same-age-bias)</w:t>
      </w:r>
    </w:p>
    <w:p w14:paraId="65F1ACBF" w14:textId="77777777" w:rsidR="00E31AB4" w:rsidRPr="0021418E" w:rsidRDefault="00E31AB4" w:rsidP="00E54A30"/>
    <w:p w14:paraId="2D7836F4" w14:textId="354CD7D7" w:rsidR="006B41A8" w:rsidRDefault="00145C95" w:rsidP="00145C95">
      <w:r>
        <w:t>where the same-age-bias operates as explained previously.</w:t>
      </w:r>
      <w:r w:rsidR="002E148F">
        <w:t xml:space="preserve"> </w:t>
      </w:r>
    </w:p>
    <w:p w14:paraId="60012FA4" w14:textId="288D8CEF" w:rsidR="002E148F" w:rsidRDefault="002E148F" w:rsidP="00145C95"/>
    <w:p w14:paraId="596464F2" w14:textId="66C991F4" w:rsidR="002E148F" w:rsidRDefault="002E148F" w:rsidP="00145C95">
      <w:r>
        <w:t>See Chapter 13 for an example of density transmission in neighborhoods.</w:t>
      </w:r>
    </w:p>
    <w:p w14:paraId="337FC79D" w14:textId="77777777" w:rsidR="00145C95" w:rsidRPr="00145C95" w:rsidRDefault="00145C95" w:rsidP="00145C95"/>
    <w:p w14:paraId="56CFDF17" w14:textId="7B7AA5BE" w:rsidR="00193E2C" w:rsidRDefault="00193E2C" w:rsidP="00193E2C">
      <w:pPr>
        <w:pStyle w:val="Heading2"/>
      </w:pPr>
      <w:bookmarkStart w:id="133" w:name="_Transmission_in_Networks"/>
      <w:bookmarkStart w:id="134" w:name="_Toc40674653"/>
      <w:bookmarkEnd w:id="133"/>
      <w:r>
        <w:t>Transmission in Networks</w:t>
      </w:r>
      <w:bookmarkEnd w:id="134"/>
    </w:p>
    <w:p w14:paraId="5E0F981A" w14:textId="77777777" w:rsidR="00193E2C" w:rsidRDefault="00193E2C" w:rsidP="00193E2C">
      <w:pPr>
        <w:tabs>
          <w:tab w:val="num" w:pos="720"/>
        </w:tabs>
      </w:pPr>
    </w:p>
    <w:p w14:paraId="3C5331E2" w14:textId="59B25931" w:rsidR="003A1031" w:rsidRDefault="00F760A9" w:rsidP="00193E2C">
      <w:pPr>
        <w:tabs>
          <w:tab w:val="num" w:pos="720"/>
        </w:tabs>
      </w:pPr>
      <w:r w:rsidRPr="00605E64">
        <w:t xml:space="preserve">When agents are present in the same </w:t>
      </w:r>
      <w:r>
        <w:t>network</w:t>
      </w:r>
      <w:r w:rsidRPr="00605E64">
        <w:t xml:space="preserve">, one agent may transmit a </w:t>
      </w:r>
      <w:r>
        <w:t>Condition</w:t>
      </w:r>
      <w:r w:rsidRPr="00605E64">
        <w:t xml:space="preserve"> to another agent</w:t>
      </w:r>
      <w:r>
        <w:t xml:space="preserve"> to whom it is linked</w:t>
      </w:r>
      <w:r w:rsidRPr="00605E64">
        <w:t xml:space="preserve">, according to the contact rate associated with that </w:t>
      </w:r>
      <w:r>
        <w:t>network</w:t>
      </w:r>
      <w:r w:rsidRPr="00605E64">
        <w:t xml:space="preserve"> type.  </w:t>
      </w:r>
      <w:r w:rsidR="00193E2C">
        <w:t xml:space="preserve">Any </w:t>
      </w:r>
      <w:r w:rsidR="00160207">
        <w:t>Condition</w:t>
      </w:r>
      <w:r w:rsidR="00675990" w:rsidRPr="00193E2C">
        <w:t xml:space="preserve"> can be transmissible through</w:t>
      </w:r>
      <w:r w:rsidR="00193E2C">
        <w:t xml:space="preserve"> </w:t>
      </w:r>
      <w:r w:rsidR="00675990" w:rsidRPr="00193E2C">
        <w:t>networks</w:t>
      </w:r>
      <w:r w:rsidR="00193E2C">
        <w:t xml:space="preserve"> by </w:t>
      </w:r>
      <w:r w:rsidR="001D0812">
        <w:t>setting the following property:</w:t>
      </w:r>
    </w:p>
    <w:p w14:paraId="0C043C81" w14:textId="77777777" w:rsidR="00D07DE6" w:rsidRDefault="00D07DE6" w:rsidP="00193E2C">
      <w:pPr>
        <w:rPr>
          <w:b/>
          <w:bCs/>
        </w:rPr>
      </w:pPr>
    </w:p>
    <w:p w14:paraId="2EE88FFC" w14:textId="395DCA5F" w:rsidR="00193E2C" w:rsidRDefault="00D07DE6" w:rsidP="00193E2C">
      <w:pPr>
        <w:rPr>
          <w:b/>
          <w:bCs/>
        </w:rPr>
      </w:pPr>
      <w:r>
        <w:rPr>
          <w:b/>
          <w:bCs/>
        </w:rPr>
        <w:t xml:space="preserve">condition COND { </w:t>
      </w:r>
      <w:r w:rsidR="00193E2C" w:rsidRPr="00193E2C">
        <w:rPr>
          <w:b/>
          <w:bCs/>
        </w:rPr>
        <w:t>transmission_mode = networ</w:t>
      </w:r>
      <w:r w:rsidR="00193E2C">
        <w:rPr>
          <w:b/>
          <w:bCs/>
        </w:rPr>
        <w:t>k</w:t>
      </w:r>
      <w:r>
        <w:rPr>
          <w:b/>
          <w:bCs/>
        </w:rPr>
        <w:t xml:space="preserve"> }</w:t>
      </w:r>
    </w:p>
    <w:p w14:paraId="5AFA3874" w14:textId="4C54A6A3" w:rsidR="00193E2C" w:rsidRDefault="00193E2C" w:rsidP="00193E2C"/>
    <w:p w14:paraId="668995A7" w14:textId="53821AB6" w:rsidR="00193E2C" w:rsidRDefault="00193E2C" w:rsidP="00193E2C">
      <w:r>
        <w:t xml:space="preserve">A given network-transmissible </w:t>
      </w:r>
      <w:r w:rsidR="00160207">
        <w:t>Condition</w:t>
      </w:r>
      <w:r>
        <w:t xml:space="preserve"> can by transmitted in </w:t>
      </w:r>
      <w:r w:rsidR="001D0812">
        <w:t>a given type of Network by setting the property:</w:t>
      </w:r>
    </w:p>
    <w:p w14:paraId="51D2A368" w14:textId="77777777" w:rsidR="00D07DE6" w:rsidRDefault="00D07DE6" w:rsidP="00193E2C"/>
    <w:p w14:paraId="3D8236FE" w14:textId="4DFFEE22" w:rsidR="00193E2C" w:rsidRPr="00193E2C" w:rsidRDefault="00D07DE6" w:rsidP="00193E2C">
      <w:r w:rsidRPr="00D07DE6">
        <w:rPr>
          <w:b/>
          <w:bCs/>
        </w:rPr>
        <w:t>network NET {</w:t>
      </w:r>
      <w:r>
        <w:t xml:space="preserve"> </w:t>
      </w:r>
      <w:r w:rsidR="00193E2C" w:rsidRPr="00193E2C">
        <w:rPr>
          <w:b/>
          <w:bCs/>
        </w:rPr>
        <w:t>can_transmit_</w:t>
      </w:r>
      <w:r w:rsidR="00160207">
        <w:rPr>
          <w:b/>
          <w:bCs/>
          <w:i/>
          <w:iCs/>
        </w:rPr>
        <w:t>Condition</w:t>
      </w:r>
      <w:r w:rsidR="00193E2C" w:rsidRPr="00193E2C">
        <w:rPr>
          <w:b/>
          <w:bCs/>
        </w:rPr>
        <w:t xml:space="preserve"> = 1</w:t>
      </w:r>
      <w:r>
        <w:rPr>
          <w:b/>
          <w:bCs/>
        </w:rPr>
        <w:t xml:space="preserve"> }</w:t>
      </w:r>
    </w:p>
    <w:p w14:paraId="33075673" w14:textId="77777777" w:rsidR="00193E2C" w:rsidRDefault="00193E2C" w:rsidP="00193E2C">
      <w:pPr>
        <w:rPr>
          <w:i/>
          <w:iCs/>
        </w:rPr>
      </w:pPr>
    </w:p>
    <w:p w14:paraId="47848677" w14:textId="703E40AB" w:rsidR="00193E2C" w:rsidRDefault="00193E2C" w:rsidP="00193E2C">
      <w:pPr>
        <w:rPr>
          <w:iCs/>
        </w:rPr>
      </w:pPr>
      <w:r w:rsidRPr="00193E2C">
        <w:rPr>
          <w:iCs/>
        </w:rPr>
        <w:t>For example</w:t>
      </w:r>
      <w:r>
        <w:rPr>
          <w:iCs/>
        </w:rPr>
        <w:t xml:space="preserve">, </w:t>
      </w:r>
      <w:r w:rsidR="0052393A">
        <w:rPr>
          <w:iCs/>
        </w:rPr>
        <w:t>if a model includes both</w:t>
      </w:r>
      <w:r>
        <w:rPr>
          <w:iCs/>
        </w:rPr>
        <w:t xml:space="preserve"> a </w:t>
      </w:r>
      <w:r w:rsidR="00280D85">
        <w:rPr>
          <w:iCs/>
        </w:rPr>
        <w:t>d</w:t>
      </w:r>
      <w:r>
        <w:rPr>
          <w:iCs/>
        </w:rPr>
        <w:t xml:space="preserve">ating network and a </w:t>
      </w:r>
      <w:r w:rsidR="00280D85">
        <w:rPr>
          <w:iCs/>
        </w:rPr>
        <w:t>m</w:t>
      </w:r>
      <w:r>
        <w:rPr>
          <w:iCs/>
        </w:rPr>
        <w:t>arriage network (with edges between spouses)</w:t>
      </w:r>
      <w:r w:rsidR="00D07DE6">
        <w:rPr>
          <w:iCs/>
        </w:rPr>
        <w:t>, a</w:t>
      </w:r>
      <w:r>
        <w:rPr>
          <w:iCs/>
        </w:rPr>
        <w:t xml:space="preserve"> sexually transmitted disease </w:t>
      </w:r>
      <w:r w:rsidR="0052393A">
        <w:rPr>
          <w:iCs/>
        </w:rPr>
        <w:t xml:space="preserve">Condition called STD </w:t>
      </w:r>
      <w:r>
        <w:rPr>
          <w:iCs/>
        </w:rPr>
        <w:t>might be transmitted in both networks by including the properties:</w:t>
      </w:r>
    </w:p>
    <w:p w14:paraId="0F0C7002" w14:textId="77777777" w:rsidR="00193E2C" w:rsidRPr="00193E2C" w:rsidRDefault="00193E2C" w:rsidP="00193E2C"/>
    <w:p w14:paraId="4227550D" w14:textId="0FA69679" w:rsidR="00193E2C" w:rsidRPr="00193E2C" w:rsidRDefault="00D07DE6" w:rsidP="00193E2C">
      <w:pPr>
        <w:rPr>
          <w:b/>
        </w:rPr>
      </w:pPr>
      <w:r>
        <w:rPr>
          <w:b/>
        </w:rPr>
        <w:t xml:space="preserve">network </w:t>
      </w:r>
      <w:r w:rsidR="00193E2C" w:rsidRPr="00193E2C">
        <w:rPr>
          <w:b/>
        </w:rPr>
        <w:t>Dating</w:t>
      </w:r>
      <w:r>
        <w:rPr>
          <w:b/>
        </w:rPr>
        <w:t xml:space="preserve"> { </w:t>
      </w:r>
      <w:r w:rsidR="00193E2C" w:rsidRPr="00193E2C">
        <w:rPr>
          <w:b/>
        </w:rPr>
        <w:t>can_transmit_STD = 1</w:t>
      </w:r>
      <w:r>
        <w:rPr>
          <w:b/>
        </w:rPr>
        <w:t xml:space="preserve"> }</w:t>
      </w:r>
    </w:p>
    <w:p w14:paraId="79F6BB0C" w14:textId="0120743A" w:rsidR="00193E2C" w:rsidRPr="00193E2C" w:rsidRDefault="00D07DE6" w:rsidP="00193E2C">
      <w:pPr>
        <w:rPr>
          <w:b/>
        </w:rPr>
      </w:pPr>
      <w:r>
        <w:rPr>
          <w:b/>
        </w:rPr>
        <w:t xml:space="preserve">network </w:t>
      </w:r>
      <w:r w:rsidR="00193E2C" w:rsidRPr="00193E2C">
        <w:rPr>
          <w:b/>
        </w:rPr>
        <w:t>Marriage</w:t>
      </w:r>
      <w:r>
        <w:rPr>
          <w:b/>
        </w:rPr>
        <w:t xml:space="preserve"> { </w:t>
      </w:r>
      <w:r w:rsidR="00193E2C" w:rsidRPr="00193E2C">
        <w:rPr>
          <w:b/>
        </w:rPr>
        <w:t>can_transmit_STD = 1</w:t>
      </w:r>
      <w:r>
        <w:rPr>
          <w:b/>
        </w:rPr>
        <w:t xml:space="preserve"> }</w:t>
      </w:r>
    </w:p>
    <w:p w14:paraId="6AC8FD80" w14:textId="77777777" w:rsidR="00193E2C" w:rsidRDefault="00193E2C" w:rsidP="00193E2C"/>
    <w:p w14:paraId="0972A7B6" w14:textId="1E00576F" w:rsidR="00193E2C" w:rsidRDefault="00193E2C" w:rsidP="00193E2C">
      <w:r>
        <w:t xml:space="preserve">The transmissibility of each network-transmissible </w:t>
      </w:r>
      <w:r w:rsidR="00160207">
        <w:t>Condition</w:t>
      </w:r>
      <w:r>
        <w:t xml:space="preserve"> is controlled by </w:t>
      </w:r>
      <w:r w:rsidRPr="00193E2C">
        <w:t>Network transmission contact parameters:</w:t>
      </w:r>
    </w:p>
    <w:p w14:paraId="2FEFF3B2" w14:textId="77777777" w:rsidR="00193E2C" w:rsidRPr="00193E2C" w:rsidRDefault="00193E2C" w:rsidP="00193E2C"/>
    <w:p w14:paraId="0E989769" w14:textId="11288E7F" w:rsidR="00193E2C" w:rsidRPr="00193E2C" w:rsidRDefault="00D07DE6" w:rsidP="00193E2C">
      <w:r w:rsidRPr="00D07DE6">
        <w:rPr>
          <w:b/>
          <w:bCs/>
        </w:rPr>
        <w:t xml:space="preserve">network </w:t>
      </w:r>
      <w:r w:rsidR="00193E2C" w:rsidRPr="00D07DE6">
        <w:rPr>
          <w:b/>
          <w:bCs/>
        </w:rPr>
        <w:t>N</w:t>
      </w:r>
      <w:r>
        <w:rPr>
          <w:b/>
          <w:bCs/>
        </w:rPr>
        <w:t xml:space="preserve">ET { </w:t>
      </w:r>
      <w:r w:rsidR="00193E2C" w:rsidRPr="00D07DE6">
        <w:rPr>
          <w:b/>
          <w:bCs/>
        </w:rPr>
        <w:t>contact_count_for_</w:t>
      </w:r>
      <w:r w:rsidR="00160207" w:rsidRPr="00D07DE6">
        <w:rPr>
          <w:b/>
          <w:bCs/>
        </w:rPr>
        <w:t>Condition</w:t>
      </w:r>
      <w:r w:rsidR="00193E2C" w:rsidRPr="00D07DE6">
        <w:rPr>
          <w:b/>
          <w:bCs/>
        </w:rPr>
        <w:t xml:space="preserve"> = N</w:t>
      </w:r>
      <w:r w:rsidR="00193E2C" w:rsidRPr="00193E2C">
        <w:t xml:space="preserve"> </w:t>
      </w:r>
      <w:r>
        <w:rPr>
          <w:b/>
          <w:bCs/>
        </w:rPr>
        <w:t>}</w:t>
      </w:r>
      <w:r w:rsidR="00193E2C" w:rsidRPr="00193E2C">
        <w:t>(default N = 0)</w:t>
      </w:r>
    </w:p>
    <w:p w14:paraId="690ACF20" w14:textId="77777777" w:rsidR="00193E2C" w:rsidRDefault="00193E2C" w:rsidP="00193E2C">
      <w:pPr>
        <w:rPr>
          <w:b/>
          <w:bCs/>
        </w:rPr>
      </w:pPr>
    </w:p>
    <w:p w14:paraId="15B9643A" w14:textId="42EA95DC" w:rsidR="00193E2C" w:rsidRDefault="00D07DE6" w:rsidP="00193E2C">
      <w:pPr>
        <w:tabs>
          <w:tab w:val="num" w:pos="720"/>
        </w:tabs>
      </w:pPr>
      <w:r w:rsidRPr="00D07DE6">
        <w:rPr>
          <w:b/>
          <w:bCs/>
        </w:rPr>
        <w:t xml:space="preserve">network NET { </w:t>
      </w:r>
      <w:r w:rsidR="00193E2C" w:rsidRPr="00D07DE6">
        <w:rPr>
          <w:b/>
          <w:bCs/>
        </w:rPr>
        <w:t>contact_rate_for_</w:t>
      </w:r>
      <w:r w:rsidR="00160207" w:rsidRPr="00D07DE6">
        <w:rPr>
          <w:b/>
          <w:bCs/>
        </w:rPr>
        <w:t>Condition</w:t>
      </w:r>
      <w:r w:rsidR="00193E2C" w:rsidRPr="00D07DE6">
        <w:rPr>
          <w:b/>
          <w:bCs/>
        </w:rPr>
        <w:t xml:space="preserve"> = R</w:t>
      </w:r>
      <w:r>
        <w:rPr>
          <w:b/>
          <w:bCs/>
        </w:rPr>
        <w:t xml:space="preserve"> }</w:t>
      </w:r>
      <w:r w:rsidR="00193E2C" w:rsidRPr="00193E2C">
        <w:rPr>
          <w:b/>
          <w:bCs/>
        </w:rPr>
        <w:t xml:space="preserve"> </w:t>
      </w:r>
      <w:r w:rsidR="00193E2C" w:rsidRPr="00193E2C">
        <w:t>(default R = 0)</w:t>
      </w:r>
    </w:p>
    <w:p w14:paraId="29D790E0" w14:textId="77777777" w:rsidR="00193E2C" w:rsidRDefault="00193E2C" w:rsidP="00193E2C">
      <w:pPr>
        <w:tabs>
          <w:tab w:val="num" w:pos="720"/>
        </w:tabs>
      </w:pPr>
    </w:p>
    <w:p w14:paraId="0597C5DA" w14:textId="62AAD7BB" w:rsidR="003A1031" w:rsidRDefault="00193E2C" w:rsidP="00193E2C">
      <w:pPr>
        <w:tabs>
          <w:tab w:val="num" w:pos="720"/>
        </w:tabs>
      </w:pPr>
      <w:r>
        <w:t xml:space="preserve">where </w:t>
      </w:r>
      <w:r w:rsidR="00675990" w:rsidRPr="00193E2C">
        <w:rPr>
          <w:b/>
        </w:rPr>
        <w:t>contact_count</w:t>
      </w:r>
      <w:r w:rsidR="00675990" w:rsidRPr="00193E2C">
        <w:t xml:space="preserve"> </w:t>
      </w:r>
      <w:r>
        <w:t>is the</w:t>
      </w:r>
      <w:r w:rsidR="00675990" w:rsidRPr="00193E2C">
        <w:t xml:space="preserve"> number of contacts </w:t>
      </w:r>
      <w:r>
        <w:t xml:space="preserve">between a transmissible individual and that agent's outgoing edges </w:t>
      </w:r>
      <w:r w:rsidR="00675990" w:rsidRPr="00193E2C">
        <w:t xml:space="preserve">per </w:t>
      </w:r>
      <w:r>
        <w:t xml:space="preserve">each </w:t>
      </w:r>
      <w:r w:rsidR="00675990" w:rsidRPr="00193E2C">
        <w:t>hour</w:t>
      </w:r>
      <w:r>
        <w:t xml:space="preserve"> that the Network activity is simulated, and </w:t>
      </w:r>
      <w:r w:rsidR="00675990" w:rsidRPr="00193E2C">
        <w:rPr>
          <w:b/>
        </w:rPr>
        <w:t>contact_rate</w:t>
      </w:r>
      <w:r w:rsidR="00675990" w:rsidRPr="00193E2C">
        <w:t xml:space="preserve"> </w:t>
      </w:r>
      <w:r>
        <w:t>is the</w:t>
      </w:r>
      <w:r w:rsidR="00675990" w:rsidRPr="00193E2C">
        <w:t xml:space="preserve"> fraction of outgoing edge contacted per hour</w:t>
      </w:r>
      <w:r>
        <w:t xml:space="preserve">. If both are specified, </w:t>
      </w:r>
      <w:r w:rsidR="00675990" w:rsidRPr="00193E2C">
        <w:rPr>
          <w:b/>
        </w:rPr>
        <w:t>contact_rate</w:t>
      </w:r>
      <w:r w:rsidR="00675990" w:rsidRPr="00193E2C">
        <w:t xml:space="preserve"> overrides </w:t>
      </w:r>
      <w:r w:rsidR="00675990" w:rsidRPr="00193E2C">
        <w:rPr>
          <w:b/>
        </w:rPr>
        <w:t>contact</w:t>
      </w:r>
      <w:r w:rsidR="00280D85">
        <w:rPr>
          <w:b/>
        </w:rPr>
        <w:t>_</w:t>
      </w:r>
      <w:r w:rsidR="00675990" w:rsidRPr="00193E2C">
        <w:rPr>
          <w:b/>
        </w:rPr>
        <w:t>count</w:t>
      </w:r>
      <w:r w:rsidR="00280D85">
        <w:t>.</w:t>
      </w:r>
    </w:p>
    <w:p w14:paraId="521C0507" w14:textId="746FF1D9" w:rsidR="00D93553" w:rsidRDefault="00D93553" w:rsidP="00D93553">
      <w:pPr>
        <w:rPr>
          <w:b/>
          <w:bCs/>
        </w:rPr>
      </w:pPr>
    </w:p>
    <w:p w14:paraId="059E0B38" w14:textId="134CE3F2" w:rsidR="00D93553" w:rsidRPr="00D93553" w:rsidRDefault="00D93553" w:rsidP="00D93553">
      <w:r>
        <w:t>The folowing property concerns how contacts for potential transmission are chosen, and will be explained below.</w:t>
      </w:r>
    </w:p>
    <w:p w14:paraId="242682AD" w14:textId="77777777" w:rsidR="00D93553" w:rsidRDefault="00D93553" w:rsidP="00D93553">
      <w:pPr>
        <w:tabs>
          <w:tab w:val="num" w:pos="720"/>
        </w:tabs>
        <w:rPr>
          <w:b/>
          <w:bCs/>
        </w:rPr>
      </w:pPr>
    </w:p>
    <w:p w14:paraId="0F317CDC" w14:textId="5E5CF1F5" w:rsidR="00D93553" w:rsidRDefault="00D07DE6" w:rsidP="00D93553">
      <w:pPr>
        <w:tabs>
          <w:tab w:val="num" w:pos="720"/>
        </w:tabs>
      </w:pPr>
      <w:r w:rsidRPr="00D07DE6">
        <w:rPr>
          <w:b/>
          <w:bCs/>
        </w:rPr>
        <w:t>network NET {</w:t>
      </w:r>
      <w:r>
        <w:rPr>
          <w:b/>
          <w:bCs/>
          <w:i/>
          <w:iCs/>
        </w:rPr>
        <w:t xml:space="preserve"> </w:t>
      </w:r>
      <w:r w:rsidR="00D93553">
        <w:rPr>
          <w:b/>
          <w:bCs/>
        </w:rPr>
        <w:t>deterministic_</w:t>
      </w:r>
      <w:r w:rsidR="00D93553" w:rsidRPr="00193E2C">
        <w:rPr>
          <w:b/>
          <w:bCs/>
        </w:rPr>
        <w:t>contact</w:t>
      </w:r>
      <w:r w:rsidR="00D93553">
        <w:rPr>
          <w:b/>
          <w:bCs/>
        </w:rPr>
        <w:t>s</w:t>
      </w:r>
      <w:r w:rsidR="00D93553" w:rsidRPr="00193E2C">
        <w:rPr>
          <w:b/>
          <w:bCs/>
        </w:rPr>
        <w:t>_for_</w:t>
      </w:r>
      <w:r w:rsidR="00D93553">
        <w:rPr>
          <w:b/>
          <w:bCs/>
          <w:i/>
          <w:iCs/>
        </w:rPr>
        <w:t>Condition</w:t>
      </w:r>
      <w:r w:rsidR="00D93553" w:rsidRPr="00193E2C">
        <w:rPr>
          <w:b/>
          <w:bCs/>
        </w:rPr>
        <w:t xml:space="preserve"> = </w:t>
      </w:r>
      <w:r w:rsidR="00D93553">
        <w:rPr>
          <w:b/>
          <w:bCs/>
        </w:rPr>
        <w:t>0/1</w:t>
      </w:r>
      <w:r>
        <w:rPr>
          <w:b/>
          <w:bCs/>
        </w:rPr>
        <w:t xml:space="preserve"> }</w:t>
      </w:r>
      <w:r w:rsidR="00D93553" w:rsidRPr="00193E2C">
        <w:rPr>
          <w:b/>
          <w:bCs/>
        </w:rPr>
        <w:t xml:space="preserve"> </w:t>
      </w:r>
      <w:r w:rsidR="00D93553" w:rsidRPr="00193E2C">
        <w:t xml:space="preserve">(default </w:t>
      </w:r>
      <w:r w:rsidR="00D93553">
        <w:t>1</w:t>
      </w:r>
      <w:r w:rsidR="00D93553" w:rsidRPr="00193E2C">
        <w:t>)</w:t>
      </w:r>
    </w:p>
    <w:p w14:paraId="3F4195C9" w14:textId="77777777" w:rsidR="00D93553" w:rsidRDefault="00D93553" w:rsidP="00BF2349"/>
    <w:p w14:paraId="723DF8AB" w14:textId="756E84A1" w:rsidR="007A610E" w:rsidRDefault="007A610E" w:rsidP="007A610E">
      <w:r w:rsidRPr="00605E64">
        <w:lastRenderedPageBreak/>
        <w:t xml:space="preserve">When </w:t>
      </w:r>
      <w:r>
        <w:t xml:space="preserve">transmissible </w:t>
      </w:r>
      <w:r w:rsidR="0076707A">
        <w:t xml:space="preserve">agent has an edge to a </w:t>
      </w:r>
      <w:r>
        <w:t>susceptible agent</w:t>
      </w:r>
      <w:r w:rsidRPr="00605E64">
        <w:t xml:space="preserve"> i</w:t>
      </w:r>
      <w:r w:rsidR="005E3D24">
        <w:t>n</w:t>
      </w:r>
      <w:r w:rsidRPr="00605E64">
        <w:t xml:space="preserve"> </w:t>
      </w:r>
      <w:r w:rsidR="0076707A">
        <w:t>a</w:t>
      </w:r>
      <w:r w:rsidRPr="00605E64">
        <w:t xml:space="preserve"> </w:t>
      </w:r>
      <w:r>
        <w:t>Network</w:t>
      </w:r>
      <w:r w:rsidRPr="00605E64">
        <w:t xml:space="preserve">, </w:t>
      </w:r>
      <w:r w:rsidR="0076707A">
        <w:t>the</w:t>
      </w:r>
      <w:r>
        <w:t xml:space="preserve"> transmissible </w:t>
      </w:r>
      <w:r w:rsidRPr="00605E64">
        <w:t xml:space="preserve">agent may transmit a </w:t>
      </w:r>
      <w:r>
        <w:t>Condition</w:t>
      </w:r>
      <w:r w:rsidRPr="00605E64">
        <w:t xml:space="preserve"> to </w:t>
      </w:r>
      <w:r w:rsidR="0076707A">
        <w:t xml:space="preserve">the </w:t>
      </w:r>
      <w:r>
        <w:t>susceptible</w:t>
      </w:r>
      <w:r w:rsidRPr="00605E64">
        <w:t xml:space="preserve"> agent</w:t>
      </w:r>
      <w:r>
        <w:t>. As in Places, transmission in a Network is a stochastic event and depends on several factors including:</w:t>
      </w:r>
    </w:p>
    <w:p w14:paraId="4E79B720" w14:textId="77777777" w:rsidR="007A610E" w:rsidRDefault="007A610E" w:rsidP="007A610E"/>
    <w:p w14:paraId="2E731BF8" w14:textId="77777777" w:rsidR="007A610E" w:rsidRDefault="007A610E" w:rsidP="00D173E3">
      <w:pPr>
        <w:pStyle w:val="ListParagraph"/>
        <w:numPr>
          <w:ilvl w:val="0"/>
          <w:numId w:val="75"/>
        </w:numPr>
      </w:pPr>
      <w:r>
        <w:t>the transmissibility of the Condition</w:t>
      </w:r>
    </w:p>
    <w:p w14:paraId="1104CEAA" w14:textId="4E1FD59B" w:rsidR="007A610E" w:rsidRDefault="007A610E" w:rsidP="00D173E3">
      <w:pPr>
        <w:pStyle w:val="ListParagraph"/>
        <w:numPr>
          <w:ilvl w:val="0"/>
          <w:numId w:val="75"/>
        </w:numPr>
      </w:pPr>
      <w:r>
        <w:t>the hourly contact rate for the Network</w:t>
      </w:r>
    </w:p>
    <w:p w14:paraId="007913DF" w14:textId="4EAC1B83" w:rsidR="007A610E" w:rsidRDefault="007A610E" w:rsidP="00D173E3">
      <w:pPr>
        <w:pStyle w:val="ListParagraph"/>
        <w:numPr>
          <w:ilvl w:val="0"/>
          <w:numId w:val="75"/>
        </w:numPr>
      </w:pPr>
      <w:r>
        <w:t>random selections of which agents interact during a given</w:t>
      </w:r>
      <w:r w:rsidR="0076707A">
        <w:t xml:space="preserve"> hour</w:t>
      </w:r>
    </w:p>
    <w:p w14:paraId="3FFC09C2" w14:textId="77777777" w:rsidR="007A610E" w:rsidRDefault="007A610E" w:rsidP="00D173E3">
      <w:pPr>
        <w:pStyle w:val="ListParagraph"/>
        <w:numPr>
          <w:ilvl w:val="0"/>
          <w:numId w:val="75"/>
        </w:numPr>
      </w:pPr>
      <w:r>
        <w:t>the transmissibility of the transmissible agent</w:t>
      </w:r>
    </w:p>
    <w:p w14:paraId="1A1FA6D1" w14:textId="12493309" w:rsidR="007A610E" w:rsidRDefault="007A610E" w:rsidP="00D173E3">
      <w:pPr>
        <w:pStyle w:val="ListParagraph"/>
        <w:numPr>
          <w:ilvl w:val="0"/>
          <w:numId w:val="75"/>
        </w:numPr>
      </w:pPr>
      <w:r>
        <w:t>the susceptibility of the susceptible agent.</w:t>
      </w:r>
    </w:p>
    <w:p w14:paraId="2A42CAC7" w14:textId="77777777" w:rsidR="00F760A9" w:rsidRDefault="00F760A9" w:rsidP="007A610E"/>
    <w:p w14:paraId="4B4F520D" w14:textId="14FF894B" w:rsidR="007A610E" w:rsidRDefault="007A610E" w:rsidP="007A610E">
      <w:r>
        <w:t xml:space="preserve">The number of </w:t>
      </w:r>
      <w:r w:rsidRPr="00C67CA6">
        <w:rPr>
          <w:i/>
          <w:iCs/>
        </w:rPr>
        <w:t>transmission contacts</w:t>
      </w:r>
      <w:r>
        <w:rPr>
          <w:i/>
          <w:iCs/>
        </w:rPr>
        <w:t xml:space="preserve"> per agent</w:t>
      </w:r>
      <w:r>
        <w:t xml:space="preserve"> in a </w:t>
      </w:r>
      <w:r w:rsidR="00B036C6">
        <w:t>Network</w:t>
      </w:r>
      <w:r>
        <w:t xml:space="preserve"> </w:t>
      </w:r>
      <w:r w:rsidR="005E3D24">
        <w:t>depends on whether the user has specified contact counts or a contact rate of the network. If the Network uses a contact rate, the number of contact</w:t>
      </w:r>
      <w:r w:rsidR="000D370B">
        <w:t>s</w:t>
      </w:r>
      <w:r w:rsidR="005E3D24">
        <w:t xml:space="preserve"> for </w:t>
      </w:r>
      <w:r w:rsidR="000D370B">
        <w:t>each</w:t>
      </w:r>
      <w:r w:rsidR="005E3D24">
        <w:t xml:space="preserve"> transmissible agent is:</w:t>
      </w:r>
    </w:p>
    <w:p w14:paraId="3D0BAA6B" w14:textId="77777777" w:rsidR="007A610E" w:rsidRDefault="007A610E" w:rsidP="007A610E"/>
    <w:p w14:paraId="0E3FEE22" w14:textId="77777777" w:rsidR="000D370B" w:rsidRDefault="007A610E" w:rsidP="000D370B">
      <w:pPr>
        <w:ind w:firstLine="720"/>
        <w:rPr>
          <w:b/>
          <w:bCs/>
        </w:rPr>
      </w:pPr>
      <w:r w:rsidRPr="0081020B">
        <w:rPr>
          <w:b/>
          <w:bCs/>
        </w:rPr>
        <w:t>contacts = (transmissibility of Condition)*</w:t>
      </w:r>
      <w:r w:rsidR="000D370B">
        <w:rPr>
          <w:b/>
          <w:bCs/>
        </w:rPr>
        <w:t>(transmissibility of agent)</w:t>
      </w:r>
    </w:p>
    <w:p w14:paraId="0D70DA67" w14:textId="77777777" w:rsidR="000D370B" w:rsidRPr="000D370B" w:rsidRDefault="000D370B" w:rsidP="000D370B">
      <w:pPr>
        <w:ind w:left="1440" w:firstLine="720"/>
        <w:rPr>
          <w:b/>
          <w:bCs/>
        </w:rPr>
      </w:pPr>
      <w:r w:rsidRPr="000D370B">
        <w:rPr>
          <w:b/>
          <w:bCs/>
        </w:rPr>
        <w:t>*</w:t>
      </w:r>
      <w:r w:rsidR="007A610E" w:rsidRPr="000D370B">
        <w:rPr>
          <w:b/>
          <w:bCs/>
        </w:rPr>
        <w:t xml:space="preserve">(duration of the meeting in the </w:t>
      </w:r>
      <w:r w:rsidR="005E3D24" w:rsidRPr="000D370B">
        <w:rPr>
          <w:b/>
          <w:bCs/>
        </w:rPr>
        <w:t>Network</w:t>
      </w:r>
      <w:r w:rsidR="007A610E" w:rsidRPr="000D370B">
        <w:rPr>
          <w:b/>
          <w:bCs/>
        </w:rPr>
        <w:t>)</w:t>
      </w:r>
    </w:p>
    <w:p w14:paraId="0395A1B8" w14:textId="5DAF8153" w:rsidR="007A610E" w:rsidRPr="000D370B" w:rsidRDefault="0076707A" w:rsidP="000D370B">
      <w:pPr>
        <w:ind w:left="1440" w:firstLine="720"/>
        <w:rPr>
          <w:b/>
          <w:bCs/>
        </w:rPr>
      </w:pPr>
      <w:r w:rsidRPr="000D370B">
        <w:rPr>
          <w:b/>
          <w:bCs/>
        </w:rPr>
        <w:t>*</w:t>
      </w:r>
      <w:r w:rsidR="000D370B" w:rsidRPr="000D370B">
        <w:rPr>
          <w:b/>
          <w:bCs/>
        </w:rPr>
        <w:t>(Network contac</w:t>
      </w:r>
      <w:r w:rsidR="003D7D62">
        <w:rPr>
          <w:b/>
          <w:bCs/>
        </w:rPr>
        <w:t>t</w:t>
      </w:r>
      <w:r w:rsidR="000D370B" w:rsidRPr="000D370B">
        <w:rPr>
          <w:b/>
          <w:bCs/>
        </w:rPr>
        <w:t xml:space="preserve"> rate)*(number of edges from the agent in the Network)</w:t>
      </w:r>
    </w:p>
    <w:p w14:paraId="1E69B0F7" w14:textId="77777777" w:rsidR="007A610E" w:rsidRPr="001E31BE" w:rsidRDefault="007A610E" w:rsidP="007A610E"/>
    <w:p w14:paraId="5104C9AA" w14:textId="4571708C" w:rsidR="000D370B" w:rsidRDefault="000D370B" w:rsidP="007A610E">
      <w:r>
        <w:t>If the Network uses a contact count, the number of contacts for each transmissible agent is:</w:t>
      </w:r>
    </w:p>
    <w:p w14:paraId="461B2526" w14:textId="4E511F7A" w:rsidR="000D370B" w:rsidRDefault="000D370B" w:rsidP="007A610E"/>
    <w:p w14:paraId="16E308FE" w14:textId="77777777" w:rsidR="000D370B" w:rsidRDefault="000D370B" w:rsidP="000D370B">
      <w:pPr>
        <w:ind w:firstLine="720"/>
        <w:rPr>
          <w:b/>
          <w:bCs/>
        </w:rPr>
      </w:pPr>
      <w:r w:rsidRPr="0081020B">
        <w:rPr>
          <w:b/>
          <w:bCs/>
        </w:rPr>
        <w:t>contacts = (transmissibility of Condition)*</w:t>
      </w:r>
      <w:r>
        <w:rPr>
          <w:b/>
          <w:bCs/>
        </w:rPr>
        <w:t>(transmissibility of agent)</w:t>
      </w:r>
    </w:p>
    <w:p w14:paraId="13AFCB2C" w14:textId="1704D5A4" w:rsidR="000D370B" w:rsidRPr="000D370B" w:rsidRDefault="000D370B" w:rsidP="000D370B">
      <w:pPr>
        <w:ind w:left="1440" w:firstLine="720"/>
        <w:rPr>
          <w:b/>
          <w:bCs/>
        </w:rPr>
      </w:pPr>
      <w:r w:rsidRPr="000D370B">
        <w:rPr>
          <w:b/>
          <w:bCs/>
        </w:rPr>
        <w:t>*(duration of the meeting in the Network)*(Network contac</w:t>
      </w:r>
      <w:r>
        <w:rPr>
          <w:b/>
          <w:bCs/>
        </w:rPr>
        <w:t>t</w:t>
      </w:r>
      <w:r w:rsidRPr="000D370B">
        <w:rPr>
          <w:b/>
          <w:bCs/>
        </w:rPr>
        <w:t xml:space="preserve"> </w:t>
      </w:r>
      <w:r>
        <w:rPr>
          <w:b/>
          <w:bCs/>
        </w:rPr>
        <w:t>count</w:t>
      </w:r>
      <w:r w:rsidRPr="000D370B">
        <w:rPr>
          <w:b/>
          <w:bCs/>
        </w:rPr>
        <w:t>)</w:t>
      </w:r>
    </w:p>
    <w:p w14:paraId="61DA5AF9" w14:textId="77777777" w:rsidR="000D370B" w:rsidRDefault="000D370B" w:rsidP="007A610E"/>
    <w:p w14:paraId="4E43D3F8" w14:textId="1A6CFAB3" w:rsidR="0076707A" w:rsidRDefault="007A610E" w:rsidP="007A610E">
      <w:r>
        <w:t xml:space="preserve">The duration of the meeting in the </w:t>
      </w:r>
      <w:r w:rsidR="0076707A">
        <w:t>Network</w:t>
      </w:r>
      <w:r>
        <w:t xml:space="preserve"> is set by the </w:t>
      </w:r>
      <w:r w:rsidR="0076707A">
        <w:t>Network</w:t>
      </w:r>
      <w:r>
        <w:t xml:space="preserve"> Schedule (see </w:t>
      </w:r>
      <w:hyperlink w:anchor="_Group_Schedules" w:history="1">
        <w:r w:rsidRPr="0081020B">
          <w:rPr>
            <w:rStyle w:val="Hyperlink"/>
          </w:rPr>
          <w:t>Group Schedule</w:t>
        </w:r>
      </w:hyperlink>
      <w:r>
        <w:t>).</w:t>
      </w:r>
    </w:p>
    <w:p w14:paraId="4CA6E50E" w14:textId="02E299CA" w:rsidR="00C12872" w:rsidRDefault="00C12872" w:rsidP="00670954">
      <w:pPr>
        <w:tabs>
          <w:tab w:val="num" w:pos="720"/>
        </w:tabs>
      </w:pPr>
    </w:p>
    <w:p w14:paraId="11AF74A2" w14:textId="339AA6C5" w:rsidR="00670954" w:rsidRDefault="00670954" w:rsidP="00670954">
      <w:r>
        <w:t xml:space="preserve">Each transmissible agent </w:t>
      </w:r>
      <w:r w:rsidRPr="00AE6EF4">
        <w:rPr>
          <w:i/>
          <w:iCs/>
        </w:rPr>
        <w:t>t</w:t>
      </w:r>
      <w:r>
        <w:t xml:space="preserve"> </w:t>
      </w:r>
      <w:r w:rsidRPr="00AE6EF4">
        <w:t>makes</w:t>
      </w:r>
      <w:r>
        <w:t xml:space="preserve"> the number of contacts computed above. For each such contact event, the agent selects another agent </w:t>
      </w:r>
      <w:r>
        <w:rPr>
          <w:i/>
        </w:rPr>
        <w:t xml:space="preserve">s </w:t>
      </w:r>
      <w:r>
        <w:t xml:space="preserve">that has an edge from the first agent. The probability that agent </w:t>
      </w:r>
      <w:r>
        <w:rPr>
          <w:i/>
        </w:rPr>
        <w:t>t</w:t>
      </w:r>
      <w:r>
        <w:t xml:space="preserve"> successfully exposes the selected agent </w:t>
      </w:r>
      <w:r>
        <w:rPr>
          <w:i/>
        </w:rPr>
        <w:t>s</w:t>
      </w:r>
      <w:r>
        <w:t xml:space="preserve"> is:</w:t>
      </w:r>
    </w:p>
    <w:p w14:paraId="131A1DCE" w14:textId="77777777" w:rsidR="00670954" w:rsidRDefault="00670954" w:rsidP="00670954"/>
    <w:p w14:paraId="4A3295F3" w14:textId="05305096" w:rsidR="00670954" w:rsidRPr="00193E2C" w:rsidRDefault="00670954" w:rsidP="00670954">
      <w:pPr>
        <w:tabs>
          <w:tab w:val="num" w:pos="720"/>
        </w:tabs>
        <w:jc w:val="center"/>
      </w:pPr>
      <w:r>
        <w:rPr>
          <w:b/>
          <w:bCs/>
        </w:rPr>
        <w:t xml:space="preserve">probabaility of transmission = </w:t>
      </w:r>
      <w:r w:rsidRPr="003009EC">
        <w:rPr>
          <w:b/>
          <w:bCs/>
          <w:iCs/>
        </w:rPr>
        <w:t>susceptibility of agent</w:t>
      </w:r>
      <w:r w:rsidRPr="003009EC">
        <w:rPr>
          <w:b/>
          <w:bCs/>
          <w:i/>
        </w:rPr>
        <w:t xml:space="preserve"> s</w:t>
      </w:r>
    </w:p>
    <w:p w14:paraId="543D7BD2" w14:textId="77777777" w:rsidR="00F760A9" w:rsidRDefault="00F760A9" w:rsidP="00F760A9"/>
    <w:p w14:paraId="55C3FE48" w14:textId="07A2F87C" w:rsidR="00F760A9" w:rsidRPr="00605E64" w:rsidRDefault="00F760A9" w:rsidP="00F760A9">
      <w:r w:rsidRPr="00605E64">
        <w:t>The propert</w:t>
      </w:r>
      <w:r>
        <w:t>y</w:t>
      </w:r>
      <w:r w:rsidRPr="00605E64">
        <w:t xml:space="preserve"> that determines the hourly contact rate is:</w:t>
      </w:r>
    </w:p>
    <w:p w14:paraId="5AFEE593" w14:textId="77777777" w:rsidR="00F760A9" w:rsidRPr="00605E64" w:rsidRDefault="00F760A9" w:rsidP="00F760A9"/>
    <w:p w14:paraId="7FBA14EF" w14:textId="12237129" w:rsidR="00F760A9" w:rsidRPr="00605E64"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 xml:space="preserve">contacts = </w:t>
      </w:r>
      <w:r w:rsidRPr="00605E64">
        <w:rPr>
          <w:rFonts w:eastAsiaTheme="minorHAnsi"/>
          <w:b/>
          <w:bCs/>
          <w:i/>
          <w:color w:val="000000"/>
        </w:rPr>
        <w:t>Number</w:t>
      </w:r>
    </w:p>
    <w:p w14:paraId="20C2218B" w14:textId="77777777" w:rsidR="00F760A9" w:rsidRPr="00605E64"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28D89C4" w14:textId="10E66759"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This property represents a fraction of the number of people linked to the given agent that will be contacted during each hour that the network is open. The actual number of contacts attempted will be:</w:t>
      </w:r>
    </w:p>
    <w:p w14:paraId="1AEB0DDB"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67F4261" w14:textId="77777777" w:rsidR="00F760A9" w:rsidRPr="00AE3638"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heme="minorHAnsi"/>
          <w:b/>
          <w:color w:val="000000"/>
        </w:rPr>
      </w:pPr>
      <w:r w:rsidRPr="00AE3638">
        <w:rPr>
          <w:rFonts w:eastAsiaTheme="minorHAnsi"/>
          <w:b/>
          <w:color w:val="000000"/>
        </w:rPr>
        <w:t xml:space="preserve">Contact count = (contacts * out_degree) * </w:t>
      </w:r>
      <w:r>
        <w:rPr>
          <w:rFonts w:eastAsiaTheme="minorHAnsi"/>
          <w:b/>
          <w:color w:val="000000"/>
        </w:rPr>
        <w:t>current_</w:t>
      </w:r>
      <w:r w:rsidRPr="00AE3638">
        <w:rPr>
          <w:rFonts w:eastAsiaTheme="minorHAnsi"/>
          <w:b/>
          <w:color w:val="000000"/>
        </w:rPr>
        <w:t>network_open_duration</w:t>
      </w:r>
    </w:p>
    <w:p w14:paraId="1B226971"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233E49A"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r>
        <w:rPr>
          <w:rFonts w:eastAsiaTheme="minorHAnsi"/>
          <w:bCs/>
          <w:color w:val="000000"/>
        </w:rPr>
        <w:t xml:space="preserve"> The </w:t>
      </w:r>
      <w:r>
        <w:rPr>
          <w:rFonts w:eastAsiaTheme="minorHAnsi"/>
          <w:b/>
          <w:color w:val="000000"/>
        </w:rPr>
        <w:t xml:space="preserve">current_network_open_duration </w:t>
      </w:r>
      <w:r>
        <w:rPr>
          <w:rFonts w:eastAsiaTheme="minorHAnsi"/>
          <w:bCs/>
          <w:color w:val="000000"/>
        </w:rPr>
        <w:t>refers to the number of hours that the network is open starting at the current hour.  For example, if we want to model weekly interactions within a network NetA, we would set the properties:</w:t>
      </w:r>
    </w:p>
    <w:p w14:paraId="6BD5A589"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E3C5E72"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color w:val="000000"/>
        </w:rPr>
      </w:pPr>
      <w:r>
        <w:rPr>
          <w:rFonts w:eastAsiaTheme="minorHAnsi"/>
          <w:b/>
          <w:color w:val="000000"/>
        </w:rPr>
        <w:t xml:space="preserve">network </w:t>
      </w:r>
      <w:r w:rsidRPr="00AE3638">
        <w:rPr>
          <w:rFonts w:eastAsiaTheme="minorHAnsi"/>
          <w:b/>
          <w:color w:val="000000"/>
        </w:rPr>
        <w:t>NetA</w:t>
      </w:r>
      <w:r>
        <w:rPr>
          <w:rFonts w:eastAsiaTheme="minorHAnsi"/>
          <w:b/>
          <w:color w:val="000000"/>
        </w:rPr>
        <w:t xml:space="preserve"> {</w:t>
      </w:r>
    </w:p>
    <w:p w14:paraId="6D0027FC"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color w:val="000000"/>
        </w:rPr>
      </w:pPr>
      <w:r>
        <w:rPr>
          <w:rFonts w:eastAsiaTheme="minorHAnsi"/>
          <w:b/>
          <w:color w:val="000000"/>
        </w:rPr>
        <w:tab/>
      </w:r>
      <w:r w:rsidRPr="00AE3638">
        <w:rPr>
          <w:rFonts w:eastAsiaTheme="minorHAnsi"/>
          <w:b/>
          <w:color w:val="000000"/>
        </w:rPr>
        <w:t>is_open_at_hour_</w:t>
      </w:r>
      <w:r>
        <w:rPr>
          <w:rFonts w:eastAsiaTheme="minorHAnsi"/>
          <w:b/>
          <w:color w:val="000000"/>
        </w:rPr>
        <w:t>0</w:t>
      </w:r>
      <w:r w:rsidRPr="00AE3638">
        <w:rPr>
          <w:rFonts w:eastAsiaTheme="minorHAnsi"/>
          <w:b/>
          <w:color w:val="000000"/>
        </w:rPr>
        <w:t>_on_Sunday = 1</w:t>
      </w:r>
    </w:p>
    <w:p w14:paraId="3A0AD007"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color w:val="000000"/>
        </w:rPr>
      </w:pPr>
      <w:r>
        <w:rPr>
          <w:rFonts w:eastAsiaTheme="minorHAnsi"/>
          <w:b/>
          <w:color w:val="000000"/>
        </w:rPr>
        <w:t>}</w:t>
      </w:r>
    </w:p>
    <w:p w14:paraId="4BDB8285"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color w:val="000000"/>
        </w:rPr>
      </w:pPr>
    </w:p>
    <w:p w14:paraId="3F2B0A53" w14:textId="77777777" w:rsidR="00F760A9" w:rsidRPr="00AE3638"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lastRenderedPageBreak/>
        <w:t>This means that FRED only considers interactions in NetA once a week (at midnight on Sunday, but these values are somewhat arbitrary.)</w:t>
      </w:r>
    </w:p>
    <w:p w14:paraId="7137DC1B"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703DC5E"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You can also specify the maximum number of contacts per hour</w:t>
      </w:r>
    </w:p>
    <w:p w14:paraId="3A29ACA2"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6BD09C50" w14:textId="7217824B" w:rsidR="00F760A9" w:rsidRPr="00605E64"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05E64">
        <w:rPr>
          <w:rFonts w:eastAsiaTheme="minorHAnsi"/>
          <w:b/>
          <w:bCs/>
          <w:color w:val="000000"/>
        </w:rPr>
        <w:t>contact</w:t>
      </w:r>
      <w:r>
        <w:rPr>
          <w:rFonts w:eastAsiaTheme="minorHAnsi"/>
          <w:b/>
          <w:bCs/>
          <w:color w:val="000000"/>
        </w:rPr>
        <w:t>_count</w:t>
      </w:r>
      <w:r w:rsidRPr="00605E64">
        <w:rPr>
          <w:rFonts w:eastAsiaTheme="minorHAnsi"/>
          <w:b/>
          <w:bCs/>
          <w:color w:val="000000"/>
        </w:rPr>
        <w:t xml:space="preserve"> = </w:t>
      </w:r>
      <w:r w:rsidRPr="00605E64">
        <w:rPr>
          <w:rFonts w:eastAsiaTheme="minorHAnsi"/>
          <w:b/>
          <w:bCs/>
          <w:i/>
          <w:color w:val="000000"/>
        </w:rPr>
        <w:t>Number</w:t>
      </w:r>
    </w:p>
    <w:p w14:paraId="3D09A49F"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5FD2F78"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The actual number of contacts attempted will be:</w:t>
      </w:r>
    </w:p>
    <w:p w14:paraId="4D12E1EA" w14:textId="77777777" w:rsidR="00F760A9"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6871A73F" w14:textId="77777777" w:rsidR="00F760A9" w:rsidRPr="00AE3638" w:rsidRDefault="00F760A9" w:rsidP="00F760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heme="minorHAnsi"/>
          <w:b/>
          <w:color w:val="000000"/>
        </w:rPr>
      </w:pPr>
      <w:r w:rsidRPr="00AE3638">
        <w:rPr>
          <w:rFonts w:eastAsiaTheme="minorHAnsi"/>
          <w:b/>
          <w:color w:val="000000"/>
        </w:rPr>
        <w:t>Contact count = contact</w:t>
      </w:r>
      <w:r>
        <w:rPr>
          <w:rFonts w:eastAsiaTheme="minorHAnsi"/>
          <w:b/>
          <w:color w:val="000000"/>
        </w:rPr>
        <w:t>_count</w:t>
      </w:r>
      <w:r w:rsidRPr="00AE3638">
        <w:rPr>
          <w:rFonts w:eastAsiaTheme="minorHAnsi"/>
          <w:b/>
          <w:color w:val="000000"/>
        </w:rPr>
        <w:t xml:space="preserve"> * </w:t>
      </w:r>
      <w:r>
        <w:rPr>
          <w:rFonts w:eastAsiaTheme="minorHAnsi"/>
          <w:b/>
          <w:color w:val="000000"/>
        </w:rPr>
        <w:t>current_</w:t>
      </w:r>
      <w:r w:rsidRPr="00AE3638">
        <w:rPr>
          <w:rFonts w:eastAsiaTheme="minorHAnsi"/>
          <w:b/>
          <w:color w:val="000000"/>
        </w:rPr>
        <w:t>network_open_duration</w:t>
      </w:r>
    </w:p>
    <w:p w14:paraId="45B03C21" w14:textId="77777777" w:rsidR="00F760A9" w:rsidRDefault="00F760A9" w:rsidP="00670954"/>
    <w:p w14:paraId="4AA813E8" w14:textId="6B2A0289" w:rsidR="00670954" w:rsidRDefault="00670954" w:rsidP="00670954">
      <w:r>
        <w:t>There several important details in this process:</w:t>
      </w:r>
    </w:p>
    <w:p w14:paraId="2D109262" w14:textId="77777777" w:rsidR="00670954" w:rsidRDefault="00670954" w:rsidP="00670954"/>
    <w:p w14:paraId="6FCC910A" w14:textId="77777777" w:rsidR="00670954" w:rsidRDefault="00670954" w:rsidP="00D173E3">
      <w:pPr>
        <w:pStyle w:val="ListParagraph"/>
        <w:numPr>
          <w:ilvl w:val="0"/>
          <w:numId w:val="72"/>
        </w:numPr>
      </w:pPr>
      <w:r>
        <w:t>Agents do not contact themselves in this process. Each contact is assumed to be between two distinct agents.</w:t>
      </w:r>
    </w:p>
    <w:p w14:paraId="2C0FD741" w14:textId="391B916B" w:rsidR="00DB2F00" w:rsidRDefault="00670954" w:rsidP="00D173E3">
      <w:pPr>
        <w:pStyle w:val="ListParagraph"/>
        <w:numPr>
          <w:ilvl w:val="0"/>
          <w:numId w:val="72"/>
        </w:numPr>
      </w:pPr>
      <w:r>
        <w:t xml:space="preserve">The agent </w:t>
      </w:r>
      <w:r>
        <w:rPr>
          <w:i/>
        </w:rPr>
        <w:t>s</w:t>
      </w:r>
      <w:r>
        <w:t xml:space="preserve"> selected to contact may be selected more than once.</w:t>
      </w:r>
    </w:p>
    <w:p w14:paraId="15E52BDD" w14:textId="1E6CAB59" w:rsidR="00670954" w:rsidRDefault="00DB2F00" w:rsidP="00D173E3">
      <w:pPr>
        <w:pStyle w:val="ListParagraph"/>
        <w:numPr>
          <w:ilvl w:val="0"/>
          <w:numId w:val="72"/>
        </w:numPr>
      </w:pPr>
      <w:r>
        <w:t xml:space="preserve">If the </w:t>
      </w:r>
      <w:r>
        <w:rPr>
          <w:b/>
          <w:bCs/>
        </w:rPr>
        <w:t>deterministic_</w:t>
      </w:r>
      <w:r w:rsidRPr="00DB2F00">
        <w:rPr>
          <w:b/>
          <w:bCs/>
        </w:rPr>
        <w:t>contacts</w:t>
      </w:r>
      <w:r>
        <w:t xml:space="preserve"> property is set for the Network, then contacts are selected without replacement, meaning that each edge is used once before any edge is used a second time. If the </w:t>
      </w:r>
      <w:r>
        <w:rPr>
          <w:b/>
          <w:bCs/>
        </w:rPr>
        <w:t>determinisit</w:t>
      </w:r>
      <w:r w:rsidR="003C707A">
        <w:rPr>
          <w:b/>
          <w:bCs/>
        </w:rPr>
        <w:t>ic</w:t>
      </w:r>
      <w:r>
        <w:rPr>
          <w:b/>
          <w:bCs/>
        </w:rPr>
        <w:t>_</w:t>
      </w:r>
      <w:r w:rsidRPr="003C707A">
        <w:rPr>
          <w:b/>
          <w:bCs/>
        </w:rPr>
        <w:t>contacts</w:t>
      </w:r>
      <w:r>
        <w:t xml:space="preserve"> prop</w:t>
      </w:r>
      <w:r w:rsidR="003C707A">
        <w:t>e</w:t>
      </w:r>
      <w:r>
        <w:t xml:space="preserve">rty </w:t>
      </w:r>
      <w:r w:rsidR="003C707A">
        <w:t xml:space="preserve">is not set, then contacts are selected from the edges </w:t>
      </w:r>
      <w:r w:rsidR="00DF7961">
        <w:t>with replacement, meaning that some edges may be selected repeatedly an</w:t>
      </w:r>
      <w:r w:rsidR="006500E2">
        <w:t>d</w:t>
      </w:r>
      <w:r w:rsidR="00DF7961">
        <w:t xml:space="preserve"> other edges not selected at all.</w:t>
      </w:r>
    </w:p>
    <w:p w14:paraId="13D08140" w14:textId="7AAAEAEE" w:rsidR="00670954" w:rsidRDefault="00670954" w:rsidP="00D173E3">
      <w:pPr>
        <w:pStyle w:val="ListParagraph"/>
        <w:numPr>
          <w:ilvl w:val="0"/>
          <w:numId w:val="72"/>
        </w:numPr>
      </w:pPr>
      <w:r>
        <w:t>The agent</w:t>
      </w:r>
      <w:r>
        <w:rPr>
          <w:i/>
        </w:rPr>
        <w:t xml:space="preserve"> s</w:t>
      </w:r>
      <w:r>
        <w:t xml:space="preserve"> is selected among all </w:t>
      </w:r>
      <w:r w:rsidR="002C7959">
        <w:t>agents</w:t>
      </w:r>
      <w:r>
        <w:t xml:space="preserve"> to whom the transmissible </w:t>
      </w:r>
      <w:r w:rsidR="004E0554">
        <w:t xml:space="preserve">agent </w:t>
      </w:r>
      <w:r>
        <w:t xml:space="preserve">is linked, not just those currently attending the Network. In other words, it is possible that agent </w:t>
      </w:r>
      <w:r>
        <w:rPr>
          <w:i/>
        </w:rPr>
        <w:t>s</w:t>
      </w:r>
      <w:r>
        <w:t xml:space="preserve"> is absent when selected.  The assumption here is that the number of contacts per agent per Network is the nominal number of contacts if everyone is present.  If many agents are temporarily absent from the Network, then the number of contacts is </w:t>
      </w:r>
      <w:r w:rsidR="002210A4">
        <w:t>effectively</w:t>
      </w:r>
      <w:r>
        <w:t xml:space="preserve"> reduced proportionally.</w:t>
      </w:r>
    </w:p>
    <w:p w14:paraId="15984AF1" w14:textId="2F162F16" w:rsidR="00D36F68" w:rsidRDefault="00670954" w:rsidP="00D173E3">
      <w:pPr>
        <w:pStyle w:val="ListParagraph"/>
        <w:numPr>
          <w:ilvl w:val="0"/>
          <w:numId w:val="72"/>
        </w:numPr>
      </w:pPr>
      <w:r>
        <w:t xml:space="preserve">The selected of agent </w:t>
      </w:r>
      <w:r w:rsidRPr="007E4F09">
        <w:rPr>
          <w:i/>
          <w:iCs/>
        </w:rPr>
        <w:t>s</w:t>
      </w:r>
      <w:r>
        <w:t xml:space="preserve"> is independent of the susceptibililty, that is, the selected agent is not necessarily susceptible.</w:t>
      </w:r>
    </w:p>
    <w:p w14:paraId="0119261A" w14:textId="35ABCBC5" w:rsidR="001936CA" w:rsidRDefault="001936CA" w:rsidP="00D173E3">
      <w:pPr>
        <w:pStyle w:val="ListParagraph"/>
        <w:numPr>
          <w:ilvl w:val="0"/>
          <w:numId w:val="72"/>
        </w:numPr>
      </w:pPr>
      <w:r>
        <w:t>There is no age-bias option in network transmission.</w:t>
      </w:r>
    </w:p>
    <w:p w14:paraId="27D75009" w14:textId="77777777" w:rsidR="00670954" w:rsidRPr="00670954" w:rsidRDefault="00670954" w:rsidP="00670954"/>
    <w:p w14:paraId="2EC5CF85" w14:textId="53900F55" w:rsidR="00D36F68" w:rsidRDefault="00D36F68" w:rsidP="00D36F68">
      <w:pPr>
        <w:pStyle w:val="Heading2"/>
      </w:pPr>
      <w:bookmarkStart w:id="135" w:name="_Transmission_of_Places"/>
      <w:bookmarkStart w:id="136" w:name="_Toc40674654"/>
      <w:bookmarkEnd w:id="135"/>
      <w:r>
        <w:t>Transmission of Places</w:t>
      </w:r>
      <w:bookmarkEnd w:id="136"/>
    </w:p>
    <w:p w14:paraId="07934C76" w14:textId="77777777" w:rsidR="00E044B2" w:rsidRDefault="00E044B2" w:rsidP="00E044B2"/>
    <w:p w14:paraId="75B3F866" w14:textId="6736AA0B" w:rsidR="00E044B2" w:rsidRDefault="00E044B2" w:rsidP="00E044B2">
      <w:r w:rsidRPr="00E044B2">
        <w:t>FRED supports a form of transmission</w:t>
      </w:r>
      <w:r>
        <w:t xml:space="preserve"> in which one agent transmits a place to another agent. One could think of this as sending an invitation to attend the first agent's place to the second agent.</w:t>
      </w:r>
      <w:r w:rsidR="00827286">
        <w:t xml:space="preserve"> </w:t>
      </w:r>
    </w:p>
    <w:p w14:paraId="37265D56" w14:textId="55D770F3" w:rsidR="002F070E" w:rsidRDefault="002F070E" w:rsidP="00E044B2"/>
    <w:p w14:paraId="451509C5" w14:textId="463D97E8" w:rsidR="002F070E" w:rsidRDefault="002F070E" w:rsidP="00E044B2">
      <w:r>
        <w:t xml:space="preserve">To enable a </w:t>
      </w:r>
      <w:r w:rsidR="00160207">
        <w:t>Condition</w:t>
      </w:r>
      <w:r>
        <w:t xml:space="preserve"> to transmit a place, use a property statement of the form</w:t>
      </w:r>
    </w:p>
    <w:p w14:paraId="44D044C3" w14:textId="04EAC9FB" w:rsidR="002F070E" w:rsidRDefault="002F070E" w:rsidP="00E044B2"/>
    <w:p w14:paraId="3E534D31" w14:textId="17AEEA90" w:rsidR="002F070E" w:rsidRPr="00D07DE6" w:rsidRDefault="00D07DE6" w:rsidP="00E044B2">
      <w:pPr>
        <w:rPr>
          <w:iCs/>
        </w:rPr>
      </w:pPr>
      <w:r>
        <w:rPr>
          <w:b/>
        </w:rPr>
        <w:t xml:space="preserve">condition </w:t>
      </w:r>
      <w:r w:rsidR="002F070E">
        <w:rPr>
          <w:b/>
        </w:rPr>
        <w:t>COND</w:t>
      </w:r>
      <w:r>
        <w:rPr>
          <w:b/>
        </w:rPr>
        <w:t xml:space="preserve"> { </w:t>
      </w:r>
      <w:r w:rsidR="002F070E">
        <w:rPr>
          <w:b/>
        </w:rPr>
        <w:t xml:space="preserve">place_type_to_transmit = </w:t>
      </w:r>
      <w:r w:rsidR="002F070E" w:rsidRPr="002F070E">
        <w:rPr>
          <w:b/>
          <w:i/>
        </w:rPr>
        <w:t>PlaceType</w:t>
      </w:r>
      <w:r>
        <w:rPr>
          <w:b/>
          <w:iCs/>
        </w:rPr>
        <w:t xml:space="preserve"> }</w:t>
      </w:r>
    </w:p>
    <w:p w14:paraId="16CA9054" w14:textId="740FAD52" w:rsidR="00B016BE" w:rsidRDefault="00B016BE" w:rsidP="00E044B2"/>
    <w:p w14:paraId="18791595" w14:textId="555D83C9" w:rsidR="00B016BE" w:rsidRDefault="00B016BE" w:rsidP="00E044B2">
      <w:r>
        <w:t xml:space="preserve">If agent A is transmissible for this </w:t>
      </w:r>
      <w:r w:rsidR="00160207">
        <w:t>Condition</w:t>
      </w:r>
      <w:r w:rsidR="00042206">
        <w:t xml:space="preserve"> and exposes the susceptible agent B, then agent B will join the Place of agent A.  For example:</w:t>
      </w:r>
    </w:p>
    <w:p w14:paraId="39D871F6" w14:textId="3F98B1C6" w:rsidR="00042206" w:rsidRDefault="00042206" w:rsidP="00E044B2"/>
    <w:p w14:paraId="09E2A19F" w14:textId="74A89E84" w:rsidR="00CC5639" w:rsidRDefault="003B539D" w:rsidP="00E044B2">
      <w:pPr>
        <w:rPr>
          <w:b/>
          <w:bCs/>
        </w:rPr>
      </w:pPr>
      <w:r>
        <w:rPr>
          <w:b/>
          <w:bCs/>
        </w:rPr>
        <w:t>condition</w:t>
      </w:r>
      <w:r w:rsidR="00CC5639">
        <w:rPr>
          <w:b/>
          <w:bCs/>
        </w:rPr>
        <w:t xml:space="preserve"> </w:t>
      </w:r>
      <w:r w:rsidR="00042206" w:rsidRPr="00042206">
        <w:rPr>
          <w:b/>
          <w:bCs/>
        </w:rPr>
        <w:t>PARTY</w:t>
      </w:r>
      <w:r w:rsidR="00CC5639">
        <w:rPr>
          <w:b/>
          <w:bCs/>
        </w:rPr>
        <w:t xml:space="preserve"> {</w:t>
      </w:r>
    </w:p>
    <w:p w14:paraId="5FE8D6BD" w14:textId="328DEDA5" w:rsidR="00042206" w:rsidRPr="00042206" w:rsidRDefault="00042206" w:rsidP="00CC5639">
      <w:pPr>
        <w:ind w:firstLine="720"/>
        <w:rPr>
          <w:b/>
          <w:bCs/>
        </w:rPr>
      </w:pPr>
      <w:r w:rsidRPr="00042206">
        <w:rPr>
          <w:b/>
          <w:bCs/>
        </w:rPr>
        <w:t>place_type_to_transmit = PartyHouse</w:t>
      </w:r>
    </w:p>
    <w:p w14:paraId="609C2420" w14:textId="50325081" w:rsidR="00042206" w:rsidRPr="00042206" w:rsidRDefault="00042206" w:rsidP="00CC5639">
      <w:pPr>
        <w:ind w:firstLine="720"/>
        <w:rPr>
          <w:b/>
          <w:bCs/>
        </w:rPr>
      </w:pPr>
      <w:r w:rsidRPr="00042206">
        <w:rPr>
          <w:b/>
          <w:bCs/>
        </w:rPr>
        <w:t>transmission_mode = proximity</w:t>
      </w:r>
    </w:p>
    <w:p w14:paraId="28023AF6" w14:textId="6DB3EA9A" w:rsidR="00042206" w:rsidRDefault="00042206" w:rsidP="00CC5639">
      <w:pPr>
        <w:ind w:firstLine="720"/>
        <w:rPr>
          <w:b/>
          <w:bCs/>
        </w:rPr>
      </w:pPr>
      <w:r w:rsidRPr="00042206">
        <w:rPr>
          <w:b/>
          <w:bCs/>
        </w:rPr>
        <w:t>transmissibility = 2.0</w:t>
      </w:r>
    </w:p>
    <w:p w14:paraId="2A3C06DD" w14:textId="5BE01BEF" w:rsidR="00CC5639" w:rsidRPr="00042206" w:rsidRDefault="00CC5639" w:rsidP="00CC5639">
      <w:pPr>
        <w:rPr>
          <w:b/>
          <w:bCs/>
        </w:rPr>
      </w:pPr>
      <w:r>
        <w:rPr>
          <w:b/>
          <w:bCs/>
        </w:rPr>
        <w:t>}</w:t>
      </w:r>
    </w:p>
    <w:p w14:paraId="69C90F73" w14:textId="61629FFE" w:rsidR="00042206" w:rsidRPr="00042206" w:rsidRDefault="00042206" w:rsidP="00E044B2">
      <w:pPr>
        <w:rPr>
          <w:b/>
          <w:bCs/>
        </w:rPr>
      </w:pPr>
    </w:p>
    <w:p w14:paraId="608A91AC" w14:textId="47E24808" w:rsidR="00C457A2" w:rsidRDefault="00CC5639" w:rsidP="00E044B2">
      <w:pPr>
        <w:rPr>
          <w:b/>
          <w:bCs/>
        </w:rPr>
      </w:pPr>
      <w:r>
        <w:rPr>
          <w:b/>
          <w:bCs/>
        </w:rPr>
        <w:lastRenderedPageBreak/>
        <w:t>s</w:t>
      </w:r>
      <w:r w:rsidR="00CF0FA5">
        <w:rPr>
          <w:b/>
          <w:bCs/>
        </w:rPr>
        <w:t>tate</w:t>
      </w:r>
      <w:r>
        <w:rPr>
          <w:b/>
          <w:bCs/>
        </w:rPr>
        <w:t xml:space="preserve"> </w:t>
      </w:r>
      <w:r w:rsidR="00042206" w:rsidRPr="00042206">
        <w:rPr>
          <w:b/>
          <w:bCs/>
        </w:rPr>
        <w:t>PARTY</w:t>
      </w:r>
      <w:r>
        <w:rPr>
          <w:b/>
          <w:bCs/>
        </w:rPr>
        <w:t>.</w:t>
      </w:r>
      <w:r w:rsidR="00042206" w:rsidRPr="00042206">
        <w:rPr>
          <w:b/>
          <w:bCs/>
        </w:rPr>
        <w:t>Host</w:t>
      </w:r>
      <w:r>
        <w:rPr>
          <w:b/>
          <w:bCs/>
        </w:rPr>
        <w:t xml:space="preserve"> </w:t>
      </w:r>
      <w:r w:rsidR="00042206" w:rsidRPr="00042206">
        <w:rPr>
          <w:b/>
          <w:bCs/>
        </w:rPr>
        <w:t xml:space="preserve"> </w:t>
      </w:r>
      <w:r w:rsidR="00C457A2">
        <w:rPr>
          <w:b/>
          <w:bCs/>
        </w:rPr>
        <w:t>{</w:t>
      </w:r>
    </w:p>
    <w:p w14:paraId="1FA0BEB9" w14:textId="7CA8FB99" w:rsidR="00042206" w:rsidRDefault="00C457A2" w:rsidP="00C457A2">
      <w:pPr>
        <w:ind w:firstLine="720"/>
        <w:rPr>
          <w:b/>
          <w:bCs/>
        </w:rPr>
      </w:pPr>
      <w:r>
        <w:rPr>
          <w:b/>
          <w:bCs/>
        </w:rPr>
        <w:t>s</w:t>
      </w:r>
      <w:r w:rsidR="00042206" w:rsidRPr="00042206">
        <w:rPr>
          <w:b/>
          <w:bCs/>
        </w:rPr>
        <w:t>et_trans(PARTY, 1.0)</w:t>
      </w:r>
    </w:p>
    <w:p w14:paraId="79C90EB2" w14:textId="3145B515" w:rsidR="00C457A2" w:rsidRPr="00042206" w:rsidRDefault="00C457A2" w:rsidP="00C457A2">
      <w:pPr>
        <w:rPr>
          <w:b/>
          <w:bCs/>
        </w:rPr>
      </w:pPr>
      <w:r>
        <w:rPr>
          <w:b/>
          <w:bCs/>
        </w:rPr>
        <w:t>}</w:t>
      </w:r>
    </w:p>
    <w:p w14:paraId="7D81372A" w14:textId="77777777" w:rsidR="00C457A2" w:rsidRDefault="00C457A2" w:rsidP="00042206">
      <w:pPr>
        <w:rPr>
          <w:b/>
          <w:bCs/>
        </w:rPr>
      </w:pPr>
    </w:p>
    <w:p w14:paraId="041404FD" w14:textId="17208805" w:rsidR="00C457A2" w:rsidRDefault="00CC5639" w:rsidP="00042206">
      <w:pPr>
        <w:rPr>
          <w:b/>
          <w:bCs/>
        </w:rPr>
      </w:pPr>
      <w:r>
        <w:rPr>
          <w:b/>
          <w:bCs/>
        </w:rPr>
        <w:t>s</w:t>
      </w:r>
      <w:r w:rsidR="00CF0FA5">
        <w:rPr>
          <w:b/>
          <w:bCs/>
        </w:rPr>
        <w:t>tate</w:t>
      </w:r>
      <w:r>
        <w:rPr>
          <w:b/>
          <w:bCs/>
        </w:rPr>
        <w:t xml:space="preserve"> </w:t>
      </w:r>
      <w:r w:rsidR="00042206" w:rsidRPr="00042206">
        <w:rPr>
          <w:b/>
          <w:bCs/>
        </w:rPr>
        <w:t>PARTY</w:t>
      </w:r>
      <w:r>
        <w:rPr>
          <w:b/>
          <w:bCs/>
        </w:rPr>
        <w:t>.</w:t>
      </w:r>
      <w:r w:rsidR="00042206" w:rsidRPr="00042206">
        <w:rPr>
          <w:b/>
          <w:bCs/>
        </w:rPr>
        <w:t xml:space="preserve">PossibleGuest </w:t>
      </w:r>
      <w:r w:rsidR="00C457A2">
        <w:rPr>
          <w:b/>
          <w:bCs/>
        </w:rPr>
        <w:t>{</w:t>
      </w:r>
    </w:p>
    <w:p w14:paraId="7D3C2A03" w14:textId="037D94E2" w:rsidR="00042206" w:rsidRDefault="00042206" w:rsidP="00C457A2">
      <w:pPr>
        <w:ind w:firstLine="720"/>
        <w:rPr>
          <w:b/>
          <w:bCs/>
        </w:rPr>
      </w:pPr>
      <w:r w:rsidRPr="00042206">
        <w:rPr>
          <w:b/>
          <w:bCs/>
        </w:rPr>
        <w:t>set_sus(PARTY, 1.0)</w:t>
      </w:r>
    </w:p>
    <w:p w14:paraId="03C557E7" w14:textId="44C9FC6E" w:rsidR="00C457A2" w:rsidRPr="00042206" w:rsidRDefault="00C457A2" w:rsidP="00C457A2">
      <w:pPr>
        <w:rPr>
          <w:b/>
          <w:bCs/>
        </w:rPr>
      </w:pPr>
      <w:r>
        <w:rPr>
          <w:b/>
          <w:bCs/>
        </w:rPr>
        <w:t>}</w:t>
      </w:r>
    </w:p>
    <w:p w14:paraId="3CEC8CFC" w14:textId="59E9763D" w:rsidR="00042206" w:rsidRDefault="00042206" w:rsidP="00042206"/>
    <w:p w14:paraId="7DF5102A" w14:textId="3997BC3D" w:rsidR="00E044B2" w:rsidRDefault="00042206" w:rsidP="00042206">
      <w:r>
        <w:t xml:space="preserve">If agent A is in state PARTY.Host and agent B is in state </w:t>
      </w:r>
      <w:r w:rsidRPr="00CC5639">
        <w:rPr>
          <w:b/>
          <w:bCs/>
        </w:rPr>
        <w:t>PARTY.PossibleGuest</w:t>
      </w:r>
      <w:r>
        <w:t xml:space="preserve"> and agents A and B share a proximity mixing group (if they attend the same school for example), then A may expose B to the PARTY </w:t>
      </w:r>
      <w:r w:rsidR="00160207">
        <w:t>Condition</w:t>
      </w:r>
      <w:r>
        <w:t>, causing agent B to join the PartyHouse where agent A is a member.  If B is already a member of another PartyHouse, agent B would first end its membership in its PartyHouse before joining A's PartyHouse.</w:t>
      </w:r>
      <w:r w:rsidR="00A42E5C">
        <w:t xml:space="preserve">  If the place is already at its maximum size, then agent B does not join the place.</w:t>
      </w:r>
    </w:p>
    <w:p w14:paraId="3C156F05" w14:textId="1D50DB33" w:rsidR="00D10555" w:rsidRDefault="00D10555" w:rsidP="00042206"/>
    <w:p w14:paraId="41F5F8D6" w14:textId="5A03CBA6" w:rsidR="00D10555" w:rsidRDefault="00D10555" w:rsidP="00042206">
      <w:r>
        <w:t>If a Condition transmits a place, then if the Import Agent exposed an ordinary agent to the Condition, a new place is generated based on the exposed agent's own location, and the exposed agent joins the new place as its first member.  To extend the previous example, supoose the Import Agent reaches a state called GenerateParties in the PARTY Condition in which it exposes 10 susceptible agents via the rule:</w:t>
      </w:r>
    </w:p>
    <w:p w14:paraId="60F4C202" w14:textId="28C3AE5B" w:rsidR="00D10555" w:rsidRDefault="00D10555" w:rsidP="00042206"/>
    <w:p w14:paraId="73A6EAA3" w14:textId="1D768CBC" w:rsidR="00C457A2" w:rsidRDefault="00CC5639" w:rsidP="00042206">
      <w:pPr>
        <w:rPr>
          <w:b/>
          <w:bCs/>
        </w:rPr>
      </w:pPr>
      <w:r>
        <w:rPr>
          <w:b/>
          <w:bCs/>
        </w:rPr>
        <w:t>s</w:t>
      </w:r>
      <w:r w:rsidR="00CF0FA5">
        <w:rPr>
          <w:b/>
          <w:bCs/>
        </w:rPr>
        <w:t>tate</w:t>
      </w:r>
      <w:r>
        <w:rPr>
          <w:b/>
          <w:bCs/>
        </w:rPr>
        <w:t xml:space="preserve"> </w:t>
      </w:r>
      <w:r w:rsidR="00D10555">
        <w:rPr>
          <w:b/>
          <w:bCs/>
        </w:rPr>
        <w:t>PARTY</w:t>
      </w:r>
      <w:r>
        <w:rPr>
          <w:b/>
          <w:bCs/>
        </w:rPr>
        <w:t>.</w:t>
      </w:r>
      <w:r w:rsidR="00D10555">
        <w:rPr>
          <w:b/>
          <w:bCs/>
        </w:rPr>
        <w:t xml:space="preserve"> GenerateParties </w:t>
      </w:r>
      <w:r w:rsidR="00C457A2">
        <w:rPr>
          <w:b/>
          <w:bCs/>
        </w:rPr>
        <w:t>{</w:t>
      </w:r>
    </w:p>
    <w:p w14:paraId="7604948C" w14:textId="24B32D9F" w:rsidR="00D10555" w:rsidRDefault="00D10555" w:rsidP="00042206">
      <w:pPr>
        <w:rPr>
          <w:b/>
          <w:bCs/>
        </w:rPr>
      </w:pPr>
      <w:r>
        <w:rPr>
          <w:b/>
          <w:bCs/>
        </w:rPr>
        <w:t xml:space="preserve"> </w:t>
      </w:r>
      <w:r w:rsidR="00C457A2">
        <w:rPr>
          <w:b/>
          <w:bCs/>
        </w:rPr>
        <w:tab/>
      </w:r>
      <w:r>
        <w:rPr>
          <w:b/>
          <w:bCs/>
        </w:rPr>
        <w:t>import_count(10)</w:t>
      </w:r>
    </w:p>
    <w:p w14:paraId="08E9E6C3" w14:textId="10466A95" w:rsidR="00C457A2" w:rsidRDefault="00C457A2" w:rsidP="00042206">
      <w:pPr>
        <w:rPr>
          <w:b/>
          <w:bCs/>
        </w:rPr>
      </w:pPr>
      <w:r>
        <w:rPr>
          <w:b/>
          <w:bCs/>
        </w:rPr>
        <w:t>}</w:t>
      </w:r>
    </w:p>
    <w:p w14:paraId="7F3C7D9F" w14:textId="4EAC2BA8" w:rsidR="00D10555" w:rsidRDefault="00D10555" w:rsidP="00042206">
      <w:pPr>
        <w:rPr>
          <w:b/>
          <w:bCs/>
        </w:rPr>
      </w:pPr>
    </w:p>
    <w:p w14:paraId="3E139F47" w14:textId="3DBFE924" w:rsidR="00D10555" w:rsidRDefault="00D10555" w:rsidP="00042206">
      <w:r>
        <w:t>This causes the Import Agent to select 10 susceptible agents at random and to generate a</w:t>
      </w:r>
      <w:r w:rsidR="00166454">
        <w:t xml:space="preserve"> new PartyHouse place (at the household location of the exposed agent, by default). Each of the 10 exposed agents would become members of their respective PartyHouse places.</w:t>
      </w:r>
      <w:r w:rsidR="00482ECE">
        <w:t xml:space="preserve">  The following property changes the location of the generated places:</w:t>
      </w:r>
    </w:p>
    <w:p w14:paraId="065FE2A6" w14:textId="2786A23E" w:rsidR="00482ECE" w:rsidRDefault="00482ECE" w:rsidP="00042206"/>
    <w:p w14:paraId="730AF73E" w14:textId="6801CA75" w:rsidR="00482ECE" w:rsidRPr="00482ECE" w:rsidRDefault="00482ECE" w:rsidP="00CC5639">
      <w:pPr>
        <w:ind w:firstLine="720"/>
      </w:pPr>
      <w:r>
        <w:rPr>
          <w:b/>
          <w:bCs/>
        </w:rPr>
        <w:t xml:space="preserve">base_type = </w:t>
      </w:r>
      <w:r>
        <w:rPr>
          <w:b/>
          <w:bCs/>
          <w:i/>
          <w:iCs/>
        </w:rPr>
        <w:t>PlaceType2</w:t>
      </w:r>
      <w:r>
        <w:rPr>
          <w:b/>
          <w:bCs/>
        </w:rPr>
        <w:t xml:space="preserve">     [ default = Household ]</w:t>
      </w:r>
    </w:p>
    <w:p w14:paraId="5946CE91" w14:textId="0C6F7C47" w:rsidR="00482ECE" w:rsidRDefault="00482ECE" w:rsidP="00042206"/>
    <w:p w14:paraId="2BFF73FB" w14:textId="24625CCF" w:rsidR="00482ECE" w:rsidRDefault="00482ECE" w:rsidP="00042206">
      <w:r>
        <w:t xml:space="preserve">where </w:t>
      </w:r>
      <w:r>
        <w:rPr>
          <w:i/>
          <w:iCs/>
        </w:rPr>
        <w:t>PlayType2</w:t>
      </w:r>
      <w:r>
        <w:t xml:space="preserve"> is the type of place to base the generated place on. For example, if we want to generate each Party House based on the location of the exposed agent's workplace, we could use the property:</w:t>
      </w:r>
    </w:p>
    <w:p w14:paraId="6C8F47BD" w14:textId="4FC015FF" w:rsidR="00482ECE" w:rsidRDefault="00482ECE" w:rsidP="00042206"/>
    <w:p w14:paraId="1718A6B0" w14:textId="49624226" w:rsidR="00482ECE" w:rsidRDefault="00CC5639" w:rsidP="00042206">
      <w:pPr>
        <w:rPr>
          <w:b/>
          <w:bCs/>
        </w:rPr>
      </w:pPr>
      <w:r>
        <w:rPr>
          <w:b/>
          <w:bCs/>
        </w:rPr>
        <w:t xml:space="preserve">place </w:t>
      </w:r>
      <w:r w:rsidR="00482ECE">
        <w:rPr>
          <w:b/>
          <w:bCs/>
        </w:rPr>
        <w:t>PartyHouse</w:t>
      </w:r>
      <w:r>
        <w:rPr>
          <w:b/>
          <w:bCs/>
        </w:rPr>
        <w:t xml:space="preserve"> { </w:t>
      </w:r>
      <w:r w:rsidR="00482ECE">
        <w:rPr>
          <w:b/>
          <w:bCs/>
        </w:rPr>
        <w:t>base_type = Workplace</w:t>
      </w:r>
      <w:r>
        <w:rPr>
          <w:b/>
          <w:bCs/>
        </w:rPr>
        <w:t xml:space="preserve"> }</w:t>
      </w:r>
    </w:p>
    <w:p w14:paraId="10793714" w14:textId="77777777" w:rsidR="00042206" w:rsidRDefault="00042206" w:rsidP="00042206"/>
    <w:p w14:paraId="5C3A514E" w14:textId="77777777" w:rsidR="00D8762E" w:rsidRDefault="00D8762E" w:rsidP="00E044B2">
      <w:pPr>
        <w:pStyle w:val="Heading2"/>
      </w:pPr>
    </w:p>
    <w:p w14:paraId="454BBDAA" w14:textId="42ECB512" w:rsidR="00E044B2" w:rsidRDefault="008D41F5" w:rsidP="00E044B2">
      <w:pPr>
        <w:pStyle w:val="Heading2"/>
      </w:pPr>
      <w:bookmarkStart w:id="137" w:name="_Toc40674655"/>
      <w:r>
        <w:t>Cross-</w:t>
      </w:r>
      <w:r w:rsidR="00160207">
        <w:t>Condition</w:t>
      </w:r>
      <w:r>
        <w:t xml:space="preserve"> </w:t>
      </w:r>
      <w:r w:rsidR="00496A9F">
        <w:t>Transmission</w:t>
      </w:r>
      <w:bookmarkEnd w:id="137"/>
    </w:p>
    <w:p w14:paraId="2900318C" w14:textId="07799497" w:rsidR="00C51120" w:rsidRDefault="00C51120" w:rsidP="00C51120"/>
    <w:p w14:paraId="541C52BF" w14:textId="4ED356D4" w:rsidR="00265234" w:rsidRDefault="00C51120" w:rsidP="00C51120">
      <w:r>
        <w:t xml:space="preserve">Sometimes it is desirable to model situation where a transmission event in one </w:t>
      </w:r>
      <w:r w:rsidR="00160207">
        <w:t>Condition</w:t>
      </w:r>
      <w:r>
        <w:t xml:space="preserve"> results in the exposed agent becoming exposed to a second </w:t>
      </w:r>
      <w:r w:rsidR="00160207">
        <w:t>Condition</w:t>
      </w:r>
      <w:r>
        <w:t xml:space="preserve">.  </w:t>
      </w:r>
      <w:r w:rsidR="00265234">
        <w:t>This property is set on a state by state basis:</w:t>
      </w:r>
    </w:p>
    <w:p w14:paraId="148932C7" w14:textId="77777777" w:rsidR="00CC5639" w:rsidRDefault="00CC5639" w:rsidP="00C51120">
      <w:pPr>
        <w:rPr>
          <w:b/>
          <w:bCs/>
        </w:rPr>
      </w:pPr>
    </w:p>
    <w:p w14:paraId="11EA778E" w14:textId="74EF99B9" w:rsidR="00265234" w:rsidRPr="001160C2" w:rsidRDefault="00CC5639" w:rsidP="00CC5639">
      <w:pPr>
        <w:rPr>
          <w:b/>
          <w:bCs/>
        </w:rPr>
      </w:pPr>
      <w:r>
        <w:rPr>
          <w:b/>
          <w:bCs/>
        </w:rPr>
        <w:t xml:space="preserve">condition COND { </w:t>
      </w:r>
      <w:r w:rsidR="00265234" w:rsidRPr="001160C2">
        <w:rPr>
          <w:b/>
          <w:bCs/>
        </w:rPr>
        <w:t>State.condition_to_transmit = COND2</w:t>
      </w:r>
      <w:r>
        <w:rPr>
          <w:b/>
          <w:bCs/>
        </w:rPr>
        <w:t xml:space="preserve"> }</w:t>
      </w:r>
    </w:p>
    <w:p w14:paraId="0CDBE151" w14:textId="6A5F88F6" w:rsidR="00265234" w:rsidRDefault="00265234" w:rsidP="00C51120"/>
    <w:p w14:paraId="6D2D4F8C" w14:textId="6F02C264" w:rsidR="00265234" w:rsidRDefault="00265234" w:rsidP="00C51120">
      <w:r>
        <w:t>where the default value of COND2 is COND</w:t>
      </w:r>
      <w:r w:rsidR="001160C2">
        <w:t>1</w:t>
      </w:r>
      <w:r>
        <w:t>.</w:t>
      </w:r>
    </w:p>
    <w:p w14:paraId="1B1175B5" w14:textId="77777777" w:rsidR="00265234" w:rsidRDefault="00265234" w:rsidP="00C51120"/>
    <w:p w14:paraId="545B5CEF" w14:textId="66439A27" w:rsidR="00C51120" w:rsidRDefault="00C51120" w:rsidP="00C51120">
      <w:r>
        <w:t xml:space="preserve">A typical example might be a model in which we have two </w:t>
      </w:r>
      <w:r w:rsidR="00160207">
        <w:t>Condition</w:t>
      </w:r>
      <w:r>
        <w:t xml:space="preserve">s, one for Violence and one for Injury.  Suppose we have the following states for these two </w:t>
      </w:r>
      <w:r w:rsidR="00160207">
        <w:t>Condition</w:t>
      </w:r>
      <w:r>
        <w:t>s:</w:t>
      </w:r>
    </w:p>
    <w:p w14:paraId="4A7DC4C0" w14:textId="55F1D9E2" w:rsidR="001160C2" w:rsidRDefault="001160C2" w:rsidP="00C51120"/>
    <w:p w14:paraId="518DF16C" w14:textId="77777777" w:rsidR="00CC5639" w:rsidRDefault="00CC5639" w:rsidP="00C51120">
      <w:pPr>
        <w:rPr>
          <w:b/>
          <w:bCs/>
        </w:rPr>
      </w:pPr>
      <w:r>
        <w:rPr>
          <w:b/>
          <w:bCs/>
        </w:rPr>
        <w:t xml:space="preserve">condition </w:t>
      </w:r>
      <w:r w:rsidR="001160C2" w:rsidRPr="00CC5639">
        <w:rPr>
          <w:b/>
          <w:bCs/>
        </w:rPr>
        <w:t>VIOLENCE</w:t>
      </w:r>
      <w:r>
        <w:rPr>
          <w:b/>
          <w:bCs/>
        </w:rPr>
        <w:t xml:space="preserve"> {</w:t>
      </w:r>
    </w:p>
    <w:p w14:paraId="3A408EAA" w14:textId="5142A9BC" w:rsidR="001160C2" w:rsidRDefault="001160C2" w:rsidP="00CC5639">
      <w:pPr>
        <w:ind w:firstLine="720"/>
        <w:rPr>
          <w:b/>
          <w:bCs/>
        </w:rPr>
      </w:pPr>
      <w:r w:rsidRPr="00CC5639">
        <w:rPr>
          <w:b/>
          <w:bCs/>
        </w:rPr>
        <w:t>states = NonViolent Threatening Attack</w:t>
      </w:r>
    </w:p>
    <w:p w14:paraId="29B13E22" w14:textId="6CFA07A6" w:rsidR="00CC5639" w:rsidRDefault="00CC5639" w:rsidP="00CC5639">
      <w:pPr>
        <w:ind w:firstLine="720"/>
        <w:rPr>
          <w:b/>
          <w:bCs/>
        </w:rPr>
      </w:pPr>
      <w:r w:rsidRPr="00CC5639">
        <w:rPr>
          <w:b/>
          <w:bCs/>
        </w:rPr>
        <w:t>Attack.condition_to_transmit = INJURY</w:t>
      </w:r>
    </w:p>
    <w:p w14:paraId="4F044F09" w14:textId="1CD63EA6" w:rsidR="00CC5639" w:rsidRPr="00CC5639" w:rsidRDefault="00CC5639" w:rsidP="00CC5639">
      <w:pPr>
        <w:ind w:firstLine="720"/>
        <w:rPr>
          <w:b/>
          <w:bCs/>
        </w:rPr>
      </w:pPr>
      <w:r>
        <w:rPr>
          <w:b/>
          <w:bCs/>
        </w:rPr>
        <w:t>transmission_mode = proximity</w:t>
      </w:r>
    </w:p>
    <w:p w14:paraId="2C6D96DC" w14:textId="3D0CC649" w:rsidR="00CC5639" w:rsidRDefault="00CC5639" w:rsidP="00CC5639">
      <w:pPr>
        <w:rPr>
          <w:b/>
          <w:bCs/>
        </w:rPr>
      </w:pPr>
      <w:r>
        <w:rPr>
          <w:b/>
          <w:bCs/>
        </w:rPr>
        <w:t>}</w:t>
      </w:r>
    </w:p>
    <w:p w14:paraId="71C66089" w14:textId="77777777" w:rsidR="00CC5639" w:rsidRPr="00CC5639" w:rsidRDefault="00CC5639" w:rsidP="00CC5639">
      <w:pPr>
        <w:rPr>
          <w:b/>
          <w:bCs/>
        </w:rPr>
      </w:pPr>
    </w:p>
    <w:p w14:paraId="1A06B766" w14:textId="77777777" w:rsidR="00CC5639" w:rsidRDefault="00CC5639" w:rsidP="00C51120">
      <w:pPr>
        <w:rPr>
          <w:b/>
          <w:bCs/>
        </w:rPr>
      </w:pPr>
      <w:r>
        <w:rPr>
          <w:b/>
          <w:bCs/>
        </w:rPr>
        <w:t xml:space="preserve">condition </w:t>
      </w:r>
      <w:r w:rsidR="001160C2" w:rsidRPr="00CC5639">
        <w:rPr>
          <w:b/>
          <w:bCs/>
        </w:rPr>
        <w:t>INJURY</w:t>
      </w:r>
      <w:r>
        <w:rPr>
          <w:b/>
          <w:bCs/>
        </w:rPr>
        <w:t xml:space="preserve"> {</w:t>
      </w:r>
    </w:p>
    <w:p w14:paraId="217182DD" w14:textId="2E1FC0D4" w:rsidR="001160C2" w:rsidRDefault="001160C2" w:rsidP="00CC5639">
      <w:pPr>
        <w:ind w:firstLine="720"/>
        <w:rPr>
          <w:b/>
          <w:bCs/>
        </w:rPr>
      </w:pPr>
      <w:r w:rsidRPr="00CC5639">
        <w:rPr>
          <w:b/>
          <w:bCs/>
        </w:rPr>
        <w:t>states = None Injured Recovered</w:t>
      </w:r>
    </w:p>
    <w:p w14:paraId="1335447C" w14:textId="7FC96A25" w:rsidR="00CC5639" w:rsidRPr="00CC5639" w:rsidRDefault="00CC5639" w:rsidP="00CC5639">
      <w:pPr>
        <w:ind w:firstLine="720"/>
        <w:rPr>
          <w:b/>
          <w:bCs/>
        </w:rPr>
      </w:pPr>
      <w:r>
        <w:rPr>
          <w:b/>
          <w:bCs/>
        </w:rPr>
        <w:t>exposed_state = Injured</w:t>
      </w:r>
    </w:p>
    <w:p w14:paraId="7017D4A7" w14:textId="77777777" w:rsidR="00CC5639" w:rsidRDefault="00CC5639" w:rsidP="00C51120">
      <w:pPr>
        <w:rPr>
          <w:b/>
          <w:bCs/>
        </w:rPr>
      </w:pPr>
      <w:r>
        <w:rPr>
          <w:b/>
          <w:bCs/>
        </w:rPr>
        <w:t>}</w:t>
      </w:r>
    </w:p>
    <w:p w14:paraId="7AFBA2E4" w14:textId="22A50BA0" w:rsidR="001160C2" w:rsidRDefault="001160C2" w:rsidP="00C51120"/>
    <w:p w14:paraId="032D37D6" w14:textId="5EBAB147" w:rsidR="004C0B29" w:rsidRPr="004C0B29" w:rsidRDefault="001160C2" w:rsidP="00C534C7">
      <w:r>
        <w:t xml:space="preserve">Suppose an agent A is transmissible for </w:t>
      </w:r>
      <w:r w:rsidRPr="00CC5639">
        <w:rPr>
          <w:b/>
          <w:bCs/>
        </w:rPr>
        <w:t>VIOLENCE</w:t>
      </w:r>
      <w:r>
        <w:t xml:space="preserve"> and agent B is susceptible to</w:t>
      </w:r>
      <w:r w:rsidRPr="00CC5639">
        <w:rPr>
          <w:b/>
          <w:bCs/>
        </w:rPr>
        <w:t xml:space="preserve"> VIOLENCE</w:t>
      </w:r>
      <w:r>
        <w:t xml:space="preserve">. If agent A is in the </w:t>
      </w:r>
      <w:r w:rsidRPr="00CC5639">
        <w:rPr>
          <w:b/>
          <w:bCs/>
        </w:rPr>
        <w:t>Attack</w:t>
      </w:r>
      <w:r>
        <w:t xml:space="preserve"> </w:t>
      </w:r>
      <w:r w:rsidR="00CC5639">
        <w:t>s</w:t>
      </w:r>
      <w:r>
        <w:t xml:space="preserve">tate and transmits </w:t>
      </w:r>
      <w:r w:rsidRPr="00CC5639">
        <w:rPr>
          <w:b/>
          <w:bCs/>
        </w:rPr>
        <w:t>VIOLENCE</w:t>
      </w:r>
      <w:r>
        <w:t xml:space="preserve"> to agent B, then agent B would become exposed to </w:t>
      </w:r>
      <w:r w:rsidRPr="00CC5639">
        <w:rPr>
          <w:b/>
          <w:bCs/>
        </w:rPr>
        <w:t>INJURY</w:t>
      </w:r>
      <w:r>
        <w:t xml:space="preserve"> and enter the </w:t>
      </w:r>
      <w:r w:rsidRPr="00CC5639">
        <w:rPr>
          <w:b/>
          <w:bCs/>
        </w:rPr>
        <w:t>Injured</w:t>
      </w:r>
      <w:r>
        <w:t xml:space="preserve"> state. Agent B would not change its state in the </w:t>
      </w:r>
      <w:r w:rsidRPr="00CC5639">
        <w:rPr>
          <w:b/>
          <w:bCs/>
        </w:rPr>
        <w:t>VIOLENCE</w:t>
      </w:r>
      <w:r>
        <w:t xml:space="preserve"> Condition as a result of this event.</w:t>
      </w:r>
    </w:p>
    <w:p w14:paraId="640D5A97" w14:textId="77777777" w:rsidR="00C534C7" w:rsidRDefault="00C534C7">
      <w:pPr>
        <w:rPr>
          <w:rFonts w:asciiTheme="majorHAnsi" w:eastAsiaTheme="majorEastAsia" w:hAnsiTheme="majorHAnsi" w:cstheme="majorBidi"/>
          <w:color w:val="2F5496" w:themeColor="accent1" w:themeShade="BF"/>
          <w:sz w:val="32"/>
          <w:szCs w:val="32"/>
        </w:rPr>
      </w:pPr>
      <w:r>
        <w:br w:type="page"/>
      </w:r>
    </w:p>
    <w:p w14:paraId="1EB101FB" w14:textId="3E7B9671" w:rsidR="00C534C7" w:rsidRDefault="00C534C7" w:rsidP="00C534C7">
      <w:pPr>
        <w:pStyle w:val="Heading1"/>
      </w:pPr>
      <w:bookmarkStart w:id="138" w:name="_Toc40674656"/>
      <w:r>
        <w:lastRenderedPageBreak/>
        <w:t>Chapter 9: FRED Output</w:t>
      </w:r>
      <w:bookmarkEnd w:id="138"/>
    </w:p>
    <w:p w14:paraId="07A5B47B" w14:textId="77777777" w:rsidR="00C534C7" w:rsidRDefault="00C534C7" w:rsidP="00C534C7">
      <w:pPr>
        <w:pStyle w:val="Heading2"/>
      </w:pPr>
    </w:p>
    <w:p w14:paraId="7B09924B" w14:textId="77777777" w:rsidR="00C534C7" w:rsidRDefault="00C534C7" w:rsidP="00C534C7">
      <w:pPr>
        <w:pStyle w:val="Heading2"/>
      </w:pPr>
      <w:bookmarkStart w:id="139" w:name="_Toc40674657"/>
      <w:r>
        <w:t>Output Files</w:t>
      </w:r>
      <w:bookmarkEnd w:id="139"/>
    </w:p>
    <w:p w14:paraId="393E4F9E" w14:textId="77777777" w:rsidR="00C534C7" w:rsidRDefault="00C534C7" w:rsidP="00C534C7"/>
    <w:p w14:paraId="60B0F013" w14:textId="319C5B07" w:rsidR="00293A08" w:rsidRDefault="00293A08" w:rsidP="00C534C7">
      <w:r>
        <w:t xml:space="preserve">The </w:t>
      </w:r>
      <w:r w:rsidR="001C5D90">
        <w:t xml:space="preserve">FRED </w:t>
      </w:r>
      <w:r>
        <w:t xml:space="preserve">Core simulation </w:t>
      </w:r>
      <w:r w:rsidR="001C5D90">
        <w:t>produces a number of output files that include data generated from each simulation run</w:t>
      </w:r>
      <w:r>
        <w:t>, including:</w:t>
      </w:r>
    </w:p>
    <w:p w14:paraId="476C3E5D" w14:textId="5DAF9CBE" w:rsidR="00293A08" w:rsidRDefault="00293A08" w:rsidP="00D173E3">
      <w:pPr>
        <w:pStyle w:val="ListParagraph"/>
        <w:numPr>
          <w:ilvl w:val="0"/>
          <w:numId w:val="77"/>
        </w:numPr>
      </w:pPr>
      <w:r>
        <w:t>daily and weekly time-series statistics for every state defined in the model</w:t>
      </w:r>
    </w:p>
    <w:p w14:paraId="351CFEF0" w14:textId="0C152E1A" w:rsidR="00601612" w:rsidRDefault="00601612" w:rsidP="00D173E3">
      <w:pPr>
        <w:pStyle w:val="ListParagraph"/>
        <w:numPr>
          <w:ilvl w:val="0"/>
          <w:numId w:val="77"/>
        </w:numPr>
      </w:pPr>
      <w:r>
        <w:t>daily and weekly time-series statistics for every global variable defined in the model</w:t>
      </w:r>
    </w:p>
    <w:p w14:paraId="4E142E67" w14:textId="009371E6" w:rsidR="00293A08" w:rsidRDefault="00293A08" w:rsidP="00D173E3">
      <w:pPr>
        <w:pStyle w:val="ListParagraph"/>
        <w:numPr>
          <w:ilvl w:val="0"/>
          <w:numId w:val="77"/>
        </w:numPr>
      </w:pPr>
      <w:r>
        <w:t>health records showing each individual agent's changes over time</w:t>
      </w:r>
    </w:p>
    <w:p w14:paraId="6E2F7F1B" w14:textId="77777777" w:rsidR="00293A08" w:rsidRDefault="00293A08" w:rsidP="00D173E3">
      <w:pPr>
        <w:pStyle w:val="ListParagraph"/>
        <w:numPr>
          <w:ilvl w:val="0"/>
          <w:numId w:val="77"/>
        </w:numPr>
      </w:pPr>
      <w:r>
        <w:t>detailed records for selected individuals</w:t>
      </w:r>
    </w:p>
    <w:p w14:paraId="0314BCC6" w14:textId="3A617FF4" w:rsidR="00293A08" w:rsidRDefault="00293A08" w:rsidP="00D173E3">
      <w:pPr>
        <w:pStyle w:val="ListParagraph"/>
        <w:numPr>
          <w:ilvl w:val="0"/>
          <w:numId w:val="77"/>
        </w:numPr>
      </w:pPr>
      <w:r>
        <w:t>network files for each network defined in the model</w:t>
      </w:r>
    </w:p>
    <w:p w14:paraId="6B661842" w14:textId="1D966E49" w:rsidR="00293A08" w:rsidRDefault="00293A08" w:rsidP="00D173E3">
      <w:pPr>
        <w:pStyle w:val="ListParagraph"/>
        <w:numPr>
          <w:ilvl w:val="0"/>
          <w:numId w:val="77"/>
        </w:numPr>
      </w:pPr>
      <w:r>
        <w:t xml:space="preserve">a log file </w:t>
      </w:r>
      <w:r w:rsidR="00DA75A3">
        <w:t xml:space="preserve">reporting </w:t>
      </w:r>
      <w:r>
        <w:t>internal messages from the FRED software</w:t>
      </w:r>
    </w:p>
    <w:p w14:paraId="63D90C35" w14:textId="5C01E884" w:rsidR="00293A08" w:rsidRDefault="00293A08" w:rsidP="00D173E3">
      <w:pPr>
        <w:pStyle w:val="ListParagraph"/>
        <w:numPr>
          <w:ilvl w:val="0"/>
          <w:numId w:val="77"/>
        </w:numPr>
      </w:pPr>
      <w:r>
        <w:t>error and warnings</w:t>
      </w:r>
    </w:p>
    <w:p w14:paraId="009E0337" w14:textId="77777777" w:rsidR="007C2A38" w:rsidRDefault="007C2A38" w:rsidP="00293A08"/>
    <w:p w14:paraId="5041F272" w14:textId="48EE163E" w:rsidR="00293A08" w:rsidRDefault="00293A08" w:rsidP="00293A08">
      <w:r>
        <w:t>The user controls how much detail is included in most of these files</w:t>
      </w:r>
      <w:r w:rsidR="007C2A38">
        <w:t xml:space="preserve"> using options that will be explained in the sections below.</w:t>
      </w:r>
    </w:p>
    <w:p w14:paraId="70D82A61" w14:textId="2FDEB916" w:rsidR="007C2A38" w:rsidRDefault="007C2A38" w:rsidP="00293A08"/>
    <w:p w14:paraId="5A820540" w14:textId="77777777" w:rsidR="007C2A38" w:rsidRDefault="007C2A38" w:rsidP="00293A08">
      <w:r>
        <w:t>If the user is accessing FRED through the FRED Web Interface, these files are all stored in the FRED Server and can be downloaded through the Web Interface to the user's local computer.</w:t>
      </w:r>
    </w:p>
    <w:p w14:paraId="0F5CC2B0" w14:textId="77777777" w:rsidR="007C2A38" w:rsidRDefault="007C2A38" w:rsidP="00293A08"/>
    <w:p w14:paraId="2112448D" w14:textId="42B15E71" w:rsidR="007C2A38" w:rsidRPr="007E28DD" w:rsidRDefault="007C2A38" w:rsidP="00293A08">
      <w:pPr>
        <w:rPr>
          <w:b/>
          <w:bCs/>
        </w:rPr>
      </w:pPr>
      <w:r>
        <w:t xml:space="preserve">If the user is running the command line version of FRED using the </w:t>
      </w:r>
      <w:r>
        <w:rPr>
          <w:b/>
          <w:bCs/>
        </w:rPr>
        <w:t>fred_job</w:t>
      </w:r>
      <w:r>
        <w:t xml:space="preserve"> command, these files are stored in the directory </w:t>
      </w:r>
      <w:r w:rsidRPr="007C2A38">
        <w:rPr>
          <w:b/>
          <w:bCs/>
        </w:rPr>
        <w:t>~/FRED/RESULTS/JOB/&lt;ID&gt;</w:t>
      </w:r>
      <w:r>
        <w:t xml:space="preserve"> where </w:t>
      </w:r>
      <w:r>
        <w:rPr>
          <w:b/>
          <w:bCs/>
        </w:rPr>
        <w:t>&lt;ID&gt;</w:t>
      </w:r>
      <w:r>
        <w:t xml:space="preserve"> is the unique id number associated with the job.  This directory also contains the meta-data for the job such as the time of the job and the FRED Version used.  The specific output files for run </w:t>
      </w:r>
      <w:r>
        <w:rPr>
          <w:b/>
          <w:bCs/>
        </w:rPr>
        <w:t>N</w:t>
      </w:r>
      <w:r>
        <w:t xml:space="preserve"> of the job appear in </w:t>
      </w:r>
      <w:r w:rsidRPr="007C2A38">
        <w:rPr>
          <w:b/>
          <w:bCs/>
        </w:rPr>
        <w:t>~/FRED/RESULTS/JOB/&lt;ID&gt;</w:t>
      </w:r>
      <w:r>
        <w:rPr>
          <w:b/>
          <w:bCs/>
        </w:rPr>
        <w:t>/OUT/RUN&lt;N&gt;.</w:t>
      </w:r>
      <w:r w:rsidR="007E28DD">
        <w:rPr>
          <w:b/>
          <w:bCs/>
        </w:rPr>
        <w:t xml:space="preserve"> </w:t>
      </w:r>
      <w:r>
        <w:t xml:space="preserve">When the user is developing a model with the command line version of FRED, it is typical to run tests in the user's working directory using the </w:t>
      </w:r>
      <w:r>
        <w:rPr>
          <w:b/>
          <w:bCs/>
        </w:rPr>
        <w:t>fred_run</w:t>
      </w:r>
      <w:r>
        <w:t xml:space="preserve"> or </w:t>
      </w:r>
      <w:r>
        <w:rPr>
          <w:b/>
          <w:bCs/>
        </w:rPr>
        <w:t>run_fred</w:t>
      </w:r>
      <w:r>
        <w:t xml:space="preserve"> commands (</w:t>
      </w:r>
      <w:r w:rsidR="007E28DD">
        <w:t xml:space="preserve">both identical). In this case, the files are contained in the subdirectory </w:t>
      </w:r>
      <w:r w:rsidR="007E28DD">
        <w:rPr>
          <w:b/>
          <w:bCs/>
        </w:rPr>
        <w:t>OUT/RUN&lt;N&gt;.</w:t>
      </w:r>
    </w:p>
    <w:p w14:paraId="7F6E8A48" w14:textId="25BC5AC8" w:rsidR="00293A08" w:rsidRDefault="007C2A38" w:rsidP="00C534C7">
      <w:r>
        <w:t xml:space="preserve"> </w:t>
      </w:r>
    </w:p>
    <w:p w14:paraId="19EE9C9A" w14:textId="0E21A738" w:rsidR="00293A08" w:rsidRDefault="00293A08" w:rsidP="00FD0E81">
      <w:pPr>
        <w:pStyle w:val="Heading2"/>
      </w:pPr>
      <w:bookmarkStart w:id="140" w:name="_Time_Series_Output"/>
      <w:bookmarkStart w:id="141" w:name="_Toc40674658"/>
      <w:bookmarkEnd w:id="140"/>
      <w:r>
        <w:t>Time Series Output</w:t>
      </w:r>
      <w:bookmarkEnd w:id="141"/>
    </w:p>
    <w:p w14:paraId="3415FAC6" w14:textId="77777777" w:rsidR="00293A08" w:rsidRDefault="00293A08" w:rsidP="00C534C7"/>
    <w:p w14:paraId="26812A5B" w14:textId="71FA8D91" w:rsidR="00C534C7" w:rsidRDefault="00C534C7" w:rsidP="00C534C7">
      <w:r>
        <w:t xml:space="preserve">FRED output includes the daily time-series for every state defined in the model. The user can access these files either through the </w:t>
      </w:r>
      <w:hyperlink w:anchor="_Chapter_15:_FRED" w:history="1">
        <w:r w:rsidRPr="001C5D90">
          <w:rPr>
            <w:rStyle w:val="Hyperlink"/>
          </w:rPr>
          <w:t>FRED Web interface</w:t>
        </w:r>
      </w:hyperlink>
      <w:r>
        <w:t xml:space="preserve"> or by using the command line interface discussed here.</w:t>
      </w:r>
    </w:p>
    <w:p w14:paraId="4442A340" w14:textId="77777777" w:rsidR="00C534C7" w:rsidRDefault="00C534C7" w:rsidP="00C534C7"/>
    <w:p w14:paraId="4B7D9EF3" w14:textId="77777777" w:rsidR="00C534C7" w:rsidRDefault="00C534C7" w:rsidP="00C534C7">
      <w:r>
        <w:t>We illustrate the FRED output files using the following FRED program call test.fred:</w:t>
      </w:r>
    </w:p>
    <w:p w14:paraId="2D479BCE" w14:textId="77777777" w:rsidR="00C534C7" w:rsidRDefault="00C534C7" w:rsidP="00C534C7"/>
    <w:p w14:paraId="2F310B46"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use FRED::Influenza</w:t>
      </w:r>
    </w:p>
    <w:p w14:paraId="078A4351"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start_date = 2020-Jan-01</w:t>
      </w:r>
    </w:p>
    <w:p w14:paraId="5E452775"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end_date = 2020-Jan-05</w:t>
      </w:r>
    </w:p>
    <w:p w14:paraId="1E0793B7" w14:textId="77777777" w:rsidR="00C534C7" w:rsidRPr="00D71999" w:rsidRDefault="00C534C7" w:rsidP="00C534C7">
      <w:r w:rsidRPr="00D71999">
        <w:rPr>
          <w:rFonts w:ascii="Courier" w:eastAsiaTheme="minorHAnsi" w:hAnsi="Courier" w:cs="Courier"/>
          <w:b/>
          <w:bCs/>
          <w:color w:val="000000"/>
        </w:rPr>
        <w:t>locations = Jefferson_County_PA</w:t>
      </w:r>
    </w:p>
    <w:p w14:paraId="23BA8FA6" w14:textId="77777777" w:rsidR="00C534C7" w:rsidRDefault="00C534C7" w:rsidP="00C534C7">
      <w:pPr>
        <w:pStyle w:val="Heading2"/>
      </w:pPr>
    </w:p>
    <w:p w14:paraId="4725A7AD" w14:textId="77777777" w:rsidR="00C534C7" w:rsidRDefault="00C534C7" w:rsidP="00C534C7">
      <w:r>
        <w:t>Suppose we run a job consisting of 4 runs using this program:</w:t>
      </w:r>
    </w:p>
    <w:p w14:paraId="0A9E5F8F" w14:textId="77777777" w:rsidR="00C534C7" w:rsidRDefault="00C534C7" w:rsidP="00C534C7"/>
    <w:p w14:paraId="78C49DE7" w14:textId="77777777" w:rsidR="00C534C7" w:rsidRPr="00D71999" w:rsidRDefault="00C534C7" w:rsidP="00C534C7">
      <w:pPr>
        <w:rPr>
          <w:rFonts w:ascii="Courier" w:hAnsi="Courier"/>
        </w:rPr>
      </w:pPr>
      <w:r w:rsidRPr="00D71999">
        <w:rPr>
          <w:rFonts w:ascii="Courier" w:hAnsi="Courier"/>
        </w:rPr>
        <w:t>% fred_job -k test -p test.fred -n 4</w:t>
      </w:r>
    </w:p>
    <w:p w14:paraId="29EAA686" w14:textId="77777777" w:rsidR="00C534C7" w:rsidRDefault="00C534C7" w:rsidP="00C534C7"/>
    <w:p w14:paraId="26BD9CC1" w14:textId="77777777" w:rsidR="001C5D90" w:rsidRDefault="00C534C7" w:rsidP="00C534C7">
      <w:r>
        <w:lastRenderedPageBreak/>
        <w:t xml:space="preserve">This command requests the FRED Simulation Information Management System (FRED SIMS) to create a new job with </w:t>
      </w:r>
      <w:r w:rsidRPr="00BB4FE7">
        <w:rPr>
          <w:b/>
          <w:bCs/>
        </w:rPr>
        <w:t>key =</w:t>
      </w:r>
      <w:r>
        <w:t xml:space="preserve"> </w:t>
      </w:r>
      <w:r w:rsidRPr="001C5D90">
        <w:rPr>
          <w:b/>
          <w:bCs/>
        </w:rPr>
        <w:t>test</w:t>
      </w:r>
      <w:r>
        <w:t xml:space="preserve"> and execute the program </w:t>
      </w:r>
      <w:r w:rsidRPr="00D71999">
        <w:rPr>
          <w:b/>
        </w:rPr>
        <w:t>test.fred</w:t>
      </w:r>
      <w:r>
        <w:t xml:space="preserve"> four times. FRED SIMS stores all the files associated with this job in </w:t>
      </w:r>
      <w:r w:rsidR="001C5D90">
        <w:t>a</w:t>
      </w:r>
      <w:r>
        <w:t xml:space="preserve"> directory</w:t>
      </w:r>
      <w:r w:rsidR="001C5D90">
        <w:t xml:space="preserve"> dedicated to this job</w:t>
      </w:r>
      <w:r>
        <w:t xml:space="preserve">. </w:t>
      </w:r>
    </w:p>
    <w:p w14:paraId="74601513" w14:textId="77777777" w:rsidR="001C5D90" w:rsidRDefault="001C5D90" w:rsidP="00C534C7"/>
    <w:p w14:paraId="2A03230B" w14:textId="3AE73867" w:rsidR="00C534C7" w:rsidRDefault="001C5D90" w:rsidP="00C534C7">
      <w:r>
        <w:t>One output file is a comma-separated-value file (csv file) that can be opened by standard spreadsheet applications. To</w:t>
      </w:r>
      <w:r w:rsidR="00C534C7">
        <w:t xml:space="preserve"> access the </w:t>
      </w:r>
      <w:r>
        <w:t>file</w:t>
      </w:r>
      <w:r w:rsidR="00C534C7">
        <w:t xml:space="preserve"> us</w:t>
      </w:r>
      <w:r>
        <w:t>e</w:t>
      </w:r>
      <w:r w:rsidR="00C534C7">
        <w:t xml:space="preserve"> the fred_csv command:</w:t>
      </w:r>
    </w:p>
    <w:p w14:paraId="556437F5" w14:textId="77777777" w:rsidR="00C534C7" w:rsidRDefault="00C534C7" w:rsidP="00C534C7"/>
    <w:p w14:paraId="00C39F7A" w14:textId="77777777" w:rsidR="00C534C7" w:rsidRDefault="00C534C7" w:rsidP="00C534C7">
      <w:pPr>
        <w:rPr>
          <w:rFonts w:ascii="Courier" w:hAnsi="Courier"/>
        </w:rPr>
      </w:pPr>
      <w:r w:rsidRPr="00D71999">
        <w:rPr>
          <w:rFonts w:ascii="Courier" w:hAnsi="Courier"/>
        </w:rPr>
        <w:t>% fred_csv -k test &gt; test.csv</w:t>
      </w:r>
    </w:p>
    <w:p w14:paraId="6BC9CD41" w14:textId="77777777" w:rsidR="00C534C7" w:rsidRDefault="00C534C7" w:rsidP="00C534C7">
      <w:pPr>
        <w:rPr>
          <w:rFonts w:ascii="Courier" w:hAnsi="Courier"/>
        </w:rPr>
      </w:pPr>
    </w:p>
    <w:p w14:paraId="37D430D3" w14:textId="10AB2363" w:rsidR="00C534C7" w:rsidRDefault="001C5D90" w:rsidP="00C534C7">
      <w:r>
        <w:t>The file</w:t>
      </w:r>
      <w:r w:rsidR="00C534C7">
        <w:t xml:space="preserve"> </w:t>
      </w:r>
      <w:r w:rsidR="00C534C7" w:rsidRPr="001C5D90">
        <w:rPr>
          <w:b/>
          <w:bCs/>
        </w:rPr>
        <w:t>test.csv</w:t>
      </w:r>
      <w:r w:rsidR="00C534C7">
        <w:t xml:space="preserve"> contains the daily values of all the variables in the model (in this case, the model in the FRED Library module FRED::Influenza). This file can be opened with your favorite spreadsheet program and </w:t>
      </w:r>
      <w:r>
        <w:t xml:space="preserve">it </w:t>
      </w:r>
      <w:r w:rsidR="00C534C7">
        <w:t>look</w:t>
      </w:r>
      <w:r>
        <w:t>s</w:t>
      </w:r>
      <w:r w:rsidR="00C534C7">
        <w:t xml:space="preserve"> like this:</w:t>
      </w:r>
    </w:p>
    <w:p w14:paraId="6261D78E" w14:textId="77777777" w:rsidR="00C534C7" w:rsidRDefault="00C534C7" w:rsidP="00C534C7"/>
    <w:p w14:paraId="5E9758AC" w14:textId="77777777" w:rsidR="00C534C7" w:rsidRPr="00E12B61" w:rsidRDefault="00C534C7" w:rsidP="00C534C7">
      <w:r>
        <w:rPr>
          <w:noProof/>
        </w:rPr>
        <w:drawing>
          <wp:inline distT="0" distB="0" distL="0" distR="0" wp14:anchorId="2C2F5A9A" wp14:editId="2FB38077">
            <wp:extent cx="6126480" cy="2937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0 at 11.39.35 AM.png"/>
                    <pic:cNvPicPr/>
                  </pic:nvPicPr>
                  <pic:blipFill>
                    <a:blip r:embed="rId15">
                      <a:extLst>
                        <a:ext uri="{28A0092B-C50C-407E-A947-70E740481C1C}">
                          <a14:useLocalDpi xmlns:a14="http://schemas.microsoft.com/office/drawing/2010/main" val="0"/>
                        </a:ext>
                      </a:extLst>
                    </a:blip>
                    <a:stretch>
                      <a:fillRect/>
                    </a:stretch>
                  </pic:blipFill>
                  <pic:spPr>
                    <a:xfrm>
                      <a:off x="0" y="0"/>
                      <a:ext cx="6126480" cy="2937510"/>
                    </a:xfrm>
                    <a:prstGeom prst="rect">
                      <a:avLst/>
                    </a:prstGeom>
                  </pic:spPr>
                </pic:pic>
              </a:graphicData>
            </a:graphic>
          </wp:inline>
        </w:drawing>
      </w:r>
    </w:p>
    <w:p w14:paraId="6F31A283" w14:textId="77777777" w:rsidR="00C534C7" w:rsidRDefault="00C534C7" w:rsidP="00C534C7"/>
    <w:p w14:paraId="5E34683C" w14:textId="77777777" w:rsidR="00C534C7" w:rsidRDefault="00C534C7" w:rsidP="00C534C7">
      <w:r>
        <w:t>The file contains one line of data for each day of each run. The columns show the name of the states defined in the model, as well as simulation day, date, epi-week and population size.</w:t>
      </w:r>
    </w:p>
    <w:p w14:paraId="1B8FAE53" w14:textId="77777777" w:rsidR="00C534C7" w:rsidRDefault="00C534C7" w:rsidP="00C534C7"/>
    <w:p w14:paraId="721F6889" w14:textId="77777777" w:rsidR="00C534C7" w:rsidRDefault="00C534C7" w:rsidP="00C534C7">
      <w:r>
        <w:t>The FRED::Influenza model includes the Condition INF and its states: S, E, Ia, Is, R and Import.  For each state, FRED records three values for each day:</w:t>
      </w:r>
    </w:p>
    <w:p w14:paraId="39FA4D6D" w14:textId="77777777" w:rsidR="00C534C7" w:rsidRDefault="00C534C7" w:rsidP="00D173E3">
      <w:pPr>
        <w:pStyle w:val="ListParagraph"/>
        <w:numPr>
          <w:ilvl w:val="0"/>
          <w:numId w:val="25"/>
        </w:numPr>
      </w:pPr>
      <w:r>
        <w:t>the prevalance (that is, number of individuals in the population who are currently in the given state) labeled with the state name (e.g. INF.S above);</w:t>
      </w:r>
    </w:p>
    <w:p w14:paraId="5279199A" w14:textId="77777777" w:rsidR="00C534C7" w:rsidRDefault="00C534C7" w:rsidP="00D173E3">
      <w:pPr>
        <w:pStyle w:val="ListParagraph"/>
        <w:numPr>
          <w:ilvl w:val="0"/>
          <w:numId w:val="25"/>
        </w:numPr>
      </w:pPr>
      <w:r>
        <w:t>the cumulative count (that is, the total number of individuals who have ever been in the given state) labeled COND.totSTATE (e.g., INF.totS above), and</w:t>
      </w:r>
    </w:p>
    <w:p w14:paraId="0AD7FBF8" w14:textId="77777777" w:rsidR="00C534C7" w:rsidRDefault="00C534C7" w:rsidP="00D173E3">
      <w:pPr>
        <w:pStyle w:val="ListParagraph"/>
        <w:numPr>
          <w:ilvl w:val="0"/>
          <w:numId w:val="25"/>
        </w:numPr>
      </w:pPr>
      <w:r>
        <w:t>the daily incidence (that is, the number of individuals entering this state on the given day) labeled COND.newState (e.g., INF.newS above).</w:t>
      </w:r>
    </w:p>
    <w:p w14:paraId="1AEA1676" w14:textId="77777777" w:rsidR="00C534C7" w:rsidRDefault="00C534C7" w:rsidP="00C534C7"/>
    <w:p w14:paraId="216C7DA4" w14:textId="77777777" w:rsidR="00C534C7" w:rsidRDefault="00C534C7" w:rsidP="00C534C7">
      <w:r>
        <w:t>There are two variations of the fred_csv command. If you only want the data for a given run, you can pick the run number with the -n option:</w:t>
      </w:r>
    </w:p>
    <w:p w14:paraId="5A1CCF13" w14:textId="77777777" w:rsidR="00C534C7" w:rsidRDefault="00C534C7" w:rsidP="00C534C7"/>
    <w:p w14:paraId="1E40E538" w14:textId="77777777" w:rsidR="00C534C7" w:rsidRDefault="00C534C7" w:rsidP="00C534C7">
      <w:pPr>
        <w:rPr>
          <w:rFonts w:ascii="Courier" w:hAnsi="Courier"/>
        </w:rPr>
      </w:pPr>
      <w:r w:rsidRPr="006F2D28">
        <w:rPr>
          <w:rFonts w:ascii="Courier" w:hAnsi="Courier"/>
        </w:rPr>
        <w:t>% fred_csv -k test</w:t>
      </w:r>
      <w:r>
        <w:rPr>
          <w:rFonts w:ascii="Courier" w:hAnsi="Courier"/>
        </w:rPr>
        <w:t xml:space="preserve"> -n 3</w:t>
      </w:r>
    </w:p>
    <w:p w14:paraId="3AA65C9A"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8"/>
          <w:szCs w:val="20"/>
        </w:rPr>
      </w:pPr>
    </w:p>
    <w:p w14:paraId="1B3B4FD2"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lastRenderedPageBreak/>
        <w:t>Run,3</w:t>
      </w:r>
    </w:p>
    <w:p w14:paraId="4D71F6E4"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Day,Date,EpiWeek,Popsize,INF.newS,INF.S,INF.totS,INF.newE,INF.E,INF.totE,INF.newIs,INF.Is,INF.totIs,INF.newIa,INF.Ia,INF.totIa,INF.newR,INF.R,INF.totR,INF.newImport,INF.Import,INF.totImport,INF.RR</w:t>
      </w:r>
    </w:p>
    <w:p w14:paraId="28196D3C"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0,2020-01,01,2019.52,45318,45318,45308,45318,10,10,10,0,0,0,0,0,0,0,0,0,1,1,1,1.000000</w:t>
      </w:r>
    </w:p>
    <w:p w14:paraId="7280598E"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1,2020-01-02,2019.52,45318,0,45308,45318,0,7,10,3,3,3,0,0,0,0,0,0,0,1,1,0.000000</w:t>
      </w:r>
    </w:p>
    <w:p w14:paraId="40F896B8"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2,2020-01-03,2019.52,45318,0,45305,45318,3,3,13,5,8,8,2,2,2,0,0,0,0,1,1,0.000000</w:t>
      </w:r>
    </w:p>
    <w:p w14:paraId="1BBAEDAF"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3,2020-01-04,2019.52,45318,0,45300,45318,5,8,18,0,8,8,0,2,2,0,0,0,0,1,1,0.000000</w:t>
      </w:r>
    </w:p>
    <w:p w14:paraId="6D3D0812" w14:textId="77777777" w:rsidR="00C534C7" w:rsidRPr="00D71999" w:rsidRDefault="00C534C7" w:rsidP="00C534C7">
      <w:pPr>
        <w:rPr>
          <w:rFonts w:ascii="Courier" w:hAnsi="Courier"/>
          <w:sz w:val="16"/>
          <w:szCs w:val="18"/>
        </w:rPr>
      </w:pPr>
      <w:r w:rsidRPr="00D71999">
        <w:rPr>
          <w:rFonts w:ascii="Courier" w:eastAsiaTheme="minorHAnsi" w:hAnsi="Courier" w:cs="Courier"/>
          <w:bCs/>
          <w:color w:val="000000"/>
          <w:sz w:val="16"/>
          <w:szCs w:val="18"/>
        </w:rPr>
        <w:t>4,2020-01-05,2020.01,45318,0,45298,45318,2,6,20,2,10,10,2,4,4,0,0,0,0,1,1,0.000000</w:t>
      </w:r>
    </w:p>
    <w:p w14:paraId="596B8EE7" w14:textId="77777777" w:rsidR="00C534C7" w:rsidRDefault="00C534C7" w:rsidP="00C534C7"/>
    <w:p w14:paraId="0E561135" w14:textId="77777777" w:rsidR="00C534C7" w:rsidRDefault="00C534C7" w:rsidP="00C534C7">
      <w:r>
        <w:t>If you want the combined data for a single column, you can specify the column header using the -v option:</w:t>
      </w:r>
    </w:p>
    <w:p w14:paraId="16DED734" w14:textId="77777777" w:rsidR="00C534C7" w:rsidRDefault="00C534C7" w:rsidP="00C534C7"/>
    <w:p w14:paraId="7DF29B29" w14:textId="77777777" w:rsidR="00C534C7" w:rsidRDefault="00C534C7" w:rsidP="00C534C7">
      <w:pPr>
        <w:rPr>
          <w:rFonts w:ascii="Courier" w:hAnsi="Courier"/>
        </w:rPr>
      </w:pPr>
      <w:r w:rsidRPr="006F2D28">
        <w:rPr>
          <w:rFonts w:ascii="Courier" w:hAnsi="Courier"/>
        </w:rPr>
        <w:t>% fred_csv -k test</w:t>
      </w:r>
      <w:r>
        <w:rPr>
          <w:rFonts w:ascii="Courier" w:hAnsi="Courier"/>
        </w:rPr>
        <w:t xml:space="preserve"> -v INF.totE &gt; totE.csv</w:t>
      </w:r>
    </w:p>
    <w:p w14:paraId="5F3779B7" w14:textId="77777777" w:rsidR="00C534C7" w:rsidRDefault="00C534C7" w:rsidP="00C534C7">
      <w:pPr>
        <w:rPr>
          <w:rFonts w:ascii="Courier" w:hAnsi="Courier"/>
        </w:rPr>
      </w:pPr>
      <w:r>
        <w:rPr>
          <w:rFonts w:ascii="Courier" w:hAnsi="Courier"/>
        </w:rPr>
        <w:t>% open totE.csv</w:t>
      </w:r>
    </w:p>
    <w:p w14:paraId="6E454B34" w14:textId="77777777" w:rsidR="00C534C7" w:rsidRDefault="00C534C7" w:rsidP="00C534C7">
      <w:pPr>
        <w:rPr>
          <w:rFonts w:ascii="Courier" w:hAnsi="Courier"/>
        </w:rPr>
      </w:pPr>
    </w:p>
    <w:p w14:paraId="7362EF0B" w14:textId="77777777" w:rsidR="00C534C7" w:rsidRDefault="00C534C7" w:rsidP="00C534C7">
      <w:pPr>
        <w:rPr>
          <w:rFonts w:ascii="Courier" w:hAnsi="Courier"/>
        </w:rPr>
      </w:pPr>
    </w:p>
    <w:p w14:paraId="35795B3A" w14:textId="77777777" w:rsidR="00C534C7" w:rsidRDefault="00C534C7" w:rsidP="00C534C7">
      <w:pPr>
        <w:rPr>
          <w:rFonts w:ascii="Courier" w:hAnsi="Courier"/>
        </w:rPr>
      </w:pPr>
      <w:r>
        <w:rPr>
          <w:rFonts w:ascii="Courier" w:hAnsi="Courier"/>
          <w:noProof/>
        </w:rPr>
        <w:drawing>
          <wp:inline distT="0" distB="0" distL="0" distR="0" wp14:anchorId="145429C1" wp14:editId="7BD28064">
            <wp:extent cx="6126480" cy="14109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20 at 11.42.13 AM.png"/>
                    <pic:cNvPicPr/>
                  </pic:nvPicPr>
                  <pic:blipFill>
                    <a:blip r:embed="rId16">
                      <a:extLst>
                        <a:ext uri="{28A0092B-C50C-407E-A947-70E740481C1C}">
                          <a14:useLocalDpi xmlns:a14="http://schemas.microsoft.com/office/drawing/2010/main" val="0"/>
                        </a:ext>
                      </a:extLst>
                    </a:blip>
                    <a:stretch>
                      <a:fillRect/>
                    </a:stretch>
                  </pic:blipFill>
                  <pic:spPr>
                    <a:xfrm>
                      <a:off x="0" y="0"/>
                      <a:ext cx="6126480" cy="1410970"/>
                    </a:xfrm>
                    <a:prstGeom prst="rect">
                      <a:avLst/>
                    </a:prstGeom>
                  </pic:spPr>
                </pic:pic>
              </a:graphicData>
            </a:graphic>
          </wp:inline>
        </w:drawing>
      </w:r>
    </w:p>
    <w:p w14:paraId="0BAD9F02" w14:textId="77777777" w:rsidR="00C534C7" w:rsidRDefault="00C534C7" w:rsidP="00C534C7"/>
    <w:p w14:paraId="1EB9C886" w14:textId="23965332" w:rsidR="00C534C7" w:rsidRDefault="00C534C7" w:rsidP="00C534C7">
      <w:r>
        <w:t>This table includes statistics about the specified state for each simulation day over all the runs in the job.  For each day, the row includes the minimum value, the first quartile, the median, the third quartile, the maximum value, the mean and standard deviation, and the individual values in each run.</w:t>
      </w:r>
    </w:p>
    <w:p w14:paraId="59025E09" w14:textId="4ADE53F0" w:rsidR="00601612" w:rsidRDefault="00601612" w:rsidP="00C534C7"/>
    <w:p w14:paraId="4E4701C4" w14:textId="6884A3FC" w:rsidR="00601612" w:rsidRDefault="00601612" w:rsidP="00C534C7">
      <w:r>
        <w:t>FRED also produces time-series data for all global variables defined in the FRED program. For example, suppose the model is keeping track of the number of drug prescriptions over time, and includes a global variable:</w:t>
      </w:r>
    </w:p>
    <w:p w14:paraId="4393DF67" w14:textId="1AEE38A1" w:rsidR="00601612" w:rsidRDefault="00601612" w:rsidP="00C534C7"/>
    <w:p w14:paraId="3FFF3388" w14:textId="37B20E8F" w:rsidR="00601612" w:rsidRDefault="00C24D23" w:rsidP="00C534C7">
      <w:r>
        <w:t>Global</w:t>
      </w:r>
      <w:r w:rsidR="00601612">
        <w:t xml:space="preserve">  Prescriptions</w:t>
      </w:r>
    </w:p>
    <w:p w14:paraId="2778BF5C" w14:textId="0267897C" w:rsidR="00601612" w:rsidRDefault="00601612" w:rsidP="00C534C7">
      <w:r>
        <w:t>Prescriptions = 0</w:t>
      </w:r>
    </w:p>
    <w:p w14:paraId="591211A4" w14:textId="253BB83E" w:rsidR="00601612" w:rsidRDefault="00601612" w:rsidP="00C534C7"/>
    <w:p w14:paraId="7F17F012" w14:textId="2BAA785D" w:rsidR="00601612" w:rsidRDefault="00601612" w:rsidP="00C534C7">
      <w:r>
        <w:t>This variable might be updated by each agent who received a prescription:</w:t>
      </w:r>
    </w:p>
    <w:p w14:paraId="45D841EE" w14:textId="14661F81" w:rsidR="00601612" w:rsidRDefault="00601612" w:rsidP="00C534C7"/>
    <w:p w14:paraId="7BB4DE74" w14:textId="77777777" w:rsidR="00CF0FA5" w:rsidRDefault="00CF0FA5" w:rsidP="00C534C7">
      <w:r>
        <w:t>State(</w:t>
      </w:r>
      <w:r w:rsidR="00601612">
        <w:t xml:space="preserve">HealthCare, ReceivedPrescription) </w:t>
      </w:r>
      <w:r>
        <w:t>{</w:t>
      </w:r>
    </w:p>
    <w:p w14:paraId="2CD35BC0" w14:textId="417B5672" w:rsidR="00601612" w:rsidRDefault="00CF0FA5" w:rsidP="00C534C7">
      <w:r>
        <w:tab/>
      </w:r>
      <w:r w:rsidR="00601612">
        <w:t xml:space="preserve"> set(Prescriptions, Prescription+1)</w:t>
      </w:r>
    </w:p>
    <w:p w14:paraId="33B01ECB" w14:textId="069A2140" w:rsidR="00CF0FA5" w:rsidRDefault="00CF0FA5" w:rsidP="00C534C7">
      <w:r>
        <w:t>}</w:t>
      </w:r>
    </w:p>
    <w:p w14:paraId="3DCC1814" w14:textId="59C48471" w:rsidR="00601612" w:rsidRDefault="00601612" w:rsidP="00C534C7"/>
    <w:p w14:paraId="6319C056" w14:textId="630611B8" w:rsidR="00601612" w:rsidRDefault="00AE78BB" w:rsidP="00C534C7">
      <w:r>
        <w:t xml:space="preserve">The time series for a global variable named </w:t>
      </w:r>
      <w:r>
        <w:rPr>
          <w:i/>
        </w:rPr>
        <w:t>X</w:t>
      </w:r>
      <w:r>
        <w:t xml:space="preserve"> is stored under the file name </w:t>
      </w:r>
      <w:r>
        <w:rPr>
          <w:b/>
        </w:rPr>
        <w:t>FRED.</w:t>
      </w:r>
      <w:r>
        <w:rPr>
          <w:b/>
          <w:i/>
        </w:rPr>
        <w:t>X</w:t>
      </w:r>
      <w:r>
        <w:t>, so the plot for the Prescription variables can by produced by the command:</w:t>
      </w:r>
    </w:p>
    <w:p w14:paraId="7AE2B1BB" w14:textId="65C956BB" w:rsidR="00AE78BB" w:rsidRDefault="00AE78BB" w:rsidP="00C534C7"/>
    <w:p w14:paraId="78113140" w14:textId="4AAD8CEF" w:rsidR="00AE78BB" w:rsidRDefault="00AE78BB" w:rsidP="00C534C7">
      <w:r>
        <w:t>% fred_plot -k &lt;job_name&gt; -v FRED.Prescriptions</w:t>
      </w:r>
    </w:p>
    <w:p w14:paraId="7F047799" w14:textId="696D336C" w:rsidR="00AE78BB" w:rsidRDefault="00AE78BB" w:rsidP="00C534C7"/>
    <w:p w14:paraId="1D5AA668" w14:textId="77F96589" w:rsidR="00AE78BB" w:rsidRDefault="00AE78BB" w:rsidP="00C534C7">
      <w:r>
        <w:t>Note: FRED does not currently prodcues output files for global list variables.</w:t>
      </w:r>
    </w:p>
    <w:p w14:paraId="2CDF0D8D" w14:textId="77777777" w:rsidR="00601612" w:rsidRDefault="00601612" w:rsidP="00C534C7"/>
    <w:p w14:paraId="584E8A61" w14:textId="77777777" w:rsidR="00C534C7" w:rsidRDefault="00C534C7" w:rsidP="00C534C7"/>
    <w:p w14:paraId="581F92F0" w14:textId="77777777" w:rsidR="00C534C7" w:rsidRDefault="00C534C7" w:rsidP="00FD0E81">
      <w:pPr>
        <w:pStyle w:val="Heading2"/>
      </w:pPr>
      <w:bookmarkStart w:id="142" w:name="_Health_Records_File"/>
      <w:bookmarkStart w:id="143" w:name="_Toc40674659"/>
      <w:bookmarkEnd w:id="142"/>
      <w:r>
        <w:lastRenderedPageBreak/>
        <w:t>Health Records File</w:t>
      </w:r>
      <w:bookmarkEnd w:id="143"/>
    </w:p>
    <w:p w14:paraId="4E54EA03" w14:textId="77777777" w:rsidR="00C534C7" w:rsidRDefault="00C534C7" w:rsidP="00C534C7"/>
    <w:p w14:paraId="2AA2535A" w14:textId="77777777" w:rsidR="00C534C7" w:rsidRDefault="00C534C7" w:rsidP="00C534C7">
      <w:r>
        <w:t>If the property</w:t>
      </w:r>
    </w:p>
    <w:p w14:paraId="30646A81" w14:textId="77777777" w:rsidR="00C534C7" w:rsidRDefault="00C534C7" w:rsidP="00C534C7"/>
    <w:p w14:paraId="1756A34B" w14:textId="77777777" w:rsidR="00C534C7" w:rsidRPr="00546F12" w:rsidRDefault="00C534C7" w:rsidP="00C534C7">
      <w:pPr>
        <w:rPr>
          <w:b/>
        </w:rPr>
      </w:pPr>
      <w:r w:rsidRPr="00546F12">
        <w:rPr>
          <w:b/>
        </w:rPr>
        <w:t>enable_health_records = 1</w:t>
      </w:r>
    </w:p>
    <w:p w14:paraId="71C33236" w14:textId="77777777" w:rsidR="00C534C7" w:rsidRDefault="00C534C7" w:rsidP="00C534C7"/>
    <w:p w14:paraId="0FB578BB" w14:textId="77777777" w:rsidR="0069579A" w:rsidRDefault="00C534C7" w:rsidP="00C534C7">
      <w:r>
        <w:t xml:space="preserve">is set, the FRED creates a </w:t>
      </w:r>
      <w:r>
        <w:rPr>
          <w:b/>
        </w:rPr>
        <w:t>health records file</w:t>
      </w:r>
      <w:r>
        <w:t xml:space="preserve"> that contains individual level information that reflects every time an agent changes state.  </w:t>
      </w:r>
    </w:p>
    <w:p w14:paraId="5BC736EF" w14:textId="77777777" w:rsidR="0069579A" w:rsidRDefault="0069579A" w:rsidP="00C534C7"/>
    <w:p w14:paraId="686A23C5" w14:textId="2F1195CD" w:rsidR="00C534C7" w:rsidRDefault="00C534C7" w:rsidP="00C534C7">
      <w:r>
        <w:t>Th</w:t>
      </w:r>
      <w:r w:rsidR="0069579A">
        <w:t>e health records file</w:t>
      </w:r>
      <w:r>
        <w:t xml:space="preserve"> may be quite large, </w:t>
      </w:r>
      <w:r w:rsidR="0069579A">
        <w:t>so by default the</w:t>
      </w:r>
      <w:r w:rsidR="00AC3819">
        <w:t xml:space="preserve"> file</w:t>
      </w:r>
      <w:r w:rsidR="0069579A">
        <w:t xml:space="preserve"> is created only for the first run of a job that includes multiple simulation runs.</w:t>
      </w:r>
      <w:r w:rsidR="00AC3819">
        <w:t xml:space="preserve">  The user can control which run has a health records file by setting the property:</w:t>
      </w:r>
    </w:p>
    <w:p w14:paraId="54E1C862" w14:textId="74D140DF" w:rsidR="00AC3819" w:rsidRDefault="00AC3819" w:rsidP="00C534C7"/>
    <w:p w14:paraId="1AB2B316" w14:textId="1AF5144A" w:rsidR="00AC3819" w:rsidRDefault="00AC3819" w:rsidP="00C534C7">
      <w:pPr>
        <w:rPr>
          <w:b/>
          <w:bCs/>
        </w:rPr>
      </w:pPr>
      <w:r>
        <w:rPr>
          <w:b/>
          <w:bCs/>
        </w:rPr>
        <w:t>health_records_run = N</w:t>
      </w:r>
    </w:p>
    <w:p w14:paraId="47181F84" w14:textId="037DF37B" w:rsidR="00AC3819" w:rsidRDefault="00AC3819" w:rsidP="00C534C7">
      <w:pPr>
        <w:rPr>
          <w:b/>
          <w:bCs/>
        </w:rPr>
      </w:pPr>
    </w:p>
    <w:p w14:paraId="11F27813" w14:textId="7DB199FD" w:rsidR="00AC3819" w:rsidRPr="00AC3819" w:rsidRDefault="00AC3819" w:rsidP="00C534C7">
      <w:pPr>
        <w:rPr>
          <w:i/>
          <w:iCs/>
        </w:rPr>
      </w:pPr>
      <w:r>
        <w:t xml:space="preserve">to get the file for run N (N = 1 by default). If N = -1, health record files are produced for all runs.  </w:t>
      </w:r>
      <w:r w:rsidRPr="00AC3819">
        <w:rPr>
          <w:b/>
          <w:bCs/>
        </w:rPr>
        <w:t>Warning:</w:t>
      </w:r>
      <w:r>
        <w:t xml:space="preserve"> </w:t>
      </w:r>
      <w:r w:rsidRPr="00AC3819">
        <w:rPr>
          <w:i/>
          <w:iCs/>
        </w:rPr>
        <w:t>This may results in a large amount of data.</w:t>
      </w:r>
    </w:p>
    <w:p w14:paraId="4AEB3AF8" w14:textId="77777777" w:rsidR="00C534C7" w:rsidRDefault="00C534C7" w:rsidP="00C534C7"/>
    <w:p w14:paraId="3D422658" w14:textId="19D8F0BA" w:rsidR="00C534C7" w:rsidRDefault="00C534C7" w:rsidP="00C534C7">
      <w:r>
        <w:t xml:space="preserve">The program </w:t>
      </w:r>
      <w:r w:rsidR="00BB4FE7">
        <w:t>control</w:t>
      </w:r>
      <w:r w:rsidR="00FD0E81">
        <w:t>s</w:t>
      </w:r>
      <w:r>
        <w:t xml:space="preserve"> which Conditions to include in the health records file by property statements of the form:</w:t>
      </w:r>
    </w:p>
    <w:p w14:paraId="2DC5C72D" w14:textId="77777777" w:rsidR="00C534C7" w:rsidRDefault="00C534C7" w:rsidP="00C534C7"/>
    <w:p w14:paraId="1776CE96" w14:textId="77777777" w:rsidR="00C534C7" w:rsidRPr="00546F12" w:rsidRDefault="00C534C7" w:rsidP="00C534C7">
      <w:pPr>
        <w:rPr>
          <w:b/>
        </w:rPr>
      </w:pPr>
      <w:r w:rsidRPr="00546F12">
        <w:rPr>
          <w:b/>
        </w:rPr>
        <w:t>COND.enable_health_records = 1</w:t>
      </w:r>
    </w:p>
    <w:p w14:paraId="43DFFDAD" w14:textId="77777777" w:rsidR="00C534C7" w:rsidRDefault="00C534C7" w:rsidP="00C534C7"/>
    <w:p w14:paraId="03139DA2" w14:textId="77777777" w:rsidR="00C534C7" w:rsidRDefault="00C534C7" w:rsidP="00C534C7">
      <w:r>
        <w:t>By default, no Condition is included in the file.</w:t>
      </w:r>
    </w:p>
    <w:p w14:paraId="229303C7" w14:textId="77777777" w:rsidR="00C534C7" w:rsidRDefault="00C534C7" w:rsidP="00C534C7"/>
    <w:p w14:paraId="7D04BE69" w14:textId="77777777" w:rsidR="00C534C7" w:rsidRDefault="00C534C7" w:rsidP="00C534C7">
      <w:r>
        <w:t>If the following statement appears in the FRED program:</w:t>
      </w:r>
    </w:p>
    <w:p w14:paraId="3A09C02D" w14:textId="77777777" w:rsidR="00C534C7" w:rsidRDefault="00C534C7" w:rsidP="00C534C7"/>
    <w:p w14:paraId="231E45E8" w14:textId="77777777" w:rsidR="00C534C7" w:rsidRPr="00546F12" w:rsidRDefault="00C534C7" w:rsidP="00C534C7">
      <w:pPr>
        <w:rPr>
          <w:b/>
        </w:rPr>
      </w:pPr>
      <w:r w:rsidRPr="00546F12">
        <w:rPr>
          <w:b/>
        </w:rPr>
        <w:t>record_location = 1</w:t>
      </w:r>
    </w:p>
    <w:p w14:paraId="5B6C9AAA" w14:textId="77777777" w:rsidR="00C534C7" w:rsidRDefault="00C534C7" w:rsidP="00C534C7"/>
    <w:p w14:paraId="70764D3D" w14:textId="3297D63B" w:rsidR="00C534C7" w:rsidRDefault="00C534C7" w:rsidP="00C534C7">
      <w:r>
        <w:t xml:space="preserve">then FRED includes the latitude and longitude of the agent on each line in the </w:t>
      </w:r>
      <w:r>
        <w:rPr>
          <w:b/>
        </w:rPr>
        <w:t>health records file</w:t>
      </w:r>
      <w:r>
        <w:t>.</w:t>
      </w:r>
    </w:p>
    <w:p w14:paraId="060253ED" w14:textId="225A714F" w:rsidR="00FD0E81" w:rsidRDefault="00FD0E81" w:rsidP="00C534C7"/>
    <w:p w14:paraId="02B99EBF" w14:textId="0325DCCC" w:rsidR="00FD0E81" w:rsidRDefault="00FD0E81" w:rsidP="00C534C7">
      <w:r>
        <w:t>As an example, suppose you run the example Pandemic Influenza program in Chapter 14 with the additional program statements:</w:t>
      </w:r>
    </w:p>
    <w:p w14:paraId="5E944211" w14:textId="78B77CB6" w:rsidR="00FD0E81" w:rsidRDefault="00FD0E81" w:rsidP="00C534C7"/>
    <w:p w14:paraId="32385099" w14:textId="32E18CC3" w:rsidR="00FD0E81" w:rsidRDefault="00FD0E81" w:rsidP="00C534C7">
      <w:pPr>
        <w:rPr>
          <w:b/>
          <w:bCs/>
        </w:rPr>
      </w:pPr>
      <w:r>
        <w:rPr>
          <w:b/>
          <w:bCs/>
        </w:rPr>
        <w:t>enable_health_records = 1</w:t>
      </w:r>
    </w:p>
    <w:p w14:paraId="11E1EA1D" w14:textId="22914B02" w:rsidR="00FD0E81" w:rsidRDefault="00FD0E81" w:rsidP="00C534C7">
      <w:pPr>
        <w:rPr>
          <w:b/>
          <w:bCs/>
        </w:rPr>
      </w:pPr>
      <w:r>
        <w:rPr>
          <w:b/>
          <w:bCs/>
        </w:rPr>
        <w:t>INF.enable_health_records = 1</w:t>
      </w:r>
    </w:p>
    <w:p w14:paraId="3AF75EBF" w14:textId="77777777" w:rsidR="0013558A" w:rsidRDefault="0013558A" w:rsidP="00C534C7">
      <w:pPr>
        <w:rPr>
          <w:b/>
          <w:bCs/>
        </w:rPr>
      </w:pPr>
    </w:p>
    <w:p w14:paraId="1D857461" w14:textId="23CE7014" w:rsidR="00FD0E81" w:rsidRDefault="00FD0E81" w:rsidP="00C534C7">
      <w:pPr>
        <w:rPr>
          <w:b/>
          <w:bCs/>
        </w:rPr>
      </w:pPr>
    </w:p>
    <w:p w14:paraId="41AE63A4" w14:textId="776818B1" w:rsidR="00FD0E81" w:rsidRDefault="00FD0E81" w:rsidP="00C534C7">
      <w:r>
        <w:t>The first line tell</w:t>
      </w:r>
      <w:r w:rsidR="007738C9">
        <w:t>s</w:t>
      </w:r>
      <w:r>
        <w:t xml:space="preserve"> FRED to create a health records file (for run 1), and the second line tell</w:t>
      </w:r>
      <w:r w:rsidR="007738C9">
        <w:t>s</w:t>
      </w:r>
      <w:r>
        <w:t xml:space="preserve"> FRED to include a record each time an agent changes state in its INF Condition.</w:t>
      </w:r>
    </w:p>
    <w:p w14:paraId="5E50920D" w14:textId="6F8847CB" w:rsidR="007738C9" w:rsidRDefault="007738C9" w:rsidP="00C534C7"/>
    <w:p w14:paraId="5A371C93" w14:textId="5FF4E69D" w:rsidR="007738C9" w:rsidRDefault="007738C9" w:rsidP="00C534C7">
      <w:r>
        <w:t xml:space="preserve">This example shows the command-line use of FRED, but you can also obtain the resulting files through the Web </w:t>
      </w:r>
      <w:r w:rsidR="00AE14F6">
        <w:t>I</w:t>
      </w:r>
      <w:r>
        <w:t>nterface.</w:t>
      </w:r>
    </w:p>
    <w:p w14:paraId="58FA0EB2" w14:textId="0C12A74C" w:rsidR="007738C9" w:rsidRDefault="007738C9" w:rsidP="00C534C7"/>
    <w:p w14:paraId="42A8BFEA" w14:textId="2FAD1CC3" w:rsidR="007738C9" w:rsidRDefault="007738C9" w:rsidP="00C534C7">
      <w:r>
        <w:t xml:space="preserve">Suppose the FRED program is in a file called </w:t>
      </w:r>
      <w:r>
        <w:rPr>
          <w:b/>
          <w:bCs/>
        </w:rPr>
        <w:t xml:space="preserve">inf.fred. </w:t>
      </w:r>
      <w:r>
        <w:t xml:space="preserve">First run a FRED job with the key (or job name) </w:t>
      </w:r>
      <w:r>
        <w:rPr>
          <w:b/>
          <w:bCs/>
        </w:rPr>
        <w:t>test:</w:t>
      </w:r>
    </w:p>
    <w:p w14:paraId="5D32BC5E" w14:textId="7E7142E1" w:rsidR="007738C9" w:rsidRDefault="007738C9" w:rsidP="00C534C7"/>
    <w:p w14:paraId="5A1F9EAF" w14:textId="7FD8DC88" w:rsidR="007738C9" w:rsidRDefault="007738C9" w:rsidP="00C534C7">
      <w:r>
        <w:t>% fred_job -k test -p inf.fred</w:t>
      </w:r>
    </w:p>
    <w:p w14:paraId="3D915926" w14:textId="77777777" w:rsidR="007738C9" w:rsidRPr="007738C9" w:rsidRDefault="007738C9" w:rsidP="00C534C7"/>
    <w:p w14:paraId="1D54F042" w14:textId="2129045A" w:rsidR="007738C9" w:rsidRDefault="007738C9" w:rsidP="00C534C7">
      <w:r>
        <w:lastRenderedPageBreak/>
        <w:t>After running the job, the health records file includes records like the following:</w:t>
      </w:r>
    </w:p>
    <w:p w14:paraId="3D98C67D" w14:textId="2903826D" w:rsidR="00BB0DCD" w:rsidRDefault="00BB0DCD" w:rsidP="00C534C7"/>
    <w:p w14:paraId="6E2A97CB"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t>HEALTH RECORD: 2020-01-01 12am day 0 person 39790 age 20 is an IMPORTED EXPOSURE to INF</w:t>
      </w:r>
    </w:p>
    <w:p w14:paraId="730E4380" w14:textId="5875BCDA"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t>HEALTH RECORD: 2020-01-01 12am day 0 person 39790 age 20 sex F race 1 household H-11047265 school</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t xml:space="preserve">   </w:t>
      </w:r>
      <w:r w:rsidRPr="00BB0DCD">
        <w:rPr>
          <w:rFonts w:ascii="Courier New" w:eastAsiaTheme="minorHAnsi" w:hAnsi="Courier New" w:cs="Courier New"/>
          <w:b/>
          <w:bCs/>
          <w:color w:val="000000"/>
          <w:sz w:val="16"/>
          <w:szCs w:val="16"/>
        </w:rPr>
        <w:t>NONE income 49200 CONDITION INF CHANGES from S to E</w:t>
      </w:r>
    </w:p>
    <w:p w14:paraId="05406FFA"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t>HEALTH RECORD: 2020-01-01 12am day 0 person 43509 age 66 is an IMPORTED EXPOSURE to INF</w:t>
      </w:r>
    </w:p>
    <w:p w14:paraId="06AF6159" w14:textId="2D50A589" w:rsidR="00BB0DCD" w:rsidRPr="00BB0DCD" w:rsidRDefault="00BB0DCD" w:rsidP="00BB0DCD">
      <w:pPr>
        <w:rPr>
          <w:sz w:val="16"/>
          <w:szCs w:val="16"/>
        </w:rPr>
      </w:pPr>
      <w:r w:rsidRPr="00BB0DCD">
        <w:rPr>
          <w:rFonts w:ascii="Courier New" w:eastAsiaTheme="minorHAnsi" w:hAnsi="Courier New" w:cs="Courier New"/>
          <w:b/>
          <w:bCs/>
          <w:color w:val="000000"/>
          <w:sz w:val="16"/>
          <w:szCs w:val="16"/>
        </w:rPr>
        <w:t>HEALTH RECORD: 2020-01-01 12am day 0 person 43509 age 66 sex M race 1 household H-11046512 school</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BB0DCD">
        <w:rPr>
          <w:rFonts w:ascii="Courier New" w:eastAsiaTheme="minorHAnsi" w:hAnsi="Courier New" w:cs="Courier New"/>
          <w:b/>
          <w:bCs/>
          <w:color w:val="000000"/>
          <w:sz w:val="16"/>
          <w:szCs w:val="16"/>
        </w:rPr>
        <w:t>NONE income 40000 CONDITION INF CHANGES from S to E</w:t>
      </w:r>
    </w:p>
    <w:p w14:paraId="3D9B09F0" w14:textId="7FD912BA" w:rsidR="007738C9" w:rsidRDefault="007738C9" w:rsidP="00C534C7"/>
    <w:p w14:paraId="45B061E8" w14:textId="402F015A" w:rsidR="007738C9" w:rsidRDefault="007738C9" w:rsidP="00C534C7">
      <w:r>
        <w:t>You can get the whole file with the command:</w:t>
      </w:r>
    </w:p>
    <w:p w14:paraId="6653A5D2" w14:textId="320D581C" w:rsidR="007738C9" w:rsidRDefault="007738C9" w:rsidP="00C534C7"/>
    <w:p w14:paraId="23DFCCC9" w14:textId="4F7493F9" w:rsidR="007738C9" w:rsidRDefault="007738C9" w:rsidP="00C534C7">
      <w:r>
        <w:t>% fred_get_records -k test &gt; records.txt</w:t>
      </w:r>
    </w:p>
    <w:p w14:paraId="6F667633" w14:textId="77777777" w:rsidR="007738C9" w:rsidRDefault="007738C9" w:rsidP="00C534C7"/>
    <w:p w14:paraId="44F9F673" w14:textId="78321418" w:rsidR="007738C9" w:rsidRDefault="007738C9" w:rsidP="00C534C7">
      <w:r>
        <w:t xml:space="preserve">This copies the health_records file to a local file called </w:t>
      </w:r>
      <w:r>
        <w:rPr>
          <w:b/>
          <w:bCs/>
        </w:rPr>
        <w:t>records.txt.</w:t>
      </w:r>
    </w:p>
    <w:p w14:paraId="3439E577" w14:textId="2C24CCBD" w:rsidR="007738C9" w:rsidRDefault="007738C9" w:rsidP="00C534C7"/>
    <w:p w14:paraId="1ACF4594" w14:textId="2A1A4353" w:rsidR="007738C9" w:rsidRDefault="007738C9" w:rsidP="00C534C7">
      <w:r>
        <w:t xml:space="preserve">It is often useful to see all the records for a given individual.  The following command returns all the records for person </w:t>
      </w:r>
      <w:r w:rsidR="00BB0DCD">
        <w:t>39790</w:t>
      </w:r>
      <w:r>
        <w:t>:</w:t>
      </w:r>
    </w:p>
    <w:p w14:paraId="0051DA1A" w14:textId="5F28D748" w:rsidR="007738C9" w:rsidRDefault="007738C9" w:rsidP="00C534C7"/>
    <w:p w14:paraId="6DA92C44" w14:textId="4C95832B" w:rsid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BB0DCD">
        <w:rPr>
          <w:rFonts w:eastAsiaTheme="minorHAnsi"/>
          <w:color w:val="000000"/>
        </w:rPr>
        <w:t>% fred_get_records -p 39790</w:t>
      </w:r>
    </w:p>
    <w:p w14:paraId="1ED5F56B"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p>
    <w:p w14:paraId="5B80C94C" w14:textId="77777777"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1 12am day 0 person 39790 age 20 is an IMPORTED EXPOSURE to INF</w:t>
      </w:r>
    </w:p>
    <w:p w14:paraId="519D24E3"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1 12am day 0 person 39790 age 20 sex F race 1 household H-11047265</w:t>
      </w:r>
    </w:p>
    <w:p w14:paraId="76B74D03" w14:textId="553A3703"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S to E</w:t>
      </w:r>
    </w:p>
    <w:p w14:paraId="48B60029"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3 5am day 2 person 39790 age 20 sex F race 1 household H-11047265</w:t>
      </w:r>
    </w:p>
    <w:p w14:paraId="711260AD" w14:textId="5E583675"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E to Is</w:t>
      </w:r>
    </w:p>
    <w:p w14:paraId="62475101"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3 5am day 2 person 39790 ENTERING state INF.Is MODIFIES state StayHome.No</w:t>
      </w:r>
    </w:p>
    <w:p w14:paraId="6913BEF6" w14:textId="34143598"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to StayHome.Symptoms</w:t>
      </w:r>
    </w:p>
    <w:p w14:paraId="41DC82F8"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12 9am day 11 person 39790 age 20 sex F race 1 household H-11047265</w:t>
      </w:r>
    </w:p>
    <w:p w14:paraId="3591D5C9" w14:textId="1FD3D61D"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Is to R</w:t>
      </w:r>
    </w:p>
    <w:p w14:paraId="0660AE44" w14:textId="51CAF301" w:rsidR="007738C9" w:rsidRPr="0013558A" w:rsidRDefault="0013558A" w:rsidP="0013558A">
      <w:pPr>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12 9am day 11 person 39790 ENTERING state INF.R MODIFIES state StayHome.Yes</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t xml:space="preserve">  </w:t>
      </w:r>
      <w:r w:rsidRPr="0013558A">
        <w:rPr>
          <w:rFonts w:ascii="Courier New" w:eastAsiaTheme="minorHAnsi" w:hAnsi="Courier New" w:cs="Courier New"/>
          <w:b/>
          <w:bCs/>
          <w:color w:val="000000"/>
          <w:sz w:val="16"/>
          <w:szCs w:val="16"/>
        </w:rPr>
        <w:t>to StayHome.No</w:t>
      </w:r>
    </w:p>
    <w:p w14:paraId="0C844B42" w14:textId="50FD28D3" w:rsidR="00BB0DCD" w:rsidRDefault="00BB0DCD" w:rsidP="00BB0DCD"/>
    <w:p w14:paraId="1B140CDB" w14:textId="3F30B238" w:rsidR="0013558A" w:rsidRDefault="0013558A" w:rsidP="00BB0DCD">
      <w:r>
        <w:t>This showing the complete path of this individual through the states defined in the model.</w:t>
      </w:r>
    </w:p>
    <w:p w14:paraId="488E6C11" w14:textId="77777777" w:rsidR="0013558A" w:rsidRDefault="0013558A" w:rsidP="00BB0DCD"/>
    <w:p w14:paraId="04CA8D7C" w14:textId="5ED360FD" w:rsidR="007738C9" w:rsidRDefault="007738C9" w:rsidP="00C534C7">
      <w:r>
        <w:t>To see all the records showing every agent that changes into a given state:</w:t>
      </w:r>
    </w:p>
    <w:p w14:paraId="6E3CBFB2" w14:textId="2B92FE2F" w:rsidR="007738C9" w:rsidRDefault="007738C9" w:rsidP="00C534C7"/>
    <w:p w14:paraId="412E27EB" w14:textId="017553D4" w:rsidR="007738C9" w:rsidRDefault="007738C9" w:rsidP="00C534C7">
      <w:r>
        <w:t xml:space="preserve">% fred_get_records -s </w:t>
      </w:r>
      <w:r w:rsidR="00907434">
        <w:t>Is</w:t>
      </w:r>
    </w:p>
    <w:p w14:paraId="0D1D93BB" w14:textId="42B92AC0" w:rsidR="00907434" w:rsidRDefault="00907434" w:rsidP="00C534C7"/>
    <w:p w14:paraId="2F444FEA" w14:textId="77777777"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fred_get_records -k test -s Is | head -10</w:t>
      </w:r>
    </w:p>
    <w:p w14:paraId="1E20BA5D"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2 7am day 1 person 18142 age 1 sex F race 1 household H-11045344</w:t>
      </w:r>
    </w:p>
    <w:p w14:paraId="6ABA84E5" w14:textId="30ACA494"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1000 CONDITION INF CHANGES from E to Is</w:t>
      </w:r>
    </w:p>
    <w:p w14:paraId="0B11362A"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2 12pm day 1 person 43509 age 66 sex M race 1 household H-11046512</w:t>
      </w:r>
    </w:p>
    <w:p w14:paraId="10892A93" w14:textId="28B53E8E"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40000 CONDITION INF CHANGES from E to Is</w:t>
      </w:r>
    </w:p>
    <w:p w14:paraId="2F23659A"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2am day 2 person 38779 age 28 sex F race 1 household H-11051097</w:t>
      </w:r>
    </w:p>
    <w:p w14:paraId="7932F3A9" w14:textId="24A8707C"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78000 CONDITION INF CHANGES from E to Is</w:t>
      </w:r>
    </w:p>
    <w:p w14:paraId="32BA8551" w14:textId="29DFA225"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2am day 2 person 45113 age 18 sex F race -1 household GH-450004650-016</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38900 CONDITION INF CHANGES from E to Is</w:t>
      </w:r>
    </w:p>
    <w:p w14:paraId="2B742B79"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am day 2 person 35833 age 67 sex F race 1 household H-11059471</w:t>
      </w:r>
    </w:p>
    <w:p w14:paraId="3899560F" w14:textId="257A0D87"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49400 CONDITION INF CHANGES from E to Is</w:t>
      </w:r>
    </w:p>
    <w:p w14:paraId="22DE5741" w14:textId="1A458AE6" w:rsidR="007738C9" w:rsidRDefault="00907434" w:rsidP="00C534C7">
      <w:pPr>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w:t>
      </w:r>
    </w:p>
    <w:p w14:paraId="78EE57F8" w14:textId="77777777" w:rsidR="00907434" w:rsidRDefault="00907434" w:rsidP="00C534C7"/>
    <w:p w14:paraId="775B9F89" w14:textId="01E21A02" w:rsidR="00A827B3" w:rsidRDefault="00A827B3" w:rsidP="00C534C7">
      <w:r>
        <w:t>This shows the times and dates that any individuals changed from state E to state Is in this run.</w:t>
      </w:r>
    </w:p>
    <w:p w14:paraId="6D07C0D7" w14:textId="77777777" w:rsidR="00A827B3" w:rsidRDefault="00A827B3" w:rsidP="00C534C7"/>
    <w:p w14:paraId="3AB2F306" w14:textId="11044CEC" w:rsidR="007738C9" w:rsidRDefault="007738C9" w:rsidP="00C534C7">
      <w:r>
        <w:t xml:space="preserve">To see all the records that match </w:t>
      </w:r>
      <w:r w:rsidR="00A21712">
        <w:t xml:space="preserve">a given pattern in the file, using the -g option (meaning </w:t>
      </w:r>
      <w:r w:rsidR="00A21712">
        <w:rPr>
          <w:b/>
          <w:bCs/>
        </w:rPr>
        <w:t>grep</w:t>
      </w:r>
      <w:r w:rsidR="00A21712">
        <w:t>):</w:t>
      </w:r>
    </w:p>
    <w:p w14:paraId="781AFC8B" w14:textId="3E5762DF" w:rsidR="00A21712" w:rsidRDefault="00A21712" w:rsidP="00C534C7"/>
    <w:p w14:paraId="3978E0F3" w14:textId="402910F3" w:rsidR="00A21712" w:rsidRPr="00A21712" w:rsidRDefault="00A21712" w:rsidP="00C534C7">
      <w:r>
        <w:t>% fred_get_records -g '</w:t>
      </w:r>
      <w:r w:rsidR="00C303CB">
        <w:t>IMPORTED</w:t>
      </w:r>
      <w:r>
        <w:t>'</w:t>
      </w:r>
    </w:p>
    <w:p w14:paraId="0BF19004" w14:textId="77777777" w:rsidR="007738C9" w:rsidRPr="007738C9" w:rsidRDefault="007738C9" w:rsidP="00C534C7"/>
    <w:p w14:paraId="3B2EB494"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9790 age 20 is an IMPORTED EXPOSURE to INF</w:t>
      </w:r>
    </w:p>
    <w:p w14:paraId="09D273ED"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lastRenderedPageBreak/>
        <w:t>HEALTH RECORD: 2020-01-01 12am day 0 person 43509 age 66 is an IMPORTED EXPOSURE to INF</w:t>
      </w:r>
    </w:p>
    <w:p w14:paraId="69B5FC9F"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8779 age 28 is an IMPORTED EXPOSURE to INF</w:t>
      </w:r>
    </w:p>
    <w:p w14:paraId="05A96271"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6183 age 28 is an IMPORTED EXPOSURE to INF</w:t>
      </w:r>
    </w:p>
    <w:p w14:paraId="4E323422"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45113 age 18 is an IMPORTED EXPOSURE to INF</w:t>
      </w:r>
    </w:p>
    <w:p w14:paraId="7706E732"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8354 age 23 is an IMPORTED EXPOSURE to INF</w:t>
      </w:r>
    </w:p>
    <w:p w14:paraId="5EE06A1D"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8142 age 1 is an IMPORTED EXPOSURE to INF</w:t>
      </w:r>
    </w:p>
    <w:p w14:paraId="6253CB9A"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1651 age 30 is an IMPORTED EXPOSURE to INF</w:t>
      </w:r>
    </w:p>
    <w:p w14:paraId="43B6B075"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9085 age 9 is an IMPORTED EXPOSURE to INF</w:t>
      </w:r>
    </w:p>
    <w:p w14:paraId="41CCD94F" w14:textId="529C465B" w:rsidR="007738C9" w:rsidRPr="00C303CB" w:rsidRDefault="00C303CB" w:rsidP="00C303CB">
      <w:pPr>
        <w:rPr>
          <w:sz w:val="16"/>
          <w:szCs w:val="16"/>
        </w:rPr>
      </w:pPr>
      <w:r w:rsidRPr="00C303CB">
        <w:rPr>
          <w:rFonts w:ascii="Courier New" w:eastAsiaTheme="minorHAnsi" w:hAnsi="Courier New" w:cs="Courier New"/>
          <w:b/>
          <w:bCs/>
          <w:color w:val="000000"/>
          <w:sz w:val="16"/>
          <w:szCs w:val="16"/>
        </w:rPr>
        <w:t>HEALTH RECORD: 2020-01-01 12am day 0 person 35833 age 67 is an IMPORTED EXPOSURE to INF</w:t>
      </w:r>
    </w:p>
    <w:p w14:paraId="6975DA1D" w14:textId="77777777" w:rsidR="007738C9" w:rsidRPr="00FD0E81" w:rsidRDefault="007738C9" w:rsidP="00C534C7"/>
    <w:p w14:paraId="057E0311" w14:textId="1BE142C9" w:rsidR="00C534C7" w:rsidRDefault="00EF106D" w:rsidP="00C534C7">
      <w:r>
        <w:t>This output verifies that 10 individuals were exposed to INF by the Import Agent at the start of the simulation run.</w:t>
      </w:r>
    </w:p>
    <w:p w14:paraId="2BCBD317" w14:textId="456DEA6E" w:rsidR="0020175D" w:rsidRDefault="0020175D" w:rsidP="00C534C7"/>
    <w:p w14:paraId="1A912D00" w14:textId="2A4FEA3A" w:rsidR="00050C8E" w:rsidRDefault="00050C8E" w:rsidP="00C534C7">
      <w:pPr>
        <w:pStyle w:val="Heading2"/>
      </w:pPr>
      <w:bookmarkStart w:id="144" w:name="_Toc40674660"/>
      <w:r>
        <w:t xml:space="preserve">Individual </w:t>
      </w:r>
      <w:r w:rsidR="00C32C23">
        <w:t xml:space="preserve">Report </w:t>
      </w:r>
      <w:r>
        <w:t>Files</w:t>
      </w:r>
      <w:bookmarkEnd w:id="144"/>
    </w:p>
    <w:p w14:paraId="72494A89" w14:textId="2613E1A9" w:rsidR="00050C8E" w:rsidRDefault="00050C8E" w:rsidP="00C534C7">
      <w:pPr>
        <w:pStyle w:val="Heading2"/>
      </w:pPr>
    </w:p>
    <w:p w14:paraId="63C4E643" w14:textId="47B9B0D3" w:rsidR="00554D10" w:rsidRDefault="00554D10" w:rsidP="00554D10">
      <w:r>
        <w:t>Coming Soon.</w:t>
      </w:r>
    </w:p>
    <w:p w14:paraId="39C16F4F" w14:textId="77777777" w:rsidR="00554D10" w:rsidRPr="00554D10" w:rsidRDefault="00554D10" w:rsidP="00554D10"/>
    <w:p w14:paraId="087F25F4" w14:textId="1B1F1FD8" w:rsidR="00050C8E" w:rsidRDefault="00050C8E" w:rsidP="00C534C7">
      <w:pPr>
        <w:pStyle w:val="Heading2"/>
      </w:pPr>
      <w:bookmarkStart w:id="145" w:name="_Toc40674661"/>
      <w:r>
        <w:t>Network Files</w:t>
      </w:r>
      <w:bookmarkEnd w:id="145"/>
    </w:p>
    <w:p w14:paraId="14157504" w14:textId="1636E23D" w:rsidR="00CB23FA" w:rsidRDefault="00CB23FA" w:rsidP="00CB23FA"/>
    <w:p w14:paraId="5291F216" w14:textId="7C9568D9" w:rsidR="00CB23FA" w:rsidRDefault="00CB23FA" w:rsidP="00CB23FA">
      <w:r>
        <w:t>If the model include</w:t>
      </w:r>
      <w:r w:rsidR="000B68EB">
        <w:t>s</w:t>
      </w:r>
      <w:r>
        <w:t xml:space="preserve"> networks, the FRED program will produce output files for a given network if the program includes a property statement of the form:</w:t>
      </w:r>
    </w:p>
    <w:p w14:paraId="7E1DB8C8" w14:textId="5546C325" w:rsidR="00CB23FA" w:rsidRDefault="00CB23FA" w:rsidP="00CB23FA"/>
    <w:p w14:paraId="16B95143" w14:textId="0FAFA415" w:rsidR="00CB23FA" w:rsidRDefault="00CB23FA" w:rsidP="00CB23FA">
      <w:pPr>
        <w:rPr>
          <w:b/>
          <w:bCs/>
        </w:rPr>
      </w:pPr>
      <w:r>
        <w:rPr>
          <w:b/>
          <w:bCs/>
          <w:i/>
          <w:iCs/>
        </w:rPr>
        <w:t>Network</w:t>
      </w:r>
      <w:r>
        <w:rPr>
          <w:i/>
          <w:iCs/>
        </w:rPr>
        <w:t>.</w:t>
      </w:r>
      <w:r>
        <w:rPr>
          <w:b/>
          <w:bCs/>
        </w:rPr>
        <w:t>print_interval = N</w:t>
      </w:r>
    </w:p>
    <w:p w14:paraId="60366982" w14:textId="227A7CB1" w:rsidR="00CB23FA" w:rsidRDefault="00CB23FA" w:rsidP="00CB23FA">
      <w:pPr>
        <w:rPr>
          <w:b/>
          <w:bCs/>
        </w:rPr>
      </w:pPr>
    </w:p>
    <w:p w14:paraId="500E4B52" w14:textId="355716D1" w:rsidR="00CB23FA" w:rsidRDefault="000B68EB" w:rsidP="00CB23FA">
      <w:r>
        <w:t>If N=0 (the default), no output file is produced for the given Network. If N &gt; 0, output files are produced after every N days of the simulation. If N &gt; 0, network files are always produced for first and the last days of the simulation.</w:t>
      </w:r>
    </w:p>
    <w:p w14:paraId="691332E7" w14:textId="2094C619" w:rsidR="00AB7D17" w:rsidRDefault="00AB7D17" w:rsidP="00CB23FA"/>
    <w:p w14:paraId="0680826E" w14:textId="0F67468A" w:rsidR="00AB7D17" w:rsidRDefault="00AB7D17" w:rsidP="00CB23FA">
      <w:r>
        <w:t>For each day that a network is output, two files are produced:</w:t>
      </w:r>
    </w:p>
    <w:p w14:paraId="0809D5FB" w14:textId="7C62BA59" w:rsidR="00AB7D17" w:rsidRDefault="00AB7D17" w:rsidP="00CB23FA"/>
    <w:p w14:paraId="7293E310" w14:textId="6822D346" w:rsidR="00AB7D17" w:rsidRDefault="00ED7BEB" w:rsidP="00CB23FA">
      <w:r>
        <w:t xml:space="preserve">One file is called </w:t>
      </w:r>
      <w:r w:rsidR="00AB7D17" w:rsidRPr="00ED7BEB">
        <w:rPr>
          <w:b/>
          <w:bCs/>
        </w:rPr>
        <w:t>&lt;</w:t>
      </w:r>
      <w:r w:rsidR="00AB7D17" w:rsidRPr="00ED7BEB">
        <w:rPr>
          <w:b/>
          <w:bCs/>
          <w:i/>
          <w:iCs/>
        </w:rPr>
        <w:t>Network</w:t>
      </w:r>
      <w:r>
        <w:rPr>
          <w:b/>
          <w:bCs/>
        </w:rPr>
        <w:t>&gt;</w:t>
      </w:r>
      <w:r w:rsidR="00AB7D17" w:rsidRPr="00ED7BEB">
        <w:rPr>
          <w:b/>
          <w:bCs/>
        </w:rPr>
        <w:t>-&lt;</w:t>
      </w:r>
      <w:r w:rsidR="00AB7D17" w:rsidRPr="00ED7BEB">
        <w:rPr>
          <w:b/>
          <w:bCs/>
          <w:i/>
          <w:iCs/>
        </w:rPr>
        <w:t>Day</w:t>
      </w:r>
      <w:r w:rsidR="00AB7D17" w:rsidRPr="00ED7BEB">
        <w:rPr>
          <w:b/>
          <w:bCs/>
        </w:rPr>
        <w:t>&gt;.vna</w:t>
      </w:r>
      <w:r w:rsidR="00AB7D17">
        <w:t xml:space="preserve"> </w:t>
      </w:r>
      <w:r>
        <w:t xml:space="preserve">(for example, </w:t>
      </w:r>
      <w:r>
        <w:rPr>
          <w:b/>
          <w:bCs/>
        </w:rPr>
        <w:t xml:space="preserve">MyNet-1.vna) </w:t>
      </w:r>
      <w:r>
        <w:t xml:space="preserve">and </w:t>
      </w:r>
      <w:r w:rsidR="00AB7D17">
        <w:t xml:space="preserve">is in the </w:t>
      </w:r>
      <w:r w:rsidR="00AB7D17">
        <w:rPr>
          <w:b/>
          <w:bCs/>
        </w:rPr>
        <w:t>VNA</w:t>
      </w:r>
      <w:r w:rsidR="00AB7D17">
        <w:t xml:space="preserve"> format. This text file contains lines of the form:</w:t>
      </w:r>
    </w:p>
    <w:p w14:paraId="6009F201" w14:textId="7895ED92" w:rsidR="00AB7D17" w:rsidRDefault="00AB7D17" w:rsidP="00CB23FA"/>
    <w:p w14:paraId="69AA181E"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node data</w:t>
      </w:r>
    </w:p>
    <w:p w14:paraId="3D6C142F"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ID age sex race</w:t>
      </w:r>
    </w:p>
    <w:p w14:paraId="764F2E61"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39790 20 F 1</w:t>
      </w:r>
    </w:p>
    <w:p w14:paraId="2AC7F8BF" w14:textId="68321202"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66 M 1</w:t>
      </w:r>
    </w:p>
    <w:p w14:paraId="63E9C9BD" w14:textId="5C53C3AF"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w:t>
      </w:r>
    </w:p>
    <w:p w14:paraId="510A0A62"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tie data</w:t>
      </w:r>
    </w:p>
    <w:p w14:paraId="093D3F86"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from to weight</w:t>
      </w:r>
    </w:p>
    <w:p w14:paraId="48046F61"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43508 1.000000</w:t>
      </w:r>
    </w:p>
    <w:p w14:paraId="14870338" w14:textId="6D31B6F9"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35391 1.000000</w:t>
      </w:r>
    </w:p>
    <w:p w14:paraId="5424B7CE" w14:textId="143FA0AA" w:rsidR="00AB7D17" w:rsidRDefault="00AB7D17" w:rsidP="00AB7D17">
      <w:pPr>
        <w:rPr>
          <w:rFonts w:ascii="Courier New" w:eastAsiaTheme="minorHAnsi" w:hAnsi="Courier New" w:cs="Courier New"/>
          <w:b/>
          <w:bCs/>
          <w:color w:val="000000"/>
          <w:sz w:val="18"/>
          <w:szCs w:val="18"/>
        </w:rPr>
      </w:pPr>
      <w:r>
        <w:rPr>
          <w:rFonts w:ascii="Courier New" w:eastAsiaTheme="minorHAnsi" w:hAnsi="Courier New" w:cs="Courier New"/>
          <w:b/>
          <w:bCs/>
          <w:color w:val="000000"/>
          <w:sz w:val="18"/>
          <w:szCs w:val="18"/>
        </w:rPr>
        <w:t>...</w:t>
      </w:r>
    </w:p>
    <w:p w14:paraId="680353D3" w14:textId="62B3BD16" w:rsidR="00AB7D17" w:rsidRDefault="00AB7D17" w:rsidP="00AB7D17">
      <w:pPr>
        <w:rPr>
          <w:rFonts w:ascii="Courier New" w:eastAsiaTheme="minorHAnsi" w:hAnsi="Courier New" w:cs="Courier New"/>
          <w:b/>
          <w:bCs/>
          <w:color w:val="000000"/>
          <w:sz w:val="18"/>
          <w:szCs w:val="18"/>
        </w:rPr>
      </w:pPr>
    </w:p>
    <w:p w14:paraId="2469E35D" w14:textId="554A59CC" w:rsidR="00AB7D17" w:rsidRPr="00AB7D17" w:rsidRDefault="00AB7D17" w:rsidP="00AB7D17">
      <w:pPr>
        <w:rPr>
          <w:rFonts w:eastAsiaTheme="minorHAnsi"/>
          <w:color w:val="000000"/>
        </w:rPr>
      </w:pPr>
      <w:r>
        <w:rPr>
          <w:rFonts w:eastAsiaTheme="minorHAnsi"/>
          <w:color w:val="000000"/>
        </w:rPr>
        <w:t xml:space="preserve">The first section contains one line for each agent in the network, giving the agent's id, age, sex, and race. The second section has one line for each edge in the network, showing the </w:t>
      </w:r>
      <w:r w:rsidR="00ED7BEB">
        <w:rPr>
          <w:rFonts w:eastAsiaTheme="minorHAnsi"/>
          <w:color w:val="000000"/>
        </w:rPr>
        <w:t>agent, the agent it is connected to, and the weight of the edge.</w:t>
      </w:r>
    </w:p>
    <w:p w14:paraId="2FAB5E77" w14:textId="77777777" w:rsidR="00AB7D17" w:rsidRPr="00AB7D17" w:rsidRDefault="00AB7D17" w:rsidP="00AB7D17">
      <w:pPr>
        <w:rPr>
          <w:sz w:val="18"/>
          <w:szCs w:val="18"/>
        </w:rPr>
      </w:pPr>
    </w:p>
    <w:p w14:paraId="4DD78F5C" w14:textId="029FA03F" w:rsidR="00ED7BEB" w:rsidRDefault="00ED7BEB" w:rsidP="00ED7BEB">
      <w:r>
        <w:t xml:space="preserve">The second is called </w:t>
      </w:r>
      <w:r w:rsidRPr="00ED7BEB">
        <w:rPr>
          <w:b/>
          <w:bCs/>
        </w:rPr>
        <w:t>&lt;</w:t>
      </w:r>
      <w:r w:rsidRPr="00ED7BEB">
        <w:rPr>
          <w:b/>
          <w:bCs/>
          <w:i/>
          <w:iCs/>
        </w:rPr>
        <w:t>Network</w:t>
      </w:r>
      <w:r>
        <w:rPr>
          <w:b/>
          <w:bCs/>
        </w:rPr>
        <w:t>&gt;</w:t>
      </w:r>
      <w:r w:rsidRPr="00ED7BEB">
        <w:rPr>
          <w:b/>
          <w:bCs/>
        </w:rPr>
        <w:t>-&lt;</w:t>
      </w:r>
      <w:r w:rsidRPr="00ED7BEB">
        <w:rPr>
          <w:b/>
          <w:bCs/>
          <w:i/>
          <w:iCs/>
        </w:rPr>
        <w:t>Day</w:t>
      </w:r>
      <w:r w:rsidRPr="00ED7BEB">
        <w:rPr>
          <w:b/>
          <w:bCs/>
        </w:rPr>
        <w:t>&gt;.</w:t>
      </w:r>
      <w:r>
        <w:rPr>
          <w:b/>
          <w:bCs/>
        </w:rPr>
        <w:t>txt</w:t>
      </w:r>
      <w:r>
        <w:t xml:space="preserve"> (for example, </w:t>
      </w:r>
      <w:r>
        <w:rPr>
          <w:b/>
          <w:bCs/>
        </w:rPr>
        <w:t>MyNet-1.txt)</w:t>
      </w:r>
      <w:r>
        <w:t>. This text file contains FRED program statement of the form:</w:t>
      </w:r>
    </w:p>
    <w:p w14:paraId="40D3445D" w14:textId="03F27577" w:rsidR="00ED7BEB" w:rsidRDefault="00ED7BEB" w:rsidP="00ED7BEB"/>
    <w:p w14:paraId="3DE1860F" w14:textId="77777777" w:rsidR="00ED7BEB" w:rsidRPr="00ED7BEB" w:rsidRDefault="00ED7BEB" w:rsidP="00ED7B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D7BEB">
        <w:rPr>
          <w:rFonts w:ascii="Courier New" w:eastAsiaTheme="minorHAnsi" w:hAnsi="Courier New" w:cs="Courier New"/>
          <w:b/>
          <w:bCs/>
          <w:color w:val="000000"/>
          <w:sz w:val="20"/>
          <w:szCs w:val="20"/>
        </w:rPr>
        <w:t>INFtrans.add_edge = 43509 43508 1.000000</w:t>
      </w:r>
    </w:p>
    <w:p w14:paraId="0790F9E6" w14:textId="0FE0B95B" w:rsidR="00ED7BEB" w:rsidRPr="00ED7BEB" w:rsidRDefault="00ED7BEB" w:rsidP="00ED7BEB">
      <w:pPr>
        <w:rPr>
          <w:sz w:val="20"/>
          <w:szCs w:val="20"/>
        </w:rPr>
      </w:pPr>
      <w:r w:rsidRPr="00ED7BEB">
        <w:rPr>
          <w:rFonts w:ascii="Courier New" w:eastAsiaTheme="minorHAnsi" w:hAnsi="Courier New" w:cs="Courier New"/>
          <w:b/>
          <w:bCs/>
          <w:color w:val="000000"/>
          <w:sz w:val="20"/>
          <w:szCs w:val="20"/>
        </w:rPr>
        <w:lastRenderedPageBreak/>
        <w:t>INFtrans.add_edge = 43509 35391 1.000000</w:t>
      </w:r>
    </w:p>
    <w:p w14:paraId="34694D7B" w14:textId="76A4F454" w:rsidR="00ED7BEB" w:rsidRDefault="00ED7BEB" w:rsidP="00ED7BEB"/>
    <w:p w14:paraId="313E2969" w14:textId="3213C7C9" w:rsidR="00ED7BEB" w:rsidRDefault="00ED7BEB" w:rsidP="00ED7BEB">
      <w:r>
        <w:t>Th</w:t>
      </w:r>
      <w:r w:rsidR="00086DEE">
        <w:t>ese</w:t>
      </w:r>
      <w:r>
        <w:t xml:space="preserve"> lines can be included verbatim in a FRED program to define the edges in the network.</w:t>
      </w:r>
    </w:p>
    <w:p w14:paraId="491D2FAF" w14:textId="4176BDF1" w:rsidR="00554D10" w:rsidRDefault="00554D10" w:rsidP="00ED7BEB"/>
    <w:p w14:paraId="52479A07" w14:textId="77777777" w:rsidR="00554D10" w:rsidRDefault="00554D10" w:rsidP="00554D10">
      <w:r>
        <w:t>As an example, suppose you run the example Pandemic Influenza program in Chapter 14 with the additional program statements:</w:t>
      </w:r>
    </w:p>
    <w:p w14:paraId="1FECD78F" w14:textId="77777777" w:rsidR="00554D10" w:rsidRDefault="00554D10" w:rsidP="00554D10"/>
    <w:p w14:paraId="5C165AB2" w14:textId="77777777" w:rsidR="00554D10" w:rsidRPr="0020175D"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20175D">
        <w:rPr>
          <w:rFonts w:ascii="Courier New" w:eastAsiaTheme="minorHAnsi" w:hAnsi="Courier New" w:cs="Courier New"/>
          <w:b/>
          <w:bCs/>
          <w:color w:val="000000"/>
          <w:sz w:val="20"/>
          <w:szCs w:val="20"/>
        </w:rPr>
        <w:t>INF.transmission_network = INFtrans</w:t>
      </w:r>
    </w:p>
    <w:p w14:paraId="60A23F05" w14:textId="77777777" w:rsidR="00554D10" w:rsidRPr="0020175D" w:rsidRDefault="00554D10" w:rsidP="00554D10">
      <w:pPr>
        <w:rPr>
          <w:sz w:val="20"/>
          <w:szCs w:val="20"/>
        </w:rPr>
      </w:pPr>
      <w:r w:rsidRPr="0020175D">
        <w:rPr>
          <w:rFonts w:ascii="Courier New" w:eastAsiaTheme="minorHAnsi" w:hAnsi="Courier New" w:cs="Courier New"/>
          <w:b/>
          <w:bCs/>
          <w:color w:val="000000"/>
          <w:sz w:val="20"/>
          <w:szCs w:val="20"/>
        </w:rPr>
        <w:t xml:space="preserve">INFtrans.print_interval = </w:t>
      </w:r>
      <w:r>
        <w:rPr>
          <w:rFonts w:ascii="Courier New" w:eastAsiaTheme="minorHAnsi" w:hAnsi="Courier New" w:cs="Courier New"/>
          <w:b/>
          <w:bCs/>
          <w:color w:val="000000"/>
          <w:sz w:val="20"/>
          <w:szCs w:val="20"/>
        </w:rPr>
        <w:t>5</w:t>
      </w:r>
    </w:p>
    <w:p w14:paraId="4B589349" w14:textId="77777777" w:rsidR="00554D10" w:rsidRDefault="00554D10" w:rsidP="00554D10"/>
    <w:p w14:paraId="201723A6" w14:textId="77777777" w:rsidR="00554D10" w:rsidRDefault="00554D10" w:rsidP="00554D10">
      <w:r>
        <w:t>The first line above tells FRED to generate a network called INFtrans which contains one node for each infectious agent and one edge between the infectious agent all those agents exposed by the first agent.  The second line tells FRED to output network files every 5 days. (Another option would be to pick a larger number, say 1000. In that case, since the simulation only lasts 120 days, FRED will produce network files for only the first day and the last day of the simulation.)</w:t>
      </w:r>
    </w:p>
    <w:p w14:paraId="32BF5FC3" w14:textId="77777777" w:rsidR="00554D10" w:rsidRDefault="00554D10" w:rsidP="00554D10"/>
    <w:p w14:paraId="72C9881D" w14:textId="77777777" w:rsidR="00554D10" w:rsidRDefault="00554D10" w:rsidP="00554D10">
      <w:r>
        <w:t>After running the job, we get the following files for day 0. The show the 10 exposures from the Import Agent (represented by id -1 here):</w:t>
      </w:r>
    </w:p>
    <w:p w14:paraId="3877BD4B" w14:textId="77777777" w:rsidR="00554D10" w:rsidRDefault="00554D10" w:rsidP="00554D10"/>
    <w:p w14:paraId="64A5AA5B"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0.vna</w:t>
      </w:r>
      <w:r>
        <w:rPr>
          <w:rFonts w:ascii="Courier New" w:eastAsiaTheme="minorHAnsi" w:hAnsi="Courier New" w:cs="Courier New"/>
          <w:b/>
          <w:bCs/>
          <w:color w:val="000000"/>
          <w:sz w:val="20"/>
          <w:szCs w:val="20"/>
        </w:rPr>
        <w:t>:</w:t>
      </w:r>
    </w:p>
    <w:p w14:paraId="4285432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0D6EA7D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node data</w:t>
      </w:r>
    </w:p>
    <w:p w14:paraId="692A513A"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D age sex race</w:t>
      </w:r>
    </w:p>
    <w:p w14:paraId="177B01A7"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9790 20 F 1</w:t>
      </w:r>
    </w:p>
    <w:p w14:paraId="64FB2681"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0 M -1</w:t>
      </w:r>
    </w:p>
    <w:p w14:paraId="1200FD9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43509 66 M 1</w:t>
      </w:r>
    </w:p>
    <w:p w14:paraId="4B0DD58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8779 28 F 1</w:t>
      </w:r>
    </w:p>
    <w:p w14:paraId="6CC4D0E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6183 28 M 1</w:t>
      </w:r>
    </w:p>
    <w:p w14:paraId="558E8D8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45113 18 F -1</w:t>
      </w:r>
    </w:p>
    <w:p w14:paraId="58D9221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8354 23 M 1</w:t>
      </w:r>
    </w:p>
    <w:p w14:paraId="1CFD3A8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8142 1 F 1</w:t>
      </w:r>
    </w:p>
    <w:p w14:paraId="39BAF7A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1651 30 F 1</w:t>
      </w:r>
    </w:p>
    <w:p w14:paraId="54BC8F3F"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9085 9 M 1</w:t>
      </w:r>
    </w:p>
    <w:p w14:paraId="60D0573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5833 67 F 1</w:t>
      </w:r>
    </w:p>
    <w:p w14:paraId="33AE2E4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tie data</w:t>
      </w:r>
    </w:p>
    <w:p w14:paraId="3C31F8BD"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from to weight</w:t>
      </w:r>
    </w:p>
    <w:p w14:paraId="6420452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9790 1.000000</w:t>
      </w:r>
    </w:p>
    <w:p w14:paraId="450A9302"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43509 1.000000</w:t>
      </w:r>
    </w:p>
    <w:p w14:paraId="41B68E6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8779 1.000000</w:t>
      </w:r>
    </w:p>
    <w:p w14:paraId="138163E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6183 1.000000</w:t>
      </w:r>
    </w:p>
    <w:p w14:paraId="65E34D8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45113 1.000000</w:t>
      </w:r>
    </w:p>
    <w:p w14:paraId="5C21B9A9"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8354 1.000000</w:t>
      </w:r>
    </w:p>
    <w:p w14:paraId="14DC7A2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8142 1.000000</w:t>
      </w:r>
    </w:p>
    <w:p w14:paraId="6946603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1651 1.000000</w:t>
      </w:r>
    </w:p>
    <w:p w14:paraId="4BE5ED1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9085 1.000000</w:t>
      </w:r>
    </w:p>
    <w:p w14:paraId="4EC5F774" w14:textId="77777777" w:rsidR="00554D10" w:rsidRPr="00E84622" w:rsidRDefault="00554D10" w:rsidP="00554D10">
      <w:pPr>
        <w:rPr>
          <w:sz w:val="20"/>
          <w:szCs w:val="20"/>
        </w:rPr>
      </w:pPr>
      <w:r w:rsidRPr="00E84622">
        <w:rPr>
          <w:rFonts w:ascii="Courier New" w:eastAsiaTheme="minorHAnsi" w:hAnsi="Courier New" w:cs="Courier New"/>
          <w:b/>
          <w:bCs/>
          <w:color w:val="000000"/>
          <w:sz w:val="20"/>
          <w:szCs w:val="20"/>
        </w:rPr>
        <w:t>-1 35833 1.000000</w:t>
      </w:r>
    </w:p>
    <w:p w14:paraId="1BB30465" w14:textId="77777777" w:rsidR="00554D10" w:rsidRDefault="00554D10" w:rsidP="00554D10"/>
    <w:p w14:paraId="3DBC55B5"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0.txt</w:t>
      </w:r>
      <w:r>
        <w:rPr>
          <w:rFonts w:ascii="Courier New" w:eastAsiaTheme="minorHAnsi" w:hAnsi="Courier New" w:cs="Courier New"/>
          <w:b/>
          <w:bCs/>
          <w:color w:val="000000"/>
          <w:sz w:val="20"/>
          <w:szCs w:val="20"/>
        </w:rPr>
        <w:t>:</w:t>
      </w:r>
    </w:p>
    <w:p w14:paraId="7D30D16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54DD3AC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9790 1.000000</w:t>
      </w:r>
    </w:p>
    <w:p w14:paraId="462585B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43509 1.000000</w:t>
      </w:r>
    </w:p>
    <w:p w14:paraId="2888978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8779 1.000000</w:t>
      </w:r>
    </w:p>
    <w:p w14:paraId="1B28DC4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6183 1.000000</w:t>
      </w:r>
    </w:p>
    <w:p w14:paraId="09981E7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45113 1.000000</w:t>
      </w:r>
    </w:p>
    <w:p w14:paraId="2BD4657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lastRenderedPageBreak/>
        <w:t>INFtrans.add_edge = -1 18354 1.000000</w:t>
      </w:r>
    </w:p>
    <w:p w14:paraId="0E45313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8142 1.000000</w:t>
      </w:r>
    </w:p>
    <w:p w14:paraId="0F7ED50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1651 1.000000</w:t>
      </w:r>
    </w:p>
    <w:p w14:paraId="0FBFBF58"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9085 1.000000</w:t>
      </w:r>
    </w:p>
    <w:p w14:paraId="4A1C5D39" w14:textId="77777777" w:rsidR="00554D10" w:rsidRPr="00E84622" w:rsidRDefault="00554D10" w:rsidP="00554D10">
      <w:pPr>
        <w:rPr>
          <w:sz w:val="20"/>
          <w:szCs w:val="20"/>
        </w:rPr>
      </w:pPr>
      <w:r w:rsidRPr="00E84622">
        <w:rPr>
          <w:rFonts w:ascii="Courier New" w:eastAsiaTheme="minorHAnsi" w:hAnsi="Courier New" w:cs="Courier New"/>
          <w:b/>
          <w:bCs/>
          <w:color w:val="000000"/>
          <w:sz w:val="20"/>
          <w:szCs w:val="20"/>
        </w:rPr>
        <w:t>INFtrans.add_edge = -1 35833 1.000000</w:t>
      </w:r>
    </w:p>
    <w:p w14:paraId="3D312DC5" w14:textId="77777777" w:rsidR="00554D10" w:rsidRDefault="00554D10" w:rsidP="00554D10"/>
    <w:p w14:paraId="22B5C525" w14:textId="77777777" w:rsidR="00554D10" w:rsidRDefault="00554D10" w:rsidP="00554D10">
      <w:r>
        <w:t>After 5 days we get the following files, whick show which agents have exposed other agents within the first 5 days of the simulation:</w:t>
      </w:r>
    </w:p>
    <w:p w14:paraId="3258E978" w14:textId="77777777" w:rsidR="00554D10" w:rsidRDefault="00554D10" w:rsidP="00554D10"/>
    <w:p w14:paraId="18016FF2"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5.vna</w:t>
      </w:r>
      <w:r>
        <w:rPr>
          <w:rFonts w:ascii="Courier New" w:eastAsiaTheme="minorHAnsi" w:hAnsi="Courier New" w:cs="Courier New"/>
          <w:b/>
          <w:bCs/>
          <w:color w:val="000000"/>
          <w:sz w:val="20"/>
          <w:szCs w:val="20"/>
        </w:rPr>
        <w:t>:</w:t>
      </w:r>
    </w:p>
    <w:p w14:paraId="0A30581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7BB0B85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node data</w:t>
      </w:r>
    </w:p>
    <w:p w14:paraId="459C7B6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D age sex race</w:t>
      </w:r>
    </w:p>
    <w:p w14:paraId="1F3624A9"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90 20 F 1</w:t>
      </w:r>
    </w:p>
    <w:p w14:paraId="7B293ADD"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0 M -1</w:t>
      </w:r>
    </w:p>
    <w:p w14:paraId="77C4177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66 M 1</w:t>
      </w:r>
    </w:p>
    <w:p w14:paraId="38C4E85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28 F 1</w:t>
      </w:r>
    </w:p>
    <w:p w14:paraId="7512A07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183 28 M 1</w:t>
      </w:r>
    </w:p>
    <w:p w14:paraId="66A37C1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5113 18 F -1</w:t>
      </w:r>
    </w:p>
    <w:p w14:paraId="28DBEC99"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8354 24 M 1</w:t>
      </w:r>
    </w:p>
    <w:p w14:paraId="1810818D"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8142 1 F 1</w:t>
      </w:r>
    </w:p>
    <w:p w14:paraId="4C46BB2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30 F 1</w:t>
      </w:r>
    </w:p>
    <w:p w14:paraId="5086216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085 9 M 1</w:t>
      </w:r>
    </w:p>
    <w:p w14:paraId="44BC57A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5833 67 F 1</w:t>
      </w:r>
    </w:p>
    <w:p w14:paraId="087B05A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8 61 F 1</w:t>
      </w:r>
    </w:p>
    <w:p w14:paraId="7294675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548 30 F 1</w:t>
      </w:r>
    </w:p>
    <w:p w14:paraId="424CD9E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5391 70 M 1</w:t>
      </w:r>
    </w:p>
    <w:p w14:paraId="1951663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3993 36 M 1</w:t>
      </w:r>
    </w:p>
    <w:p w14:paraId="62CA1A6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424 27 M 1</w:t>
      </w:r>
    </w:p>
    <w:p w14:paraId="7E63A88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798 29 M 1</w:t>
      </w:r>
    </w:p>
    <w:p w14:paraId="504504F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89 56 F 1</w:t>
      </w:r>
    </w:p>
    <w:p w14:paraId="02DCE50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28027 34 F 1</w:t>
      </w:r>
    </w:p>
    <w:p w14:paraId="6F4B213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1925 35 M 1</w:t>
      </w:r>
    </w:p>
    <w:p w14:paraId="30456B5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28636 70 F 1</w:t>
      </w:r>
    </w:p>
    <w:p w14:paraId="7233897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tie data</w:t>
      </w:r>
    </w:p>
    <w:p w14:paraId="3E2EC360"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from to weight</w:t>
      </w:r>
    </w:p>
    <w:p w14:paraId="230A05A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90 39789 1.000000</w:t>
      </w:r>
    </w:p>
    <w:p w14:paraId="5286BD7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9790 1.000000</w:t>
      </w:r>
    </w:p>
    <w:p w14:paraId="161F5F1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43509 1.000000</w:t>
      </w:r>
    </w:p>
    <w:p w14:paraId="4C90B00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8779 1.000000</w:t>
      </w:r>
    </w:p>
    <w:p w14:paraId="65BEDEB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6183 1.000000</w:t>
      </w:r>
    </w:p>
    <w:p w14:paraId="6673770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45113 1.000000</w:t>
      </w:r>
    </w:p>
    <w:p w14:paraId="76A9881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8354 1.000000</w:t>
      </w:r>
    </w:p>
    <w:p w14:paraId="60D646D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8142 1.000000</w:t>
      </w:r>
    </w:p>
    <w:p w14:paraId="1769D08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1651 1.000000</w:t>
      </w:r>
    </w:p>
    <w:p w14:paraId="517173A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9085 1.000000</w:t>
      </w:r>
    </w:p>
    <w:p w14:paraId="086EB8B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5833 1.000000</w:t>
      </w:r>
    </w:p>
    <w:p w14:paraId="1AB21A2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43508 1.000000</w:t>
      </w:r>
    </w:p>
    <w:p w14:paraId="3DA22EC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35391 1.000000</w:t>
      </w:r>
    </w:p>
    <w:p w14:paraId="11EA1FC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28636 1.000000</w:t>
      </w:r>
    </w:p>
    <w:p w14:paraId="5DD1DCB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16424 1.000000</w:t>
      </w:r>
    </w:p>
    <w:p w14:paraId="570C9CD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28027 1.000000</w:t>
      </w:r>
    </w:p>
    <w:p w14:paraId="19E9A77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183 38548 1.000000</w:t>
      </w:r>
    </w:p>
    <w:p w14:paraId="33CA656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33993 1.000000</w:t>
      </w:r>
    </w:p>
    <w:p w14:paraId="76A042A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4798 1.000000</w:t>
      </w:r>
    </w:p>
    <w:p w14:paraId="7D2B047E" w14:textId="77777777" w:rsidR="00554D10" w:rsidRPr="00E436BC" w:rsidRDefault="00554D10" w:rsidP="00554D10">
      <w:pPr>
        <w:rPr>
          <w:sz w:val="20"/>
          <w:szCs w:val="20"/>
        </w:rPr>
      </w:pPr>
      <w:r w:rsidRPr="00E436BC">
        <w:rPr>
          <w:rFonts w:ascii="Courier New" w:eastAsiaTheme="minorHAnsi" w:hAnsi="Courier New" w:cs="Courier New"/>
          <w:b/>
          <w:bCs/>
          <w:color w:val="000000"/>
          <w:sz w:val="20"/>
          <w:szCs w:val="20"/>
        </w:rPr>
        <w:t>43508 41925 1.000000</w:t>
      </w:r>
    </w:p>
    <w:p w14:paraId="76585C91" w14:textId="77777777" w:rsidR="00554D10" w:rsidRDefault="00554D10" w:rsidP="00554D10"/>
    <w:p w14:paraId="36E41E30"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5.txt</w:t>
      </w:r>
      <w:r>
        <w:rPr>
          <w:rFonts w:ascii="Courier New" w:eastAsiaTheme="minorHAnsi" w:hAnsi="Courier New" w:cs="Courier New"/>
          <w:b/>
          <w:bCs/>
          <w:color w:val="000000"/>
          <w:sz w:val="20"/>
          <w:szCs w:val="20"/>
        </w:rPr>
        <w:t>:</w:t>
      </w:r>
    </w:p>
    <w:p w14:paraId="6866E67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4EA5151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9790 39789 1.000000</w:t>
      </w:r>
    </w:p>
    <w:p w14:paraId="2E26D85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9790 1.000000</w:t>
      </w:r>
    </w:p>
    <w:p w14:paraId="23474CC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43509 1.000000</w:t>
      </w:r>
    </w:p>
    <w:p w14:paraId="0159B58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8779 1.000000</w:t>
      </w:r>
    </w:p>
    <w:p w14:paraId="6995D53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6183 1.000000</w:t>
      </w:r>
    </w:p>
    <w:p w14:paraId="342131F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45113 1.000000</w:t>
      </w:r>
    </w:p>
    <w:p w14:paraId="7885A7C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8354 1.000000</w:t>
      </w:r>
    </w:p>
    <w:p w14:paraId="3A81F36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8142 1.000000</w:t>
      </w:r>
    </w:p>
    <w:p w14:paraId="2663912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1651 1.000000</w:t>
      </w:r>
    </w:p>
    <w:p w14:paraId="54C4841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9085 1.000000</w:t>
      </w:r>
    </w:p>
    <w:p w14:paraId="120C816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5833 1.000000</w:t>
      </w:r>
    </w:p>
    <w:p w14:paraId="04CC5F5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43508 1.000000</w:t>
      </w:r>
    </w:p>
    <w:p w14:paraId="2F71BB0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35391 1.000000</w:t>
      </w:r>
    </w:p>
    <w:p w14:paraId="39201CF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28636 1.000000</w:t>
      </w:r>
    </w:p>
    <w:p w14:paraId="2004C08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8779 16424 1.000000</w:t>
      </w:r>
    </w:p>
    <w:p w14:paraId="715B7BE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8779 28027 1.000000</w:t>
      </w:r>
    </w:p>
    <w:p w14:paraId="5DACF38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6183 38548 1.000000</w:t>
      </w:r>
    </w:p>
    <w:p w14:paraId="4F068AA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1651 33993 1.000000</w:t>
      </w:r>
    </w:p>
    <w:p w14:paraId="490327D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1651 4798 1.000000</w:t>
      </w:r>
    </w:p>
    <w:p w14:paraId="191CAC97" w14:textId="77777777" w:rsidR="00554D10" w:rsidRPr="00E436BC" w:rsidRDefault="00554D10" w:rsidP="00554D10">
      <w:pPr>
        <w:rPr>
          <w:sz w:val="20"/>
          <w:szCs w:val="20"/>
        </w:rPr>
      </w:pPr>
      <w:r w:rsidRPr="00E436BC">
        <w:rPr>
          <w:rFonts w:ascii="Courier New" w:eastAsiaTheme="minorHAnsi" w:hAnsi="Courier New" w:cs="Courier New"/>
          <w:b/>
          <w:bCs/>
          <w:color w:val="000000"/>
          <w:sz w:val="20"/>
          <w:szCs w:val="20"/>
        </w:rPr>
        <w:t>INFtrans.add_edge = 43508 41925 1.000000</w:t>
      </w:r>
    </w:p>
    <w:p w14:paraId="7C15E0E3" w14:textId="77777777" w:rsidR="00554D10" w:rsidRDefault="00554D10" w:rsidP="00554D10"/>
    <w:p w14:paraId="18CC5B97" w14:textId="5CBBB66E" w:rsidR="00D2272F" w:rsidRDefault="00D2272F" w:rsidP="00D2272F">
      <w:pPr>
        <w:pStyle w:val="Heading3"/>
      </w:pPr>
      <w:bookmarkStart w:id="146" w:name="_Toc40674662"/>
      <w:r>
        <w:t>Gelphi for Network Display and Analysis</w:t>
      </w:r>
      <w:bookmarkEnd w:id="146"/>
    </w:p>
    <w:p w14:paraId="7262A18A" w14:textId="77777777" w:rsidR="00D2272F" w:rsidRDefault="00D2272F" w:rsidP="00554D10"/>
    <w:p w14:paraId="6E6161F8" w14:textId="72E265A7" w:rsidR="00554D10" w:rsidRDefault="00554D10" w:rsidP="00554D10">
      <w:r>
        <w:t>The VNA files can be used to create network diagram using a number of tools, including Gelphi (</w:t>
      </w:r>
      <w:r w:rsidRPr="007449EB">
        <w:t>https://gephi.org</w:t>
      </w:r>
      <w:r>
        <w:t>). An example of a display of the day 5 network using Gelphi is</w:t>
      </w:r>
      <w:r w:rsidR="00444BB8">
        <w:t xml:space="preserve"> shown below:</w:t>
      </w:r>
    </w:p>
    <w:p w14:paraId="28F84A86" w14:textId="77777777" w:rsidR="00554D10" w:rsidRDefault="00554D10" w:rsidP="00554D10"/>
    <w:p w14:paraId="584FD204" w14:textId="77777777" w:rsidR="00554D10" w:rsidRDefault="00554D10" w:rsidP="00554D10">
      <w:pPr>
        <w:jc w:val="center"/>
      </w:pPr>
      <w:r>
        <w:rPr>
          <w:noProof/>
        </w:rPr>
        <w:drawing>
          <wp:inline distT="0" distB="0" distL="0" distR="0" wp14:anchorId="632CBC1C" wp14:editId="08CFEFC8">
            <wp:extent cx="2672080" cy="2185190"/>
            <wp:effectExtent l="12700" t="12700" r="7620" b="12065"/>
            <wp:docPr id="10" name="Picture 10"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24 at 9.06.08 AM.png"/>
                    <pic:cNvPicPr/>
                  </pic:nvPicPr>
                  <pic:blipFill>
                    <a:blip r:embed="rId17">
                      <a:extLst>
                        <a:ext uri="{28A0092B-C50C-407E-A947-70E740481C1C}">
                          <a14:useLocalDpi xmlns:a14="http://schemas.microsoft.com/office/drawing/2010/main" val="0"/>
                        </a:ext>
                      </a:extLst>
                    </a:blip>
                    <a:stretch>
                      <a:fillRect/>
                    </a:stretch>
                  </pic:blipFill>
                  <pic:spPr>
                    <a:xfrm>
                      <a:off x="0" y="0"/>
                      <a:ext cx="2698149" cy="2206509"/>
                    </a:xfrm>
                    <a:prstGeom prst="rect">
                      <a:avLst/>
                    </a:prstGeom>
                    <a:ln w="12700">
                      <a:solidFill>
                        <a:schemeClr val="tx1"/>
                      </a:solidFill>
                    </a:ln>
                  </pic:spPr>
                </pic:pic>
              </a:graphicData>
            </a:graphic>
          </wp:inline>
        </w:drawing>
      </w:r>
    </w:p>
    <w:p w14:paraId="0938CD68" w14:textId="77777777" w:rsidR="00554D10" w:rsidRDefault="00554D10" w:rsidP="00554D10">
      <w:pPr>
        <w:pStyle w:val="Heading2"/>
      </w:pPr>
    </w:p>
    <w:p w14:paraId="0361996D" w14:textId="33955A51" w:rsidR="00554D10" w:rsidRDefault="00B0123D" w:rsidP="00ED7BEB">
      <w:r>
        <w:t>The Gelphi system lets you interrogate each node and edge to see its' id and other properties and provides numerous other network analysis tools.</w:t>
      </w:r>
    </w:p>
    <w:p w14:paraId="58314EB2" w14:textId="77777777" w:rsidR="00ED7BEB" w:rsidRPr="00ED7BEB" w:rsidRDefault="00ED7BEB" w:rsidP="00ED7BEB"/>
    <w:p w14:paraId="473B9F98" w14:textId="77777777" w:rsidR="00050C8E" w:rsidRDefault="00050C8E" w:rsidP="00C534C7">
      <w:pPr>
        <w:pStyle w:val="Heading2"/>
      </w:pPr>
      <w:bookmarkStart w:id="147" w:name="_Toc40674663"/>
      <w:r>
        <w:lastRenderedPageBreak/>
        <w:t>The LOG File</w:t>
      </w:r>
      <w:bookmarkEnd w:id="147"/>
    </w:p>
    <w:p w14:paraId="516D43E6" w14:textId="1177323B" w:rsidR="00050C8E" w:rsidRDefault="00050C8E" w:rsidP="00C534C7">
      <w:pPr>
        <w:pStyle w:val="Heading2"/>
      </w:pPr>
    </w:p>
    <w:p w14:paraId="24CEB92F" w14:textId="3BE42E94" w:rsidR="00E43748" w:rsidRDefault="00E43748" w:rsidP="00E43748">
      <w:r>
        <w:t xml:space="preserve">The FRED LOG file contains internal messages and progress </w:t>
      </w:r>
      <w:r w:rsidR="00F07DB0">
        <w:t>report</w:t>
      </w:r>
      <w:r>
        <w:t>s from the FRED Core software. It is often useful to examine the LOG when debugging the FRED software itself. The LOG file is not intended for the casual user.</w:t>
      </w:r>
    </w:p>
    <w:p w14:paraId="07276A44" w14:textId="77777777" w:rsidR="00E43748" w:rsidRPr="00E43748" w:rsidRDefault="00E43748" w:rsidP="00E43748"/>
    <w:p w14:paraId="56369AA3" w14:textId="39978747" w:rsidR="00050C8E" w:rsidRDefault="00050C8E" w:rsidP="00C534C7">
      <w:pPr>
        <w:pStyle w:val="Heading2"/>
      </w:pPr>
      <w:bookmarkStart w:id="148" w:name="_Toc40674664"/>
      <w:r>
        <w:t>Errors and Warning</w:t>
      </w:r>
      <w:r w:rsidR="00146A3C">
        <w:t>s</w:t>
      </w:r>
      <w:bookmarkEnd w:id="148"/>
    </w:p>
    <w:p w14:paraId="677816F6" w14:textId="205BD175" w:rsidR="00050C8E" w:rsidRDefault="00050C8E" w:rsidP="00C534C7">
      <w:pPr>
        <w:pStyle w:val="Heading2"/>
      </w:pPr>
    </w:p>
    <w:p w14:paraId="5C200F00" w14:textId="3BDBC553" w:rsidR="00F513E3" w:rsidRDefault="00F513E3" w:rsidP="00F513E3">
      <w:r>
        <w:t xml:space="preserve">The FRED Compiler analyzed the FRED program and </w:t>
      </w:r>
      <w:r w:rsidR="001D41D7">
        <w:t>report</w:t>
      </w:r>
      <w:r>
        <w:t>s any Errors or Warnings. Errors are fatal and prevent the programs from running. Examples of Errors include:</w:t>
      </w:r>
    </w:p>
    <w:p w14:paraId="0BB67E77" w14:textId="544EAE36" w:rsidR="00F513E3" w:rsidRDefault="00F513E3" w:rsidP="00D173E3">
      <w:pPr>
        <w:pStyle w:val="ListParagraph"/>
        <w:numPr>
          <w:ilvl w:val="0"/>
          <w:numId w:val="79"/>
        </w:numPr>
      </w:pPr>
      <w:r>
        <w:t>Missing simulation location</w:t>
      </w:r>
    </w:p>
    <w:p w14:paraId="697E304C" w14:textId="45199D07" w:rsidR="00F513E3" w:rsidRDefault="00F513E3" w:rsidP="00D173E3">
      <w:pPr>
        <w:pStyle w:val="ListParagraph"/>
        <w:numPr>
          <w:ilvl w:val="0"/>
          <w:numId w:val="79"/>
        </w:numPr>
      </w:pPr>
      <w:r>
        <w:t>Missing simulation start and end dates</w:t>
      </w:r>
    </w:p>
    <w:p w14:paraId="02A9FBC0" w14:textId="40CC97B5" w:rsidR="00F513E3" w:rsidRDefault="00F513E3" w:rsidP="00D173E3">
      <w:pPr>
        <w:pStyle w:val="ListParagraph"/>
        <w:numPr>
          <w:ilvl w:val="0"/>
          <w:numId w:val="79"/>
        </w:numPr>
      </w:pPr>
      <w:r>
        <w:t>Missing wait rules for states</w:t>
      </w:r>
    </w:p>
    <w:p w14:paraId="256F1AA5" w14:textId="754573B8" w:rsidR="00F513E3" w:rsidRDefault="00F513E3" w:rsidP="00D173E3">
      <w:pPr>
        <w:pStyle w:val="ListParagraph"/>
        <w:numPr>
          <w:ilvl w:val="0"/>
          <w:numId w:val="79"/>
        </w:numPr>
      </w:pPr>
      <w:r>
        <w:t>Syntax errors in rules, such as mis-matched parantheses</w:t>
      </w:r>
    </w:p>
    <w:p w14:paraId="0475449F" w14:textId="364EA8B5" w:rsidR="00F513E3" w:rsidRDefault="00F513E3" w:rsidP="00D173E3">
      <w:pPr>
        <w:pStyle w:val="ListParagraph"/>
        <w:numPr>
          <w:ilvl w:val="0"/>
          <w:numId w:val="79"/>
        </w:numPr>
      </w:pPr>
      <w:r>
        <w:t>Unrecognized expressions or actions</w:t>
      </w:r>
    </w:p>
    <w:p w14:paraId="6EA6F170" w14:textId="77777777" w:rsidR="00F513E3" w:rsidRDefault="00F513E3" w:rsidP="00F513E3"/>
    <w:p w14:paraId="7D7F3DE2" w14:textId="73BBB68B" w:rsidR="00F513E3" w:rsidRDefault="00F513E3" w:rsidP="00F513E3">
      <w:r>
        <w:t>Warnings are for the user's information and do not represent fatal problems with the program. Examples of warnings include:</w:t>
      </w:r>
    </w:p>
    <w:p w14:paraId="0356ECEF" w14:textId="0BC74916" w:rsidR="00F513E3" w:rsidRDefault="00F513E3" w:rsidP="00D173E3">
      <w:pPr>
        <w:pStyle w:val="ListParagraph"/>
        <w:numPr>
          <w:ilvl w:val="0"/>
          <w:numId w:val="80"/>
        </w:numPr>
      </w:pPr>
      <w:r>
        <w:t xml:space="preserve">Redundant property statements. If a property is set more than once, the last one in the program takes </w:t>
      </w:r>
      <w:r w:rsidR="005B1A31">
        <w:t>effect</w:t>
      </w:r>
      <w:r>
        <w:t xml:space="preserve">, but the previous statements are </w:t>
      </w:r>
      <w:r w:rsidR="006E10CE">
        <w:t>report</w:t>
      </w:r>
      <w:r>
        <w:t>ed in a warning.</w:t>
      </w:r>
    </w:p>
    <w:p w14:paraId="628B1C69" w14:textId="33DEBBEA" w:rsidR="00F513E3" w:rsidRDefault="00F513E3" w:rsidP="00D173E3">
      <w:pPr>
        <w:pStyle w:val="ListParagraph"/>
        <w:numPr>
          <w:ilvl w:val="0"/>
          <w:numId w:val="80"/>
        </w:numPr>
      </w:pPr>
      <w:r>
        <w:t>Redundant rules, such as more than one wait rule for a given state.  The last one in the program takes precedence.</w:t>
      </w:r>
    </w:p>
    <w:p w14:paraId="3770EBB7" w14:textId="052D7767" w:rsidR="00F513E3" w:rsidRDefault="00F513E3" w:rsidP="00D173E3">
      <w:pPr>
        <w:pStyle w:val="ListParagraph"/>
        <w:numPr>
          <w:ilvl w:val="0"/>
          <w:numId w:val="80"/>
        </w:numPr>
      </w:pPr>
      <w:r>
        <w:t xml:space="preserve">References to undefined Conditions or States.  These may represent typos, or they may </w:t>
      </w:r>
      <w:r w:rsidR="00146A3C">
        <w:t>refer to Conditions or States that the user has excluded from the current model.</w:t>
      </w:r>
    </w:p>
    <w:p w14:paraId="3C4A5E45" w14:textId="26C10462" w:rsidR="00146A3C" w:rsidRDefault="00146A3C" w:rsidP="00146A3C"/>
    <w:p w14:paraId="55D1ECCE" w14:textId="292BDCD1" w:rsidR="00146A3C" w:rsidRDefault="00146A3C" w:rsidP="00146A3C">
      <w:r>
        <w:t>To see errors and warnings at the command-line level, use the command:</w:t>
      </w:r>
    </w:p>
    <w:p w14:paraId="12C2FE38" w14:textId="5D9F57F9" w:rsidR="00146A3C" w:rsidRPr="00D611DE" w:rsidRDefault="00146A3C" w:rsidP="00146A3C">
      <w:pPr>
        <w:rPr>
          <w:b/>
          <w:bCs/>
        </w:rPr>
      </w:pPr>
    </w:p>
    <w:p w14:paraId="44FEDD0C" w14:textId="79E70749" w:rsidR="00146A3C" w:rsidRPr="00D611DE" w:rsidRDefault="00146A3C" w:rsidP="00146A3C">
      <w:pPr>
        <w:rPr>
          <w:b/>
          <w:bCs/>
        </w:rPr>
      </w:pPr>
      <w:r w:rsidRPr="00D611DE">
        <w:rPr>
          <w:b/>
          <w:bCs/>
        </w:rPr>
        <w:t>% fred_compile -p &lt;fred-program&gt;</w:t>
      </w:r>
    </w:p>
    <w:p w14:paraId="2F0F6A31" w14:textId="7D699836" w:rsidR="00146A3C" w:rsidRDefault="00146A3C" w:rsidP="00146A3C"/>
    <w:p w14:paraId="57015B95" w14:textId="461884DA" w:rsidR="00146A3C" w:rsidRDefault="00146A3C" w:rsidP="00146A3C">
      <w:r>
        <w:t xml:space="preserve">On the Web Interface, if you submit a program that generates errors or warnings, they are displayed on the job submission page.  If any errors are </w:t>
      </w:r>
      <w:r w:rsidR="001322E2">
        <w:t>report</w:t>
      </w:r>
      <w:r>
        <w:t>ed, the job will not be executed.</w:t>
      </w:r>
    </w:p>
    <w:p w14:paraId="35AD72F4" w14:textId="5A1FC079" w:rsidR="005A39A6" w:rsidRDefault="005A39A6" w:rsidP="00146A3C"/>
    <w:p w14:paraId="0F27C6E4" w14:textId="355EFEB7" w:rsidR="005A39A6" w:rsidRDefault="005A39A6" w:rsidP="00146A3C">
      <w:r>
        <w:t>A complete list of error and warning messages is in Appendix B.</w:t>
      </w:r>
    </w:p>
    <w:p w14:paraId="7455024E" w14:textId="77777777" w:rsidR="00F513E3" w:rsidRPr="00F513E3" w:rsidRDefault="00F513E3" w:rsidP="00F513E3"/>
    <w:p w14:paraId="485F1445" w14:textId="07D73E27" w:rsidR="00C534C7" w:rsidRDefault="00C534C7" w:rsidP="00C534C7">
      <w:pPr>
        <w:pStyle w:val="Heading2"/>
      </w:pPr>
      <w:bookmarkStart w:id="149" w:name="_Toc40674665"/>
      <w:r w:rsidRPr="00126FA0">
        <w:t>Plotting and Visualization</w:t>
      </w:r>
      <w:bookmarkEnd w:id="149"/>
    </w:p>
    <w:p w14:paraId="02997F40" w14:textId="77777777" w:rsidR="00C534C7" w:rsidRDefault="00C534C7" w:rsidP="00C534C7"/>
    <w:p w14:paraId="55B3681B" w14:textId="0C0E4C84" w:rsidR="00C534C7" w:rsidRDefault="00C534C7" w:rsidP="00C534C7">
      <w:r>
        <w:t>The previous section shows how to generate FRED output files for further analysis, such as creating plots of the time-series values associated with the state in the model.  For the convenience of the user, FRED provides a built-in plotting facility. Plots can be requested on the FRED Web P</w:t>
      </w:r>
      <w:r w:rsidR="00AF5471">
        <w:t>roject</w:t>
      </w:r>
      <w:r>
        <w:t xml:space="preserve"> page, but here we describe how to generate plots using the command line interface.</w:t>
      </w:r>
    </w:p>
    <w:p w14:paraId="5EADB3F1" w14:textId="77777777" w:rsidR="00C534C7" w:rsidRDefault="00C534C7" w:rsidP="00C534C7"/>
    <w:p w14:paraId="48DD171E" w14:textId="77777777" w:rsidR="00C534C7" w:rsidRPr="00605E64" w:rsidRDefault="00C534C7" w:rsidP="00C534C7">
      <w:pPr>
        <w:pStyle w:val="Heading3"/>
        <w:rPr>
          <w:rFonts w:asciiTheme="minorHAnsi" w:hAnsiTheme="minorHAnsi" w:cstheme="minorHAnsi"/>
          <w:szCs w:val="22"/>
        </w:rPr>
      </w:pPr>
      <w:bookmarkStart w:id="150" w:name="_Toc40674666"/>
      <w:r w:rsidRPr="00605E64">
        <w:rPr>
          <w:rFonts w:asciiTheme="minorHAnsi" w:hAnsiTheme="minorHAnsi" w:cstheme="minorHAnsi"/>
          <w:szCs w:val="22"/>
        </w:rPr>
        <w:t>Dormant States</w:t>
      </w:r>
      <w:bookmarkEnd w:id="150"/>
    </w:p>
    <w:p w14:paraId="64CCA952" w14:textId="77777777" w:rsidR="00C534C7" w:rsidRPr="00605E64" w:rsidRDefault="00C534C7" w:rsidP="00C534C7"/>
    <w:p w14:paraId="1A889D50" w14:textId="1B9A1E53" w:rsidR="00C534C7" w:rsidRPr="00605E64" w:rsidRDefault="00C534C7" w:rsidP="00C534C7">
      <w:r w:rsidRPr="00605E64">
        <w:t>Dormant states are absorbing states that FRED no longer needs to track when visualization (</w:t>
      </w:r>
      <w:r w:rsidR="00CF565D">
        <w:t>Report</w:t>
      </w:r>
      <w:r w:rsidRPr="00605E64">
        <w:t>ing) is requested. The declaration is:</w:t>
      </w:r>
    </w:p>
    <w:p w14:paraId="0607B678" w14:textId="77777777" w:rsidR="00C534C7" w:rsidRPr="00605E64" w:rsidRDefault="00C534C7" w:rsidP="00C534C7"/>
    <w:p w14:paraId="70EFDA1B" w14:textId="77777777" w:rsidR="00C534C7" w:rsidRPr="00605E64" w:rsidRDefault="00C534C7" w:rsidP="00C534C7">
      <w:pPr>
        <w:rPr>
          <w:b/>
        </w:rPr>
      </w:pPr>
      <w:r w:rsidRPr="00605E64">
        <w:rPr>
          <w:b/>
        </w:rPr>
        <w:lastRenderedPageBreak/>
        <w:t>COND.State.is_dormant = 1</w:t>
      </w:r>
    </w:p>
    <w:p w14:paraId="3C8F26B5" w14:textId="77777777" w:rsidR="00C534C7" w:rsidRPr="00605E64" w:rsidRDefault="00C534C7" w:rsidP="00C534C7">
      <w:pPr>
        <w:rPr>
          <w:b/>
        </w:rPr>
      </w:pPr>
    </w:p>
    <w:p w14:paraId="5ACCD2FB" w14:textId="028A1CBD" w:rsidR="00C534C7" w:rsidRPr="00605E64" w:rsidRDefault="00C534C7" w:rsidP="00C534C7">
      <w:r w:rsidRPr="00605E64">
        <w:t xml:space="preserve">This statement tells FRED not to record the location of an agent once it enters the given state. It doesn't not </w:t>
      </w:r>
      <w:r>
        <w:t>a</w:t>
      </w:r>
      <w:r w:rsidRPr="00605E64">
        <w:t>ffect the simulation results, but it save</w:t>
      </w:r>
      <w:r>
        <w:t>s</w:t>
      </w:r>
      <w:r w:rsidRPr="00605E64">
        <w:t xml:space="preserve"> significant computation time and data storage when visualization </w:t>
      </w:r>
      <w:r w:rsidR="0051240A">
        <w:t>is</w:t>
      </w:r>
      <w:r w:rsidR="0051240A" w:rsidRPr="00605E64">
        <w:t xml:space="preserve"> </w:t>
      </w:r>
      <w:r w:rsidRPr="00605E64">
        <w:t>being performed.</w:t>
      </w:r>
    </w:p>
    <w:p w14:paraId="445AF0CA" w14:textId="79FBC174" w:rsidR="00124073" w:rsidRDefault="00124073">
      <w:pPr>
        <w:rPr>
          <w:rFonts w:asciiTheme="majorHAnsi" w:eastAsiaTheme="majorEastAsia" w:hAnsiTheme="majorHAnsi" w:cstheme="majorBidi"/>
          <w:color w:val="2F5496" w:themeColor="accent1" w:themeShade="BF"/>
          <w:sz w:val="32"/>
          <w:szCs w:val="32"/>
        </w:rPr>
      </w:pPr>
      <w:r>
        <w:br w:type="page"/>
      </w:r>
    </w:p>
    <w:p w14:paraId="04CBAC37" w14:textId="6024934F" w:rsidR="00126FA0" w:rsidRDefault="00126FA0" w:rsidP="00FD5D5F">
      <w:pPr>
        <w:pStyle w:val="Heading1"/>
      </w:pPr>
      <w:bookmarkStart w:id="151" w:name="_Toc40674667"/>
      <w:r>
        <w:lastRenderedPageBreak/>
        <w:t>Chapter 1</w:t>
      </w:r>
      <w:r w:rsidR="000064B0">
        <w:t>0</w:t>
      </w:r>
      <w:r>
        <w:t xml:space="preserve">: </w:t>
      </w:r>
      <w:r w:rsidR="002F050D">
        <w:t>FRED Simulation Information Management System</w:t>
      </w:r>
      <w:bookmarkEnd w:id="151"/>
    </w:p>
    <w:p w14:paraId="3A3D4676" w14:textId="208BF8A8" w:rsidR="00124073" w:rsidRDefault="00124073">
      <w:pPr>
        <w:pStyle w:val="FirstParagraph"/>
      </w:pPr>
      <w:r>
        <w:t xml:space="preserve">FRED includes a </w:t>
      </w:r>
      <w:r w:rsidR="002E5918">
        <w:t xml:space="preserve">command-line interace to </w:t>
      </w:r>
      <w:r w:rsidR="00FB7A41">
        <w:t>the FRED</w:t>
      </w:r>
      <w:r w:rsidR="002E5918">
        <w:t xml:space="preserve"> </w:t>
      </w:r>
      <w:r>
        <w:t>Simulation Information Management System (FRED SIMS) that manages the workflow and data associated with a user’s FRED project. Using FRED SIMS helps to ensure that FRED projects are reproducible.</w:t>
      </w:r>
    </w:p>
    <w:p w14:paraId="577BAD9A" w14:textId="032EC441" w:rsidR="00124073" w:rsidRPr="00124073" w:rsidRDefault="00124073" w:rsidP="00A93074">
      <w:pPr>
        <w:pStyle w:val="BodyText"/>
      </w:pPr>
      <w:r>
        <w:t>This Chapter describes commands associated with FRED SIMS.  For users of FRED Web, this all occurs behind the scenes.  For command</w:t>
      </w:r>
      <w:r w:rsidR="00FB7A41">
        <w:t>-</w:t>
      </w:r>
      <w:r>
        <w:t>line FRED users, the commands described here are used to maintain your local database of FRED experiments and their results.</w:t>
      </w:r>
    </w:p>
    <w:p w14:paraId="2B8FA54D" w14:textId="152CFC56" w:rsidR="00124073" w:rsidRDefault="00124073" w:rsidP="00A93074">
      <w:pPr>
        <w:pStyle w:val="BodyText"/>
      </w:pPr>
      <w:r>
        <w:rPr>
          <w:b/>
        </w:rPr>
        <w:t>NOTE:</w:t>
      </w:r>
      <w:r>
        <w:t xml:space="preserve"> Throughout this document, “%” refers to the </w:t>
      </w:r>
      <w:r w:rsidR="002E5918">
        <w:t xml:space="preserve">Unix </w:t>
      </w:r>
      <w:r>
        <w:t>system prompt and is not part of the typed command.</w:t>
      </w:r>
    </w:p>
    <w:p w14:paraId="3D76EE0D" w14:textId="651AE635" w:rsidR="00124073" w:rsidRDefault="00124073" w:rsidP="00A93074">
      <w:pPr>
        <w:pStyle w:val="Heading2"/>
      </w:pPr>
      <w:bookmarkStart w:id="152" w:name="running-fred-directly"/>
      <w:bookmarkStart w:id="153" w:name="_Toc40674668"/>
      <w:r>
        <w:t>Running FRED directly</w:t>
      </w:r>
      <w:bookmarkEnd w:id="152"/>
      <w:bookmarkEnd w:id="153"/>
    </w:p>
    <w:p w14:paraId="41605CD3" w14:textId="3E3821BE" w:rsidR="00124073" w:rsidRDefault="00124073" w:rsidP="00A93074">
      <w:pPr>
        <w:pStyle w:val="FirstParagraph"/>
      </w:pPr>
      <w:r>
        <w:t xml:space="preserve">Usually you will want to use one of the job control commands described below for running a large number of simulations with FRED, but </w:t>
      </w:r>
      <w:r w:rsidR="002E5918">
        <w:t>here we</w:t>
      </w:r>
      <w:r>
        <w:t xml:space="preserve"> show how to run FRED directly from the command line. The FRED program takes </w:t>
      </w:r>
      <w:r w:rsidR="00E902E7">
        <w:t xml:space="preserve">several </w:t>
      </w:r>
      <w:r>
        <w:t>optional command line argument</w:t>
      </w:r>
      <w:r w:rsidR="00E902E7">
        <w:t>s</w:t>
      </w:r>
      <w:r>
        <w:t xml:space="preserve">, </w:t>
      </w:r>
      <w:r w:rsidR="00E902E7">
        <w:t xml:space="preserve">including </w:t>
      </w:r>
      <w:r>
        <w:t>the path to and name of the FRED progran file:</w:t>
      </w:r>
    </w:p>
    <w:p w14:paraId="28D5E252" w14:textId="656E5713" w:rsidR="00124073" w:rsidRPr="00A93074" w:rsidRDefault="00124073">
      <w:pPr>
        <w:pStyle w:val="SourceCode"/>
        <w:rPr>
          <w:b/>
        </w:rPr>
      </w:pPr>
      <w:r w:rsidRPr="00A93074">
        <w:rPr>
          <w:rStyle w:val="VerbatimChar"/>
          <w:b/>
        </w:rPr>
        <w:t xml:space="preserve"> % FRED </w:t>
      </w:r>
      <w:r w:rsidR="00E902E7">
        <w:rPr>
          <w:rStyle w:val="VerbatimChar"/>
          <w:b/>
        </w:rPr>
        <w:t xml:space="preserve">-p </w:t>
      </w:r>
      <w:r w:rsidRPr="00A93074">
        <w:rPr>
          <w:rStyle w:val="VerbatimChar"/>
          <w:b/>
        </w:rPr>
        <w:t>program_file_name</w:t>
      </w:r>
    </w:p>
    <w:p w14:paraId="30582B32" w14:textId="09C3A843" w:rsidR="00124073" w:rsidRDefault="00124073">
      <w:pPr>
        <w:pStyle w:val="FirstParagraph"/>
      </w:pPr>
      <w:r>
        <w:t>If the argument is omitted the file “</w:t>
      </w:r>
      <w:r w:rsidRPr="00A93074">
        <w:rPr>
          <w:b/>
        </w:rPr>
        <w:t>model.fred</w:t>
      </w:r>
      <w:r>
        <w:t>” in the current working directory is assumed. The program file must exist</w:t>
      </w:r>
      <w:r w:rsidR="00E902E7">
        <w:t xml:space="preserve"> or an error occurs</w:t>
      </w:r>
      <w:r>
        <w:t>.</w:t>
      </w:r>
    </w:p>
    <w:p w14:paraId="417DFAF9" w14:textId="69947367" w:rsidR="00124073" w:rsidRDefault="00124073">
      <w:pPr>
        <w:pStyle w:val="BodyText"/>
      </w:pPr>
      <w:r>
        <w:t xml:space="preserve">By default, FRED will create a directory called </w:t>
      </w:r>
      <w:r>
        <w:rPr>
          <w:rStyle w:val="VerbatimChar"/>
        </w:rPr>
        <w:t>OUT</w:t>
      </w:r>
      <w:r>
        <w:t xml:space="preserve"> and write a </w:t>
      </w:r>
      <w:r w:rsidR="006E3CDA">
        <w:t xml:space="preserve">report </w:t>
      </w:r>
      <w:r>
        <w:t xml:space="preserve">to a file called </w:t>
      </w:r>
      <w:r>
        <w:rPr>
          <w:rStyle w:val="VerbatimChar"/>
        </w:rPr>
        <w:t>OUT/</w:t>
      </w:r>
      <w:r w:rsidR="002E5918">
        <w:rPr>
          <w:rStyle w:val="VerbatimChar"/>
        </w:rPr>
        <w:t>RUN1/</w:t>
      </w:r>
      <w:r>
        <w:rPr>
          <w:rStyle w:val="VerbatimChar"/>
        </w:rPr>
        <w:t>out1.</w:t>
      </w:r>
      <w:r w:rsidR="002E5918">
        <w:rPr>
          <w:rStyle w:val="VerbatimChar"/>
        </w:rPr>
        <w:t>csv</w:t>
      </w:r>
      <w:r>
        <w:t>. Log messages will be printed on the screen, but can be saved to a file:</w:t>
      </w:r>
    </w:p>
    <w:p w14:paraId="19120C2F" w14:textId="2A5643E7" w:rsidR="00124073" w:rsidRPr="00A93074" w:rsidRDefault="00124073">
      <w:pPr>
        <w:pStyle w:val="SourceCode"/>
        <w:rPr>
          <w:b/>
        </w:rPr>
      </w:pPr>
      <w:r w:rsidRPr="00A93074">
        <w:rPr>
          <w:rStyle w:val="VerbatimChar"/>
          <w:b/>
        </w:rPr>
        <w:t xml:space="preserve"> % FRED </w:t>
      </w:r>
      <w:r w:rsidR="00E902E7" w:rsidRPr="00A93074">
        <w:rPr>
          <w:rStyle w:val="VerbatimChar"/>
          <w:b/>
        </w:rPr>
        <w:t xml:space="preserve">-p </w:t>
      </w:r>
      <w:r w:rsidRPr="00A93074">
        <w:rPr>
          <w:rStyle w:val="VerbatimChar"/>
          <w:b/>
        </w:rPr>
        <w:t>p</w:t>
      </w:r>
      <w:r w:rsidR="00E902E7" w:rsidRPr="00A93074">
        <w:rPr>
          <w:rStyle w:val="VerbatimChar"/>
          <w:b/>
        </w:rPr>
        <w:t>rogram</w:t>
      </w:r>
      <w:r w:rsidRPr="00A93074">
        <w:rPr>
          <w:rStyle w:val="VerbatimChar"/>
          <w:b/>
        </w:rPr>
        <w:t>_file_name &gt; LOG.txt</w:t>
      </w:r>
    </w:p>
    <w:p w14:paraId="646A25DD" w14:textId="138AD323" w:rsidR="00124073" w:rsidRPr="002A5165" w:rsidRDefault="00124073" w:rsidP="00A93074">
      <w:pPr>
        <w:pStyle w:val="Heading3"/>
      </w:pPr>
      <w:bookmarkStart w:id="154" w:name="example-running-fred"/>
      <w:bookmarkStart w:id="155" w:name="_Toc40674669"/>
      <w:r w:rsidRPr="002A5165">
        <w:t>Example: running FRED</w:t>
      </w:r>
      <w:bookmarkEnd w:id="154"/>
      <w:bookmarkEnd w:id="155"/>
    </w:p>
    <w:p w14:paraId="573B715D" w14:textId="25562498" w:rsidR="00124073" w:rsidRDefault="00124073">
      <w:pPr>
        <w:pStyle w:val="FirstParagraph"/>
      </w:pPr>
      <w:r>
        <w:t xml:space="preserve">Use a text editor to create a file </w:t>
      </w:r>
      <w:r w:rsidR="00E902E7">
        <w:t xml:space="preserve">called </w:t>
      </w:r>
      <w:r w:rsidR="00E902E7">
        <w:rPr>
          <w:b/>
        </w:rPr>
        <w:t xml:space="preserve">model.fred </w:t>
      </w:r>
      <w:r>
        <w:t>that contains the lines:</w:t>
      </w:r>
    </w:p>
    <w:p w14:paraId="311501F2" w14:textId="77777777" w:rsidR="002E5918" w:rsidRDefault="002E5918" w:rsidP="00A93074">
      <w:pPr>
        <w:pStyle w:val="FirstParagraph"/>
        <w:spacing w:before="0" w:after="0"/>
        <w:contextualSpacing/>
        <w:rPr>
          <w:b/>
        </w:rPr>
      </w:pPr>
      <w:r>
        <w:rPr>
          <w:b/>
        </w:rPr>
        <w:t>##########################</w:t>
      </w:r>
    </w:p>
    <w:p w14:paraId="4D0C8578" w14:textId="6F718FA3" w:rsidR="002E5918" w:rsidRDefault="002E5918" w:rsidP="00A93074">
      <w:pPr>
        <w:pStyle w:val="FirstParagraph"/>
        <w:spacing w:before="0" w:after="0"/>
        <w:contextualSpacing/>
      </w:pPr>
      <w:r>
        <w:rPr>
          <w:b/>
        </w:rPr>
        <w:t># File: model.fred</w:t>
      </w:r>
    </w:p>
    <w:p w14:paraId="3811DDC5" w14:textId="77777777" w:rsidR="002E5918" w:rsidRDefault="002E5918" w:rsidP="002E5918">
      <w:pPr>
        <w:pStyle w:val="FirstParagraph"/>
        <w:spacing w:before="0" w:after="0"/>
        <w:contextualSpacing/>
        <w:rPr>
          <w:b/>
        </w:rPr>
      </w:pPr>
    </w:p>
    <w:p w14:paraId="2FB94712" w14:textId="5F9A2888" w:rsidR="00E902E7" w:rsidRPr="00E902E7" w:rsidRDefault="00E902E7" w:rsidP="00A93074">
      <w:pPr>
        <w:pStyle w:val="FirstParagraph"/>
        <w:spacing w:before="0" w:after="0"/>
        <w:contextualSpacing/>
        <w:rPr>
          <w:b/>
        </w:rPr>
      </w:pPr>
      <w:r w:rsidRPr="00E902E7">
        <w:rPr>
          <w:b/>
        </w:rPr>
        <w:t># Include a simple model of pandemic influenza</w:t>
      </w:r>
    </w:p>
    <w:p w14:paraId="3B0D5356" w14:textId="77777777" w:rsidR="00E902E7" w:rsidRDefault="00E902E7" w:rsidP="00A93074">
      <w:pPr>
        <w:pStyle w:val="FirstParagraph"/>
        <w:spacing w:before="0" w:after="0"/>
        <w:contextualSpacing/>
        <w:rPr>
          <w:b/>
        </w:rPr>
      </w:pPr>
      <w:r w:rsidRPr="00E902E7">
        <w:rPr>
          <w:b/>
        </w:rPr>
        <w:t>use FRED::Influenza</w:t>
      </w:r>
    </w:p>
    <w:p w14:paraId="27EF96E1" w14:textId="77777777" w:rsidR="00E902E7" w:rsidRDefault="00E902E7" w:rsidP="00A93074">
      <w:pPr>
        <w:pStyle w:val="FirstParagraph"/>
        <w:spacing w:before="0" w:after="0"/>
        <w:contextualSpacing/>
        <w:rPr>
          <w:b/>
        </w:rPr>
      </w:pPr>
    </w:p>
    <w:p w14:paraId="20CCF454" w14:textId="77777777" w:rsidR="00E902E7" w:rsidRDefault="00E902E7" w:rsidP="00A93074">
      <w:pPr>
        <w:pStyle w:val="FirstParagraph"/>
        <w:spacing w:before="0" w:after="0"/>
        <w:contextualSpacing/>
        <w:rPr>
          <w:b/>
        </w:rPr>
      </w:pPr>
      <w:r w:rsidRPr="00A279CC">
        <w:rPr>
          <w:b/>
        </w:rPr>
        <w:t># Simulat</w:t>
      </w:r>
      <w:r>
        <w:rPr>
          <w:b/>
        </w:rPr>
        <w:t>ed</w:t>
      </w:r>
      <w:r w:rsidRPr="00A279CC">
        <w:rPr>
          <w:b/>
        </w:rPr>
        <w:t xml:space="preserve"> Location</w:t>
      </w:r>
    </w:p>
    <w:p w14:paraId="71C6067D" w14:textId="77777777" w:rsidR="00E902E7" w:rsidRPr="00A279CC" w:rsidRDefault="00E902E7" w:rsidP="00A93074">
      <w:pPr>
        <w:pStyle w:val="FirstParagraph"/>
        <w:spacing w:before="0" w:after="0"/>
        <w:contextualSpacing/>
        <w:rPr>
          <w:b/>
        </w:rPr>
      </w:pPr>
      <w:r w:rsidRPr="00A279CC">
        <w:rPr>
          <w:b/>
        </w:rPr>
        <w:t>locations = Jefferson_County_PA</w:t>
      </w:r>
    </w:p>
    <w:p w14:paraId="2D6431A0" w14:textId="77777777" w:rsidR="00E902E7" w:rsidRDefault="00E902E7" w:rsidP="00A93074">
      <w:pPr>
        <w:pStyle w:val="FirstParagraph"/>
        <w:spacing w:before="0" w:after="0"/>
        <w:contextualSpacing/>
        <w:rPr>
          <w:b/>
        </w:rPr>
      </w:pPr>
    </w:p>
    <w:p w14:paraId="10430416" w14:textId="54F3F0A8" w:rsidR="00E902E7" w:rsidRDefault="00E902E7" w:rsidP="00A93074">
      <w:pPr>
        <w:pStyle w:val="FirstParagraph"/>
        <w:spacing w:before="0" w:after="0"/>
        <w:contextualSpacing/>
        <w:rPr>
          <w:b/>
        </w:rPr>
      </w:pPr>
      <w:r w:rsidRPr="00A93074">
        <w:rPr>
          <w:b/>
        </w:rPr>
        <w:t># Simulat</w:t>
      </w:r>
      <w:r>
        <w:rPr>
          <w:b/>
        </w:rPr>
        <w:t>ed</w:t>
      </w:r>
      <w:r w:rsidRPr="00A93074">
        <w:rPr>
          <w:b/>
        </w:rPr>
        <w:t xml:space="preserve"> Time Frame</w:t>
      </w:r>
    </w:p>
    <w:p w14:paraId="009B19BB" w14:textId="77777777" w:rsidR="00E902E7" w:rsidRDefault="00E902E7" w:rsidP="00A93074">
      <w:pPr>
        <w:pStyle w:val="FirstParagraph"/>
        <w:spacing w:before="0" w:after="0"/>
        <w:contextualSpacing/>
        <w:rPr>
          <w:b/>
        </w:rPr>
      </w:pPr>
      <w:r w:rsidRPr="00A93074">
        <w:rPr>
          <w:b/>
        </w:rPr>
        <w:t>start_date = 2020-Jan-01</w:t>
      </w:r>
    </w:p>
    <w:p w14:paraId="7D43AA4A" w14:textId="77777777" w:rsidR="00E902E7" w:rsidRDefault="00E902E7" w:rsidP="00A93074">
      <w:pPr>
        <w:pStyle w:val="FirstParagraph"/>
        <w:spacing w:before="0" w:after="0"/>
        <w:contextualSpacing/>
        <w:rPr>
          <w:b/>
        </w:rPr>
      </w:pPr>
      <w:r w:rsidRPr="00A93074">
        <w:rPr>
          <w:b/>
        </w:rPr>
        <w:t>end_date = 2020-Apr-30</w:t>
      </w:r>
    </w:p>
    <w:p w14:paraId="511DA9DC" w14:textId="77777777" w:rsidR="000169A5" w:rsidRDefault="000169A5" w:rsidP="002E5918">
      <w:pPr>
        <w:pStyle w:val="FirstParagraph"/>
        <w:spacing w:before="0" w:after="0"/>
        <w:contextualSpacing/>
        <w:rPr>
          <w:b/>
        </w:rPr>
      </w:pPr>
    </w:p>
    <w:p w14:paraId="49D264EA" w14:textId="22CDED84" w:rsidR="00E902E7" w:rsidRPr="00A93074" w:rsidRDefault="002E5918" w:rsidP="00A93074">
      <w:pPr>
        <w:pStyle w:val="FirstParagraph"/>
        <w:spacing w:before="0" w:after="0"/>
        <w:contextualSpacing/>
        <w:rPr>
          <w:b/>
        </w:rPr>
      </w:pPr>
      <w:r w:rsidRPr="00A93074">
        <w:rPr>
          <w:b/>
        </w:rPr>
        <w:t>############################</w:t>
      </w:r>
    </w:p>
    <w:p w14:paraId="605605A8" w14:textId="77777777" w:rsidR="00AD1745" w:rsidRDefault="00124073">
      <w:pPr>
        <w:pStyle w:val="FirstParagraph"/>
      </w:pPr>
      <w:r>
        <w:t>Th</w:t>
      </w:r>
      <w:r w:rsidR="00E902E7">
        <w:t>is</w:t>
      </w:r>
      <w:r>
        <w:t xml:space="preserve"> p</w:t>
      </w:r>
      <w:r w:rsidR="00E902E7">
        <w:t>rogram</w:t>
      </w:r>
      <w:r>
        <w:t xml:space="preserve"> tell</w:t>
      </w:r>
      <w:r w:rsidR="00E902E7">
        <w:t>s</w:t>
      </w:r>
      <w:r>
        <w:t xml:space="preserve"> FRED to simulate an influenza epidemic in Jefferson County, PA for </w:t>
      </w:r>
      <w:r w:rsidR="00E902E7">
        <w:t>given time period</w:t>
      </w:r>
      <w:r>
        <w:t xml:space="preserve">. </w:t>
      </w:r>
      <w:r w:rsidR="00E902E7">
        <w:t>The Influenza model</w:t>
      </w:r>
      <w:r>
        <w:t xml:space="preserve"> will be read from</w:t>
      </w:r>
      <w:r w:rsidR="00AD1745">
        <w:t xml:space="preserve"> the file</w:t>
      </w:r>
    </w:p>
    <w:p w14:paraId="213836F9" w14:textId="5F23F611" w:rsidR="00124073" w:rsidRDefault="00124073" w:rsidP="00AD1745">
      <w:pPr>
        <w:pStyle w:val="FirstParagraph"/>
        <w:jc w:val="center"/>
      </w:pPr>
      <w:r w:rsidRPr="00A93074">
        <w:rPr>
          <w:rStyle w:val="VerbatimChar"/>
          <w:b/>
        </w:rPr>
        <w:lastRenderedPageBreak/>
        <w:t>FRED/</w:t>
      </w:r>
      <w:r w:rsidR="00AD1745">
        <w:rPr>
          <w:rStyle w:val="VerbatimChar"/>
          <w:b/>
        </w:rPr>
        <w:t>library/Influenza/</w:t>
      </w:r>
      <w:r w:rsidR="00E902E7" w:rsidRPr="00A93074">
        <w:rPr>
          <w:rStyle w:val="VerbatimChar"/>
          <w:b/>
        </w:rPr>
        <w:t>Influenza.fred</w:t>
      </w:r>
    </w:p>
    <w:p w14:paraId="04A1BF89" w14:textId="77777777" w:rsidR="00124073" w:rsidRDefault="00124073">
      <w:pPr>
        <w:pStyle w:val="BodyText"/>
      </w:pPr>
      <w:r>
        <w:t>To run FRED, use the command</w:t>
      </w:r>
    </w:p>
    <w:p w14:paraId="4C3D8C69" w14:textId="7CE016E3" w:rsidR="00124073" w:rsidRPr="00A93074" w:rsidRDefault="00124073">
      <w:pPr>
        <w:pStyle w:val="SourceCode"/>
        <w:rPr>
          <w:b/>
        </w:rPr>
      </w:pPr>
      <w:r w:rsidRPr="00A93074">
        <w:rPr>
          <w:rStyle w:val="VerbatimChar"/>
          <w:b/>
        </w:rPr>
        <w:t>% FRED &gt; LOG.txt</w:t>
      </w:r>
    </w:p>
    <w:p w14:paraId="70408756" w14:textId="16E83596" w:rsidR="00124073" w:rsidRDefault="00124073">
      <w:pPr>
        <w:pStyle w:val="FirstParagraph"/>
      </w:pPr>
      <w:r>
        <w:t xml:space="preserve">Open the file </w:t>
      </w:r>
      <w:r>
        <w:rPr>
          <w:rStyle w:val="VerbatimChar"/>
        </w:rPr>
        <w:t>OUT/</w:t>
      </w:r>
      <w:r w:rsidR="0053026B">
        <w:rPr>
          <w:rStyle w:val="VerbatimChar"/>
        </w:rPr>
        <w:t>RUN1/out.csv</w:t>
      </w:r>
      <w:r>
        <w:t xml:space="preserve"> in a </w:t>
      </w:r>
      <w:r w:rsidR="001C7B88">
        <w:t xml:space="preserve">text editor or </w:t>
      </w:r>
      <w:r w:rsidR="0053026B">
        <w:t>spreadshe</w:t>
      </w:r>
      <w:r w:rsidR="001C7B88">
        <w:t>e</w:t>
      </w:r>
      <w:r w:rsidR="0053026B">
        <w:t>t program</w:t>
      </w:r>
      <w:r>
        <w:t xml:space="preserve"> to examine it. The file </w:t>
      </w:r>
      <w:r>
        <w:rPr>
          <w:rStyle w:val="VerbatimChar"/>
        </w:rPr>
        <w:t>LOG.txt</w:t>
      </w:r>
      <w:r>
        <w:t xml:space="preserve"> contains log messages that show FRED in action. The LOG file is often helpful if errors occur.</w:t>
      </w:r>
    </w:p>
    <w:p w14:paraId="02925FE8" w14:textId="77777777" w:rsidR="00AD1745" w:rsidRDefault="00AD1745" w:rsidP="00A93074">
      <w:pPr>
        <w:pStyle w:val="Heading2"/>
      </w:pPr>
      <w:bookmarkStart w:id="156" w:name="fred-command-line-options"/>
    </w:p>
    <w:p w14:paraId="7694DD5C" w14:textId="5E47DA0F" w:rsidR="00124073" w:rsidRDefault="00124073" w:rsidP="00A93074">
      <w:pPr>
        <w:pStyle w:val="Heading2"/>
      </w:pPr>
      <w:bookmarkStart w:id="157" w:name="_Toc40674670"/>
      <w:r>
        <w:t>FRED command line options</w:t>
      </w:r>
      <w:bookmarkEnd w:id="156"/>
      <w:bookmarkEnd w:id="157"/>
    </w:p>
    <w:p w14:paraId="47FCFAA6" w14:textId="0B15313C" w:rsidR="00124073" w:rsidRDefault="00124073">
      <w:pPr>
        <w:pStyle w:val="FirstParagraph"/>
      </w:pPr>
      <w:r>
        <w:t xml:space="preserve">The FRED program takes </w:t>
      </w:r>
      <w:r w:rsidR="0053026B">
        <w:t xml:space="preserve">several optional </w:t>
      </w:r>
      <w:r>
        <w:t>command line options:</w:t>
      </w:r>
    </w:p>
    <w:p w14:paraId="4F287F41" w14:textId="2E0E9502" w:rsidR="00124073" w:rsidRPr="00A93074" w:rsidRDefault="00124073">
      <w:pPr>
        <w:pStyle w:val="SourceCode"/>
        <w:rPr>
          <w:b/>
        </w:rPr>
      </w:pPr>
      <w:r w:rsidRPr="00A93074">
        <w:rPr>
          <w:rStyle w:val="VerbatimChar"/>
          <w:b/>
        </w:rPr>
        <w:t xml:space="preserve">% FRED </w:t>
      </w:r>
      <w:r w:rsidR="0053026B" w:rsidRPr="00A93074">
        <w:rPr>
          <w:rStyle w:val="VerbatimChar"/>
          <w:b/>
        </w:rPr>
        <w:t>[-p program_</w:t>
      </w:r>
      <w:r w:rsidRPr="00A93074">
        <w:rPr>
          <w:rStyle w:val="VerbatimChar"/>
          <w:b/>
        </w:rPr>
        <w:t>file</w:t>
      </w:r>
      <w:r w:rsidR="0053026B" w:rsidRPr="00A93074">
        <w:rPr>
          <w:rStyle w:val="VerbatimChar"/>
          <w:b/>
        </w:rPr>
        <w:t>]</w:t>
      </w:r>
      <w:r w:rsidRPr="00A93074">
        <w:rPr>
          <w:rStyle w:val="VerbatimChar"/>
          <w:b/>
        </w:rPr>
        <w:t xml:space="preserve"> [</w:t>
      </w:r>
      <w:r w:rsidR="0053026B" w:rsidRPr="00A93074">
        <w:rPr>
          <w:rStyle w:val="VerbatimChar"/>
          <w:b/>
        </w:rPr>
        <w:t xml:space="preserve">-r </w:t>
      </w:r>
      <w:r w:rsidRPr="00A93074">
        <w:rPr>
          <w:rStyle w:val="VerbatimChar"/>
          <w:b/>
        </w:rPr>
        <w:t>run_number</w:t>
      </w:r>
      <w:r w:rsidR="0053026B" w:rsidRPr="00A93074">
        <w:rPr>
          <w:rStyle w:val="VerbatimChar"/>
          <w:b/>
        </w:rPr>
        <w:t>]</w:t>
      </w:r>
      <w:r w:rsidRPr="00A93074">
        <w:rPr>
          <w:rStyle w:val="VerbatimChar"/>
          <w:b/>
        </w:rPr>
        <w:t xml:space="preserve"> [</w:t>
      </w:r>
      <w:r w:rsidR="0053026B" w:rsidRPr="00A93074">
        <w:rPr>
          <w:rStyle w:val="VerbatimChar"/>
          <w:b/>
        </w:rPr>
        <w:t xml:space="preserve">-d </w:t>
      </w:r>
      <w:r w:rsidRPr="00A93074">
        <w:rPr>
          <w:rStyle w:val="VerbatimChar"/>
          <w:b/>
        </w:rPr>
        <w:t>directory]</w:t>
      </w:r>
      <w:r w:rsidR="0053026B">
        <w:rPr>
          <w:rStyle w:val="VerbatimChar"/>
          <w:b/>
        </w:rPr>
        <w:t xml:space="preserve"> [-c ]</w:t>
      </w:r>
    </w:p>
    <w:p w14:paraId="5FA6CF5B" w14:textId="75C0897F" w:rsidR="00124073" w:rsidRDefault="0053026B">
      <w:pPr>
        <w:pStyle w:val="FirstParagraph"/>
      </w:pPr>
      <w:r>
        <w:t>All t</w:t>
      </w:r>
      <w:r w:rsidR="00124073">
        <w:t>he arguments are optional.</w:t>
      </w:r>
    </w:p>
    <w:p w14:paraId="1D6DC1BC" w14:textId="08B4AF0C" w:rsidR="00124073" w:rsidRDefault="00124073">
      <w:pPr>
        <w:pStyle w:val="BodyText"/>
      </w:pPr>
      <w:r>
        <w:t xml:space="preserve">If </w:t>
      </w:r>
      <w:r w:rsidR="0053026B">
        <w:t>the optional</w:t>
      </w:r>
      <w:r>
        <w:t xml:space="preserve"> arguments are given, FRED reads the user-provided </w:t>
      </w:r>
      <w:r w:rsidR="0053026B">
        <w:t>program_</w:t>
      </w:r>
      <w:r>
        <w:t xml:space="preserve">file, runs a single simulation with number </w:t>
      </w:r>
      <w:r>
        <w:rPr>
          <w:rStyle w:val="VerbatimChar"/>
        </w:rPr>
        <w:t>run_number</w:t>
      </w:r>
      <w:r>
        <w:t>, and writes its output files to the given directory. The output directory is relative to the current working directory.</w:t>
      </w:r>
    </w:p>
    <w:p w14:paraId="16AA0427" w14:textId="24F0C6EF" w:rsidR="0053026B" w:rsidRDefault="0053026B" w:rsidP="0053026B">
      <w:pPr>
        <w:pStyle w:val="BodyText"/>
      </w:pPr>
      <w:r>
        <w:t xml:space="preserve">If </w:t>
      </w:r>
      <w:r>
        <w:rPr>
          <w:b/>
        </w:rPr>
        <w:t>-p</w:t>
      </w:r>
      <w:r>
        <w:t xml:space="preserve"> is ommitted, </w:t>
      </w:r>
      <w:r>
        <w:rPr>
          <w:rStyle w:val="VerbatimChar"/>
        </w:rPr>
        <w:t>program_file</w:t>
      </w:r>
      <w:r>
        <w:t xml:space="preserve"> defaults to </w:t>
      </w:r>
      <w:r>
        <w:rPr>
          <w:b/>
        </w:rPr>
        <w:t>model.fred</w:t>
      </w:r>
      <w:r>
        <w:t>.</w:t>
      </w:r>
    </w:p>
    <w:p w14:paraId="7B9D27DF" w14:textId="77777777" w:rsidR="0053026B" w:rsidRDefault="0053026B" w:rsidP="0053026B">
      <w:pPr>
        <w:pStyle w:val="BodyText"/>
      </w:pPr>
      <w:r>
        <w:t xml:space="preserve">If </w:t>
      </w:r>
      <w:r>
        <w:rPr>
          <w:b/>
        </w:rPr>
        <w:t>-r</w:t>
      </w:r>
      <w:r>
        <w:t xml:space="preserve"> is ommitted, </w:t>
      </w:r>
      <w:r>
        <w:rPr>
          <w:rStyle w:val="VerbatimChar"/>
        </w:rPr>
        <w:t>run_number</w:t>
      </w:r>
      <w:r>
        <w:t xml:space="preserve"> defaults to 1.</w:t>
      </w:r>
    </w:p>
    <w:p w14:paraId="16ADFD73" w14:textId="48A21344" w:rsidR="00124073" w:rsidRDefault="00124073">
      <w:pPr>
        <w:pStyle w:val="BodyText"/>
      </w:pPr>
      <w:r>
        <w:t xml:space="preserve">If the </w:t>
      </w:r>
      <w:r w:rsidR="0053026B">
        <w:rPr>
          <w:b/>
        </w:rPr>
        <w:t>-d</w:t>
      </w:r>
      <w:r>
        <w:t xml:space="preserve"> is omitted, the output directory default</w:t>
      </w:r>
      <w:r w:rsidR="0053026B">
        <w:t>s to</w:t>
      </w:r>
      <w:r>
        <w:t xml:space="preserve"> </w:t>
      </w:r>
      <w:r w:rsidR="0053026B">
        <w:t xml:space="preserve"> </w:t>
      </w:r>
      <w:r w:rsidR="0053026B" w:rsidRPr="00A93074">
        <w:rPr>
          <w:b/>
        </w:rPr>
        <w:t>OUT</w:t>
      </w:r>
      <w:r>
        <w:t>.</w:t>
      </w:r>
    </w:p>
    <w:p w14:paraId="0CC9FCA3" w14:textId="4613F26C" w:rsidR="00D312F2" w:rsidRPr="002A5165" w:rsidRDefault="00D312F2">
      <w:pPr>
        <w:pStyle w:val="BodyText"/>
      </w:pPr>
      <w:r>
        <w:t xml:space="preserve">The </w:t>
      </w:r>
      <w:r>
        <w:rPr>
          <w:b/>
        </w:rPr>
        <w:t>-c</w:t>
      </w:r>
      <w:r>
        <w:t xml:space="preserve"> option is used by the FRED compiler as explained in the next section.</w:t>
      </w:r>
    </w:p>
    <w:p w14:paraId="156CEB8D" w14:textId="7B269A32" w:rsidR="00124073" w:rsidRDefault="00124073"/>
    <w:p w14:paraId="39027A1B" w14:textId="77777777" w:rsidR="001C7B88" w:rsidRDefault="001C7B88" w:rsidP="001C7B88">
      <w:pPr>
        <w:pStyle w:val="Heading2"/>
      </w:pPr>
      <w:bookmarkStart w:id="158" w:name="fred-commands"/>
      <w:bookmarkStart w:id="159" w:name="_Toc40674671"/>
      <w:r>
        <w:t>The FRED Compiler</w:t>
      </w:r>
      <w:bookmarkEnd w:id="159"/>
    </w:p>
    <w:p w14:paraId="254CA58E" w14:textId="69DA85CA" w:rsidR="001C7B88" w:rsidRDefault="001C7B88" w:rsidP="001C7B88">
      <w:pPr>
        <w:pStyle w:val="BodyText"/>
      </w:pPr>
      <w:r>
        <w:t xml:space="preserve">If the </w:t>
      </w:r>
      <w:r>
        <w:rPr>
          <w:b/>
        </w:rPr>
        <w:t>-c</w:t>
      </w:r>
      <w:r>
        <w:t xml:space="preserve"> argument is provided</w:t>
      </w:r>
      <w:r w:rsidR="00D312F2">
        <w:t xml:space="preserve"> on the FRED command line</w:t>
      </w:r>
      <w:r>
        <w:t xml:space="preserve">, FRED compiles the program and </w:t>
      </w:r>
      <w:r w:rsidR="002500C7">
        <w:t xml:space="preserve">prints </w:t>
      </w:r>
      <w:r>
        <w:t xml:space="preserve">errors </w:t>
      </w:r>
      <w:r w:rsidR="002500C7">
        <w:t>and</w:t>
      </w:r>
      <w:r>
        <w:t xml:space="preserve"> warnings</w:t>
      </w:r>
      <w:r w:rsidR="002500C7">
        <w:t>, respectively</w:t>
      </w:r>
      <w:r>
        <w:t>, but no simulation is performed.</w:t>
      </w:r>
      <w:r w:rsidR="00D312F2">
        <w:t xml:space="preserve">  The preferred way to invoke the compiler is by the following command:</w:t>
      </w:r>
    </w:p>
    <w:p w14:paraId="64311D16" w14:textId="4FA80CDE" w:rsidR="00D312F2" w:rsidRPr="00A93074" w:rsidRDefault="00D312F2" w:rsidP="00D312F2">
      <w:pPr>
        <w:pStyle w:val="BodyText"/>
        <w:rPr>
          <w:b/>
        </w:rPr>
      </w:pPr>
      <w:r w:rsidRPr="00A93074">
        <w:rPr>
          <w:b/>
        </w:rPr>
        <w:t>% fred_compile -p program</w:t>
      </w:r>
    </w:p>
    <w:p w14:paraId="6756E3F0" w14:textId="7D027F94" w:rsidR="00D312F2" w:rsidRDefault="00D312F2" w:rsidP="001C7B88">
      <w:pPr>
        <w:pStyle w:val="BodyText"/>
      </w:pPr>
      <w:r>
        <w:t>This runs the compiler on the named program and prints errors and warnings.</w:t>
      </w:r>
    </w:p>
    <w:p w14:paraId="7D15030E" w14:textId="4AC2BE04" w:rsidR="001C7B88" w:rsidRDefault="001C7B88" w:rsidP="001C7B88">
      <w:pPr>
        <w:pStyle w:val="BodyText"/>
      </w:pPr>
      <w:r>
        <w:t>The compile</w:t>
      </w:r>
      <w:r w:rsidR="00E93A89">
        <w:t>r</w:t>
      </w:r>
      <w:r>
        <w:t xml:space="preserve"> performs the following checks:</w:t>
      </w:r>
    </w:p>
    <w:p w14:paraId="267A97E6" w14:textId="22AB1F6E" w:rsidR="001C7B88" w:rsidRDefault="00E93A89" w:rsidP="00D173E3">
      <w:pPr>
        <w:pStyle w:val="BodyText"/>
        <w:numPr>
          <w:ilvl w:val="0"/>
          <w:numId w:val="24"/>
        </w:numPr>
      </w:pPr>
      <w:r>
        <w:t xml:space="preserve">The </w:t>
      </w:r>
      <w:r w:rsidR="00D312F2">
        <w:t xml:space="preserve">following </w:t>
      </w:r>
      <w:r>
        <w:t>required elements must be defined</w:t>
      </w:r>
      <w:r w:rsidR="002500C7">
        <w:t xml:space="preserve"> or an error is flagged</w:t>
      </w:r>
      <w:r>
        <w:t>:</w:t>
      </w:r>
    </w:p>
    <w:p w14:paraId="6A9922E5" w14:textId="597307D9" w:rsidR="00E93A89" w:rsidRDefault="00E93A89" w:rsidP="00D173E3">
      <w:pPr>
        <w:pStyle w:val="BodyText"/>
        <w:numPr>
          <w:ilvl w:val="1"/>
          <w:numId w:val="24"/>
        </w:numPr>
      </w:pPr>
      <w:r>
        <w:t>The Simulated Location</w:t>
      </w:r>
    </w:p>
    <w:p w14:paraId="2D00FB95" w14:textId="4FE27C7A" w:rsidR="00E93A89" w:rsidRDefault="00E93A89" w:rsidP="00D173E3">
      <w:pPr>
        <w:pStyle w:val="BodyText"/>
        <w:numPr>
          <w:ilvl w:val="1"/>
          <w:numId w:val="24"/>
        </w:numPr>
      </w:pPr>
      <w:r>
        <w:t>The Simulated Time Frame</w:t>
      </w:r>
    </w:p>
    <w:p w14:paraId="6C546F9E" w14:textId="6271D3BE" w:rsidR="002500C7" w:rsidRDefault="00E93A89" w:rsidP="00D173E3">
      <w:pPr>
        <w:pStyle w:val="BodyText"/>
        <w:numPr>
          <w:ilvl w:val="1"/>
          <w:numId w:val="24"/>
        </w:numPr>
      </w:pPr>
      <w:r>
        <w:t>At least on</w:t>
      </w:r>
      <w:r w:rsidR="005F61F9">
        <w:t>e</w:t>
      </w:r>
      <w:r>
        <w:t xml:space="preserve"> </w:t>
      </w:r>
      <w:r w:rsidR="00160207">
        <w:t>Condition</w:t>
      </w:r>
      <w:r>
        <w:t xml:space="preserve"> must be defined</w:t>
      </w:r>
    </w:p>
    <w:p w14:paraId="1E839BC3" w14:textId="37467EC8" w:rsidR="001C7B88" w:rsidRDefault="001C7B88" w:rsidP="00D173E3">
      <w:pPr>
        <w:pStyle w:val="BodyText"/>
        <w:numPr>
          <w:ilvl w:val="0"/>
          <w:numId w:val="24"/>
        </w:numPr>
      </w:pPr>
      <w:r>
        <w:t xml:space="preserve">Any Property statement that appears in the program but is not used is flagged as a warning.  Ignored property statements can occur for a number of reasons, but the most common reason is that the property is misspelled. Properties may also be ignored if they are overridden by another </w:t>
      </w:r>
      <w:r>
        <w:lastRenderedPageBreak/>
        <w:t>property statement later in the program. In any case, the user should examine the warnings carefully and correct the problem if necessary.</w:t>
      </w:r>
    </w:p>
    <w:p w14:paraId="25F6A550" w14:textId="6D3B13A7" w:rsidR="001C7B88" w:rsidRDefault="001C7B88" w:rsidP="00D173E3">
      <w:pPr>
        <w:pStyle w:val="BodyText"/>
        <w:numPr>
          <w:ilvl w:val="0"/>
          <w:numId w:val="24"/>
        </w:numPr>
      </w:pPr>
      <w:r>
        <w:t>Any ill-formed Rule statement results in a</w:t>
      </w:r>
      <w:r w:rsidR="00E90E30">
        <w:t>n</w:t>
      </w:r>
      <w:r>
        <w:t xml:space="preserve"> error. The user must correct the error before proceeding. </w:t>
      </w:r>
    </w:p>
    <w:p w14:paraId="134EAF57" w14:textId="512ADB85" w:rsidR="00D312F2" w:rsidRDefault="002500C7" w:rsidP="00D173E3">
      <w:pPr>
        <w:pStyle w:val="BodyText"/>
        <w:numPr>
          <w:ilvl w:val="0"/>
          <w:numId w:val="24"/>
        </w:numPr>
      </w:pPr>
      <w:r>
        <w:t xml:space="preserve">Any ignored </w:t>
      </w:r>
      <w:r w:rsidR="00AA2F2E">
        <w:t xml:space="preserve">Rules </w:t>
      </w:r>
      <w:r>
        <w:t xml:space="preserve">(because they are overridden or do not apply to the selected </w:t>
      </w:r>
      <w:r w:rsidR="00160207">
        <w:t>Condition</w:t>
      </w:r>
      <w:r>
        <w:t xml:space="preserve">s) are </w:t>
      </w:r>
      <w:r w:rsidR="00AA2F2E">
        <w:t xml:space="preserve">reported </w:t>
      </w:r>
      <w:r>
        <w:t>as warnings.</w:t>
      </w:r>
    </w:p>
    <w:p w14:paraId="7513B2D5" w14:textId="4E1CD463" w:rsidR="00D312F2" w:rsidRDefault="00D312F2" w:rsidP="00D312F2">
      <w:pPr>
        <w:pStyle w:val="BodyText"/>
      </w:pPr>
      <w:r>
        <w:t>The user should always call fred_compile after making changes to a FRED program. The compiler attempts to provide helpful messages whenever possible.</w:t>
      </w:r>
    </w:p>
    <w:p w14:paraId="430CA6C4" w14:textId="74344CD0" w:rsidR="00D312F2" w:rsidRDefault="00D312F2" w:rsidP="00A93074">
      <w:pPr>
        <w:pStyle w:val="BodyText"/>
      </w:pPr>
      <w:r>
        <w:t xml:space="preserve">The FRED compiler is also called whenever the command run_fred or fred_job </w:t>
      </w:r>
      <w:r w:rsidR="0030223E">
        <w:t>is</w:t>
      </w:r>
      <w:r>
        <w:t xml:space="preserve"> invoked. If erro</w:t>
      </w:r>
      <w:r w:rsidR="00AD1745">
        <w:t>r</w:t>
      </w:r>
      <w:r>
        <w:t>s are found, the user must fix the errors before the simulation will run.</w:t>
      </w:r>
    </w:p>
    <w:p w14:paraId="5CDC5075" w14:textId="77777777" w:rsidR="001C7B88" w:rsidRPr="002A5165" w:rsidRDefault="001C7B88" w:rsidP="00A93074"/>
    <w:p w14:paraId="0E9545AF" w14:textId="51DC336B" w:rsidR="00124073" w:rsidRDefault="00124073" w:rsidP="00A93074">
      <w:pPr>
        <w:pStyle w:val="Heading2"/>
      </w:pPr>
      <w:bookmarkStart w:id="160" w:name="_Toc40674672"/>
      <w:r>
        <w:t>FRED commands</w:t>
      </w:r>
      <w:bookmarkEnd w:id="158"/>
      <w:bookmarkEnd w:id="160"/>
    </w:p>
    <w:p w14:paraId="0F9F0CAA" w14:textId="5BADD91E" w:rsidR="00124073" w:rsidRDefault="00124073">
      <w:pPr>
        <w:pStyle w:val="FirstParagraph"/>
      </w:pPr>
      <w:r>
        <w:t xml:space="preserve">FRED provides </w:t>
      </w:r>
      <w:r w:rsidR="0053026B">
        <w:t xml:space="preserve">several </w:t>
      </w:r>
      <w:r>
        <w:rPr>
          <w:b/>
        </w:rPr>
        <w:t>commands</w:t>
      </w:r>
      <w:r>
        <w:t xml:space="preserve"> that facilitate performing several common simulation tasks. FRED commands generally have the form </w:t>
      </w:r>
      <w:r>
        <w:rPr>
          <w:rStyle w:val="VerbatimChar"/>
        </w:rPr>
        <w:t>fred_xxx</w:t>
      </w:r>
      <w:r>
        <w:t>.</w:t>
      </w:r>
    </w:p>
    <w:p w14:paraId="63B5912D" w14:textId="77777777" w:rsidR="00124073" w:rsidRDefault="00124073">
      <w:pPr>
        <w:pStyle w:val="Heading4"/>
      </w:pPr>
      <w:bookmarkStart w:id="161" w:name="fred_help"/>
      <w:r>
        <w:rPr>
          <w:rStyle w:val="VerbatimChar"/>
        </w:rPr>
        <w:t>fred_help</w:t>
      </w:r>
      <w:bookmarkEnd w:id="161"/>
    </w:p>
    <w:p w14:paraId="478F46C3" w14:textId="77777777" w:rsidR="00124073" w:rsidRDefault="00124073">
      <w:pPr>
        <w:pStyle w:val="FirstParagraph"/>
      </w:pPr>
      <w:r>
        <w:t xml:space="preserve">Use </w:t>
      </w:r>
      <w:r>
        <w:rPr>
          <w:rStyle w:val="VerbatimChar"/>
        </w:rPr>
        <w:t>fred_help</w:t>
      </w:r>
      <w:r>
        <w:t xml:space="preserve"> to list all the available FRED commands:</w:t>
      </w:r>
    </w:p>
    <w:p w14:paraId="270C7621" w14:textId="241C9227" w:rsidR="0053026B" w:rsidRDefault="00124073">
      <w:pPr>
        <w:pStyle w:val="SourceCode"/>
        <w:rPr>
          <w:rStyle w:val="VerbatimChar"/>
        </w:rPr>
      </w:pPr>
      <w:r>
        <w:rPr>
          <w:rStyle w:val="VerbatimChar"/>
        </w:rPr>
        <w:t>% fred_help</w:t>
      </w:r>
      <w:r>
        <w:br/>
      </w:r>
      <w:r>
        <w:rPr>
          <w:rStyle w:val="VerbatimChar"/>
        </w:rPr>
        <w:t>This is the fred_help command.</w:t>
      </w:r>
      <w:r>
        <w:br/>
      </w:r>
      <w:r>
        <w:br/>
      </w:r>
      <w:r>
        <w:rPr>
          <w:rStyle w:val="VerbatimChar"/>
        </w:rPr>
        <w:t>To get help for specific topics, try:</w:t>
      </w:r>
      <w:r>
        <w:br/>
      </w:r>
      <w:r>
        <w:rPr>
          <w:rStyle w:val="VerbatimChar"/>
        </w:rPr>
        <w:t xml:space="preserve">   fred_help topic</w:t>
      </w:r>
      <w:r>
        <w:br/>
      </w:r>
      <w:r>
        <w:br/>
      </w:r>
      <w:r>
        <w:rPr>
          <w:rStyle w:val="VerbatimChar"/>
        </w:rPr>
        <w:t>To get help for any specific command, try:</w:t>
      </w:r>
      <w:r>
        <w:br/>
      </w:r>
      <w:r>
        <w:rPr>
          <w:rStyle w:val="VerbatimChar"/>
        </w:rPr>
        <w:t xml:space="preserve">   &lt;fred_command&gt; --help</w:t>
      </w:r>
      <w:r>
        <w:br/>
      </w:r>
      <w:r>
        <w:br/>
      </w:r>
      <w:r>
        <w:rPr>
          <w:rStyle w:val="VerbatimChar"/>
        </w:rPr>
        <w:t>Some important fred commands are:</w:t>
      </w:r>
      <w:r>
        <w:br/>
      </w:r>
      <w:r>
        <w:br/>
      </w:r>
      <w:r>
        <w:rPr>
          <w:rStyle w:val="VerbatimChar"/>
        </w:rPr>
        <w:t>## Documentation</w:t>
      </w:r>
      <w:r>
        <w:br/>
      </w:r>
      <w:r>
        <w:rPr>
          <w:rStyle w:val="VerbatimChar"/>
        </w:rPr>
        <w:t xml:space="preserve">    fred_help -- this program</w:t>
      </w:r>
      <w:r>
        <w:br/>
      </w:r>
      <w:r>
        <w:rPr>
          <w:rStyle w:val="VerbatimChar"/>
        </w:rPr>
        <w:t xml:space="preserve">    fred_param &lt;string&gt; -- search for parameters that contain given string</w:t>
      </w:r>
      <w:r>
        <w:br/>
      </w:r>
      <w:r>
        <w:br/>
      </w:r>
      <w:r>
        <w:rPr>
          <w:rStyle w:val="VerbatimChar"/>
        </w:rPr>
        <w:t>## Setting up simulation work flows</w:t>
      </w:r>
      <w:r>
        <w:br/>
      </w:r>
      <w:r>
        <w:rPr>
          <w:rStyle w:val="VerbatimChar"/>
        </w:rPr>
        <w:t xml:space="preserve">     fred_set</w:t>
      </w:r>
      <w:r>
        <w:br/>
      </w:r>
      <w:r>
        <w:rPr>
          <w:rStyle w:val="VerbatimChar"/>
        </w:rPr>
        <w:t xml:space="preserve">     fred_calibrate</w:t>
      </w:r>
      <w:r>
        <w:br/>
      </w:r>
      <w:r>
        <w:rPr>
          <w:rStyle w:val="VerbatimChar"/>
        </w:rPr>
        <w:t xml:space="preserve">     fred_get_fips</w:t>
      </w:r>
      <w:r>
        <w:br/>
      </w:r>
      <w:r>
        <w:rPr>
          <w:rStyle w:val="VerbatimChar"/>
        </w:rPr>
        <w:t xml:space="preserve">     fred_make_params</w:t>
      </w:r>
      <w:r>
        <w:br/>
      </w:r>
      <w:r>
        <w:rPr>
          <w:rStyle w:val="VerbatimChar"/>
        </w:rPr>
        <w:t xml:space="preserve">     fred_make_qsub</w:t>
      </w:r>
      <w:r>
        <w:br/>
      </w:r>
      <w:r>
        <w:rPr>
          <w:rStyle w:val="VerbatimChar"/>
        </w:rPr>
        <w:t xml:space="preserve">     fred_make_tasks</w:t>
      </w:r>
      <w:r>
        <w:br/>
      </w:r>
      <w:r>
        <w:rPr>
          <w:rStyle w:val="VerbatimChar"/>
        </w:rPr>
        <w:t xml:space="preserve">     fred_make_rt</w:t>
      </w:r>
      <w:r>
        <w:br/>
      </w:r>
      <w:r>
        <w:rPr>
          <w:rStyle w:val="VerbatimChar"/>
        </w:rPr>
        <w:t xml:space="preserve">     fred_rt</w:t>
      </w:r>
      <w:r>
        <w:br/>
      </w:r>
      <w:r>
        <w:br/>
      </w:r>
      <w:r>
        <w:rPr>
          <w:rStyle w:val="VerbatimChar"/>
        </w:rPr>
        <w:t>## Job control</w:t>
      </w:r>
      <w:r>
        <w:br/>
      </w:r>
      <w:r>
        <w:rPr>
          <w:rStyle w:val="VerbatimChar"/>
        </w:rPr>
        <w:lastRenderedPageBreak/>
        <w:t xml:space="preserve">     run_fred</w:t>
      </w:r>
      <w:r>
        <w:br/>
      </w:r>
      <w:r>
        <w:br/>
      </w:r>
      <w:r>
        <w:rPr>
          <w:rStyle w:val="VerbatimChar"/>
        </w:rPr>
        <w:t xml:space="preserve">     fred_delete</w:t>
      </w:r>
      <w:r>
        <w:br/>
      </w:r>
      <w:r>
        <w:rPr>
          <w:rStyle w:val="VerbatimChar"/>
        </w:rPr>
        <w:t xml:space="preserve">     fred_job</w:t>
      </w:r>
      <w:r>
        <w:br/>
      </w:r>
      <w:r>
        <w:rPr>
          <w:rStyle w:val="VerbatimChar"/>
        </w:rPr>
        <w:t xml:space="preserve">     fred_jobs</w:t>
      </w:r>
      <w:r>
        <w:br/>
      </w:r>
      <w:r>
        <w:rPr>
          <w:rStyle w:val="VerbatimChar"/>
        </w:rPr>
        <w:t xml:space="preserve">     fred_sa</w:t>
      </w:r>
      <w:r>
        <w:br/>
      </w:r>
      <w:r>
        <w:br/>
      </w:r>
      <w:r>
        <w:rPr>
          <w:rStyle w:val="VerbatimChar"/>
        </w:rPr>
        <w:t>## Retrieving information from a FRED job</w:t>
      </w:r>
      <w:r>
        <w:br/>
      </w:r>
      <w:r>
        <w:rPr>
          <w:rStyle w:val="VerbatimChar"/>
        </w:rPr>
        <w:t xml:space="preserve">     fred_find</w:t>
      </w:r>
      <w:r>
        <w:br/>
      </w:r>
      <w:r>
        <w:rPr>
          <w:rStyle w:val="VerbatimChar"/>
        </w:rPr>
        <w:t xml:space="preserve">     fred_log</w:t>
      </w:r>
      <w:r>
        <w:br/>
      </w:r>
      <w:r>
        <w:rPr>
          <w:rStyle w:val="VerbatimChar"/>
        </w:rPr>
        <w:t xml:space="preserve">     fred_status</w:t>
      </w:r>
      <w:r>
        <w:br/>
      </w:r>
      <w:r>
        <w:rPr>
          <w:rStyle w:val="VerbatimChar"/>
        </w:rPr>
        <w:t xml:space="preserve">     fred_AR</w:t>
      </w:r>
      <w:r>
        <w:br/>
      </w:r>
      <w:r>
        <w:rPr>
          <w:rStyle w:val="VerbatimChar"/>
        </w:rPr>
        <w:t xml:space="preserve">     fred_CAR</w:t>
      </w:r>
      <w:r>
        <w:br/>
      </w:r>
      <w:r>
        <w:rPr>
          <w:rStyle w:val="VerbatimChar"/>
        </w:rPr>
        <w:t xml:space="preserve">     fred_R0</w:t>
      </w:r>
      <w:r>
        <w:br/>
      </w:r>
      <w:r>
        <w:rPr>
          <w:rStyle w:val="VerbatimChar"/>
        </w:rPr>
        <w:t xml:space="preserve">     fred_cd</w:t>
      </w:r>
      <w:r>
        <w:br/>
      </w:r>
      <w:r>
        <w:rPr>
          <w:rStyle w:val="VerbatimChar"/>
        </w:rPr>
        <w:t xml:space="preserve">     fred_csv</w:t>
      </w:r>
      <w:r>
        <w:br/>
      </w:r>
      <w:r>
        <w:rPr>
          <w:rStyle w:val="VerbatimChar"/>
        </w:rPr>
        <w:t xml:space="preserve">     fred_density</w:t>
      </w:r>
      <w:r>
        <w:br/>
      </w:r>
      <w:r>
        <w:rPr>
          <w:rStyle w:val="VerbatimChar"/>
        </w:rPr>
        <w:t xml:space="preserve">     fred_get_places</w:t>
      </w:r>
      <w:r>
        <w:br/>
      </w:r>
      <w:r>
        <w:rPr>
          <w:rStyle w:val="VerbatimChar"/>
        </w:rPr>
        <w:t xml:space="preserve">     fred_id</w:t>
      </w:r>
      <w:r>
        <w:br/>
      </w:r>
      <w:r>
        <w:rPr>
          <w:rStyle w:val="VerbatimChar"/>
        </w:rPr>
        <w:t xml:space="preserve">     fred_peak</w:t>
      </w:r>
      <w:r>
        <w:br/>
      </w:r>
      <w:r>
        <w:rPr>
          <w:rStyle w:val="VerbatimChar"/>
        </w:rPr>
        <w:t xml:space="preserve">     fred_plot</w:t>
      </w:r>
      <w:r>
        <w:br/>
      </w:r>
      <w:r>
        <w:rPr>
          <w:rStyle w:val="VerbatimChar"/>
        </w:rPr>
        <w:t xml:space="preserve">     fred_tail</w:t>
      </w:r>
      <w:r w:rsidR="0053026B">
        <w:rPr>
          <w:rStyle w:val="VerbatimChar"/>
        </w:rPr>
        <w:tab/>
      </w:r>
    </w:p>
    <w:p w14:paraId="5E9A7164" w14:textId="0D7A2C73" w:rsidR="00124073" w:rsidRDefault="0053026B">
      <w:pPr>
        <w:pStyle w:val="SourceCode"/>
      </w:pPr>
      <w:r>
        <w:rPr>
          <w:rStyle w:val="VerbatimChar"/>
        </w:rPr>
        <w:tab/>
        <w:t>fred_clear_all_results</w:t>
      </w:r>
      <w:r w:rsidR="00124073">
        <w:br/>
      </w:r>
      <w:r w:rsidR="00124073">
        <w:br/>
      </w:r>
      <w:r w:rsidR="00124073">
        <w:rPr>
          <w:rStyle w:val="VerbatimChar"/>
        </w:rPr>
        <w:t xml:space="preserve">## Making </w:t>
      </w:r>
      <w:r w:rsidR="00CF565D">
        <w:rPr>
          <w:rStyle w:val="VerbatimChar"/>
        </w:rPr>
        <w:t>Report</w:t>
      </w:r>
      <w:r w:rsidR="00124073">
        <w:rPr>
          <w:rStyle w:val="VerbatimChar"/>
        </w:rPr>
        <w:t>s and movies</w:t>
      </w:r>
      <w:r w:rsidR="00124073">
        <w:br/>
      </w:r>
      <w:r w:rsidR="00124073">
        <w:rPr>
          <w:rStyle w:val="VerbatimChar"/>
        </w:rPr>
        <w:t xml:space="preserve">     fred_make_</w:t>
      </w:r>
      <w:r w:rsidR="00CF565D">
        <w:rPr>
          <w:rStyle w:val="VerbatimChar"/>
        </w:rPr>
        <w:t>Report</w:t>
      </w:r>
      <w:r w:rsidR="00124073">
        <w:br/>
      </w:r>
      <w:r w:rsidR="00124073">
        <w:rPr>
          <w:rStyle w:val="VerbatimChar"/>
        </w:rPr>
        <w:t xml:space="preserve">     fred_make_</w:t>
      </w:r>
      <w:r w:rsidR="00CF565D">
        <w:rPr>
          <w:rStyle w:val="VerbatimChar"/>
        </w:rPr>
        <w:t>Report</w:t>
      </w:r>
      <w:r w:rsidR="00124073">
        <w:rPr>
          <w:rStyle w:val="VerbatimChar"/>
        </w:rPr>
        <w:t>s</w:t>
      </w:r>
      <w:r w:rsidR="00124073">
        <w:br/>
      </w:r>
      <w:r w:rsidR="00124073">
        <w:rPr>
          <w:rStyle w:val="VerbatimChar"/>
        </w:rPr>
        <w:t xml:space="preserve">     fred_make_movie</w:t>
      </w:r>
    </w:p>
    <w:p w14:paraId="65FCFF43" w14:textId="31F8E061" w:rsidR="00124073" w:rsidRDefault="00124073"/>
    <w:p w14:paraId="35D9A9CC" w14:textId="77777777" w:rsidR="00124073" w:rsidRDefault="00124073">
      <w:pPr>
        <w:pStyle w:val="Heading4"/>
      </w:pPr>
      <w:bookmarkStart w:id="162" w:name="run_fred"/>
      <w:r>
        <w:rPr>
          <w:rStyle w:val="VerbatimChar"/>
        </w:rPr>
        <w:t>run_fred</w:t>
      </w:r>
      <w:bookmarkEnd w:id="162"/>
    </w:p>
    <w:p w14:paraId="7A53C5A2" w14:textId="77777777" w:rsidR="00124073" w:rsidRDefault="00124073">
      <w:pPr>
        <w:pStyle w:val="FirstParagraph"/>
      </w:pPr>
      <w:r>
        <w:t xml:space="preserve">The </w:t>
      </w:r>
      <w:r>
        <w:rPr>
          <w:rStyle w:val="VerbatimChar"/>
        </w:rPr>
        <w:t>run_fred</w:t>
      </w:r>
      <w:r>
        <w:t xml:space="preserve"> command performs multiple realizations (runs) in a local directory. Each run uses a distinct seed for the random number generator, so the results will vary from run to run. The format is:</w:t>
      </w:r>
    </w:p>
    <w:p w14:paraId="7AD1BF79" w14:textId="46FECC44" w:rsidR="00124073" w:rsidRPr="00A93074" w:rsidRDefault="00124073">
      <w:pPr>
        <w:pStyle w:val="SourceCode"/>
        <w:rPr>
          <w:b/>
        </w:rPr>
      </w:pPr>
      <w:r w:rsidRPr="00A93074">
        <w:rPr>
          <w:rStyle w:val="VerbatimChar"/>
          <w:b/>
        </w:rPr>
        <w:t>% run_fred -p p</w:t>
      </w:r>
      <w:r w:rsidR="0053026B">
        <w:rPr>
          <w:rStyle w:val="VerbatimChar"/>
          <w:b/>
        </w:rPr>
        <w:t>rogram</w:t>
      </w:r>
      <w:r w:rsidRPr="00A93074">
        <w:rPr>
          <w:rStyle w:val="VerbatimChar"/>
          <w:b/>
        </w:rPr>
        <w:t xml:space="preserve"> -d directory -s start_run -n end_run</w:t>
      </w:r>
    </w:p>
    <w:p w14:paraId="5BAB8D40" w14:textId="77777777" w:rsidR="00124073" w:rsidRDefault="00124073">
      <w:pPr>
        <w:pStyle w:val="FirstParagraph"/>
      </w:pPr>
      <w:r>
        <w:t>The order of the arguments doesn’t matter, and all arguments have default values:</w:t>
      </w:r>
    </w:p>
    <w:p w14:paraId="5F56B9AC" w14:textId="1F07EA81" w:rsidR="00124073" w:rsidRDefault="00124073">
      <w:pPr>
        <w:pStyle w:val="SourceCode"/>
      </w:pPr>
      <w:r>
        <w:rPr>
          <w:rStyle w:val="VerbatimChar"/>
        </w:rPr>
        <w:t>p="</w:t>
      </w:r>
      <w:r w:rsidR="0053026B">
        <w:rPr>
          <w:rStyle w:val="VerbatimChar"/>
        </w:rPr>
        <w:t>model.fred</w:t>
      </w:r>
      <w:r>
        <w:rPr>
          <w:rStyle w:val="VerbatimChar"/>
        </w:rPr>
        <w:t>"</w:t>
      </w:r>
      <w:r>
        <w:br/>
      </w:r>
      <w:r>
        <w:rPr>
          <w:rStyle w:val="VerbatimChar"/>
        </w:rPr>
        <w:t>d=""</w:t>
      </w:r>
      <w:r>
        <w:br/>
      </w:r>
      <w:r>
        <w:rPr>
          <w:rStyle w:val="VerbatimChar"/>
        </w:rPr>
        <w:t>s=1</w:t>
      </w:r>
      <w:r>
        <w:br/>
      </w:r>
      <w:r>
        <w:rPr>
          <w:rStyle w:val="VerbatimChar"/>
        </w:rPr>
        <w:t>n=1</w:t>
      </w:r>
    </w:p>
    <w:p w14:paraId="1D1DEB21" w14:textId="77777777" w:rsidR="00124073" w:rsidRDefault="00124073">
      <w:pPr>
        <w:pStyle w:val="FirstParagraph"/>
      </w:pPr>
      <w:r>
        <w:t>So</w:t>
      </w:r>
    </w:p>
    <w:p w14:paraId="1FD21D31" w14:textId="77777777" w:rsidR="00124073" w:rsidRPr="00A93074" w:rsidRDefault="00124073">
      <w:pPr>
        <w:pStyle w:val="SourceCode"/>
        <w:rPr>
          <w:b/>
        </w:rPr>
      </w:pPr>
      <w:r w:rsidRPr="00A93074">
        <w:rPr>
          <w:rStyle w:val="VerbatimChar"/>
          <w:b/>
        </w:rPr>
        <w:t>% run_fred -n 3</w:t>
      </w:r>
    </w:p>
    <w:p w14:paraId="5AB6B039" w14:textId="77777777" w:rsidR="00124073" w:rsidRDefault="00124073">
      <w:pPr>
        <w:pStyle w:val="FirstParagraph"/>
      </w:pPr>
      <w:r>
        <w:t>is the same as:</w:t>
      </w:r>
    </w:p>
    <w:p w14:paraId="7991DCA6" w14:textId="6DC34832" w:rsidR="00974751" w:rsidRPr="00A93074" w:rsidRDefault="00124073">
      <w:pPr>
        <w:pStyle w:val="SourceCode"/>
        <w:rPr>
          <w:rStyle w:val="VerbatimChar"/>
          <w:b/>
        </w:rPr>
      </w:pPr>
      <w:r w:rsidRPr="00A93074">
        <w:rPr>
          <w:rStyle w:val="VerbatimChar"/>
          <w:b/>
        </w:rPr>
        <w:lastRenderedPageBreak/>
        <w:t xml:space="preserve">% FRED </w:t>
      </w:r>
      <w:r w:rsidR="00974751" w:rsidRPr="00A93074">
        <w:rPr>
          <w:rStyle w:val="VerbatimChar"/>
          <w:b/>
        </w:rPr>
        <w:t>-p model.fred</w:t>
      </w:r>
      <w:r w:rsidRPr="00A93074">
        <w:rPr>
          <w:rStyle w:val="VerbatimChar"/>
          <w:b/>
        </w:rPr>
        <w:t xml:space="preserve"> </w:t>
      </w:r>
      <w:r w:rsidR="00974751" w:rsidRPr="00A93074">
        <w:rPr>
          <w:rStyle w:val="VerbatimChar"/>
          <w:b/>
        </w:rPr>
        <w:t xml:space="preserve">-r </w:t>
      </w:r>
      <w:r w:rsidRPr="00A93074">
        <w:rPr>
          <w:rStyle w:val="VerbatimChar"/>
          <w:b/>
        </w:rPr>
        <w:t xml:space="preserve">1 </w:t>
      </w:r>
      <w:r w:rsidR="00974751" w:rsidRPr="00A93074">
        <w:rPr>
          <w:rStyle w:val="VerbatimChar"/>
          <w:b/>
        </w:rPr>
        <w:t xml:space="preserve">-d </w:t>
      </w:r>
      <w:r w:rsidRPr="00A93074">
        <w:rPr>
          <w:rStyle w:val="VerbatimChar"/>
          <w:b/>
        </w:rPr>
        <w:t>OUT &gt; OUT/</w:t>
      </w:r>
      <w:r w:rsidR="00974751" w:rsidRPr="00A93074">
        <w:rPr>
          <w:rStyle w:val="VerbatimChar"/>
          <w:b/>
        </w:rPr>
        <w:t>RUN1/</w:t>
      </w:r>
      <w:r w:rsidRPr="00A93074">
        <w:rPr>
          <w:rStyle w:val="VerbatimChar"/>
          <w:b/>
        </w:rPr>
        <w:t>LOG</w:t>
      </w:r>
    </w:p>
    <w:p w14:paraId="34EF0B92" w14:textId="61D02E8B" w:rsidR="00974751" w:rsidRPr="00A93074" w:rsidRDefault="00974751">
      <w:pPr>
        <w:pStyle w:val="SourceCode"/>
        <w:rPr>
          <w:rStyle w:val="VerbatimChar"/>
          <w:b/>
        </w:rPr>
      </w:pPr>
      <w:r w:rsidRPr="00A93074">
        <w:rPr>
          <w:rStyle w:val="VerbatimChar"/>
          <w:b/>
        </w:rPr>
        <w:t>% FRED -p model.fred -r 2 -d OUT &gt; OUT/RUN2/LOG</w:t>
      </w:r>
    </w:p>
    <w:p w14:paraId="2D93693A" w14:textId="4862D418" w:rsidR="00124073" w:rsidRDefault="00974751">
      <w:pPr>
        <w:pStyle w:val="SourceCode"/>
      </w:pPr>
      <w:r w:rsidRPr="00A93074">
        <w:rPr>
          <w:rStyle w:val="VerbatimChar"/>
          <w:b/>
        </w:rPr>
        <w:t>% FRED -p model.fred -r 3 -d OUT &gt; OUT/RUN3/LOG</w:t>
      </w:r>
      <w:r w:rsidR="00124073">
        <w:br/>
      </w:r>
    </w:p>
    <w:p w14:paraId="0B38ACD7" w14:textId="09F216BC" w:rsidR="00124073" w:rsidRDefault="00124073">
      <w:pPr>
        <w:pStyle w:val="FirstParagraph"/>
      </w:pPr>
      <w:r>
        <w:t xml:space="preserve">The random seed for each run is set based on the both the seed value in the </w:t>
      </w:r>
      <w:r>
        <w:rPr>
          <w:rStyle w:val="VerbatimChar"/>
        </w:rPr>
        <w:t>params</w:t>
      </w:r>
      <w:r>
        <w:t xml:space="preserve"> file and on the run number, so a collection of FRED runs can be executed in any order with the same results.</w:t>
      </w:r>
    </w:p>
    <w:p w14:paraId="2FFF5269" w14:textId="3AE401D1" w:rsidR="00D312F2" w:rsidRPr="005D6E5D" w:rsidRDefault="00D312F2" w:rsidP="00D312F2">
      <w:pPr>
        <w:pStyle w:val="FirstParagraph"/>
        <w:rPr>
          <w:i/>
        </w:rPr>
      </w:pPr>
      <w:r w:rsidRPr="005D6E5D">
        <w:rPr>
          <w:i/>
        </w:rPr>
        <w:t xml:space="preserve">The run_fred command automatically runs the FRED compiler and </w:t>
      </w:r>
      <w:r w:rsidR="0018761A">
        <w:rPr>
          <w:i/>
        </w:rPr>
        <w:t>report</w:t>
      </w:r>
      <w:r w:rsidR="0018761A" w:rsidRPr="005D6E5D">
        <w:rPr>
          <w:i/>
        </w:rPr>
        <w:t xml:space="preserve">s </w:t>
      </w:r>
      <w:r w:rsidRPr="005D6E5D">
        <w:rPr>
          <w:i/>
        </w:rPr>
        <w:t xml:space="preserve">any errors or warnings. If any error occurs, the program is terminated. </w:t>
      </w:r>
    </w:p>
    <w:p w14:paraId="184B749F" w14:textId="77777777" w:rsidR="00124073" w:rsidRDefault="00124073">
      <w:pPr>
        <w:pStyle w:val="BodyText"/>
      </w:pPr>
      <w:r>
        <w:rPr>
          <w:b/>
        </w:rPr>
        <w:t>NOTE:</w:t>
      </w:r>
      <w:r>
        <w:t xml:space="preserve"> You will not normally use </w:t>
      </w:r>
      <w:r>
        <w:rPr>
          <w:rStyle w:val="VerbatimChar"/>
        </w:rPr>
        <w:t>run_fred</w:t>
      </w:r>
      <w:r>
        <w:t xml:space="preserve"> directly; instead, you will use the </w:t>
      </w:r>
      <w:r>
        <w:rPr>
          <w:rStyle w:val="VerbatimChar"/>
        </w:rPr>
        <w:t>fred_job</w:t>
      </w:r>
      <w:r>
        <w:t xml:space="preserve"> command (described next) which uses </w:t>
      </w:r>
      <w:r>
        <w:rPr>
          <w:rStyle w:val="VerbatimChar"/>
        </w:rPr>
        <w:t>run_fred</w:t>
      </w:r>
      <w:r>
        <w:t xml:space="preserve"> and also creates additional files that help you manage your work. But it is a good idea to use </w:t>
      </w:r>
      <w:r>
        <w:rPr>
          <w:rStyle w:val="VerbatimChar"/>
        </w:rPr>
        <w:t>run_fred</w:t>
      </w:r>
      <w:r>
        <w:t xml:space="preserve"> when initially developing or debugging models. If you have errors, check the LOG files in the OUT directory.</w:t>
      </w:r>
    </w:p>
    <w:p w14:paraId="21C5BA4D" w14:textId="3284A37A" w:rsidR="00124073" w:rsidRDefault="00124073"/>
    <w:p w14:paraId="3988DAD7" w14:textId="587E5153" w:rsidR="00124073" w:rsidRDefault="00124073" w:rsidP="00A93074">
      <w:pPr>
        <w:pStyle w:val="Heading2"/>
      </w:pPr>
      <w:bookmarkStart w:id="163" w:name="job-control"/>
      <w:bookmarkStart w:id="164" w:name="_Toc40674673"/>
      <w:r>
        <w:t>Job Control</w:t>
      </w:r>
      <w:bookmarkEnd w:id="163"/>
      <w:bookmarkEnd w:id="164"/>
    </w:p>
    <w:p w14:paraId="52402CCA" w14:textId="77777777" w:rsidR="00124073" w:rsidRDefault="00124073">
      <w:pPr>
        <w:pStyle w:val="Heading4"/>
      </w:pPr>
      <w:bookmarkStart w:id="165" w:name="fred_job"/>
      <w:r>
        <w:rPr>
          <w:rStyle w:val="VerbatimChar"/>
        </w:rPr>
        <w:t>fred_job</w:t>
      </w:r>
      <w:bookmarkEnd w:id="165"/>
    </w:p>
    <w:p w14:paraId="0303348D" w14:textId="77777777" w:rsidR="00124073" w:rsidRDefault="00124073">
      <w:pPr>
        <w:pStyle w:val="FirstParagraph"/>
      </w:pPr>
      <w:r>
        <w:t xml:space="preserve">A FRED </w:t>
      </w:r>
      <w:r>
        <w:rPr>
          <w:b/>
        </w:rPr>
        <w:t>job</w:t>
      </w:r>
      <w:r>
        <w:t xml:space="preserve"> is a set of simulations that use the same parameters, except for the initial seed for the random number generator. Running multiple replications permits statistical analysis. To start a FRED job, use the command</w:t>
      </w:r>
    </w:p>
    <w:p w14:paraId="2D03BFAB" w14:textId="77777777" w:rsidR="00124073" w:rsidRDefault="00124073">
      <w:pPr>
        <w:pStyle w:val="SourceCode"/>
      </w:pPr>
      <w:r>
        <w:rPr>
          <w:rStyle w:val="VerbatimChar"/>
        </w:rPr>
        <w:t xml:space="preserve">    fred_job [options]</w:t>
      </w:r>
    </w:p>
    <w:p w14:paraId="03DCD0AE" w14:textId="77777777" w:rsidR="00124073" w:rsidRDefault="00124073">
      <w:pPr>
        <w:pStyle w:val="FirstParagraph"/>
      </w:pPr>
      <w:r>
        <w:t>where options include:</w:t>
      </w:r>
    </w:p>
    <w:p w14:paraId="493E4740" w14:textId="1E47CA21" w:rsidR="00124073" w:rsidRDefault="00124073">
      <w:pPr>
        <w:pStyle w:val="SourceCode"/>
      </w:pPr>
      <w:r>
        <w:rPr>
          <w:rStyle w:val="VerbatimChar"/>
        </w:rPr>
        <w:t xml:space="preserve">    -h                  -- print help</w:t>
      </w:r>
      <w:r>
        <w:br/>
      </w:r>
      <w:r>
        <w:rPr>
          <w:rStyle w:val="VerbatimChar"/>
        </w:rPr>
        <w:t xml:space="preserve">    -k key              -- assign job the specified key</w:t>
      </w:r>
      <w:r>
        <w:br/>
      </w:r>
      <w:r>
        <w:rPr>
          <w:rStyle w:val="VerbatimChar"/>
        </w:rPr>
        <w:t xml:space="preserve">    -p p</w:t>
      </w:r>
      <w:r w:rsidR="00974751">
        <w:rPr>
          <w:rStyle w:val="VerbatimChar"/>
        </w:rPr>
        <w:t xml:space="preserve">rogram   </w:t>
      </w:r>
      <w:r>
        <w:rPr>
          <w:rStyle w:val="VerbatimChar"/>
        </w:rPr>
        <w:t xml:space="preserve">       -- use named p</w:t>
      </w:r>
      <w:r w:rsidR="00974751">
        <w:rPr>
          <w:rStyle w:val="VerbatimChar"/>
        </w:rPr>
        <w:t>rogram</w:t>
      </w:r>
      <w:r>
        <w:rPr>
          <w:rStyle w:val="VerbatimChar"/>
        </w:rPr>
        <w:t xml:space="preserve"> file</w:t>
      </w:r>
      <w:r>
        <w:br/>
      </w:r>
      <w:r>
        <w:rPr>
          <w:rStyle w:val="VerbatimChar"/>
        </w:rPr>
        <w:t xml:space="preserve">    -n number_of_runs   -- number of runs in the job</w:t>
      </w:r>
    </w:p>
    <w:p w14:paraId="11FF2BA2" w14:textId="598796CE" w:rsidR="00E93A89" w:rsidRPr="00A93074" w:rsidRDefault="00E93A89" w:rsidP="00E93A89">
      <w:pPr>
        <w:pStyle w:val="FirstParagraph"/>
        <w:rPr>
          <w:i/>
        </w:rPr>
      </w:pPr>
      <w:r w:rsidRPr="00A93074">
        <w:rPr>
          <w:i/>
        </w:rPr>
        <w:t xml:space="preserve">The fred_job command automatically runs the FRED compiler and </w:t>
      </w:r>
      <w:r w:rsidR="00B2499A">
        <w:rPr>
          <w:i/>
        </w:rPr>
        <w:t>reports</w:t>
      </w:r>
      <w:r w:rsidR="00B2499A" w:rsidRPr="00A93074">
        <w:rPr>
          <w:i/>
        </w:rPr>
        <w:t xml:space="preserve"> </w:t>
      </w:r>
      <w:r w:rsidRPr="00A93074">
        <w:rPr>
          <w:i/>
        </w:rPr>
        <w:t xml:space="preserve">any errors or warnings. If any error occurs, the program is terminated. </w:t>
      </w:r>
    </w:p>
    <w:p w14:paraId="75404A3F" w14:textId="0539AC37" w:rsidR="00124073" w:rsidRDefault="00124073">
      <w:pPr>
        <w:pStyle w:val="FirstParagraph"/>
      </w:pPr>
      <w:r>
        <w:t xml:space="preserve">All the data associated with a job is stored in a database called </w:t>
      </w:r>
      <w:r>
        <w:rPr>
          <w:rStyle w:val="VerbatimChar"/>
        </w:rPr>
        <w:t>$FRED_HOME/RESULTS</w:t>
      </w:r>
      <w:r>
        <w:t>. You can manage the database using these commands:</w:t>
      </w:r>
    </w:p>
    <w:p w14:paraId="3E6D5796" w14:textId="77777777" w:rsidR="00124073" w:rsidRDefault="00124073">
      <w:pPr>
        <w:pStyle w:val="SourceCode"/>
      </w:pPr>
      <w:r>
        <w:rPr>
          <w:rStyle w:val="VerbatimChar"/>
        </w:rPr>
        <w:t xml:space="preserve">    fred_jobs                -- lists all jobs in the RESULTS database</w:t>
      </w:r>
      <w:r>
        <w:br/>
      </w:r>
      <w:r>
        <w:rPr>
          <w:rStyle w:val="VerbatimChar"/>
        </w:rPr>
        <w:t xml:space="preserve">    fred_clear_all_results   -- delete all jobs in the RESULTS database</w:t>
      </w:r>
      <w:r>
        <w:br/>
      </w:r>
      <w:r>
        <w:rPr>
          <w:rStyle w:val="VerbatimChar"/>
        </w:rPr>
        <w:t xml:space="preserve">    fred_delete -k key       -- delete the job with given key</w:t>
      </w:r>
    </w:p>
    <w:p w14:paraId="03C5E359" w14:textId="77777777" w:rsidR="00124073" w:rsidRDefault="00124073">
      <w:pPr>
        <w:pStyle w:val="FirstParagraph"/>
      </w:pPr>
      <w:r>
        <w:rPr>
          <w:b/>
        </w:rPr>
        <w:t>Example using fred_job</w:t>
      </w:r>
    </w:p>
    <w:p w14:paraId="59AF763E" w14:textId="41B14104" w:rsidR="00124073" w:rsidRDefault="00124073">
      <w:pPr>
        <w:pStyle w:val="BodyText"/>
      </w:pPr>
      <w:r>
        <w:t xml:space="preserve">The </w:t>
      </w:r>
      <w:r>
        <w:rPr>
          <w:rStyle w:val="VerbatimChar"/>
        </w:rPr>
        <w:t>fred_job</w:t>
      </w:r>
      <w:r>
        <w:t xml:space="preserve"> command is used to create a FRED </w:t>
      </w:r>
      <w:r>
        <w:rPr>
          <w:b/>
        </w:rPr>
        <w:t>job</w:t>
      </w:r>
      <w:r>
        <w:t xml:space="preserve">, consisting of one or more FRED simulations that use the same parameters. FRED jobs are identified by a </w:t>
      </w:r>
      <w:r>
        <w:rPr>
          <w:b/>
        </w:rPr>
        <w:t>key</w:t>
      </w:r>
      <w:r>
        <w:t xml:space="preserve"> that the user selects to name the job. The following command will create a FRED job with key “test” that includes 5 runs of FRED with the parameters specified in the text file </w:t>
      </w:r>
      <w:r w:rsidR="004721DC">
        <w:rPr>
          <w:b/>
        </w:rPr>
        <w:t>program</w:t>
      </w:r>
      <w:r>
        <w:t>:</w:t>
      </w:r>
    </w:p>
    <w:p w14:paraId="3B58091B" w14:textId="172F783D" w:rsidR="00124073" w:rsidRDefault="00124073">
      <w:pPr>
        <w:pStyle w:val="SourceCode"/>
      </w:pPr>
      <w:r>
        <w:rPr>
          <w:rStyle w:val="VerbatimChar"/>
        </w:rPr>
        <w:lastRenderedPageBreak/>
        <w:t xml:space="preserve">    % fred_job -k test -p p</w:t>
      </w:r>
      <w:r w:rsidR="00974751">
        <w:rPr>
          <w:rStyle w:val="VerbatimChar"/>
        </w:rPr>
        <w:t>rogram</w:t>
      </w:r>
      <w:r>
        <w:rPr>
          <w:rStyle w:val="VerbatimChar"/>
        </w:rPr>
        <w:t xml:space="preserve"> -n 5 &gt; test.out &amp;</w:t>
      </w:r>
    </w:p>
    <w:p w14:paraId="3B622FD1" w14:textId="77777777" w:rsidR="00124073" w:rsidRDefault="00124073">
      <w:pPr>
        <w:pStyle w:val="FirstParagraph"/>
      </w:pPr>
      <w:r>
        <w:t>The “&amp;” symbol runs the job in the background, so you can continue working in the terminal.</w:t>
      </w:r>
    </w:p>
    <w:p w14:paraId="40D14B0E" w14:textId="77777777" w:rsidR="00124073" w:rsidRDefault="00124073">
      <w:pPr>
        <w:pStyle w:val="BodyText"/>
      </w:pPr>
      <w:r>
        <w:t>While the job is running, you can see its progress using the following commands:</w:t>
      </w:r>
    </w:p>
    <w:p w14:paraId="383921AB" w14:textId="77777777" w:rsidR="00124073" w:rsidRDefault="00124073">
      <w:pPr>
        <w:pStyle w:val="SourceCode"/>
      </w:pPr>
      <w:r>
        <w:rPr>
          <w:rStyle w:val="VerbatimChar"/>
        </w:rPr>
        <w:t>fred_jobs                -- lists all FRED jobs along with their run status</w:t>
      </w:r>
      <w:r>
        <w:br/>
      </w:r>
      <w:r>
        <w:rPr>
          <w:rStyle w:val="VerbatimChar"/>
        </w:rPr>
        <w:t>fred_status -k key       -- print the status of job</w:t>
      </w:r>
      <w:r>
        <w:br/>
      </w:r>
      <w:r>
        <w:rPr>
          <w:rStyle w:val="VerbatimChar"/>
        </w:rPr>
        <w:t>fred_log    -k key       -- print the last few lines of the log file</w:t>
      </w:r>
      <w:r>
        <w:br/>
      </w:r>
      <w:r>
        <w:rPr>
          <w:rStyle w:val="VerbatimChar"/>
        </w:rPr>
        <w:t>fred_find   -k key       -- print the location of the job files</w:t>
      </w:r>
    </w:p>
    <w:p w14:paraId="02CD5ED6" w14:textId="5CD6D230" w:rsidR="00124073" w:rsidRDefault="00124073"/>
    <w:p w14:paraId="1BBBF6AF" w14:textId="77777777" w:rsidR="00124073" w:rsidRDefault="00124073">
      <w:pPr>
        <w:pStyle w:val="Heading4"/>
      </w:pPr>
      <w:bookmarkStart w:id="166" w:name="fred_status"/>
      <w:r>
        <w:rPr>
          <w:rStyle w:val="VerbatimChar"/>
        </w:rPr>
        <w:t>fred_status</w:t>
      </w:r>
      <w:bookmarkEnd w:id="166"/>
    </w:p>
    <w:p w14:paraId="14F3613C" w14:textId="77777777" w:rsidR="00124073" w:rsidRDefault="00124073">
      <w:pPr>
        <w:pStyle w:val="FirstParagraph"/>
      </w:pPr>
      <w:r>
        <w:rPr>
          <w:rStyle w:val="VerbatimChar"/>
        </w:rPr>
        <w:t>fred_status</w:t>
      </w:r>
      <w:r>
        <w:t xml:space="preserve"> prints to current status of the job:</w:t>
      </w:r>
    </w:p>
    <w:p w14:paraId="57E5F41E" w14:textId="77777777" w:rsidR="00124073" w:rsidRDefault="00124073">
      <w:pPr>
        <w:pStyle w:val="SourceCode"/>
      </w:pPr>
      <w:r>
        <w:rPr>
          <w:rStyle w:val="VerbatimChar"/>
        </w:rPr>
        <w:t>% fred_status -k test</w:t>
      </w:r>
      <w:r>
        <w:br/>
      </w:r>
      <w:r>
        <w:rPr>
          <w:rStyle w:val="VerbatimChar"/>
        </w:rPr>
        <w:t>FINISHED Wed Sep  9 12:48:38 2015</w:t>
      </w:r>
    </w:p>
    <w:p w14:paraId="2BD2FB04" w14:textId="3B12D645" w:rsidR="00124073" w:rsidRDefault="00124073"/>
    <w:p w14:paraId="57F4934E" w14:textId="77777777" w:rsidR="00124073" w:rsidRDefault="00124073">
      <w:pPr>
        <w:pStyle w:val="Heading4"/>
      </w:pPr>
      <w:bookmarkStart w:id="167" w:name="fred_log"/>
      <w:r>
        <w:rPr>
          <w:rStyle w:val="VerbatimChar"/>
        </w:rPr>
        <w:t>fred_log</w:t>
      </w:r>
      <w:bookmarkEnd w:id="167"/>
    </w:p>
    <w:p w14:paraId="5CC402C8" w14:textId="77777777" w:rsidR="00124073" w:rsidRDefault="00124073">
      <w:pPr>
        <w:pStyle w:val="FirstParagraph"/>
      </w:pPr>
      <w:r>
        <w:rPr>
          <w:rStyle w:val="VerbatimChar"/>
        </w:rPr>
        <w:t>fred_log</w:t>
      </w:r>
      <w:r>
        <w:t xml:space="preserve"> prints the last few lines of the log file:</w:t>
      </w:r>
    </w:p>
    <w:p w14:paraId="66AB9EA0" w14:textId="042BB573" w:rsidR="00124073" w:rsidRDefault="00124073">
      <w:pPr>
        <w:pStyle w:val="SourceCode"/>
      </w:pPr>
      <w:r>
        <w:rPr>
          <w:rStyle w:val="VerbatimChar"/>
        </w:rPr>
        <w:t>% fred_log -k test</w:t>
      </w:r>
      <w:r>
        <w:br/>
      </w:r>
      <w:r>
        <w:rPr>
          <w:rStyle w:val="VerbatimChar"/>
        </w:rPr>
        <w:t>STARTED:  Wed Sep 9 12:48:32 2015</w:t>
      </w:r>
      <w:r>
        <w:br/>
      </w:r>
      <w:r>
        <w:rPr>
          <w:rStyle w:val="VerbatimChar"/>
        </w:rPr>
        <w:t>FINISHED: Wed Sep 9 12:48:38 2015</w:t>
      </w:r>
      <w:r>
        <w:br/>
      </w:r>
      <w:r>
        <w:rPr>
          <w:rStyle w:val="VerbatimChar"/>
        </w:rPr>
        <w:t>tail  LOG1:</w:t>
      </w:r>
      <w:r>
        <w:br/>
      </w:r>
      <w:r>
        <w:br/>
      </w:r>
      <w:r>
        <w:rPr>
          <w:rStyle w:val="VerbatimChar"/>
        </w:rPr>
        <w:t xml:space="preserve">day 99 </w:t>
      </w:r>
      <w:r w:rsidR="00CF565D">
        <w:rPr>
          <w:rStyle w:val="VerbatimChar"/>
        </w:rPr>
        <w:t>REPORT</w:t>
      </w:r>
      <w:r>
        <w:rPr>
          <w:rStyle w:val="VerbatimChar"/>
        </w:rPr>
        <w:t xml:space="preserve"> population took 0.000067 seconds</w:t>
      </w:r>
      <w:r>
        <w:br/>
      </w:r>
      <w:r>
        <w:rPr>
          <w:rStyle w:val="VerbatimChar"/>
        </w:rPr>
        <w:t>day 99 maxrss 79015936</w:t>
      </w:r>
      <w:r>
        <w:br/>
      </w:r>
      <w:r>
        <w:rPr>
          <w:rStyle w:val="VerbatimChar"/>
        </w:rPr>
        <w:t>day 99 finished Wed Sep  9 12:48:34 2015</w:t>
      </w:r>
      <w:r>
        <w:br/>
      </w:r>
      <w:r>
        <w:rPr>
          <w:rStyle w:val="VerbatimChar"/>
        </w:rPr>
        <w:t>DAY_TIMER day 99 took 0.000161 seconds</w:t>
      </w:r>
      <w:r>
        <w:br/>
      </w:r>
      <w:r>
        <w:br/>
      </w:r>
      <w:r>
        <w:br/>
      </w:r>
      <w:r>
        <w:rPr>
          <w:rStyle w:val="VerbatimChar"/>
        </w:rPr>
        <w:t>FRED simulation complete. Excluding initialization, 100 days took 0.290909 seconds</w:t>
      </w:r>
      <w:r>
        <w:br/>
      </w:r>
      <w:r>
        <w:rPr>
          <w:rStyle w:val="VerbatimChar"/>
        </w:rPr>
        <w:t>FRED finished Wed Sep  9 12:48:34 2015</w:t>
      </w:r>
      <w:r>
        <w:br/>
      </w:r>
      <w:r>
        <w:rPr>
          <w:rStyle w:val="VerbatimChar"/>
        </w:rPr>
        <w:t>FRED took 1.110621 seconds</w:t>
      </w:r>
    </w:p>
    <w:p w14:paraId="60F15683" w14:textId="5518E31A" w:rsidR="00124073" w:rsidRDefault="00124073"/>
    <w:p w14:paraId="2590B922" w14:textId="77777777" w:rsidR="00124073" w:rsidRDefault="00124073">
      <w:pPr>
        <w:pStyle w:val="Heading4"/>
      </w:pPr>
      <w:bookmarkStart w:id="168" w:name="fred_find"/>
      <w:r>
        <w:rPr>
          <w:rStyle w:val="VerbatimChar"/>
        </w:rPr>
        <w:t>fred_find</w:t>
      </w:r>
      <w:bookmarkEnd w:id="168"/>
    </w:p>
    <w:p w14:paraId="3C1B0327" w14:textId="77777777" w:rsidR="00124073" w:rsidRDefault="00124073">
      <w:pPr>
        <w:pStyle w:val="FirstParagraph"/>
      </w:pPr>
      <w:r>
        <w:rPr>
          <w:rStyle w:val="VerbatimChar"/>
        </w:rPr>
        <w:t>fred_find</w:t>
      </w:r>
      <w:r>
        <w:t xml:space="preserve"> shows the location of the directory containing the data for the job:</w:t>
      </w:r>
    </w:p>
    <w:p w14:paraId="7354B2AD" w14:textId="77777777" w:rsidR="00124073" w:rsidRDefault="00124073">
      <w:pPr>
        <w:pStyle w:val="SourceCode"/>
      </w:pPr>
      <w:r>
        <w:rPr>
          <w:rStyle w:val="VerbatimChar"/>
        </w:rPr>
        <w:t>% fred_find -k test</w:t>
      </w:r>
      <w:r>
        <w:br/>
      </w:r>
      <w:r>
        <w:rPr>
          <w:rStyle w:val="VerbatimChar"/>
        </w:rPr>
        <w:t>/Users/gref/FRED/RESULTS/JOB/6096</w:t>
      </w:r>
    </w:p>
    <w:p w14:paraId="135789F1" w14:textId="387E993E" w:rsidR="00124073" w:rsidRDefault="00124073"/>
    <w:p w14:paraId="20539607" w14:textId="77777777" w:rsidR="00124073" w:rsidRDefault="00124073">
      <w:pPr>
        <w:pStyle w:val="Heading4"/>
      </w:pPr>
      <w:bookmarkStart w:id="169" w:name="fred_delete"/>
      <w:r>
        <w:rPr>
          <w:rStyle w:val="VerbatimChar"/>
        </w:rPr>
        <w:lastRenderedPageBreak/>
        <w:t>fred_delete</w:t>
      </w:r>
      <w:bookmarkEnd w:id="169"/>
    </w:p>
    <w:p w14:paraId="41AF5C37" w14:textId="77777777" w:rsidR="00124073" w:rsidRDefault="00124073">
      <w:pPr>
        <w:pStyle w:val="FirstParagraph"/>
      </w:pPr>
      <w:r>
        <w:t>Once a job is created, you cannot create the same job again. If you try, you get an error message:</w:t>
      </w:r>
    </w:p>
    <w:p w14:paraId="7F71835E" w14:textId="48180AAC" w:rsidR="00124073" w:rsidRDefault="00124073">
      <w:pPr>
        <w:pStyle w:val="SourceCode"/>
      </w:pPr>
      <w:r>
        <w:rPr>
          <w:rStyle w:val="VerbatimChar"/>
        </w:rPr>
        <w:t xml:space="preserve">    % fred_job -k test -p </w:t>
      </w:r>
      <w:r w:rsidR="00620FB4">
        <w:rPr>
          <w:rStyle w:val="VerbatimChar"/>
        </w:rPr>
        <w:t xml:space="preserve">program </w:t>
      </w:r>
      <w:r>
        <w:rPr>
          <w:rStyle w:val="VerbatimChar"/>
        </w:rPr>
        <w:t>-n 5</w:t>
      </w:r>
      <w:r>
        <w:br/>
      </w:r>
      <w:r>
        <w:rPr>
          <w:rStyle w:val="VerbatimChar"/>
        </w:rPr>
        <w:t xml:space="preserve">    fred_job: key test already used.</w:t>
      </w:r>
    </w:p>
    <w:p w14:paraId="40C9A1BD" w14:textId="77777777" w:rsidR="00124073" w:rsidRDefault="00124073">
      <w:pPr>
        <w:pStyle w:val="FirstParagraph"/>
      </w:pPr>
      <w:r>
        <w:t>To delete the job, use:</w:t>
      </w:r>
    </w:p>
    <w:p w14:paraId="124E9B6A" w14:textId="77777777" w:rsidR="00124073" w:rsidRDefault="00124073">
      <w:pPr>
        <w:pStyle w:val="SourceCode"/>
      </w:pPr>
      <w:r>
        <w:rPr>
          <w:rStyle w:val="VerbatimChar"/>
        </w:rPr>
        <w:t xml:space="preserve">    % fred_delete -k test</w:t>
      </w:r>
      <w:r>
        <w:br/>
      </w:r>
      <w:r>
        <w:rPr>
          <w:rStyle w:val="VerbatimChar"/>
        </w:rPr>
        <w:t>or</w:t>
      </w:r>
      <w:r>
        <w:br/>
      </w:r>
      <w:r>
        <w:rPr>
          <w:rStyle w:val="VerbatimChar"/>
        </w:rPr>
        <w:t xml:space="preserve">    % fred_delete -f -k test</w:t>
      </w:r>
    </w:p>
    <w:p w14:paraId="6CACFD7C" w14:textId="7900B224" w:rsidR="00124073" w:rsidRDefault="00124073">
      <w:pPr>
        <w:pStyle w:val="FirstParagraph"/>
      </w:pPr>
      <w:r>
        <w:t xml:space="preserve">The latter version </w:t>
      </w:r>
      <w:r w:rsidR="004F2A2F">
        <w:t xml:space="preserve">will delete the job without further prompts, so it </w:t>
      </w:r>
      <w:r>
        <w:t>assumes you know what you’re doing.</w:t>
      </w:r>
    </w:p>
    <w:p w14:paraId="294F41CE" w14:textId="77777777" w:rsidR="00CB1D93" w:rsidRDefault="00CB1D93">
      <w:pPr>
        <w:rPr>
          <w:rFonts w:asciiTheme="majorHAnsi" w:eastAsiaTheme="majorEastAsia" w:hAnsiTheme="majorHAnsi" w:cstheme="majorBidi"/>
          <w:color w:val="2F5496" w:themeColor="accent1" w:themeShade="BF"/>
          <w:sz w:val="32"/>
          <w:szCs w:val="32"/>
        </w:rPr>
      </w:pPr>
      <w:r>
        <w:br w:type="page"/>
      </w:r>
    </w:p>
    <w:p w14:paraId="0D221927" w14:textId="4AB0D5B0" w:rsidR="000064B0" w:rsidRPr="00C534C7" w:rsidRDefault="000064B0" w:rsidP="000064B0">
      <w:pPr>
        <w:pStyle w:val="Heading1"/>
      </w:pPr>
      <w:bookmarkStart w:id="170" w:name="_Toc40674674"/>
      <w:r>
        <w:lastRenderedPageBreak/>
        <w:t>Chapter 11: FRED Web Interface</w:t>
      </w:r>
      <w:bookmarkEnd w:id="170"/>
    </w:p>
    <w:p w14:paraId="702B9BC5" w14:textId="77777777" w:rsidR="000064B0" w:rsidRDefault="000064B0" w:rsidP="000064B0"/>
    <w:p w14:paraId="5403D405" w14:textId="77777777" w:rsidR="000064B0" w:rsidRPr="004C0B29" w:rsidRDefault="000064B0" w:rsidP="000064B0">
      <w:r>
        <w:t>Coming Soon.</w:t>
      </w:r>
    </w:p>
    <w:p w14:paraId="31E99C9C" w14:textId="77777777" w:rsidR="000064B0" w:rsidRDefault="000064B0" w:rsidP="000064B0">
      <w:pPr>
        <w:rPr>
          <w:rFonts w:asciiTheme="majorHAnsi" w:eastAsiaTheme="majorEastAsia" w:hAnsiTheme="majorHAnsi" w:cstheme="majorBidi"/>
          <w:color w:val="2F5496" w:themeColor="accent1" w:themeShade="BF"/>
          <w:sz w:val="32"/>
          <w:szCs w:val="32"/>
        </w:rPr>
      </w:pPr>
      <w:r>
        <w:br w:type="page"/>
      </w:r>
    </w:p>
    <w:p w14:paraId="36385EEE" w14:textId="68E44B5C" w:rsidR="00CB1D93" w:rsidRPr="007D1F4B" w:rsidRDefault="00CB1D93" w:rsidP="00CB1D93">
      <w:pPr>
        <w:pStyle w:val="Heading1"/>
      </w:pPr>
      <w:bookmarkStart w:id="171" w:name="_Toc40674675"/>
      <w:r>
        <w:lastRenderedPageBreak/>
        <w:t>Chapter 1</w:t>
      </w:r>
      <w:r w:rsidR="000064B0">
        <w:t>2</w:t>
      </w:r>
      <w:r>
        <w:t xml:space="preserve">: The </w:t>
      </w:r>
      <w:r w:rsidRPr="00126FA0">
        <w:t xml:space="preserve">FRED </w:t>
      </w:r>
      <w:r>
        <w:t>Library</w:t>
      </w:r>
      <w:bookmarkEnd w:id="171"/>
    </w:p>
    <w:p w14:paraId="2B9EA4E8" w14:textId="77777777" w:rsidR="00CB1D93" w:rsidRDefault="00CB1D93" w:rsidP="00CB1D93"/>
    <w:p w14:paraId="002926F6" w14:textId="77777777" w:rsidR="00CB1D93" w:rsidRPr="006715E2" w:rsidRDefault="00CB1D93" w:rsidP="00CB1D93">
      <w:pPr>
        <w:pStyle w:val="BodyText"/>
      </w:pPr>
      <w:r w:rsidRPr="006715E2">
        <w:t>FRED includes a</w:t>
      </w:r>
      <w:r>
        <w:t>n</w:t>
      </w:r>
      <w:r w:rsidRPr="006715E2">
        <w:t xml:space="preserve"> expanding </w:t>
      </w:r>
      <w:r>
        <w:t xml:space="preserve">Library of </w:t>
      </w:r>
      <w:r w:rsidRPr="006715E2">
        <w:rPr>
          <w:i/>
        </w:rPr>
        <w:t>modules</w:t>
      </w:r>
      <w:r w:rsidRPr="006715E2">
        <w:t xml:space="preserve"> that modelers </w:t>
      </w:r>
      <w:r>
        <w:t xml:space="preserve">can incorporate into their FRED program to quickly </w:t>
      </w:r>
      <w:r w:rsidRPr="006715E2">
        <w:t xml:space="preserve">build </w:t>
      </w:r>
      <w:r>
        <w:t>complex</w:t>
      </w:r>
      <w:r w:rsidRPr="006715E2">
        <w:t xml:space="preserve"> models. </w:t>
      </w:r>
    </w:p>
    <w:p w14:paraId="45C85434" w14:textId="27BBF4A2" w:rsidR="00CB1D93" w:rsidRDefault="00CB1D93" w:rsidP="00CB1D93">
      <w:pPr>
        <w:pStyle w:val="Heading2"/>
      </w:pPr>
      <w:bookmarkStart w:id="172" w:name="_Toc40674676"/>
      <w:r>
        <w:t>Learning about the FRED Library</w:t>
      </w:r>
      <w:bookmarkEnd w:id="172"/>
    </w:p>
    <w:p w14:paraId="31532882" w14:textId="4330912E" w:rsidR="00CB1D93" w:rsidRDefault="00CB1D93" w:rsidP="00CB1D93">
      <w:pPr>
        <w:pStyle w:val="BodyText"/>
        <w:rPr>
          <w:color w:val="000000" w:themeColor="text1"/>
          <w:szCs w:val="22"/>
        </w:rPr>
      </w:pPr>
      <w:r>
        <w:rPr>
          <w:color w:val="000000" w:themeColor="text1"/>
          <w:szCs w:val="22"/>
        </w:rPr>
        <w:t xml:space="preserve">If you are using FRED Web, a list of available Modules is available on the </w:t>
      </w:r>
      <w:r w:rsidRPr="00D71999">
        <w:rPr>
          <w:color w:val="000000" w:themeColor="text1"/>
          <w:szCs w:val="22"/>
        </w:rPr>
        <w:t>Library</w:t>
      </w:r>
      <w:r>
        <w:rPr>
          <w:color w:val="000000" w:themeColor="text1"/>
          <w:szCs w:val="22"/>
        </w:rPr>
        <w:t xml:space="preserve"> page.  From the command line, y</w:t>
      </w:r>
      <w:r w:rsidRPr="00CB1D93">
        <w:rPr>
          <w:color w:val="000000" w:themeColor="text1"/>
          <w:szCs w:val="22"/>
        </w:rPr>
        <w:t>ou</w:t>
      </w:r>
      <w:r w:rsidRPr="006715E2">
        <w:rPr>
          <w:color w:val="000000" w:themeColor="text1"/>
          <w:szCs w:val="22"/>
        </w:rPr>
        <w:t xml:space="preserve"> can </w:t>
      </w:r>
      <w:r>
        <w:rPr>
          <w:color w:val="000000" w:themeColor="text1"/>
          <w:szCs w:val="22"/>
        </w:rPr>
        <w:t>print</w:t>
      </w:r>
      <w:r w:rsidRPr="006715E2">
        <w:rPr>
          <w:color w:val="000000" w:themeColor="text1"/>
          <w:szCs w:val="22"/>
        </w:rPr>
        <w:t xml:space="preserve"> the</w:t>
      </w:r>
      <w:r>
        <w:rPr>
          <w:color w:val="000000" w:themeColor="text1"/>
          <w:szCs w:val="22"/>
        </w:rPr>
        <w:t xml:space="preserve"> contents of the FRED Library by the following command</w:t>
      </w:r>
    </w:p>
    <w:p w14:paraId="5E45CE61" w14:textId="77777777" w:rsidR="00CB1D93" w:rsidRDefault="00CB1D93" w:rsidP="00CB1D93">
      <w:pPr>
        <w:pStyle w:val="BodyText"/>
        <w:spacing w:before="0" w:after="0"/>
        <w:contextualSpacing/>
      </w:pPr>
      <w:r>
        <w:t>% fred_library --list</w:t>
      </w:r>
    </w:p>
    <w:p w14:paraId="370B4032" w14:textId="77777777" w:rsidR="00CB1D93" w:rsidRPr="009E3010" w:rsidRDefault="00CB1D93" w:rsidP="00CB1D93">
      <w:pPr>
        <w:pStyle w:val="BodyText"/>
        <w:spacing w:before="0" w:after="0"/>
        <w:contextualSpacing/>
        <w:rPr>
          <w:color w:val="000000" w:themeColor="text1"/>
          <w:szCs w:val="22"/>
        </w:rPr>
      </w:pPr>
      <w:r>
        <w:t>Aging</w:t>
      </w:r>
    </w:p>
    <w:p w14:paraId="45AA99A7" w14:textId="77777777" w:rsidR="00CB1D93" w:rsidRDefault="00CB1D93" w:rsidP="00CB1D93">
      <w:pPr>
        <w:pStyle w:val="BodyText"/>
        <w:spacing w:before="0" w:after="0"/>
        <w:contextualSpacing/>
      </w:pPr>
      <w:r>
        <w:t>Asthma</w:t>
      </w:r>
    </w:p>
    <w:p w14:paraId="3CD56D31" w14:textId="77777777" w:rsidR="00CB1D93" w:rsidRDefault="00CB1D93" w:rsidP="00CB1D93">
      <w:pPr>
        <w:pStyle w:val="BodyText"/>
        <w:spacing w:before="0" w:after="0"/>
        <w:contextualSpacing/>
      </w:pPr>
      <w:r>
        <w:t>Influenza</w:t>
      </w:r>
    </w:p>
    <w:p w14:paraId="62CABC40" w14:textId="77777777" w:rsidR="00CB1D93" w:rsidRDefault="00CB1D93" w:rsidP="00CB1D93">
      <w:pPr>
        <w:pStyle w:val="BodyText"/>
        <w:spacing w:before="0" w:after="0"/>
        <w:contextualSpacing/>
      </w:pPr>
      <w:r>
        <w:t>Mortality</w:t>
      </w:r>
    </w:p>
    <w:p w14:paraId="16A4E015" w14:textId="77777777" w:rsidR="00CB1D93" w:rsidRDefault="00CB1D93" w:rsidP="00CB1D93">
      <w:pPr>
        <w:pStyle w:val="BodyText"/>
        <w:spacing w:before="0" w:after="0"/>
        <w:contextualSpacing/>
      </w:pPr>
      <w:r>
        <w:t>Maternity</w:t>
      </w:r>
    </w:p>
    <w:p w14:paraId="4E3550A2" w14:textId="77777777" w:rsidR="00CB1D93" w:rsidRDefault="00CB1D93" w:rsidP="00CB1D93"/>
    <w:p w14:paraId="6E6329DF" w14:textId="63F7F469" w:rsidR="00CB1D93" w:rsidRDefault="00CB1D93" w:rsidP="00CB1D93">
      <w:r>
        <w:t>Each Module includes both a FRED program segment that can be directly included in the user's program and a README file that summarizes the contents of the Module. To see the documentation, use the command:</w:t>
      </w:r>
    </w:p>
    <w:p w14:paraId="6D4A33BD" w14:textId="77777777" w:rsidR="00CB1D93" w:rsidRDefault="00CB1D93" w:rsidP="00CB1D93"/>
    <w:p w14:paraId="52AFD0DF" w14:textId="77777777" w:rsidR="00CB1D93" w:rsidRDefault="00CB1D93" w:rsidP="00CB1D93">
      <w:r>
        <w:t xml:space="preserve">% fred_library --doc </w:t>
      </w:r>
      <w:r>
        <w:rPr>
          <w:i/>
        </w:rPr>
        <w:t>Module</w:t>
      </w:r>
      <w:r>
        <w:t xml:space="preserve"> (or -d </w:t>
      </w:r>
      <w:r>
        <w:rPr>
          <w:i/>
        </w:rPr>
        <w:t>Module</w:t>
      </w:r>
      <w:r>
        <w:t>)</w:t>
      </w:r>
    </w:p>
    <w:p w14:paraId="3DECD48D" w14:textId="77777777" w:rsidR="00CB1D93" w:rsidRDefault="00CB1D93" w:rsidP="00CB1D93"/>
    <w:p w14:paraId="41A30162" w14:textId="77777777" w:rsidR="00CB1D93" w:rsidRDefault="00CB1D93" w:rsidP="00CB1D93">
      <w:r>
        <w:t>For example:</w:t>
      </w:r>
    </w:p>
    <w:p w14:paraId="2578F67A" w14:textId="77777777" w:rsidR="00CB1D93" w:rsidRDefault="00CB1D93" w:rsidP="00CB1D93"/>
    <w:p w14:paraId="2C94730C" w14:textId="77777777" w:rsidR="00CB1D93" w:rsidRDefault="00CB1D93" w:rsidP="00CB1D93">
      <w:pPr>
        <w:rPr>
          <w:rFonts w:eastAsiaTheme="minorHAnsi"/>
        </w:rPr>
      </w:pPr>
      <w:r w:rsidRPr="006715E2">
        <w:rPr>
          <w:rFonts w:eastAsiaTheme="minorHAnsi"/>
        </w:rPr>
        <w:t>% fred_library -d Influenza</w:t>
      </w:r>
    </w:p>
    <w:p w14:paraId="560E6D33" w14:textId="77777777" w:rsidR="00CB1D93" w:rsidRPr="006715E2" w:rsidRDefault="00CB1D93" w:rsidP="00CB1D93">
      <w:pPr>
        <w:rPr>
          <w:rFonts w:eastAsiaTheme="minorHAnsi"/>
        </w:rPr>
      </w:pPr>
    </w:p>
    <w:p w14:paraId="02800F34" w14:textId="77777777" w:rsidR="00CB1D93" w:rsidRPr="006715E2" w:rsidRDefault="00CB1D93" w:rsidP="00CB1D93">
      <w:pPr>
        <w:rPr>
          <w:rFonts w:eastAsiaTheme="minorHAnsi"/>
          <w:b/>
        </w:rPr>
      </w:pPr>
      <w:r w:rsidRPr="006715E2">
        <w:rPr>
          <w:rFonts w:eastAsiaTheme="minorHAnsi"/>
          <w:b/>
        </w:rPr>
        <w:t>FRED Module FRED::Influenza</w:t>
      </w:r>
    </w:p>
    <w:p w14:paraId="05D3F0EC" w14:textId="77777777" w:rsidR="00CB1D93" w:rsidRPr="006715E2" w:rsidRDefault="00CB1D93" w:rsidP="00CB1D93">
      <w:pPr>
        <w:rPr>
          <w:rFonts w:eastAsiaTheme="minorHAnsi"/>
          <w:b/>
        </w:rPr>
      </w:pPr>
      <w:r w:rsidRPr="006715E2">
        <w:rPr>
          <w:rFonts w:eastAsiaTheme="minorHAnsi"/>
          <w:b/>
        </w:rPr>
        <w:t>Author: John Grefenstette</w:t>
      </w:r>
    </w:p>
    <w:p w14:paraId="2ECE359A" w14:textId="77777777" w:rsidR="00CB1D93" w:rsidRPr="006715E2" w:rsidRDefault="00CB1D93" w:rsidP="00CB1D93">
      <w:pPr>
        <w:rPr>
          <w:rFonts w:eastAsiaTheme="minorHAnsi"/>
          <w:b/>
        </w:rPr>
      </w:pPr>
      <w:r w:rsidRPr="006715E2">
        <w:rPr>
          <w:rFonts w:eastAsiaTheme="minorHAnsi"/>
          <w:b/>
        </w:rPr>
        <w:t>Created: 14 Apr 2019</w:t>
      </w:r>
    </w:p>
    <w:p w14:paraId="37EB1154" w14:textId="566D8153" w:rsidR="00CB1D93" w:rsidRPr="006715E2" w:rsidRDefault="00160207" w:rsidP="00CB1D93">
      <w:pPr>
        <w:rPr>
          <w:rFonts w:eastAsiaTheme="minorHAnsi"/>
          <w:b/>
        </w:rPr>
      </w:pPr>
      <w:r>
        <w:rPr>
          <w:rFonts w:eastAsiaTheme="minorHAnsi"/>
          <w:b/>
        </w:rPr>
        <w:t>Condition</w:t>
      </w:r>
      <w:r w:rsidR="00CB1D93" w:rsidRPr="006715E2">
        <w:rPr>
          <w:rFonts w:eastAsiaTheme="minorHAnsi"/>
          <w:b/>
        </w:rPr>
        <w:t>: INF</w:t>
      </w:r>
    </w:p>
    <w:p w14:paraId="50049D8B" w14:textId="77777777" w:rsidR="00CB1D93" w:rsidRPr="006715E2" w:rsidRDefault="00CB1D93" w:rsidP="00CB1D93">
      <w:pPr>
        <w:rPr>
          <w:rFonts w:eastAsiaTheme="minorHAnsi"/>
          <w:b/>
        </w:rPr>
      </w:pPr>
      <w:r w:rsidRPr="006715E2">
        <w:rPr>
          <w:rFonts w:eastAsiaTheme="minorHAnsi"/>
          <w:b/>
        </w:rPr>
        <w:t>States: S E Is Ia R Import</w:t>
      </w:r>
    </w:p>
    <w:p w14:paraId="5C1CAD5E" w14:textId="77777777" w:rsidR="00CB1D93" w:rsidRPr="006715E2" w:rsidRDefault="00CB1D93" w:rsidP="00CB1D93">
      <w:pPr>
        <w:rPr>
          <w:rFonts w:eastAsiaTheme="minorHAnsi"/>
          <w:b/>
        </w:rPr>
      </w:pPr>
    </w:p>
    <w:p w14:paraId="5333E11D" w14:textId="77777777" w:rsidR="00CB1D93" w:rsidRPr="006715E2" w:rsidRDefault="00CB1D93" w:rsidP="00CB1D93">
      <w:pPr>
        <w:rPr>
          <w:rFonts w:eastAsiaTheme="minorHAnsi"/>
          <w:b/>
        </w:rPr>
      </w:pPr>
      <w:r w:rsidRPr="006715E2">
        <w:rPr>
          <w:rFonts w:eastAsiaTheme="minorHAnsi"/>
          <w:b/>
        </w:rPr>
        <w:t>Summary: A simple model of pandemic influenza in a modifed S-E-I-R</w:t>
      </w:r>
      <w:r>
        <w:rPr>
          <w:rFonts w:eastAsiaTheme="minorHAnsi"/>
          <w:b/>
        </w:rPr>
        <w:t xml:space="preserve"> </w:t>
      </w:r>
      <w:r w:rsidRPr="006715E2">
        <w:rPr>
          <w:rFonts w:eastAsiaTheme="minorHAnsi"/>
          <w:b/>
        </w:rPr>
        <w:t>model with rules:</w:t>
      </w:r>
    </w:p>
    <w:p w14:paraId="084FF9F1" w14:textId="77777777" w:rsidR="00CB1D93" w:rsidRPr="006715E2" w:rsidRDefault="00CB1D93" w:rsidP="00CB1D93">
      <w:pPr>
        <w:rPr>
          <w:rFonts w:eastAsiaTheme="minorHAnsi"/>
          <w:b/>
        </w:rPr>
      </w:pPr>
    </w:p>
    <w:p w14:paraId="7F34554F" w14:textId="77777777" w:rsidR="00CB1D93" w:rsidRPr="006715E2" w:rsidRDefault="00CB1D93" w:rsidP="00CB1D93">
      <w:pPr>
        <w:rPr>
          <w:rFonts w:eastAsiaTheme="minorHAnsi"/>
          <w:b/>
        </w:rPr>
      </w:pPr>
      <w:r w:rsidRPr="006715E2">
        <w:rPr>
          <w:rFonts w:eastAsiaTheme="minorHAnsi"/>
          <w:b/>
        </w:rPr>
        <w:t>1. All individuals start in the susceptible state S.</w:t>
      </w:r>
    </w:p>
    <w:p w14:paraId="15B9B1D6" w14:textId="77777777" w:rsidR="00CB1D93" w:rsidRPr="006715E2" w:rsidRDefault="00CB1D93" w:rsidP="00CB1D93">
      <w:pPr>
        <w:rPr>
          <w:rFonts w:eastAsiaTheme="minorHAnsi"/>
          <w:b/>
        </w:rPr>
      </w:pPr>
    </w:p>
    <w:p w14:paraId="0FE81538" w14:textId="77777777" w:rsidR="00CB1D93" w:rsidRPr="006715E2" w:rsidRDefault="00CB1D93" w:rsidP="00CB1D93">
      <w:pPr>
        <w:rPr>
          <w:rFonts w:eastAsiaTheme="minorHAnsi"/>
          <w:b/>
        </w:rPr>
      </w:pPr>
      <w:r w:rsidRPr="006715E2">
        <w:rPr>
          <w:rFonts w:eastAsiaTheme="minorHAnsi"/>
          <w:b/>
        </w:rPr>
        <w:t>2. An individual enters state E when exposed by another infectious individual or by importation.</w:t>
      </w:r>
    </w:p>
    <w:p w14:paraId="5582BAD7" w14:textId="77777777" w:rsidR="00CB1D93" w:rsidRPr="006715E2" w:rsidRDefault="00CB1D93" w:rsidP="00CB1D93">
      <w:pPr>
        <w:rPr>
          <w:rFonts w:eastAsiaTheme="minorHAnsi"/>
          <w:b/>
        </w:rPr>
      </w:pPr>
    </w:p>
    <w:p w14:paraId="1346BE79" w14:textId="77777777" w:rsidR="00CB1D93" w:rsidRPr="006715E2" w:rsidRDefault="00CB1D93" w:rsidP="00CB1D93">
      <w:pPr>
        <w:rPr>
          <w:rFonts w:eastAsiaTheme="minorHAnsi"/>
          <w:b/>
        </w:rPr>
      </w:pPr>
      <w:r w:rsidRPr="006715E2">
        <w:rPr>
          <w:rFonts w:eastAsiaTheme="minorHAnsi"/>
          <w:b/>
        </w:rPr>
        <w:t>3. The latent period (state E) lasts between about 1.5 and 3.5 days (lognormal(1.9,1.23)) after which about 67% of exposed individuals become infectious with symptoms (state Is) and the rest become infectious while asymptomatic (state Ia).</w:t>
      </w:r>
    </w:p>
    <w:p w14:paraId="1C05DECF" w14:textId="77777777" w:rsidR="00CB1D93" w:rsidRPr="006715E2" w:rsidRDefault="00CB1D93" w:rsidP="00CB1D93">
      <w:pPr>
        <w:rPr>
          <w:rFonts w:eastAsiaTheme="minorHAnsi"/>
          <w:b/>
        </w:rPr>
      </w:pPr>
    </w:p>
    <w:p w14:paraId="28415D2E" w14:textId="77777777" w:rsidR="00CB1D93" w:rsidRPr="006715E2" w:rsidRDefault="00CB1D93" w:rsidP="00CB1D93">
      <w:pPr>
        <w:rPr>
          <w:rFonts w:eastAsiaTheme="minorHAnsi"/>
          <w:b/>
        </w:rPr>
      </w:pPr>
      <w:r w:rsidRPr="006715E2">
        <w:rPr>
          <w:rFonts w:eastAsiaTheme="minorHAnsi"/>
          <w:b/>
        </w:rPr>
        <w:t>4. Individuals with symptoms are twice as infectious as those who are asymptomatic.</w:t>
      </w:r>
    </w:p>
    <w:p w14:paraId="6EA0671A" w14:textId="77777777" w:rsidR="00CB1D93" w:rsidRPr="006715E2" w:rsidRDefault="00CB1D93" w:rsidP="00CB1D93">
      <w:pPr>
        <w:rPr>
          <w:rFonts w:eastAsiaTheme="minorHAnsi"/>
          <w:b/>
        </w:rPr>
      </w:pPr>
    </w:p>
    <w:p w14:paraId="1AA055E5" w14:textId="77777777" w:rsidR="00CB1D93" w:rsidRPr="006715E2" w:rsidRDefault="00CB1D93" w:rsidP="00CB1D93">
      <w:pPr>
        <w:rPr>
          <w:rFonts w:eastAsiaTheme="minorHAnsi"/>
          <w:b/>
        </w:rPr>
      </w:pPr>
      <w:r w:rsidRPr="006715E2">
        <w:rPr>
          <w:rFonts w:eastAsiaTheme="minorHAnsi"/>
          <w:b/>
        </w:rPr>
        <w:t>5. Individuals with symptoms have a 50% chance of household confinement for the duration of thie illness.</w:t>
      </w:r>
    </w:p>
    <w:p w14:paraId="140BF900" w14:textId="77777777" w:rsidR="00CB1D93" w:rsidRPr="006715E2" w:rsidRDefault="00CB1D93" w:rsidP="00CB1D93">
      <w:pPr>
        <w:rPr>
          <w:rFonts w:eastAsiaTheme="minorHAnsi"/>
          <w:b/>
        </w:rPr>
      </w:pPr>
    </w:p>
    <w:p w14:paraId="2A5C416E" w14:textId="77777777" w:rsidR="00CB1D93" w:rsidRPr="006715E2" w:rsidRDefault="00CB1D93" w:rsidP="00CB1D93">
      <w:pPr>
        <w:rPr>
          <w:rFonts w:eastAsiaTheme="minorHAnsi"/>
          <w:b/>
        </w:rPr>
      </w:pPr>
      <w:r w:rsidRPr="006715E2">
        <w:rPr>
          <w:rFonts w:eastAsiaTheme="minorHAnsi"/>
          <w:b/>
        </w:rPr>
        <w:t>5. The infectious period lasts between about 3.3 and 7.5 days (lognormal(5.0,1.5) distribution).</w:t>
      </w:r>
    </w:p>
    <w:p w14:paraId="3046D6EE" w14:textId="77777777" w:rsidR="00CB1D93" w:rsidRPr="006715E2" w:rsidRDefault="00CB1D93" w:rsidP="00CB1D93">
      <w:pPr>
        <w:rPr>
          <w:rFonts w:eastAsiaTheme="minorHAnsi"/>
          <w:b/>
        </w:rPr>
      </w:pPr>
    </w:p>
    <w:p w14:paraId="28B02441" w14:textId="77777777" w:rsidR="00CB1D93" w:rsidRPr="006715E2" w:rsidRDefault="00CB1D93" w:rsidP="00CB1D93">
      <w:pPr>
        <w:rPr>
          <w:rFonts w:eastAsiaTheme="minorHAnsi"/>
          <w:b/>
        </w:rPr>
      </w:pPr>
      <w:r w:rsidRPr="006715E2">
        <w:rPr>
          <w:rFonts w:eastAsiaTheme="minorHAnsi"/>
          <w:b/>
        </w:rPr>
        <w:t>6. After the infectious period, all individuals recover (state R) and remain immune for the remainder of the   simulation.</w:t>
      </w:r>
    </w:p>
    <w:p w14:paraId="086BA982" w14:textId="77777777" w:rsidR="00CB1D93" w:rsidRDefault="00CB1D93" w:rsidP="00CB1D93"/>
    <w:p w14:paraId="2552962D" w14:textId="2AD988A2" w:rsidR="00CB1D93" w:rsidRDefault="00CB1D93" w:rsidP="00CB1D93">
      <w:r>
        <w:t xml:space="preserve">As shown in this example, the documentation includes the name of the Module, the </w:t>
      </w:r>
      <w:r w:rsidR="00160207">
        <w:t>Condition</w:t>
      </w:r>
      <w:r>
        <w:t>(s) it defines, the States involved, and a narrative covering the operation of the Rules declared within the module.</w:t>
      </w:r>
    </w:p>
    <w:p w14:paraId="6C580DCB" w14:textId="77777777" w:rsidR="00CB1D93" w:rsidRDefault="00CB1D93" w:rsidP="00CB1D93"/>
    <w:p w14:paraId="09160F99" w14:textId="77777777" w:rsidR="00CB1D93" w:rsidRDefault="00CB1D93" w:rsidP="00CB1D93">
      <w:r>
        <w:t>To see the complete FRED program segment implementing the Module, use the command:</w:t>
      </w:r>
    </w:p>
    <w:p w14:paraId="2E6114F5" w14:textId="77777777" w:rsidR="00CB1D93" w:rsidRDefault="00CB1D93" w:rsidP="00CB1D93"/>
    <w:p w14:paraId="5D6DD391" w14:textId="77777777" w:rsidR="00CB1D93" w:rsidRDefault="00CB1D93" w:rsidP="00CB1D93">
      <w:r>
        <w:t xml:space="preserve">% fred_library --prog </w:t>
      </w:r>
      <w:r>
        <w:rPr>
          <w:i/>
        </w:rPr>
        <w:t>Module</w:t>
      </w:r>
      <w:r>
        <w:t xml:space="preserve"> (or -p </w:t>
      </w:r>
      <w:r>
        <w:rPr>
          <w:i/>
        </w:rPr>
        <w:t>Module</w:t>
      </w:r>
      <w:r>
        <w:t>)</w:t>
      </w:r>
    </w:p>
    <w:p w14:paraId="595A5657" w14:textId="77777777" w:rsidR="00CB1D93" w:rsidRDefault="00CB1D93" w:rsidP="00CB1D93"/>
    <w:p w14:paraId="79AF1A53" w14:textId="77777777" w:rsidR="00CB1D93" w:rsidRDefault="00CB1D93" w:rsidP="00CB1D93">
      <w:r>
        <w:t>For example,</w:t>
      </w:r>
    </w:p>
    <w:p w14:paraId="4D91D05F" w14:textId="77777777" w:rsidR="00CB1D93" w:rsidRPr="004240E9" w:rsidRDefault="00CB1D93" w:rsidP="00CB1D93"/>
    <w:p w14:paraId="6DF3ADD7" w14:textId="77777777" w:rsidR="00CB1D93" w:rsidRDefault="00CB1D93" w:rsidP="00CB1D93">
      <w:pPr>
        <w:rPr>
          <w:rFonts w:eastAsiaTheme="minorHAnsi"/>
          <w:b/>
          <w:bCs/>
          <w:color w:val="000000"/>
        </w:rPr>
      </w:pPr>
      <w:r w:rsidRPr="006715E2">
        <w:rPr>
          <w:rFonts w:eastAsiaTheme="minorHAnsi"/>
          <w:b/>
          <w:bCs/>
          <w:color w:val="000000"/>
        </w:rPr>
        <w:t>% fred_library --prog Influenza</w:t>
      </w:r>
    </w:p>
    <w:p w14:paraId="38610F6F" w14:textId="77777777" w:rsidR="00CB1D93" w:rsidRPr="006715E2" w:rsidRDefault="00CB1D93" w:rsidP="00CB1D93">
      <w:pPr>
        <w:rPr>
          <w:rFonts w:eastAsiaTheme="minorHAnsi"/>
          <w:b/>
          <w:bCs/>
          <w:color w:val="000000"/>
        </w:rPr>
      </w:pPr>
    </w:p>
    <w:p w14:paraId="17685F6F" w14:textId="77777777" w:rsidR="00D611DE" w:rsidRPr="00D611DE" w:rsidRDefault="00D611DE" w:rsidP="00397A42">
      <w:pPr>
        <w:pStyle w:val="PlainText"/>
        <w:rPr>
          <w:rFonts w:asciiTheme="minorHAnsi" w:hAnsiTheme="minorHAnsi" w:cstheme="minorHAnsi"/>
          <w:b/>
          <w:bCs/>
          <w:sz w:val="22"/>
          <w:szCs w:val="22"/>
        </w:rPr>
      </w:pPr>
    </w:p>
    <w:p w14:paraId="1A21DEA6"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2067380F"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MODULE FRED::Influenza</w:t>
      </w:r>
    </w:p>
    <w:p w14:paraId="32DE624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Author: John Grefenstette</w:t>
      </w:r>
    </w:p>
    <w:p w14:paraId="186E0F6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Date: 22 Jul 2019</w:t>
      </w:r>
    </w:p>
    <w:p w14:paraId="515267D8" w14:textId="77777777" w:rsidR="00D611DE" w:rsidRPr="00D611DE" w:rsidRDefault="00D611DE" w:rsidP="00397A42">
      <w:pPr>
        <w:pStyle w:val="PlainText"/>
        <w:rPr>
          <w:rFonts w:asciiTheme="minorHAnsi" w:hAnsiTheme="minorHAnsi" w:cstheme="minorHAnsi"/>
          <w:b/>
          <w:bCs/>
          <w:sz w:val="22"/>
          <w:szCs w:val="22"/>
        </w:rPr>
      </w:pPr>
    </w:p>
    <w:p w14:paraId="6166997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condition INF {</w:t>
      </w:r>
    </w:p>
    <w:p w14:paraId="381B5050"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tates = S E Is Ia R Import</w:t>
      </w:r>
    </w:p>
    <w:p w14:paraId="0AE4E93A"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import_start_state = Import</w:t>
      </w:r>
    </w:p>
    <w:p w14:paraId="0AD41996"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transmission_mode = proximity</w:t>
      </w:r>
    </w:p>
    <w:p w14:paraId="05E635D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transmissibility = 1.0</w:t>
      </w:r>
    </w:p>
    <w:p w14:paraId="6BACEC65"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R0_a = 0.0398238</w:t>
      </w:r>
    </w:p>
    <w:p w14:paraId="63F5D6BA"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R0_b = 0.611043</w:t>
      </w:r>
    </w:p>
    <w:p w14:paraId="693B771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is_dormant = 1</w:t>
      </w:r>
    </w:p>
    <w:p w14:paraId="29554956"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R.is_dormant = 1</w:t>
      </w:r>
    </w:p>
    <w:p w14:paraId="47EB2BC1"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exposed_state = E</w:t>
      </w:r>
    </w:p>
    <w:p w14:paraId="23FA57D8"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5608ACF2" w14:textId="77777777" w:rsidR="00D611DE" w:rsidRPr="00D611DE" w:rsidRDefault="00D611DE" w:rsidP="00397A42">
      <w:pPr>
        <w:pStyle w:val="PlainText"/>
        <w:rPr>
          <w:rFonts w:asciiTheme="minorHAnsi" w:hAnsiTheme="minorHAnsi" w:cstheme="minorHAnsi"/>
          <w:b/>
          <w:bCs/>
          <w:sz w:val="22"/>
          <w:szCs w:val="22"/>
        </w:rPr>
      </w:pPr>
    </w:p>
    <w:p w14:paraId="25DF9196"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INF.S {</w:t>
      </w:r>
    </w:p>
    <w:p w14:paraId="0CE100E3"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sus(INF,1)</w:t>
      </w:r>
    </w:p>
    <w:p w14:paraId="2EEBAC54"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w:t>
      </w:r>
    </w:p>
    <w:p w14:paraId="223EDE45"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w:t>
      </w:r>
    </w:p>
    <w:p w14:paraId="60E1C90B"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50EA8BE1" w14:textId="77777777" w:rsidR="00D611DE" w:rsidRPr="00D611DE" w:rsidRDefault="00D611DE" w:rsidP="00397A42">
      <w:pPr>
        <w:pStyle w:val="PlainText"/>
        <w:rPr>
          <w:rFonts w:asciiTheme="minorHAnsi" w:hAnsiTheme="minorHAnsi" w:cstheme="minorHAnsi"/>
          <w:b/>
          <w:bCs/>
          <w:sz w:val="22"/>
          <w:szCs w:val="22"/>
        </w:rPr>
      </w:pPr>
    </w:p>
    <w:p w14:paraId="51050B4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INF.E {</w:t>
      </w:r>
    </w:p>
    <w:p w14:paraId="498DB89F"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sus(INF,0)</w:t>
      </w:r>
    </w:p>
    <w:p w14:paraId="5CF076D7"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24*lognormal(1.9,1.23))</w:t>
      </w:r>
    </w:p>
    <w:p w14:paraId="100BF019"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Is) with prob(0.67)</w:t>
      </w:r>
    </w:p>
    <w:p w14:paraId="3506A854"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Ia) with prob(0.33)</w:t>
      </w:r>
    </w:p>
    <w:p w14:paraId="5B746FA9"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1CEC9BBC" w14:textId="77777777" w:rsidR="00D611DE" w:rsidRPr="00D611DE" w:rsidRDefault="00D611DE" w:rsidP="00397A42">
      <w:pPr>
        <w:pStyle w:val="PlainText"/>
        <w:rPr>
          <w:rFonts w:asciiTheme="minorHAnsi" w:hAnsiTheme="minorHAnsi" w:cstheme="minorHAnsi"/>
          <w:b/>
          <w:bCs/>
          <w:sz w:val="22"/>
          <w:szCs w:val="22"/>
        </w:rPr>
      </w:pPr>
    </w:p>
    <w:p w14:paraId="3C1F400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lastRenderedPageBreak/>
        <w:t>state INF.Is {</w:t>
      </w:r>
    </w:p>
    <w:p w14:paraId="15E755D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trans(INF,1)</w:t>
      </w:r>
    </w:p>
    <w:p w14:paraId="66D5972F"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state(StayHome,No,Symptoms)</w:t>
      </w:r>
    </w:p>
    <w:p w14:paraId="2B15E41B"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24* lognormal(5.0,1.5))</w:t>
      </w:r>
    </w:p>
    <w:p w14:paraId="01DCA738"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R)</w:t>
      </w:r>
    </w:p>
    <w:p w14:paraId="0907C6CB"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0A621D1D" w14:textId="77777777" w:rsidR="00D611DE" w:rsidRPr="00D611DE" w:rsidRDefault="00D611DE" w:rsidP="00397A42">
      <w:pPr>
        <w:pStyle w:val="PlainText"/>
        <w:rPr>
          <w:rFonts w:asciiTheme="minorHAnsi" w:hAnsiTheme="minorHAnsi" w:cstheme="minorHAnsi"/>
          <w:b/>
          <w:bCs/>
          <w:sz w:val="22"/>
          <w:szCs w:val="22"/>
        </w:rPr>
      </w:pPr>
    </w:p>
    <w:p w14:paraId="710390F4"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INF.Ia {</w:t>
      </w:r>
    </w:p>
    <w:p w14:paraId="30DCD0C3"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trans(INF,0.5)</w:t>
      </w:r>
    </w:p>
    <w:p w14:paraId="22419FF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 24 * lognormal(5.0, 1.5) )</w:t>
      </w:r>
    </w:p>
    <w:p w14:paraId="4AA3438A"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R)</w:t>
      </w:r>
    </w:p>
    <w:p w14:paraId="7462D96D"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0F3C11B4" w14:textId="77777777" w:rsidR="00D611DE" w:rsidRPr="00D611DE" w:rsidRDefault="00D611DE" w:rsidP="00397A42">
      <w:pPr>
        <w:pStyle w:val="PlainText"/>
        <w:rPr>
          <w:rFonts w:asciiTheme="minorHAnsi" w:hAnsiTheme="minorHAnsi" w:cstheme="minorHAnsi"/>
          <w:b/>
          <w:bCs/>
          <w:sz w:val="22"/>
          <w:szCs w:val="22"/>
        </w:rPr>
      </w:pPr>
    </w:p>
    <w:p w14:paraId="0E7FD779"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INF.R {</w:t>
      </w:r>
    </w:p>
    <w:p w14:paraId="5979EF75"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trans(INF,0)</w:t>
      </w:r>
    </w:p>
    <w:p w14:paraId="35E445A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et_state(StayHome,Yes,No)</w:t>
      </w:r>
    </w:p>
    <w:p w14:paraId="1151E673"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w:t>
      </w:r>
    </w:p>
    <w:p w14:paraId="0E029323"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w:t>
      </w:r>
    </w:p>
    <w:p w14:paraId="13D35286"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2D11A9FC" w14:textId="77777777" w:rsidR="00D611DE" w:rsidRPr="00D611DE" w:rsidRDefault="00D611DE" w:rsidP="00397A42">
      <w:pPr>
        <w:pStyle w:val="PlainText"/>
        <w:rPr>
          <w:rFonts w:asciiTheme="minorHAnsi" w:hAnsiTheme="minorHAnsi" w:cstheme="minorHAnsi"/>
          <w:b/>
          <w:bCs/>
          <w:sz w:val="22"/>
          <w:szCs w:val="22"/>
        </w:rPr>
      </w:pPr>
    </w:p>
    <w:p w14:paraId="19B2F115"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INF.Import {</w:t>
      </w:r>
    </w:p>
    <w:p w14:paraId="00D75F84"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import_count(10)</w:t>
      </w:r>
    </w:p>
    <w:p w14:paraId="6177F6DC"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w:t>
      </w:r>
    </w:p>
    <w:p w14:paraId="524640B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w:t>
      </w:r>
    </w:p>
    <w:p w14:paraId="6C2CCBBF"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0D914B7C" w14:textId="77777777" w:rsidR="00D611DE" w:rsidRPr="00D611DE" w:rsidRDefault="00D611DE" w:rsidP="00397A42">
      <w:pPr>
        <w:pStyle w:val="PlainText"/>
        <w:rPr>
          <w:rFonts w:asciiTheme="minorHAnsi" w:hAnsiTheme="minorHAnsi" w:cstheme="minorHAnsi"/>
          <w:b/>
          <w:bCs/>
          <w:sz w:val="22"/>
          <w:szCs w:val="22"/>
        </w:rPr>
      </w:pPr>
    </w:p>
    <w:p w14:paraId="1A09998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condition StayHome {</w:t>
      </w:r>
    </w:p>
    <w:p w14:paraId="7D52D24F"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states = No Symptoms Yes</w:t>
      </w:r>
    </w:p>
    <w:p w14:paraId="6D5B28D7"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5D3AC1F4" w14:textId="77777777" w:rsidR="00D611DE" w:rsidRPr="00D611DE" w:rsidRDefault="00D611DE" w:rsidP="00397A42">
      <w:pPr>
        <w:pStyle w:val="PlainText"/>
        <w:rPr>
          <w:rFonts w:asciiTheme="minorHAnsi" w:hAnsiTheme="minorHAnsi" w:cstheme="minorHAnsi"/>
          <w:b/>
          <w:bCs/>
          <w:sz w:val="22"/>
          <w:szCs w:val="22"/>
        </w:rPr>
      </w:pPr>
    </w:p>
    <w:p w14:paraId="322FA59A"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StayHome,No {}</w:t>
      </w:r>
    </w:p>
    <w:p w14:paraId="68F0D75D" w14:textId="77777777" w:rsidR="00D611DE" w:rsidRPr="00D611DE" w:rsidRDefault="00D611DE" w:rsidP="00397A42">
      <w:pPr>
        <w:pStyle w:val="PlainText"/>
        <w:rPr>
          <w:rFonts w:asciiTheme="minorHAnsi" w:hAnsiTheme="minorHAnsi" w:cstheme="minorHAnsi"/>
          <w:b/>
          <w:bCs/>
          <w:sz w:val="22"/>
          <w:szCs w:val="22"/>
        </w:rPr>
      </w:pPr>
    </w:p>
    <w:p w14:paraId="7A83037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StayHome.Symptoms {</w:t>
      </w:r>
    </w:p>
    <w:p w14:paraId="0F29EA85"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0)</w:t>
      </w:r>
    </w:p>
    <w:p w14:paraId="5616999A"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Yes) with prob(0.5)</w:t>
      </w:r>
    </w:p>
    <w:p w14:paraId="3C0F860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default(No)</w:t>
      </w:r>
    </w:p>
    <w:p w14:paraId="3A94C52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785B6AFC" w14:textId="77777777" w:rsidR="00D611DE" w:rsidRPr="00D611DE" w:rsidRDefault="00D611DE" w:rsidP="00397A42">
      <w:pPr>
        <w:pStyle w:val="PlainText"/>
        <w:rPr>
          <w:rFonts w:asciiTheme="minorHAnsi" w:hAnsiTheme="minorHAnsi" w:cstheme="minorHAnsi"/>
          <w:b/>
          <w:bCs/>
          <w:sz w:val="22"/>
          <w:szCs w:val="22"/>
        </w:rPr>
      </w:pPr>
    </w:p>
    <w:p w14:paraId="66244A3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state StayHome.Yes {</w:t>
      </w:r>
    </w:p>
    <w:p w14:paraId="194120BD"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absent()</w:t>
      </w:r>
    </w:p>
    <w:p w14:paraId="7291C1E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present(Household)</w:t>
      </w:r>
    </w:p>
    <w:p w14:paraId="5CC9CE68"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wait()</w:t>
      </w:r>
    </w:p>
    <w:p w14:paraId="45004ADE"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 xml:space="preserve">  next()</w:t>
      </w:r>
    </w:p>
    <w:p w14:paraId="3744ED62" w14:textId="77777777" w:rsidR="00D611DE" w:rsidRPr="00D611DE" w:rsidRDefault="00D611DE" w:rsidP="00397A42">
      <w:pPr>
        <w:pStyle w:val="PlainText"/>
        <w:rPr>
          <w:rFonts w:asciiTheme="minorHAnsi" w:hAnsiTheme="minorHAnsi" w:cstheme="minorHAnsi"/>
          <w:b/>
          <w:bCs/>
          <w:sz w:val="22"/>
          <w:szCs w:val="22"/>
        </w:rPr>
      </w:pPr>
      <w:r w:rsidRPr="00D611DE">
        <w:rPr>
          <w:rFonts w:asciiTheme="minorHAnsi" w:hAnsiTheme="minorHAnsi" w:cstheme="minorHAnsi"/>
          <w:b/>
          <w:bCs/>
          <w:sz w:val="22"/>
          <w:szCs w:val="22"/>
        </w:rPr>
        <w:t>}</w:t>
      </w:r>
    </w:p>
    <w:p w14:paraId="5F51AD0C" w14:textId="77777777" w:rsidR="001F2AE5" w:rsidRDefault="001F2AE5" w:rsidP="001F2AE5">
      <w:pPr>
        <w:rPr>
          <w:rFonts w:eastAsiaTheme="minorHAnsi"/>
          <w:b/>
          <w:bCs/>
          <w:color w:val="000000"/>
        </w:rPr>
      </w:pPr>
    </w:p>
    <w:p w14:paraId="33A8A874" w14:textId="77777777" w:rsidR="00CB1D93" w:rsidRDefault="00CB1D93" w:rsidP="00CB1D93"/>
    <w:p w14:paraId="685342EE" w14:textId="5FD71415" w:rsidR="00CB1D93" w:rsidRDefault="00CB1D93" w:rsidP="00CB1D93">
      <w:pPr>
        <w:pStyle w:val="Heading2"/>
      </w:pPr>
      <w:bookmarkStart w:id="173" w:name="_Toc40674677"/>
      <w:r>
        <w:lastRenderedPageBreak/>
        <w:t>Using a FRED Library</w:t>
      </w:r>
      <w:bookmarkEnd w:id="173"/>
    </w:p>
    <w:p w14:paraId="5D3B87AA" w14:textId="77777777" w:rsidR="00CB1D93" w:rsidRDefault="00CB1D93" w:rsidP="00CB1D93"/>
    <w:p w14:paraId="4FD0717A" w14:textId="021716A5" w:rsidR="00CB1D93" w:rsidRDefault="00CB1D93" w:rsidP="00CB1D93">
      <w:r>
        <w:t xml:space="preserve">If you are using FRED Web, you can select modules from the </w:t>
      </w:r>
      <w:r>
        <w:rPr>
          <w:b/>
        </w:rPr>
        <w:t xml:space="preserve">Library page.  </w:t>
      </w:r>
      <w:r>
        <w:t>To include a FRED Module into a FRED program, add a statement like:</w:t>
      </w:r>
    </w:p>
    <w:p w14:paraId="0A9E44AB" w14:textId="77777777" w:rsidR="00CB1D93" w:rsidRDefault="00CB1D93" w:rsidP="00CB1D93"/>
    <w:p w14:paraId="74BD0472" w14:textId="77777777" w:rsidR="00CB1D93" w:rsidRPr="006715E2" w:rsidRDefault="00CB1D93" w:rsidP="00CB1D93">
      <w:pPr>
        <w:rPr>
          <w:b/>
          <w:i/>
        </w:rPr>
      </w:pPr>
      <w:r w:rsidRPr="006715E2">
        <w:rPr>
          <w:b/>
        </w:rPr>
        <w:t>use FRED::</w:t>
      </w:r>
      <w:r w:rsidRPr="006715E2">
        <w:rPr>
          <w:b/>
          <w:i/>
        </w:rPr>
        <w:t>Module</w:t>
      </w:r>
    </w:p>
    <w:p w14:paraId="12608FB0" w14:textId="77777777" w:rsidR="00CB1D93" w:rsidRDefault="00CB1D93" w:rsidP="00CB1D93">
      <w:pPr>
        <w:rPr>
          <w:i/>
        </w:rPr>
      </w:pPr>
    </w:p>
    <w:p w14:paraId="1D751999" w14:textId="09EE813C" w:rsidR="00CB1D93" w:rsidRDefault="00CB1D93" w:rsidP="00CB1D93">
      <w:r>
        <w:t xml:space="preserve">This statement has the </w:t>
      </w:r>
      <w:r w:rsidR="005B1A31">
        <w:t>effect</w:t>
      </w:r>
      <w:r>
        <w:t xml:space="preserve"> of insert the module's program segment into the FRED program at the point of the statement.</w:t>
      </w:r>
    </w:p>
    <w:p w14:paraId="3063C113" w14:textId="77777777" w:rsidR="00CB1D93" w:rsidRDefault="00CB1D93" w:rsidP="00CB1D93"/>
    <w:p w14:paraId="7DF2BC1B" w14:textId="77777777" w:rsidR="00CB1D93" w:rsidRDefault="00CB1D93" w:rsidP="00CB1D93">
      <w:r>
        <w:t>It is recommended that you include the library modules near the start of the FRED program. This makes it convenient to include additional statements that modify the statements in the library module. For example, the Influenza Module above includes a statement that generates 10 external exposures on day 0:</w:t>
      </w:r>
    </w:p>
    <w:p w14:paraId="64275F94" w14:textId="77777777" w:rsidR="00CB1D93" w:rsidRDefault="00CB1D93" w:rsidP="00CB1D93"/>
    <w:p w14:paraId="558A8FB3" w14:textId="77777777" w:rsidR="00CB1D93" w:rsidRPr="009E3010" w:rsidRDefault="00CB1D93" w:rsidP="00CB1D93">
      <w:pPr>
        <w:rPr>
          <w:rFonts w:eastAsiaTheme="minorHAnsi"/>
          <w:b/>
          <w:bCs/>
          <w:color w:val="000000"/>
        </w:rPr>
      </w:pPr>
      <w:r w:rsidRPr="009E3010">
        <w:rPr>
          <w:rFonts w:eastAsiaTheme="minorHAnsi"/>
          <w:b/>
          <w:bCs/>
          <w:color w:val="000000"/>
        </w:rPr>
        <w:t>INF.Import.import_max_cases = 10</w:t>
      </w:r>
    </w:p>
    <w:p w14:paraId="3FB7A530" w14:textId="77777777" w:rsidR="00CB1D93" w:rsidRDefault="00CB1D93" w:rsidP="00CB1D93">
      <w:pPr>
        <w:pStyle w:val="Heading2"/>
        <w:rPr>
          <w:rFonts w:asciiTheme="minorHAnsi" w:eastAsia="Times New Roman" w:hAnsiTheme="minorHAnsi" w:cstheme="minorHAnsi"/>
          <w:color w:val="auto"/>
          <w:sz w:val="22"/>
          <w:szCs w:val="22"/>
        </w:rPr>
      </w:pPr>
    </w:p>
    <w:p w14:paraId="0348F024" w14:textId="6D32C531" w:rsidR="00CB1D93" w:rsidRDefault="00CB1D93" w:rsidP="00CB1D93">
      <w:r>
        <w:t>If you wanted to change this to 20 cases for your own FRED program, the entire FRED program might look like this:</w:t>
      </w:r>
    </w:p>
    <w:p w14:paraId="2031566B" w14:textId="77777777" w:rsidR="00CB1D93" w:rsidRDefault="00CB1D93" w:rsidP="00CB1D93"/>
    <w:p w14:paraId="1FCD0956" w14:textId="77777777" w:rsidR="00CB1D93" w:rsidRDefault="00CB1D93" w:rsidP="00CB1D93">
      <w:pPr>
        <w:rPr>
          <w:b/>
        </w:rPr>
      </w:pPr>
      <w:r>
        <w:rPr>
          <w:b/>
        </w:rPr>
        <w:t>use FRED::Influenza</w:t>
      </w:r>
    </w:p>
    <w:p w14:paraId="17EBF725" w14:textId="77777777" w:rsidR="00CB1D93" w:rsidRDefault="00CB1D93" w:rsidP="00CB1D93">
      <w:pPr>
        <w:rPr>
          <w:b/>
        </w:rPr>
      </w:pPr>
      <w:r w:rsidRPr="009E3010">
        <w:rPr>
          <w:rFonts w:eastAsiaTheme="minorHAnsi"/>
          <w:b/>
          <w:bCs/>
          <w:color w:val="000000"/>
        </w:rPr>
        <w:t xml:space="preserve">INF.Import.import_max_cases = </w:t>
      </w:r>
      <w:r>
        <w:rPr>
          <w:rFonts w:eastAsiaTheme="minorHAnsi"/>
          <w:b/>
          <w:bCs/>
          <w:color w:val="000000"/>
        </w:rPr>
        <w:t>20</w:t>
      </w:r>
    </w:p>
    <w:p w14:paraId="5275042E" w14:textId="77777777" w:rsidR="00CB1D93" w:rsidRDefault="00CB1D93" w:rsidP="00CB1D93">
      <w:pPr>
        <w:rPr>
          <w:b/>
        </w:rPr>
      </w:pPr>
      <w:r>
        <w:rPr>
          <w:b/>
        </w:rPr>
        <w:t>start_date = 2020-Jan-01</w:t>
      </w:r>
    </w:p>
    <w:p w14:paraId="6E2E4C53" w14:textId="77777777" w:rsidR="00CB1D93" w:rsidRDefault="00CB1D93" w:rsidP="00CB1D93">
      <w:pPr>
        <w:rPr>
          <w:b/>
        </w:rPr>
      </w:pPr>
      <w:r>
        <w:rPr>
          <w:b/>
        </w:rPr>
        <w:t>end_date = 2020-Apr-01</w:t>
      </w:r>
    </w:p>
    <w:p w14:paraId="0132F069" w14:textId="77777777" w:rsidR="00CB1D93" w:rsidRDefault="00CB1D93" w:rsidP="00CB1D93">
      <w:pPr>
        <w:rPr>
          <w:b/>
        </w:rPr>
      </w:pPr>
      <w:r>
        <w:rPr>
          <w:b/>
        </w:rPr>
        <w:t>locations = Jefferson_County_PA</w:t>
      </w:r>
    </w:p>
    <w:p w14:paraId="1A3DA11F" w14:textId="77777777" w:rsidR="00CB1D93" w:rsidRDefault="00CB1D93" w:rsidP="00CB1D93">
      <w:pPr>
        <w:rPr>
          <w:b/>
        </w:rPr>
      </w:pPr>
    </w:p>
    <w:p w14:paraId="495AE5D9" w14:textId="77777777" w:rsidR="00CB1D93" w:rsidRDefault="00CB1D93" w:rsidP="00CB1D93">
      <w:r>
        <w:t>A FRED program may include any number of Modules from the Library.</w:t>
      </w:r>
    </w:p>
    <w:p w14:paraId="3F309507" w14:textId="77777777" w:rsidR="00CB1D93" w:rsidRPr="004240E9" w:rsidRDefault="00CB1D93" w:rsidP="00CB1D93"/>
    <w:p w14:paraId="45D211F2" w14:textId="3FC89FA1" w:rsidR="00CB1D93" w:rsidRDefault="00160207" w:rsidP="00CB1D93">
      <w:pPr>
        <w:pStyle w:val="Heading2"/>
      </w:pPr>
      <w:bookmarkStart w:id="174" w:name="_Toc40674678"/>
      <w:r>
        <w:t>Condition</w:t>
      </w:r>
      <w:r w:rsidR="00CB1D93">
        <w:t>s Defined in Modules</w:t>
      </w:r>
      <w:bookmarkEnd w:id="174"/>
    </w:p>
    <w:p w14:paraId="27075A0A" w14:textId="77777777" w:rsidR="00CB1D93" w:rsidRDefault="00CB1D93" w:rsidP="00CB1D93">
      <w:pPr>
        <w:rPr>
          <w:rFonts w:asciiTheme="majorHAnsi" w:eastAsiaTheme="majorEastAsia" w:hAnsiTheme="majorHAnsi" w:cstheme="majorBidi"/>
          <w:color w:val="2F5496" w:themeColor="accent1" w:themeShade="BF"/>
          <w:sz w:val="26"/>
          <w:szCs w:val="26"/>
        </w:rPr>
      </w:pPr>
    </w:p>
    <w:p w14:paraId="60160567" w14:textId="3670C1C7" w:rsidR="00CB1D93" w:rsidRDefault="00CB1D93" w:rsidP="00CB1D93">
      <w:r>
        <w:t xml:space="preserve">Each Module in the Library includes one or more </w:t>
      </w:r>
      <w:r w:rsidR="001E1000">
        <w:t>code blocks</w:t>
      </w:r>
      <w:r>
        <w:t xml:space="preserve"> of the form:</w:t>
      </w:r>
    </w:p>
    <w:p w14:paraId="47DA1D1B" w14:textId="77777777" w:rsidR="00CB1D93" w:rsidRDefault="00CB1D93" w:rsidP="00CB1D93"/>
    <w:p w14:paraId="159B62BD" w14:textId="1121B925" w:rsidR="00CB1D93" w:rsidRDefault="00C24D23" w:rsidP="00CB1D93">
      <w:pPr>
        <w:rPr>
          <w:b/>
        </w:rPr>
      </w:pPr>
      <w:r>
        <w:rPr>
          <w:b/>
        </w:rPr>
        <w:t>Cond</w:t>
      </w:r>
      <w:r w:rsidR="00160207">
        <w:rPr>
          <w:b/>
        </w:rPr>
        <w:t>ition</w:t>
      </w:r>
      <w:r w:rsidR="00CB1D93">
        <w:rPr>
          <w:b/>
        </w:rPr>
        <w:t xml:space="preserve">  COND</w:t>
      </w:r>
      <w:r w:rsidR="001E1000">
        <w:rPr>
          <w:b/>
        </w:rPr>
        <w:t xml:space="preserve"> { … }</w:t>
      </w:r>
    </w:p>
    <w:p w14:paraId="05279C8B" w14:textId="77777777" w:rsidR="00CB1D93" w:rsidRDefault="00CB1D93" w:rsidP="00CB1D93">
      <w:pPr>
        <w:rPr>
          <w:b/>
        </w:rPr>
      </w:pPr>
    </w:p>
    <w:p w14:paraId="5BAD3698" w14:textId="467E7086" w:rsidR="00CB1D93" w:rsidRDefault="00CB1D93" w:rsidP="00CB1D93">
      <w:r>
        <w:t>These statement</w:t>
      </w:r>
      <w:r w:rsidR="00AF5676">
        <w:t>s</w:t>
      </w:r>
      <w:r>
        <w:t xml:space="preserve"> are cumulative, so that the final program includes all the </w:t>
      </w:r>
      <w:r w:rsidR="00160207">
        <w:t>Condition</w:t>
      </w:r>
      <w:r>
        <w:t xml:space="preserve">s that are defined by the modules that are included in the program.  The order of the </w:t>
      </w:r>
      <w:r w:rsidR="00160207">
        <w:t>Condition</w:t>
      </w:r>
      <w:r>
        <w:t xml:space="preserve">s is the same as the order in which the modules are included. If the user wishes to override this, the FRED program can </w:t>
      </w:r>
      <w:r w:rsidR="00BE71D8">
        <w:t>exclude</w:t>
      </w:r>
      <w:r>
        <w:t xml:space="preserve"> </w:t>
      </w:r>
      <w:r w:rsidR="00BE71D8">
        <w:t>a</w:t>
      </w:r>
      <w:r>
        <w:t xml:space="preserve"> </w:t>
      </w:r>
      <w:r w:rsidR="00160207">
        <w:t>Condition</w:t>
      </w:r>
      <w:r>
        <w:t xml:space="preserve"> explicitly:</w:t>
      </w:r>
    </w:p>
    <w:p w14:paraId="1F14449B" w14:textId="77777777" w:rsidR="00CB1D93" w:rsidRDefault="00CB1D93" w:rsidP="00CB1D93"/>
    <w:p w14:paraId="6798AA8D" w14:textId="0F3C6D5B" w:rsidR="00CB1D93" w:rsidRDefault="00BE71D8" w:rsidP="00CB1D93">
      <w:pPr>
        <w:rPr>
          <w:b/>
        </w:rPr>
      </w:pPr>
      <w:r>
        <w:rPr>
          <w:b/>
        </w:rPr>
        <w:t>exclude_</w:t>
      </w:r>
      <w:r w:rsidR="00160207">
        <w:rPr>
          <w:b/>
        </w:rPr>
        <w:t>Condition</w:t>
      </w:r>
      <w:r w:rsidR="00CB1D93">
        <w:rPr>
          <w:b/>
        </w:rPr>
        <w:t xml:space="preserve"> = COND</w:t>
      </w:r>
    </w:p>
    <w:p w14:paraId="66D3BE8F" w14:textId="77777777" w:rsidR="00CB1D93" w:rsidRDefault="00CB1D93" w:rsidP="00CB1D93">
      <w:pPr>
        <w:rPr>
          <w:b/>
        </w:rPr>
      </w:pPr>
    </w:p>
    <w:p w14:paraId="64425DE5" w14:textId="77777777" w:rsidR="00CB1D93" w:rsidRDefault="00CB1D93" w:rsidP="00CB1D93">
      <w:r>
        <w:t>For example if the FRED program includes several modules, such as:</w:t>
      </w:r>
    </w:p>
    <w:p w14:paraId="6119143F" w14:textId="77777777" w:rsidR="00CB1D93" w:rsidRDefault="00CB1D93" w:rsidP="00CB1D93"/>
    <w:p w14:paraId="1A2AB0F8" w14:textId="5F829B5C" w:rsidR="00CB1D93" w:rsidRDefault="00CB1D93" w:rsidP="00CB1D93">
      <w:pPr>
        <w:rPr>
          <w:b/>
        </w:rPr>
      </w:pPr>
      <w:r>
        <w:rPr>
          <w:b/>
        </w:rPr>
        <w:t xml:space="preserve">use FRED:ModA  # with </w:t>
      </w:r>
      <w:r w:rsidR="00C24D23">
        <w:rPr>
          <w:b/>
        </w:rPr>
        <w:t>Cond</w:t>
      </w:r>
      <w:r w:rsidR="00160207">
        <w:rPr>
          <w:b/>
        </w:rPr>
        <w:t>ition</w:t>
      </w:r>
      <w:r>
        <w:rPr>
          <w:b/>
        </w:rPr>
        <w:t xml:space="preserve">  A</w:t>
      </w:r>
    </w:p>
    <w:p w14:paraId="72D3EC23" w14:textId="79498AFB" w:rsidR="00CB1D93" w:rsidRPr="009E3010" w:rsidRDefault="00CB1D93" w:rsidP="00CB1D93">
      <w:pPr>
        <w:rPr>
          <w:b/>
        </w:rPr>
      </w:pPr>
      <w:r>
        <w:rPr>
          <w:b/>
        </w:rPr>
        <w:t xml:space="preserve">use FRED:ModB  # with </w:t>
      </w:r>
      <w:r w:rsidR="00C24D23">
        <w:rPr>
          <w:b/>
        </w:rPr>
        <w:t>Cond</w:t>
      </w:r>
      <w:r w:rsidR="00160207">
        <w:rPr>
          <w:b/>
        </w:rPr>
        <w:t>ition</w:t>
      </w:r>
      <w:r>
        <w:rPr>
          <w:b/>
        </w:rPr>
        <w:t xml:space="preserve">  B</w:t>
      </w:r>
    </w:p>
    <w:p w14:paraId="4716F6F2" w14:textId="702EE468" w:rsidR="00CB1D93" w:rsidRDefault="00CB1D93" w:rsidP="00CB1D93">
      <w:pPr>
        <w:rPr>
          <w:b/>
        </w:rPr>
      </w:pPr>
      <w:r>
        <w:rPr>
          <w:b/>
        </w:rPr>
        <w:t xml:space="preserve">use FRED:ModCD  # with </w:t>
      </w:r>
      <w:r w:rsidR="00C24D23">
        <w:rPr>
          <w:b/>
        </w:rPr>
        <w:t>Cond</w:t>
      </w:r>
      <w:r w:rsidR="00160207">
        <w:rPr>
          <w:b/>
        </w:rPr>
        <w:t>ition</w:t>
      </w:r>
      <w:r>
        <w:rPr>
          <w:b/>
        </w:rPr>
        <w:t xml:space="preserve">  C and </w:t>
      </w:r>
      <w:r w:rsidR="00C24D23">
        <w:rPr>
          <w:b/>
        </w:rPr>
        <w:t>Cond</w:t>
      </w:r>
      <w:r w:rsidR="00160207">
        <w:rPr>
          <w:b/>
        </w:rPr>
        <w:t>ition</w:t>
      </w:r>
      <w:r>
        <w:rPr>
          <w:b/>
        </w:rPr>
        <w:t xml:space="preserve">  D</w:t>
      </w:r>
    </w:p>
    <w:p w14:paraId="570C820C" w14:textId="77777777" w:rsidR="00CB1D93" w:rsidRDefault="00CB1D93" w:rsidP="00CB1D93">
      <w:pPr>
        <w:rPr>
          <w:b/>
        </w:rPr>
      </w:pPr>
    </w:p>
    <w:p w14:paraId="15E5E1ED" w14:textId="36AB2A27" w:rsidR="00CB1D93" w:rsidRDefault="00CB1D93" w:rsidP="00CB1D93">
      <w:r>
        <w:t xml:space="preserve">The user could select to use only </w:t>
      </w:r>
      <w:r w:rsidR="00160207">
        <w:t>Condition</w:t>
      </w:r>
      <w:r>
        <w:t xml:space="preserve">s A, </w:t>
      </w:r>
      <w:r w:rsidR="00BE71D8">
        <w:t>B and D</w:t>
      </w:r>
      <w:r>
        <w:t xml:space="preserve"> by declaring:</w:t>
      </w:r>
    </w:p>
    <w:p w14:paraId="2F18F33A" w14:textId="77777777" w:rsidR="00CB1D93" w:rsidRDefault="00CB1D93" w:rsidP="00CB1D93"/>
    <w:p w14:paraId="6B37BF66" w14:textId="593390AE" w:rsidR="00CB1D93" w:rsidRDefault="00BE71D8" w:rsidP="00CB1D93">
      <w:pPr>
        <w:rPr>
          <w:b/>
        </w:rPr>
      </w:pPr>
      <w:r>
        <w:rPr>
          <w:b/>
        </w:rPr>
        <w:t>exclude_</w:t>
      </w:r>
      <w:r w:rsidR="00160207">
        <w:rPr>
          <w:b/>
        </w:rPr>
        <w:t>Condition</w:t>
      </w:r>
      <w:r>
        <w:rPr>
          <w:b/>
        </w:rPr>
        <w:t xml:space="preserve"> = C</w:t>
      </w:r>
    </w:p>
    <w:p w14:paraId="54B6A942" w14:textId="77777777" w:rsidR="00CB1D93" w:rsidRDefault="00CB1D93" w:rsidP="00CB1D93">
      <w:pPr>
        <w:rPr>
          <w:b/>
        </w:rPr>
      </w:pPr>
    </w:p>
    <w:p w14:paraId="7E8836E5" w14:textId="77777777" w:rsidR="00CB1D93" w:rsidRDefault="00CB1D93" w:rsidP="00CB1D93">
      <w:r>
        <w:t>after the modules are included.</w:t>
      </w:r>
    </w:p>
    <w:p w14:paraId="4AAEDAF0" w14:textId="77777777" w:rsidR="00CB1D93" w:rsidRPr="004240E9" w:rsidRDefault="00CB1D93" w:rsidP="00CB1D93"/>
    <w:p w14:paraId="31120AD2" w14:textId="58DC6622" w:rsidR="00CB1D93" w:rsidRDefault="00CB1D93" w:rsidP="00CB1D93">
      <w:pPr>
        <w:pStyle w:val="Heading2"/>
      </w:pPr>
      <w:bookmarkStart w:id="175" w:name="_Toc40674679"/>
      <w:r>
        <w:t>The FRED Community</w:t>
      </w:r>
      <w:bookmarkEnd w:id="175"/>
    </w:p>
    <w:p w14:paraId="1C35E7C4" w14:textId="77777777" w:rsidR="00CB1D93" w:rsidRDefault="00CB1D93" w:rsidP="00CB1D93"/>
    <w:p w14:paraId="32ECD510" w14:textId="77777777" w:rsidR="000064B0" w:rsidRDefault="00CB1D93" w:rsidP="000064B0">
      <w:r w:rsidRPr="009E3010">
        <w:t xml:space="preserve">The </w:t>
      </w:r>
      <w:r>
        <w:t>L</w:t>
      </w:r>
      <w:r w:rsidRPr="009E3010">
        <w:t xml:space="preserve">ibrary can also include contributed sub-models from the FRED user community. More details on how to contribute your models to the </w:t>
      </w:r>
      <w:r>
        <w:t>L</w:t>
      </w:r>
      <w:r w:rsidRPr="009E3010">
        <w:t>ibrary will be announced as the become available. The hope is to build an active community of FRED users that decrease the efforts of the entire modeling community.</w:t>
      </w:r>
      <w:bookmarkStart w:id="176" w:name="_Chapter_15:_FRED"/>
      <w:bookmarkEnd w:id="176"/>
    </w:p>
    <w:p w14:paraId="7326F95F" w14:textId="77777777" w:rsidR="000064B0" w:rsidRDefault="000064B0" w:rsidP="000064B0"/>
    <w:p w14:paraId="74835550" w14:textId="77777777" w:rsidR="000064B0" w:rsidRDefault="000064B0">
      <w:r>
        <w:br w:type="page"/>
      </w:r>
    </w:p>
    <w:p w14:paraId="44DF571D" w14:textId="01FFA641" w:rsidR="00674912" w:rsidRPr="000064B0" w:rsidRDefault="00674912" w:rsidP="000064B0">
      <w:pPr>
        <w:pStyle w:val="Heading1"/>
      </w:pPr>
      <w:bookmarkStart w:id="177" w:name="_Toc40674680"/>
      <w:r>
        <w:lastRenderedPageBreak/>
        <w:t xml:space="preserve">Chapter </w:t>
      </w:r>
      <w:r w:rsidR="009C68C4">
        <w:t>1</w:t>
      </w:r>
      <w:r w:rsidR="000064B0">
        <w:t>3</w:t>
      </w:r>
      <w:r>
        <w:t>: Programming Tips</w:t>
      </w:r>
      <w:bookmarkEnd w:id="177"/>
    </w:p>
    <w:p w14:paraId="5D682D07" w14:textId="77777777" w:rsidR="00674912" w:rsidRDefault="00674912" w:rsidP="004240E9"/>
    <w:p w14:paraId="3E32500E" w14:textId="0AF99C29" w:rsidR="00674912" w:rsidRDefault="00674912" w:rsidP="00674912">
      <w:r>
        <w:t>This Chapte</w:t>
      </w:r>
      <w:r w:rsidR="00607775">
        <w:t>r</w:t>
      </w:r>
      <w:r>
        <w:t xml:space="preserve"> contains a series of programming </w:t>
      </w:r>
      <w:r w:rsidR="004B08FA">
        <w:t xml:space="preserve">examples. Some are complete programs and some are </w:t>
      </w:r>
      <w:r>
        <w:t>snippets, small section of code that show how specific features work.</w:t>
      </w:r>
    </w:p>
    <w:p w14:paraId="44DA8190" w14:textId="77777777" w:rsidR="00C35D47" w:rsidRPr="00C35D47" w:rsidRDefault="00C35D47" w:rsidP="00674912"/>
    <w:p w14:paraId="2D519A12" w14:textId="77777777" w:rsidR="001E3DBB" w:rsidRDefault="001E3DBB" w:rsidP="001E3DBB">
      <w:pPr>
        <w:pStyle w:val="Heading2"/>
      </w:pPr>
      <w:bookmarkStart w:id="178" w:name="_Toc40674681"/>
      <w:r>
        <w:t>S-E-I-R Model</w:t>
      </w:r>
      <w:bookmarkEnd w:id="178"/>
    </w:p>
    <w:p w14:paraId="2E9079A9" w14:textId="77777777" w:rsidR="001E3DBB" w:rsidRDefault="001E3DBB" w:rsidP="001E3DBB"/>
    <w:p w14:paraId="7798090E" w14:textId="77777777" w:rsidR="001E3DBB" w:rsidRDefault="001E3DBB" w:rsidP="001E3DBB">
      <w:r w:rsidRPr="006E7640">
        <w:t xml:space="preserve">This snippet shows how we define a disease model using a slight variation of the standard </w:t>
      </w:r>
      <w:r w:rsidRPr="006E7640">
        <w:rPr>
          <w:b/>
          <w:bCs/>
        </w:rPr>
        <w:t xml:space="preserve">S-E-I-R </w:t>
      </w:r>
      <w:r w:rsidRPr="006E7640">
        <w:t xml:space="preserve">model. </w:t>
      </w:r>
      <w:r>
        <w:t xml:space="preserve">In the standard model, the states represent </w:t>
      </w:r>
      <w:r w:rsidRPr="006E7640">
        <w:rPr>
          <w:b/>
          <w:bCs/>
        </w:rPr>
        <w:t>Susceptible (S), Exposed (E), Infectious (I),</w:t>
      </w:r>
      <w:r>
        <w:t xml:space="preserve"> and </w:t>
      </w:r>
      <w:r w:rsidRPr="006E7640">
        <w:rPr>
          <w:b/>
          <w:bCs/>
        </w:rPr>
        <w:t>Recovered (R).</w:t>
      </w:r>
      <w:r>
        <w:t xml:space="preserve">  In this variation, we split the </w:t>
      </w:r>
      <w:r w:rsidRPr="006E7640">
        <w:rPr>
          <w:b/>
          <w:bCs/>
        </w:rPr>
        <w:t>I</w:t>
      </w:r>
      <w:r>
        <w:t xml:space="preserve"> state into </w:t>
      </w:r>
      <w:r w:rsidRPr="006E7640">
        <w:rPr>
          <w:b/>
          <w:bCs/>
        </w:rPr>
        <w:t>Infectious with Symptoms (Is</w:t>
      </w:r>
      <w:r>
        <w:t xml:space="preserve">) and </w:t>
      </w:r>
      <w:r w:rsidRPr="006E7640">
        <w:rPr>
          <w:b/>
          <w:bCs/>
        </w:rPr>
        <w:t>Infectious but Asymptomatic (Ia).</w:t>
      </w:r>
      <w:r>
        <w:rPr>
          <w:b/>
          <w:bCs/>
        </w:rPr>
        <w:t xml:space="preserve"> </w:t>
      </w:r>
    </w:p>
    <w:p w14:paraId="1EA054ED" w14:textId="77777777" w:rsidR="001E3DBB" w:rsidRDefault="001E3DBB" w:rsidP="001E3DBB"/>
    <w:p w14:paraId="07E6BEE0" w14:textId="77777777" w:rsidR="001E3DBB" w:rsidRPr="006E7640" w:rsidRDefault="001E3DBB" w:rsidP="001E3DBB">
      <w:r>
        <w:t>This is the version used in the built-in the Influenza Condition in FRED.</w:t>
      </w:r>
    </w:p>
    <w:p w14:paraId="3A354262" w14:textId="77777777" w:rsidR="001E3DBB" w:rsidRDefault="001E3DBB" w:rsidP="001E3DBB"/>
    <w:p w14:paraId="28408D7C" w14:textId="7208BE9C"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Condition </w:t>
      </w:r>
      <w:r w:rsidRPr="006E7640">
        <w:rPr>
          <w:rFonts w:eastAsiaTheme="minorHAnsi"/>
          <w:b/>
          <w:bCs/>
          <w:color w:val="000000"/>
        </w:rPr>
        <w:t xml:space="preserve"> INF</w:t>
      </w:r>
      <w:r w:rsidR="00145228">
        <w:rPr>
          <w:rFonts w:eastAsiaTheme="minorHAnsi"/>
          <w:b/>
          <w:bCs/>
          <w:color w:val="000000"/>
        </w:rPr>
        <w:t xml:space="preserve"> {</w:t>
      </w:r>
    </w:p>
    <w:p w14:paraId="2FF12B99" w14:textId="2511E14E" w:rsidR="00145228"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1E3DBB" w:rsidRPr="006E7640">
        <w:rPr>
          <w:rFonts w:eastAsiaTheme="minorHAnsi"/>
          <w:b/>
          <w:bCs/>
          <w:color w:val="000000"/>
        </w:rPr>
        <w:t>states = S E Is Ia R Import</w:t>
      </w:r>
    </w:p>
    <w:p w14:paraId="10B09AF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2350FFA" w14:textId="0D5B47ED" w:rsidR="001E3DBB" w:rsidRPr="00F10347"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This di</w:t>
      </w:r>
      <w:r w:rsidR="00145228">
        <w:rPr>
          <w:rFonts w:eastAsiaTheme="minorHAnsi"/>
          <w:color w:val="000000"/>
        </w:rPr>
        <w:t>s</w:t>
      </w:r>
      <w:r w:rsidRPr="00F10347">
        <w:rPr>
          <w:rFonts w:eastAsiaTheme="minorHAnsi"/>
          <w:color w:val="000000"/>
        </w:rPr>
        <w:t>ease wil</w:t>
      </w:r>
      <w:r>
        <w:rPr>
          <w:rFonts w:eastAsiaTheme="minorHAnsi"/>
          <w:color w:val="000000"/>
        </w:rPr>
        <w:t>l</w:t>
      </w:r>
      <w:r w:rsidRPr="00F10347">
        <w:rPr>
          <w:rFonts w:eastAsiaTheme="minorHAnsi"/>
          <w:color w:val="000000"/>
        </w:rPr>
        <w:t xml:space="preserve"> have cases introduced to the population by the </w:t>
      </w:r>
      <w:r>
        <w:rPr>
          <w:rFonts w:eastAsiaTheme="minorHAnsi"/>
          <w:color w:val="000000"/>
        </w:rPr>
        <w:t>Import Agent</w:t>
      </w:r>
      <w:r w:rsidRPr="00F10347">
        <w:rPr>
          <w:rFonts w:eastAsiaTheme="minorHAnsi"/>
          <w:color w:val="000000"/>
        </w:rPr>
        <w:t>:</w:t>
      </w:r>
    </w:p>
    <w:p w14:paraId="28B2D066"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F1A614" w14:textId="6455C96E" w:rsidR="001E3DBB"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1E3DBB" w:rsidRPr="006E7640">
        <w:rPr>
          <w:rFonts w:eastAsiaTheme="minorHAnsi"/>
          <w:b/>
          <w:bCs/>
          <w:color w:val="000000"/>
        </w:rPr>
        <w:t>import_start_state = Import</w:t>
      </w:r>
    </w:p>
    <w:p w14:paraId="477D42FA"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B7F587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Pr>
          <w:rFonts w:eastAsiaTheme="minorHAnsi"/>
          <w:color w:val="000000"/>
        </w:rPr>
        <w:t>This disease is a respiratory disease that is transmissible by proximity:</w:t>
      </w:r>
    </w:p>
    <w:p w14:paraId="4F70EF45"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p>
    <w:p w14:paraId="3A980C73" w14:textId="429FAA40" w:rsidR="001E3DBB"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1E3DBB" w:rsidRPr="006E7640">
        <w:rPr>
          <w:rFonts w:eastAsiaTheme="minorHAnsi"/>
          <w:b/>
          <w:bCs/>
          <w:color w:val="000000"/>
        </w:rPr>
        <w:t>transmission_mode = proximity</w:t>
      </w:r>
    </w:p>
    <w:p w14:paraId="76225E35"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F850D91"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205596">
        <w:rPr>
          <w:rFonts w:eastAsiaTheme="minorHAnsi"/>
          <w:color w:val="000000"/>
        </w:rPr>
        <w:t>When an agent is exposed, it moves to state</w:t>
      </w:r>
      <w:r>
        <w:rPr>
          <w:rFonts w:eastAsiaTheme="minorHAnsi"/>
          <w:b/>
          <w:bCs/>
          <w:color w:val="000000"/>
        </w:rPr>
        <w:t xml:space="preserve"> E:</w:t>
      </w:r>
    </w:p>
    <w:p w14:paraId="4E664652"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4A49F0A" w14:textId="222AAC7E" w:rsidR="001E3DBB"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1E3DBB">
        <w:rPr>
          <w:rFonts w:eastAsiaTheme="minorHAnsi"/>
          <w:b/>
          <w:bCs/>
          <w:color w:val="000000"/>
        </w:rPr>
        <w:t xml:space="preserve">exposed_state = </w:t>
      </w:r>
      <w:r w:rsidR="001E3DBB" w:rsidRPr="006E7640">
        <w:rPr>
          <w:rFonts w:eastAsiaTheme="minorHAnsi"/>
          <w:b/>
          <w:bCs/>
          <w:color w:val="000000"/>
        </w:rPr>
        <w:t>E</w:t>
      </w:r>
    </w:p>
    <w:p w14:paraId="7A762802"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1E9CBB7" w14:textId="77777777" w:rsidR="001E3DBB" w:rsidRPr="00F10347"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We set the transmissibility to 1.0, which was calibrated to produce a</w:t>
      </w:r>
      <w:r>
        <w:rPr>
          <w:rFonts w:eastAsiaTheme="minorHAnsi"/>
          <w:color w:val="000000"/>
        </w:rPr>
        <w:t>n</w:t>
      </w:r>
      <w:r w:rsidRPr="00F10347">
        <w:rPr>
          <w:rFonts w:eastAsiaTheme="minorHAnsi"/>
          <w:color w:val="000000"/>
        </w:rPr>
        <w:t xml:space="preserve"> influenza-like spread within the population:</w:t>
      </w:r>
    </w:p>
    <w:p w14:paraId="2138F00B"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05D9131" w14:textId="04AA20B4" w:rsidR="001E3DBB"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1E3DBB" w:rsidRPr="006E7640">
        <w:rPr>
          <w:rFonts w:eastAsiaTheme="minorHAnsi"/>
          <w:b/>
          <w:bCs/>
          <w:color w:val="000000"/>
        </w:rPr>
        <w:t>transmissibility = 1.0</w:t>
      </w:r>
    </w:p>
    <w:p w14:paraId="4097CB4F" w14:textId="7EDCD79E" w:rsidR="001E3DBB"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7948D7A8" w14:textId="77777777" w:rsidR="00145228" w:rsidRPr="006E7640"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A5F6C9E" w14:textId="38523E97" w:rsidR="001E3DBB" w:rsidRPr="00F10347"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Pr>
          <w:rFonts w:eastAsiaTheme="minorHAnsi"/>
          <w:color w:val="000000"/>
        </w:rPr>
        <w:t>Individual a</w:t>
      </w:r>
      <w:r w:rsidR="001E3DBB" w:rsidRPr="00F10347">
        <w:rPr>
          <w:rFonts w:eastAsiaTheme="minorHAnsi"/>
          <w:color w:val="000000"/>
        </w:rPr>
        <w:t xml:space="preserve">gents are all susceptible at the </w:t>
      </w:r>
      <w:r>
        <w:rPr>
          <w:rFonts w:eastAsiaTheme="minorHAnsi"/>
          <w:color w:val="000000"/>
        </w:rPr>
        <w:t>s</w:t>
      </w:r>
      <w:r w:rsidR="001E3DBB" w:rsidRPr="00F10347">
        <w:rPr>
          <w:rFonts w:eastAsiaTheme="minorHAnsi"/>
          <w:color w:val="000000"/>
        </w:rPr>
        <w:t>tart. They stay susceptible until exposed.</w:t>
      </w:r>
    </w:p>
    <w:p w14:paraId="59D6B7D9"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D57E07E" w14:textId="5B340D4A" w:rsidR="001E3DBB" w:rsidRDefault="00145228"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1E3DBB" w:rsidRPr="006E7640">
        <w:rPr>
          <w:rFonts w:eastAsiaTheme="minorHAnsi"/>
          <w:b/>
          <w:bCs/>
          <w:color w:val="000000"/>
        </w:rPr>
        <w:t>INF</w:t>
      </w:r>
      <w:r>
        <w:rPr>
          <w:rFonts w:eastAsiaTheme="minorHAnsi"/>
          <w:b/>
          <w:bCs/>
          <w:color w:val="000000"/>
        </w:rPr>
        <w:t>.</w:t>
      </w:r>
      <w:r w:rsidR="001E3DBB" w:rsidRPr="006E7640">
        <w:rPr>
          <w:rFonts w:eastAsiaTheme="minorHAnsi"/>
          <w:b/>
          <w:bCs/>
          <w:color w:val="000000"/>
        </w:rPr>
        <w:t xml:space="preserve">S </w:t>
      </w:r>
      <w:r w:rsidR="001E3DBB">
        <w:rPr>
          <w:rFonts w:eastAsiaTheme="minorHAnsi"/>
          <w:b/>
          <w:bCs/>
          <w:color w:val="000000"/>
        </w:rPr>
        <w:t>{</w:t>
      </w:r>
    </w:p>
    <w:p w14:paraId="4F4C0163"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set_sus(INF,1)</w:t>
      </w:r>
    </w:p>
    <w:p w14:paraId="31DE14F9"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wait()</w:t>
      </w:r>
    </w:p>
    <w:p w14:paraId="2FD75E6A"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next()</w:t>
      </w:r>
    </w:p>
    <w:p w14:paraId="744DC6B2"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66CC91B9"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0FF582C" w14:textId="77777777" w:rsidR="001E3DBB" w:rsidRPr="00F10347"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When an agent is exposed, it loses susceptibility</w:t>
      </w:r>
      <w:r>
        <w:rPr>
          <w:rFonts w:eastAsiaTheme="minorHAnsi"/>
          <w:color w:val="000000"/>
        </w:rPr>
        <w:t xml:space="preserve">, and remains in this state for a median of 1.9 days, with a lognormal distribution of latency. </w:t>
      </w:r>
      <w:r w:rsidRPr="004B6718">
        <w:rPr>
          <w:rFonts w:eastAsiaTheme="minorHAnsi"/>
          <w:color w:val="000000"/>
        </w:rPr>
        <w:t>The exposed agent then becomes infectious. The probablity of symtpoms is 0.67:</w:t>
      </w:r>
    </w:p>
    <w:p w14:paraId="6EE6746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A0BE318" w14:textId="7CCFA151" w:rsidR="001E3DBB" w:rsidRDefault="00227862"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1E3DBB" w:rsidRPr="006E7640">
        <w:rPr>
          <w:rFonts w:eastAsiaTheme="minorHAnsi"/>
          <w:b/>
          <w:bCs/>
          <w:color w:val="000000"/>
        </w:rPr>
        <w:t>INF</w:t>
      </w:r>
      <w:r>
        <w:rPr>
          <w:rFonts w:eastAsiaTheme="minorHAnsi"/>
          <w:b/>
          <w:bCs/>
          <w:color w:val="000000"/>
        </w:rPr>
        <w:t>.</w:t>
      </w:r>
      <w:r w:rsidR="001E3DBB" w:rsidRPr="006E7640">
        <w:rPr>
          <w:rFonts w:eastAsiaTheme="minorHAnsi"/>
          <w:b/>
          <w:bCs/>
          <w:color w:val="000000"/>
        </w:rPr>
        <w:t xml:space="preserve">E </w:t>
      </w:r>
      <w:r w:rsidR="001E3DBB">
        <w:rPr>
          <w:rFonts w:eastAsiaTheme="minorHAnsi"/>
          <w:b/>
          <w:bCs/>
          <w:color w:val="000000"/>
        </w:rPr>
        <w:t>{</w:t>
      </w:r>
    </w:p>
    <w:p w14:paraId="5513BD3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lastRenderedPageBreak/>
        <w:tab/>
      </w:r>
      <w:r w:rsidRPr="006E7640">
        <w:rPr>
          <w:rFonts w:eastAsiaTheme="minorHAnsi"/>
          <w:b/>
          <w:bCs/>
          <w:color w:val="000000"/>
        </w:rPr>
        <w:t>set_sus(INF,0)</w:t>
      </w:r>
    </w:p>
    <w:p w14:paraId="714E312E"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wait(24*lognormal(1.9,1.23))</w:t>
      </w:r>
    </w:p>
    <w:p w14:paraId="5FC1A1E1"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next(Is) with prob(0.67)</w:t>
      </w:r>
    </w:p>
    <w:p w14:paraId="226C0B6F"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next(Ia) with prob(0.33)</w:t>
      </w:r>
    </w:p>
    <w:p w14:paraId="25FF5ADF"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504DE3AB"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723FBF9" w14:textId="77777777" w:rsidR="001E3DBB" w:rsidRPr="004B6718"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4B6718">
        <w:rPr>
          <w:rFonts w:eastAsiaTheme="minorHAnsi"/>
          <w:color w:val="000000"/>
        </w:rPr>
        <w:t>The agent becomes in infectious and remains infectious f</w:t>
      </w:r>
      <w:r>
        <w:rPr>
          <w:rFonts w:eastAsiaTheme="minorHAnsi"/>
          <w:color w:val="000000"/>
        </w:rPr>
        <w:t>or a period following</w:t>
      </w:r>
      <w:r w:rsidRPr="004B6718">
        <w:rPr>
          <w:rFonts w:eastAsiaTheme="minorHAnsi"/>
          <w:color w:val="000000"/>
        </w:rPr>
        <w:t xml:space="preserve"> a lognormal distribution with most agents remaining infectious for 3-7 days with a median of 5 days.</w:t>
      </w:r>
      <w:r>
        <w:rPr>
          <w:rFonts w:eastAsiaTheme="minorHAnsi"/>
          <w:color w:val="000000"/>
        </w:rPr>
        <w:t xml:space="preserve"> The agent then enters the recovery state.</w:t>
      </w:r>
    </w:p>
    <w:p w14:paraId="1A866C08"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1EB29F3" w14:textId="12D524B5" w:rsidR="001E3DBB" w:rsidRDefault="00227862"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1E3DBB" w:rsidRPr="006E7640">
        <w:rPr>
          <w:rFonts w:eastAsiaTheme="minorHAnsi"/>
          <w:b/>
          <w:bCs/>
          <w:color w:val="000000"/>
        </w:rPr>
        <w:t>INF</w:t>
      </w:r>
      <w:r>
        <w:rPr>
          <w:rFonts w:eastAsiaTheme="minorHAnsi"/>
          <w:b/>
          <w:bCs/>
          <w:color w:val="000000"/>
        </w:rPr>
        <w:t>.</w:t>
      </w:r>
      <w:r w:rsidR="001E3DBB" w:rsidRPr="006E7640">
        <w:rPr>
          <w:rFonts w:eastAsiaTheme="minorHAnsi"/>
          <w:b/>
          <w:bCs/>
          <w:color w:val="000000"/>
        </w:rPr>
        <w:t xml:space="preserve">Is </w:t>
      </w:r>
      <w:r w:rsidR="001E3DBB">
        <w:rPr>
          <w:rFonts w:eastAsiaTheme="minorHAnsi"/>
          <w:b/>
          <w:bCs/>
          <w:color w:val="000000"/>
        </w:rPr>
        <w:t>{</w:t>
      </w:r>
    </w:p>
    <w:p w14:paraId="25B52E37"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set_trans(INF,1)</w:t>
      </w:r>
    </w:p>
    <w:p w14:paraId="32BAACC7"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wait(24* lognormal(5.0,1.5))</w:t>
      </w:r>
    </w:p>
    <w:p w14:paraId="3E831BFE"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next(R)</w:t>
      </w:r>
    </w:p>
    <w:p w14:paraId="46D5C6F9"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123F2749"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BD2D36B" w14:textId="77777777" w:rsidR="001E3DBB" w:rsidRPr="000020DD"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0020DD">
        <w:rPr>
          <w:rFonts w:eastAsiaTheme="minorHAnsi"/>
          <w:color w:val="000000"/>
        </w:rPr>
        <w:t>We assume that asymptomatic agents are half as infectious as agents with symptoms:</w:t>
      </w:r>
    </w:p>
    <w:p w14:paraId="020576AF"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6A6BDA4" w14:textId="77CCCF52" w:rsidR="001E3DBB" w:rsidRDefault="00227862"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1E3DBB" w:rsidRPr="006E7640">
        <w:rPr>
          <w:rFonts w:eastAsiaTheme="minorHAnsi"/>
          <w:b/>
          <w:bCs/>
          <w:color w:val="000000"/>
        </w:rPr>
        <w:t>INF</w:t>
      </w:r>
      <w:r>
        <w:rPr>
          <w:rFonts w:eastAsiaTheme="minorHAnsi"/>
          <w:b/>
          <w:bCs/>
          <w:color w:val="000000"/>
        </w:rPr>
        <w:t>.</w:t>
      </w:r>
      <w:r w:rsidR="001E3DBB" w:rsidRPr="006E7640">
        <w:rPr>
          <w:rFonts w:eastAsiaTheme="minorHAnsi"/>
          <w:b/>
          <w:bCs/>
          <w:color w:val="000000"/>
        </w:rPr>
        <w:t>I</w:t>
      </w:r>
      <w:r w:rsidR="001E3DBB">
        <w:rPr>
          <w:rFonts w:eastAsiaTheme="minorHAnsi"/>
          <w:b/>
          <w:bCs/>
          <w:color w:val="000000"/>
        </w:rPr>
        <w:t>a</w:t>
      </w:r>
      <w:r w:rsidR="001E3DBB" w:rsidRPr="006E7640">
        <w:rPr>
          <w:rFonts w:eastAsiaTheme="minorHAnsi"/>
          <w:b/>
          <w:bCs/>
          <w:color w:val="000000"/>
        </w:rPr>
        <w:t xml:space="preserve"> </w:t>
      </w:r>
      <w:r w:rsidR="001E3DBB">
        <w:rPr>
          <w:rFonts w:eastAsiaTheme="minorHAnsi"/>
          <w:b/>
          <w:bCs/>
          <w:color w:val="000000"/>
        </w:rPr>
        <w:t>{</w:t>
      </w:r>
    </w:p>
    <w:p w14:paraId="65C5FA8B"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set_trans(INF,</w:t>
      </w:r>
      <w:r>
        <w:rPr>
          <w:rFonts w:eastAsiaTheme="minorHAnsi"/>
          <w:b/>
          <w:bCs/>
          <w:color w:val="000000"/>
        </w:rPr>
        <w:t>0.5</w:t>
      </w:r>
      <w:r w:rsidRPr="006E7640">
        <w:rPr>
          <w:rFonts w:eastAsiaTheme="minorHAnsi"/>
          <w:b/>
          <w:bCs/>
          <w:color w:val="000000"/>
        </w:rPr>
        <w:t>)</w:t>
      </w:r>
    </w:p>
    <w:p w14:paraId="77299FA7"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wait(24* lognormal(5.0,1.5))</w:t>
      </w:r>
    </w:p>
    <w:p w14:paraId="12DEBEDC"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next(R)</w:t>
      </w:r>
    </w:p>
    <w:p w14:paraId="064CB4B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47BCE209"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4385726" w14:textId="77777777" w:rsidR="001E3DBB" w:rsidRPr="00EA32FE"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EA32FE">
        <w:rPr>
          <w:rFonts w:eastAsiaTheme="minorHAnsi"/>
          <w:color w:val="000000"/>
        </w:rPr>
        <w:t>When the agent recovers, it loses transmissibility and remains recovered indefinitely.</w:t>
      </w:r>
    </w:p>
    <w:p w14:paraId="70742B83"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3B63135" w14:textId="417ADE1A" w:rsidR="001E3DBB" w:rsidRDefault="00227862"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1E3DBB" w:rsidRPr="006E7640">
        <w:rPr>
          <w:rFonts w:eastAsiaTheme="minorHAnsi"/>
          <w:b/>
          <w:bCs/>
          <w:color w:val="000000"/>
        </w:rPr>
        <w:t>INF</w:t>
      </w:r>
      <w:r>
        <w:rPr>
          <w:rFonts w:eastAsiaTheme="minorHAnsi"/>
          <w:b/>
          <w:bCs/>
          <w:color w:val="000000"/>
        </w:rPr>
        <w:t>.</w:t>
      </w:r>
      <w:r w:rsidR="001E3DBB" w:rsidRPr="006E7640">
        <w:rPr>
          <w:rFonts w:eastAsiaTheme="minorHAnsi"/>
          <w:b/>
          <w:bCs/>
          <w:color w:val="000000"/>
        </w:rPr>
        <w:t xml:space="preserve">R </w:t>
      </w:r>
      <w:r w:rsidR="001E3DBB">
        <w:rPr>
          <w:rFonts w:eastAsiaTheme="minorHAnsi"/>
          <w:b/>
          <w:bCs/>
          <w:color w:val="000000"/>
        </w:rPr>
        <w:t>{</w:t>
      </w:r>
    </w:p>
    <w:p w14:paraId="6F8A9864" w14:textId="77777777" w:rsidR="001E3DBB" w:rsidRPr="006E7640"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set_trans(INF,0)</w:t>
      </w:r>
    </w:p>
    <w:p w14:paraId="330521E0"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6E7640">
        <w:rPr>
          <w:rFonts w:eastAsiaTheme="minorHAnsi"/>
          <w:b/>
          <w:bCs/>
          <w:color w:val="000000"/>
        </w:rPr>
        <w:t>wait()</w:t>
      </w:r>
    </w:p>
    <w:p w14:paraId="66F1576E" w14:textId="77777777"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next()</w:t>
      </w:r>
    </w:p>
    <w:p w14:paraId="53B3F49F" w14:textId="26040944" w:rsidR="001E3DBB" w:rsidRDefault="001E3DBB" w:rsidP="001E3D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604DB7B2" w14:textId="77777777" w:rsidR="000D2876" w:rsidRDefault="000D2876">
      <w:pPr>
        <w:rPr>
          <w:rFonts w:asciiTheme="majorHAnsi" w:eastAsiaTheme="majorEastAsia" w:hAnsiTheme="majorHAnsi" w:cstheme="majorBidi"/>
          <w:color w:val="2F5496" w:themeColor="accent1" w:themeShade="BF"/>
          <w:sz w:val="26"/>
          <w:szCs w:val="26"/>
        </w:rPr>
      </w:pPr>
      <w:r>
        <w:br w:type="page"/>
      </w:r>
    </w:p>
    <w:p w14:paraId="61F9D6E4" w14:textId="5711C8B5" w:rsidR="000D2876" w:rsidRDefault="000D2876" w:rsidP="000D2876">
      <w:pPr>
        <w:pStyle w:val="Heading2"/>
      </w:pPr>
      <w:bookmarkStart w:id="179" w:name="_Toc40674682"/>
      <w:r>
        <w:lastRenderedPageBreak/>
        <w:t>Changes in Personal Behavior Based on Symptoms</w:t>
      </w:r>
      <w:bookmarkEnd w:id="179"/>
    </w:p>
    <w:p w14:paraId="48B5D792" w14:textId="77777777" w:rsidR="000D2876" w:rsidRDefault="000D2876" w:rsidP="000D2876"/>
    <w:p w14:paraId="031BE7B7" w14:textId="77777777" w:rsidR="000D2876" w:rsidRDefault="000D2876" w:rsidP="000D2876">
      <w:r>
        <w:t>This snippet illustrates how to have each agent change its social mixing behavior based on having symptoms of some disease.</w:t>
      </w:r>
    </w:p>
    <w:p w14:paraId="60950BA1" w14:textId="77777777" w:rsidR="000D2876" w:rsidRDefault="000D2876" w:rsidP="000D2876"/>
    <w:p w14:paraId="50EC0983" w14:textId="77777777" w:rsidR="000D2876" w:rsidRDefault="000D2876" w:rsidP="000D2876">
      <w:r>
        <w:t xml:space="preserve">The approach in this example is to declare a Condition called </w:t>
      </w:r>
      <w:r>
        <w:rPr>
          <w:b/>
          <w:bCs/>
        </w:rPr>
        <w:t>StayHome</w:t>
      </w:r>
      <w:r>
        <w:t xml:space="preserve"> with states </w:t>
      </w:r>
      <w:r>
        <w:rPr>
          <w:b/>
          <w:bCs/>
        </w:rPr>
        <w:t>Symptoms, Yes, and No.</w:t>
      </w:r>
      <w:r>
        <w:t xml:space="preserve"> The agent enters the </w:t>
      </w:r>
      <w:r>
        <w:rPr>
          <w:b/>
          <w:bCs/>
        </w:rPr>
        <w:t>Symtpoms</w:t>
      </w:r>
      <w:r>
        <w:t xml:space="preserve"> state when an illness occurs. In this state, the agent decides whether to stay home or to continue its usual activity schedule.  If the agent decides to stay home, it is temporarily absent from all mixing groups except the household itself.</w:t>
      </w:r>
    </w:p>
    <w:p w14:paraId="0A35D842" w14:textId="77777777" w:rsidR="000D2876" w:rsidRDefault="000D2876" w:rsidP="000D2876"/>
    <w:p w14:paraId="4EB62482" w14:textId="77777777" w:rsidR="000D2876" w:rsidRPr="00847F79"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t xml:space="preserve">The agent starts in the </w:t>
      </w:r>
      <w:r>
        <w:rPr>
          <w:b/>
          <w:bCs/>
        </w:rPr>
        <w:t xml:space="preserve">No </w:t>
      </w:r>
      <w:r>
        <w:t xml:space="preserve">state, meaning that it follows its usual schedule. </w:t>
      </w:r>
      <w:r>
        <w:rPr>
          <w:rFonts w:eastAsiaTheme="minorHAnsi"/>
          <w:color w:val="000000"/>
        </w:rPr>
        <w:t xml:space="preserve">By default, the agent remains in the </w:t>
      </w:r>
      <w:r>
        <w:rPr>
          <w:rFonts w:eastAsiaTheme="minorHAnsi"/>
          <w:b/>
          <w:bCs/>
          <w:color w:val="000000"/>
        </w:rPr>
        <w:t>No</w:t>
      </w:r>
      <w:r>
        <w:rPr>
          <w:rFonts w:eastAsiaTheme="minorHAnsi"/>
          <w:color w:val="000000"/>
        </w:rPr>
        <w:t xml:space="preserve"> state indefinitely. </w:t>
      </w:r>
    </w:p>
    <w:p w14:paraId="3CA36279" w14:textId="77777777" w:rsidR="000D2876" w:rsidRDefault="000D2876" w:rsidP="000D2876"/>
    <w:p w14:paraId="63058E3A"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 AGENT BEHAVIOR</w:t>
      </w:r>
      <w:r>
        <w:rPr>
          <w:rFonts w:eastAsiaTheme="minorHAnsi"/>
          <w:b/>
          <w:bCs/>
          <w:color w:val="000000"/>
        </w:rPr>
        <w:t xml:space="preserve"> BASED ON SYMPTOMS</w:t>
      </w:r>
    </w:p>
    <w:p w14:paraId="672E31D7" w14:textId="55518B64" w:rsidR="000D2876" w:rsidRPr="00373BFC" w:rsidRDefault="003B7A22"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w:t>
      </w:r>
      <w:r w:rsidR="000D2876">
        <w:rPr>
          <w:rFonts w:eastAsiaTheme="minorHAnsi"/>
          <w:b/>
          <w:bCs/>
          <w:color w:val="000000"/>
        </w:rPr>
        <w:t xml:space="preserve">ondition </w:t>
      </w:r>
      <w:r w:rsidR="000D2876" w:rsidRPr="00373BFC">
        <w:rPr>
          <w:rFonts w:eastAsiaTheme="minorHAnsi"/>
          <w:b/>
          <w:bCs/>
          <w:color w:val="000000"/>
        </w:rPr>
        <w:t xml:space="preserve"> StayHome</w:t>
      </w:r>
      <w:r>
        <w:rPr>
          <w:rFonts w:eastAsiaTheme="minorHAnsi"/>
          <w:b/>
          <w:bCs/>
          <w:color w:val="000000"/>
        </w:rPr>
        <w:t xml:space="preserve"> {</w:t>
      </w:r>
    </w:p>
    <w:p w14:paraId="723AFF16" w14:textId="479CD3DC" w:rsidR="000D2876" w:rsidRDefault="003B7A22"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D2876" w:rsidRPr="00373BFC">
        <w:rPr>
          <w:rFonts w:eastAsiaTheme="minorHAnsi"/>
          <w:b/>
          <w:bCs/>
          <w:color w:val="000000"/>
        </w:rPr>
        <w:t xml:space="preserve">states = </w:t>
      </w:r>
      <w:r>
        <w:rPr>
          <w:rFonts w:eastAsiaTheme="minorHAnsi"/>
          <w:b/>
          <w:bCs/>
          <w:color w:val="000000"/>
        </w:rPr>
        <w:t xml:space="preserve">No </w:t>
      </w:r>
      <w:r w:rsidR="000D2876" w:rsidRPr="00373BFC">
        <w:rPr>
          <w:rFonts w:eastAsiaTheme="minorHAnsi"/>
          <w:b/>
          <w:bCs/>
          <w:color w:val="000000"/>
        </w:rPr>
        <w:t>Symptoms Yes</w:t>
      </w:r>
    </w:p>
    <w:p w14:paraId="0BBAD396" w14:textId="1953C8AF" w:rsidR="003B7A22" w:rsidRPr="00373BFC" w:rsidRDefault="003B7A22"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5C58E41B"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82683B9" w14:textId="77777777" w:rsidR="003B7A22" w:rsidRDefault="003B7A22" w:rsidP="003B7A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tate(</w:t>
      </w:r>
      <w:r w:rsidRPr="00373BFC">
        <w:rPr>
          <w:rFonts w:eastAsiaTheme="minorHAnsi"/>
          <w:b/>
          <w:bCs/>
          <w:color w:val="000000"/>
        </w:rPr>
        <w:t>StayHome,</w:t>
      </w:r>
      <w:r>
        <w:rPr>
          <w:rFonts w:eastAsiaTheme="minorHAnsi"/>
          <w:b/>
          <w:bCs/>
          <w:color w:val="000000"/>
        </w:rPr>
        <w:t>No</w:t>
      </w:r>
      <w:r w:rsidRPr="00373BFC">
        <w:rPr>
          <w:rFonts w:eastAsiaTheme="minorHAnsi"/>
          <w:b/>
          <w:bCs/>
          <w:color w:val="000000"/>
        </w:rPr>
        <w:t xml:space="preserve">) </w:t>
      </w:r>
      <w:r>
        <w:rPr>
          <w:rFonts w:eastAsiaTheme="minorHAnsi"/>
          <w:b/>
          <w:bCs/>
          <w:color w:val="000000"/>
        </w:rPr>
        <w:t>{</w:t>
      </w:r>
    </w:p>
    <w:p w14:paraId="189804CF" w14:textId="77777777" w:rsidR="003B7A22" w:rsidRPr="00373BFC" w:rsidRDefault="003B7A22" w:rsidP="003B7A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present()</w:t>
      </w:r>
    </w:p>
    <w:p w14:paraId="1AFD404F" w14:textId="77777777" w:rsidR="003B7A22" w:rsidRDefault="003B7A22" w:rsidP="003B7A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wait()</w:t>
      </w:r>
    </w:p>
    <w:p w14:paraId="0098D8A4" w14:textId="77777777" w:rsidR="003B7A22" w:rsidRDefault="003B7A22" w:rsidP="003B7A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next()</w:t>
      </w:r>
    </w:p>
    <w:p w14:paraId="02BBB910" w14:textId="77777777" w:rsidR="003B7A22" w:rsidRPr="00373BFC" w:rsidRDefault="003B7A22" w:rsidP="003B7A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170B1F91" w14:textId="77777777" w:rsidR="00BF1D2D" w:rsidRDefault="00BF1D2D"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011020C" w14:textId="58F8C8BC" w:rsidR="000D2876" w:rsidRDefault="00CF0FA5"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tate(</w:t>
      </w:r>
      <w:r w:rsidR="000D2876" w:rsidRPr="00373BFC">
        <w:rPr>
          <w:rFonts w:eastAsiaTheme="minorHAnsi"/>
          <w:b/>
          <w:bCs/>
          <w:color w:val="000000"/>
        </w:rPr>
        <w:t xml:space="preserve">StayHome,Symptoms) </w:t>
      </w:r>
      <w:r w:rsidR="000D2876">
        <w:rPr>
          <w:rFonts w:eastAsiaTheme="minorHAnsi"/>
          <w:b/>
          <w:bCs/>
          <w:color w:val="000000"/>
        </w:rPr>
        <w:t>{</w:t>
      </w:r>
    </w:p>
    <w:p w14:paraId="3F817F87"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wait(0)</w:t>
      </w:r>
    </w:p>
    <w:p w14:paraId="660633FC"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next(Yes) with prob(0.5)</w:t>
      </w:r>
    </w:p>
    <w:p w14:paraId="17053180"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default(No)</w:t>
      </w:r>
    </w:p>
    <w:p w14:paraId="3D48C501"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2BBA9879"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0781D05" w14:textId="514FCA10" w:rsidR="000D2876" w:rsidRDefault="00CF0FA5"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tate(</w:t>
      </w:r>
      <w:r w:rsidR="000D2876" w:rsidRPr="00373BFC">
        <w:rPr>
          <w:rFonts w:eastAsiaTheme="minorHAnsi"/>
          <w:b/>
          <w:bCs/>
          <w:color w:val="000000"/>
        </w:rPr>
        <w:t xml:space="preserve">StayHome,Yes) </w:t>
      </w:r>
      <w:r w:rsidR="000D2876">
        <w:rPr>
          <w:rFonts w:eastAsiaTheme="minorHAnsi"/>
          <w:b/>
          <w:bCs/>
          <w:color w:val="000000"/>
        </w:rPr>
        <w:t>{</w:t>
      </w:r>
    </w:p>
    <w:p w14:paraId="0AFE121A"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absent()</w:t>
      </w:r>
    </w:p>
    <w:p w14:paraId="50091549"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Pr="00373BFC">
        <w:rPr>
          <w:rFonts w:eastAsiaTheme="minorHAnsi"/>
          <w:b/>
          <w:bCs/>
          <w:color w:val="000000"/>
        </w:rPr>
        <w:t>present(Household)</w:t>
      </w:r>
    </w:p>
    <w:p w14:paraId="078260F3"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wait()</w:t>
      </w:r>
    </w:p>
    <w:p w14:paraId="2FCDEC12"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next</w:t>
      </w:r>
      <w:r w:rsidRPr="00373BFC">
        <w:rPr>
          <w:rFonts w:eastAsiaTheme="minorHAnsi"/>
          <w:b/>
          <w:bCs/>
          <w:color w:val="000000"/>
        </w:rPr>
        <w:t>()</w:t>
      </w:r>
    </w:p>
    <w:p w14:paraId="09E6454F"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6E275A83"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6C853CA"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color w:val="000000"/>
        </w:rPr>
        <w:t xml:space="preserve">Now we can add rules that reflect the side effects of entering specific states, If the agent enters a disease state that represents having symptoms, the agent changes states to </w:t>
      </w:r>
      <w:r>
        <w:rPr>
          <w:rFonts w:eastAsiaTheme="minorHAnsi"/>
          <w:b/>
          <w:bCs/>
          <w:color w:val="000000"/>
        </w:rPr>
        <w:t>Symptoms</w:t>
      </w:r>
      <w:r>
        <w:rPr>
          <w:rFonts w:eastAsiaTheme="minorHAnsi"/>
          <w:color w:val="000000"/>
        </w:rPr>
        <w:t xml:space="preserve"> in the </w:t>
      </w:r>
      <w:r>
        <w:rPr>
          <w:rFonts w:eastAsiaTheme="minorHAnsi"/>
          <w:b/>
          <w:bCs/>
          <w:color w:val="000000"/>
        </w:rPr>
        <w:t xml:space="preserve">StayHome </w:t>
      </w:r>
      <w:r>
        <w:rPr>
          <w:rFonts w:eastAsiaTheme="minorHAnsi"/>
          <w:color w:val="000000"/>
        </w:rPr>
        <w:t xml:space="preserve">Condition.  </w:t>
      </w:r>
    </w:p>
    <w:p w14:paraId="7E43647D" w14:textId="77777777" w:rsidR="000D2876"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C0CFE79" w14:textId="6A854FD7" w:rsidR="000D2876" w:rsidRDefault="003B7A22"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0D2876" w:rsidRPr="00373BFC">
        <w:rPr>
          <w:rFonts w:eastAsiaTheme="minorHAnsi"/>
          <w:b/>
          <w:bCs/>
          <w:color w:val="000000"/>
        </w:rPr>
        <w:t>INF</w:t>
      </w:r>
      <w:r>
        <w:rPr>
          <w:rFonts w:eastAsiaTheme="minorHAnsi"/>
          <w:b/>
          <w:bCs/>
          <w:color w:val="000000"/>
        </w:rPr>
        <w:t>.</w:t>
      </w:r>
      <w:r w:rsidR="000D2876" w:rsidRPr="00373BFC">
        <w:rPr>
          <w:rFonts w:eastAsiaTheme="minorHAnsi"/>
          <w:b/>
          <w:bCs/>
          <w:color w:val="000000"/>
        </w:rPr>
        <w:t xml:space="preserve">Is </w:t>
      </w:r>
      <w:r w:rsidR="000D2876">
        <w:rPr>
          <w:rFonts w:eastAsiaTheme="minorHAnsi"/>
          <w:b/>
          <w:bCs/>
          <w:color w:val="000000"/>
        </w:rPr>
        <w:t>{</w:t>
      </w:r>
      <w:r w:rsidR="006B01C8">
        <w:rPr>
          <w:rFonts w:eastAsiaTheme="minorHAnsi"/>
          <w:b/>
          <w:bCs/>
          <w:color w:val="000000"/>
        </w:rPr>
        <w:t xml:space="preserve"> </w:t>
      </w:r>
      <w:r w:rsidR="000D2876" w:rsidRPr="00373BFC">
        <w:rPr>
          <w:rFonts w:eastAsiaTheme="minorHAnsi"/>
          <w:b/>
          <w:bCs/>
          <w:color w:val="000000"/>
        </w:rPr>
        <w:t>set_state(StayHome,No,Symptoms)</w:t>
      </w:r>
      <w:r w:rsidR="006B01C8">
        <w:rPr>
          <w:rFonts w:eastAsiaTheme="minorHAnsi"/>
          <w:b/>
          <w:bCs/>
          <w:color w:val="000000"/>
        </w:rPr>
        <w:t xml:space="preserve"> </w:t>
      </w:r>
      <w:r w:rsidR="000D2876">
        <w:rPr>
          <w:rFonts w:eastAsiaTheme="minorHAnsi"/>
          <w:b/>
          <w:bCs/>
          <w:color w:val="000000"/>
        </w:rPr>
        <w:t>}</w:t>
      </w:r>
    </w:p>
    <w:p w14:paraId="698B0D45" w14:textId="77777777" w:rsidR="000D2876" w:rsidRPr="00373BFC" w:rsidRDefault="000D2876" w:rsidP="000D28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688FB71" w14:textId="77777777" w:rsidR="000D2876" w:rsidRDefault="000D2876" w:rsidP="000D2876">
      <w:pPr>
        <w:rPr>
          <w:rFonts w:eastAsiaTheme="minorHAnsi"/>
          <w:color w:val="000000"/>
        </w:rPr>
      </w:pPr>
      <w:r>
        <w:rPr>
          <w:rFonts w:eastAsiaTheme="minorHAnsi"/>
          <w:color w:val="000000"/>
        </w:rPr>
        <w:t>If the agent enters a disease state that represents the end of symptoms, then the agent resumes its normal activities.</w:t>
      </w:r>
    </w:p>
    <w:p w14:paraId="2022DCB1" w14:textId="77777777" w:rsidR="000D2876" w:rsidRDefault="000D2876" w:rsidP="000D2876">
      <w:pPr>
        <w:rPr>
          <w:rFonts w:eastAsiaTheme="minorHAnsi"/>
          <w:color w:val="000000"/>
        </w:rPr>
      </w:pPr>
    </w:p>
    <w:p w14:paraId="1C3C799A" w14:textId="73D3D771" w:rsidR="000D2876" w:rsidRDefault="006B01C8" w:rsidP="000D2876">
      <w:pPr>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0D2876" w:rsidRPr="00373BFC">
        <w:rPr>
          <w:rFonts w:eastAsiaTheme="minorHAnsi"/>
          <w:b/>
          <w:bCs/>
          <w:color w:val="000000"/>
        </w:rPr>
        <w:t>INF</w:t>
      </w:r>
      <w:r>
        <w:rPr>
          <w:rFonts w:eastAsiaTheme="minorHAnsi"/>
          <w:b/>
          <w:bCs/>
          <w:color w:val="000000"/>
        </w:rPr>
        <w:t>.</w:t>
      </w:r>
      <w:r w:rsidR="000D2876" w:rsidRPr="00373BFC">
        <w:rPr>
          <w:rFonts w:eastAsiaTheme="minorHAnsi"/>
          <w:b/>
          <w:bCs/>
          <w:color w:val="000000"/>
        </w:rPr>
        <w:t xml:space="preserve">R) </w:t>
      </w:r>
      <w:r w:rsidR="000D2876">
        <w:rPr>
          <w:rFonts w:eastAsiaTheme="minorHAnsi"/>
          <w:b/>
          <w:bCs/>
          <w:color w:val="000000"/>
        </w:rPr>
        <w:t>{</w:t>
      </w:r>
      <w:r>
        <w:rPr>
          <w:rFonts w:eastAsiaTheme="minorHAnsi"/>
          <w:b/>
          <w:bCs/>
          <w:color w:val="000000"/>
        </w:rPr>
        <w:t xml:space="preserve"> </w:t>
      </w:r>
      <w:r w:rsidR="000D2876" w:rsidRPr="00373BFC">
        <w:rPr>
          <w:rFonts w:eastAsiaTheme="minorHAnsi"/>
          <w:b/>
          <w:bCs/>
          <w:color w:val="000000"/>
        </w:rPr>
        <w:t>set_state(StayHome,Yes,No)</w:t>
      </w:r>
      <w:r>
        <w:rPr>
          <w:rFonts w:eastAsiaTheme="minorHAnsi"/>
          <w:b/>
          <w:bCs/>
          <w:color w:val="000000"/>
        </w:rPr>
        <w:t xml:space="preserve"> </w:t>
      </w:r>
      <w:r w:rsidR="000D2876">
        <w:rPr>
          <w:rFonts w:eastAsiaTheme="minorHAnsi"/>
          <w:b/>
          <w:bCs/>
          <w:color w:val="000000"/>
        </w:rPr>
        <w:t>}</w:t>
      </w:r>
    </w:p>
    <w:p w14:paraId="49FC11F2" w14:textId="77777777" w:rsidR="001E3DBB" w:rsidRDefault="001E3DBB">
      <w:pPr>
        <w:rPr>
          <w:rFonts w:asciiTheme="majorHAnsi" w:eastAsiaTheme="majorEastAsia" w:hAnsiTheme="majorHAnsi" w:cstheme="majorBidi"/>
          <w:color w:val="2F5496" w:themeColor="accent1" w:themeShade="BF"/>
          <w:sz w:val="26"/>
          <w:szCs w:val="26"/>
        </w:rPr>
      </w:pPr>
      <w:r>
        <w:br w:type="page"/>
      </w:r>
    </w:p>
    <w:p w14:paraId="4EE5743D" w14:textId="45B05CD0" w:rsidR="00065EFF" w:rsidRDefault="00065EFF" w:rsidP="00674912">
      <w:pPr>
        <w:pStyle w:val="Heading2"/>
      </w:pPr>
      <w:bookmarkStart w:id="180" w:name="_Toc40674683"/>
      <w:r>
        <w:lastRenderedPageBreak/>
        <w:t>Measuring Where Transmission</w:t>
      </w:r>
      <w:r w:rsidR="00D734E2">
        <w:t>s</w:t>
      </w:r>
      <w:r>
        <w:t xml:space="preserve"> Occur</w:t>
      </w:r>
      <w:bookmarkEnd w:id="180"/>
    </w:p>
    <w:p w14:paraId="1A724532" w14:textId="77777777" w:rsidR="00065EFF" w:rsidRDefault="00065EFF"/>
    <w:p w14:paraId="1F7169EA" w14:textId="77777777" w:rsidR="00065EFF" w:rsidRDefault="00065EFF">
      <w:r>
        <w:t>The following condition reports the place type of each infected for the INF condition:</w:t>
      </w:r>
    </w:p>
    <w:p w14:paraId="7DA957D2" w14:textId="518621E0" w:rsidR="00065EFF" w:rsidRDefault="00065EFF" w:rsidP="00065EFF">
      <w:pPr>
        <w:pStyle w:val="PlainText"/>
        <w:rPr>
          <w:rFonts w:ascii="Courier New" w:hAnsi="Courier New" w:cs="Courier New"/>
        </w:rPr>
      </w:pPr>
    </w:p>
    <w:p w14:paraId="50E8EE77" w14:textId="77777777" w:rsidR="00E878BD" w:rsidRPr="00E021FB" w:rsidRDefault="00E878BD" w:rsidP="00E878BD">
      <w:pPr>
        <w:pStyle w:val="PlainText"/>
        <w:rPr>
          <w:rFonts w:ascii="Courier New" w:hAnsi="Courier New" w:cs="Courier New"/>
        </w:rPr>
      </w:pPr>
    </w:p>
    <w:p w14:paraId="13113E8C"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w:t>
      </w:r>
    </w:p>
    <w:p w14:paraId="1799493E" w14:textId="77777777" w:rsidR="00E878BD" w:rsidRPr="00E878BD" w:rsidRDefault="00E878BD" w:rsidP="00E878BD">
      <w:pPr>
        <w:pStyle w:val="PlainText"/>
        <w:rPr>
          <w:rFonts w:ascii="Courier New" w:hAnsi="Courier New" w:cs="Courier New"/>
          <w:b/>
          <w:bCs/>
        </w:rPr>
      </w:pPr>
    </w:p>
    <w:p w14:paraId="6E9B94D4"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A condition for reporting where a transmission occurs</w:t>
      </w:r>
    </w:p>
    <w:p w14:paraId="61A989E4" w14:textId="77777777" w:rsidR="00E878BD" w:rsidRPr="00E878BD" w:rsidRDefault="00E878BD" w:rsidP="00E878BD">
      <w:pPr>
        <w:pStyle w:val="PlainText"/>
        <w:rPr>
          <w:rFonts w:ascii="Courier New" w:hAnsi="Courier New" w:cs="Courier New"/>
          <w:b/>
          <w:bCs/>
        </w:rPr>
      </w:pPr>
    </w:p>
    <w:p w14:paraId="401BD9DA"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condition WHERE {</w:t>
      </w:r>
    </w:p>
    <w:p w14:paraId="07815ADD"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states = None H N S C W O X</w:t>
      </w:r>
    </w:p>
    <w:p w14:paraId="08877B86"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w:t>
      </w:r>
    </w:p>
    <w:p w14:paraId="509A6FBD" w14:textId="77777777" w:rsidR="00E878BD" w:rsidRPr="00E878BD" w:rsidRDefault="00E878BD" w:rsidP="00E878BD">
      <w:pPr>
        <w:pStyle w:val="PlainText"/>
        <w:rPr>
          <w:rFonts w:ascii="Courier New" w:hAnsi="Courier New" w:cs="Courier New"/>
          <w:b/>
          <w:bCs/>
        </w:rPr>
      </w:pPr>
    </w:p>
    <w:p w14:paraId="4FBD7801"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the following rule a moves each infected agent to the appropriate</w:t>
      </w:r>
    </w:p>
    <w:p w14:paraId="32B1B01B"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reporting state</w:t>
      </w:r>
    </w:p>
    <w:p w14:paraId="65BDCB4E" w14:textId="77777777" w:rsidR="00E878BD" w:rsidRPr="00E878BD" w:rsidRDefault="00E878BD" w:rsidP="00E878BD">
      <w:pPr>
        <w:pStyle w:val="PlainText"/>
        <w:rPr>
          <w:rFonts w:ascii="Courier New" w:hAnsi="Courier New" w:cs="Courier New"/>
          <w:b/>
          <w:bCs/>
        </w:rPr>
      </w:pPr>
    </w:p>
    <w:p w14:paraId="3D2D64D3"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INF.E {</w:t>
      </w:r>
    </w:p>
    <w:p w14:paraId="1181C54D"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Household)) then set_state(WHERE,H)</w:t>
      </w:r>
    </w:p>
    <w:p w14:paraId="3A7ADBDC"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Neighborhood)) then set_state(WHERE,N)</w:t>
      </w:r>
    </w:p>
    <w:p w14:paraId="16516C4D"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School)) then set_state(WHERE,S)</w:t>
      </w:r>
    </w:p>
    <w:p w14:paraId="4CB49698"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Classroom)) then set_state(WHERE,C)</w:t>
      </w:r>
    </w:p>
    <w:p w14:paraId="47023024"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Workplace)) then set_state(WHERE,W)</w:t>
      </w:r>
    </w:p>
    <w:p w14:paraId="39FDB6A3"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in(INF,Office)) then set_state(WHERE,O)</w:t>
      </w:r>
    </w:p>
    <w:p w14:paraId="555451B9"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  if (exposed_externally(INF)) then set_state(WHERE,X)</w:t>
      </w:r>
    </w:p>
    <w:p w14:paraId="1ECFFD20"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w:t>
      </w:r>
    </w:p>
    <w:p w14:paraId="2C2E8314" w14:textId="77777777" w:rsidR="00E878BD" w:rsidRPr="00E878BD" w:rsidRDefault="00E878BD" w:rsidP="00E878BD">
      <w:pPr>
        <w:pStyle w:val="PlainText"/>
        <w:rPr>
          <w:rFonts w:ascii="Courier New" w:hAnsi="Courier New" w:cs="Courier New"/>
          <w:b/>
          <w:bCs/>
        </w:rPr>
      </w:pPr>
    </w:p>
    <w:p w14:paraId="0F675090"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X {}</w:t>
      </w:r>
    </w:p>
    <w:p w14:paraId="098A63EE"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None {}</w:t>
      </w:r>
    </w:p>
    <w:p w14:paraId="1D285D1B"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H {}</w:t>
      </w:r>
    </w:p>
    <w:p w14:paraId="30889EC4"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N {}</w:t>
      </w:r>
    </w:p>
    <w:p w14:paraId="043F8366"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S {}</w:t>
      </w:r>
    </w:p>
    <w:p w14:paraId="13A08A64"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C {}</w:t>
      </w:r>
    </w:p>
    <w:p w14:paraId="10E9E9DC"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W {}</w:t>
      </w:r>
    </w:p>
    <w:p w14:paraId="78BD53FE"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te WHERE.O {}</w:t>
      </w:r>
    </w:p>
    <w:p w14:paraId="21CE5D5A" w14:textId="77777777" w:rsidR="00E878BD" w:rsidRPr="008046EF" w:rsidRDefault="00E878BD" w:rsidP="00065EFF">
      <w:pPr>
        <w:pStyle w:val="PlainText"/>
        <w:rPr>
          <w:rFonts w:ascii="Courier New" w:hAnsi="Courier New" w:cs="Courier New"/>
        </w:rPr>
      </w:pPr>
    </w:p>
    <w:p w14:paraId="649B0AB9" w14:textId="77777777" w:rsidR="00065EFF" w:rsidRPr="008046EF" w:rsidRDefault="00065EFF" w:rsidP="00065EFF">
      <w:pPr>
        <w:pStyle w:val="PlainText"/>
        <w:rPr>
          <w:rFonts w:ascii="Courier New" w:hAnsi="Courier New" w:cs="Courier New"/>
        </w:rPr>
      </w:pPr>
    </w:p>
    <w:p w14:paraId="746A6E57" w14:textId="127594C7" w:rsidR="00065EFF" w:rsidRPr="00DC3E92" w:rsidRDefault="00065EFF">
      <w:pPr>
        <w:rPr>
          <w:b/>
          <w:bCs/>
        </w:rPr>
      </w:pPr>
      <w:r>
        <w:t>The main program</w:t>
      </w:r>
      <w:r w:rsidR="00DC3E92">
        <w:t xml:space="preserve"> </w:t>
      </w:r>
      <w:r w:rsidR="00E878BD">
        <w:t xml:space="preserve">is </w:t>
      </w:r>
      <w:r w:rsidR="00E878BD">
        <w:rPr>
          <w:b/>
          <w:bCs/>
        </w:rPr>
        <w:t>main</w:t>
      </w:r>
      <w:r w:rsidR="00DC3E92">
        <w:rPr>
          <w:b/>
          <w:bCs/>
        </w:rPr>
        <w:t>.fred:</w:t>
      </w:r>
    </w:p>
    <w:p w14:paraId="05C11528" w14:textId="77777777" w:rsidR="00E878BD" w:rsidRPr="00D803D5" w:rsidRDefault="00E878BD" w:rsidP="00E878BD">
      <w:pPr>
        <w:pStyle w:val="PlainText"/>
        <w:rPr>
          <w:rFonts w:ascii="Courier New" w:hAnsi="Courier New" w:cs="Courier New"/>
        </w:rPr>
      </w:pPr>
    </w:p>
    <w:p w14:paraId="5B554E36"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Simulated Location</w:t>
      </w:r>
    </w:p>
    <w:p w14:paraId="72A64DAC"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locations = Jefferson_County_PA</w:t>
      </w:r>
    </w:p>
    <w:p w14:paraId="70FEBA70"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locations = Allegheny_County_PA</w:t>
      </w:r>
    </w:p>
    <w:p w14:paraId="77435DBC" w14:textId="77777777" w:rsidR="00E878BD" w:rsidRPr="00E878BD" w:rsidRDefault="00E878BD" w:rsidP="00E878BD">
      <w:pPr>
        <w:pStyle w:val="PlainText"/>
        <w:rPr>
          <w:rFonts w:ascii="Courier New" w:hAnsi="Courier New" w:cs="Courier New"/>
          <w:b/>
          <w:bCs/>
        </w:rPr>
      </w:pPr>
    </w:p>
    <w:p w14:paraId="6E6FE9A8"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 Simulated Timeframe</w:t>
      </w:r>
    </w:p>
    <w:p w14:paraId="5663D5AE"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start_date = 2020-Jan-01</w:t>
      </w:r>
    </w:p>
    <w:p w14:paraId="4F095398"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end_date = 2020-Sep-01</w:t>
      </w:r>
    </w:p>
    <w:p w14:paraId="33D8D0D3" w14:textId="77777777" w:rsidR="00E878BD" w:rsidRPr="00E878BD" w:rsidRDefault="00E878BD" w:rsidP="00E878BD">
      <w:pPr>
        <w:pStyle w:val="PlainText"/>
        <w:rPr>
          <w:rFonts w:ascii="Courier New" w:hAnsi="Courier New" w:cs="Courier New"/>
          <w:b/>
          <w:bCs/>
        </w:rPr>
      </w:pPr>
    </w:p>
    <w:p w14:paraId="1FD009FE"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use FRED::Influenza</w:t>
      </w:r>
    </w:p>
    <w:p w14:paraId="0B1C18DD" w14:textId="77777777" w:rsidR="00E878BD" w:rsidRPr="00E878BD" w:rsidRDefault="00E878BD" w:rsidP="00E878BD">
      <w:pPr>
        <w:pStyle w:val="PlainText"/>
        <w:rPr>
          <w:rFonts w:ascii="Courier New" w:hAnsi="Courier New" w:cs="Courier New"/>
          <w:b/>
          <w:bCs/>
        </w:rPr>
      </w:pPr>
    </w:p>
    <w:p w14:paraId="4FF2839E"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include where.fred</w:t>
      </w:r>
    </w:p>
    <w:p w14:paraId="25B01A1E" w14:textId="77777777" w:rsidR="00E878BD" w:rsidRPr="00E878BD" w:rsidRDefault="00E878BD" w:rsidP="00E878BD">
      <w:pPr>
        <w:pStyle w:val="PlainText"/>
        <w:rPr>
          <w:rFonts w:ascii="Courier New" w:hAnsi="Courier New" w:cs="Courier New"/>
          <w:b/>
          <w:bCs/>
        </w:rPr>
      </w:pPr>
    </w:p>
    <w:p w14:paraId="6FE6C2F1"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enable_health_records = 1</w:t>
      </w:r>
    </w:p>
    <w:p w14:paraId="02D193C9" w14:textId="77777777" w:rsidR="00E878BD" w:rsidRPr="00E878BD" w:rsidRDefault="00E878BD" w:rsidP="00E878BD">
      <w:pPr>
        <w:pStyle w:val="PlainText"/>
        <w:rPr>
          <w:rFonts w:ascii="Courier New" w:hAnsi="Courier New" w:cs="Courier New"/>
          <w:b/>
          <w:bCs/>
        </w:rPr>
      </w:pPr>
      <w:r w:rsidRPr="00E878BD">
        <w:rPr>
          <w:rFonts w:ascii="Courier New" w:hAnsi="Courier New" w:cs="Courier New"/>
          <w:b/>
          <w:bCs/>
        </w:rPr>
        <w:t>INF.enable_health_records = 1</w:t>
      </w:r>
    </w:p>
    <w:p w14:paraId="39B74ED2" w14:textId="77777777" w:rsidR="00D734E2" w:rsidRDefault="00E878BD" w:rsidP="00884B2D">
      <w:pPr>
        <w:pStyle w:val="PlainText"/>
        <w:rPr>
          <w:rFonts w:ascii="Courier New" w:hAnsi="Courier New" w:cs="Courier New"/>
          <w:b/>
          <w:bCs/>
        </w:rPr>
      </w:pPr>
      <w:r w:rsidRPr="00E878BD">
        <w:rPr>
          <w:rFonts w:ascii="Courier New" w:hAnsi="Courier New" w:cs="Courier New"/>
          <w:b/>
          <w:bCs/>
        </w:rPr>
        <w:t>WHERE.enable_health_records = 1</w:t>
      </w:r>
    </w:p>
    <w:p w14:paraId="3882543C" w14:textId="7B099573" w:rsidR="00884B2D" w:rsidRPr="00D734E2" w:rsidRDefault="00884B2D" w:rsidP="00884B2D">
      <w:pPr>
        <w:pStyle w:val="PlainText"/>
        <w:rPr>
          <w:rFonts w:ascii="Courier New" w:hAnsi="Courier New" w:cs="Courier New"/>
          <w:b/>
          <w:bCs/>
        </w:rPr>
      </w:pPr>
      <w:r w:rsidRPr="00884B2D">
        <w:rPr>
          <w:rFonts w:asciiTheme="minorHAnsi" w:hAnsiTheme="minorHAnsi" w:cstheme="minorHAnsi"/>
          <w:sz w:val="22"/>
          <w:szCs w:val="22"/>
        </w:rPr>
        <w:lastRenderedPageBreak/>
        <w:t>Let's run the program and plot the results:</w:t>
      </w:r>
    </w:p>
    <w:p w14:paraId="7205D181" w14:textId="77777777" w:rsidR="00884B2D" w:rsidRDefault="00884B2D" w:rsidP="00884B2D">
      <w:pPr>
        <w:pStyle w:val="PlainText"/>
        <w:rPr>
          <w:rFonts w:ascii="Courier New" w:hAnsi="Courier New" w:cs="Courier New"/>
          <w:b/>
          <w:bCs/>
        </w:rPr>
      </w:pPr>
    </w:p>
    <w:p w14:paraId="4DCA8CD0" w14:textId="110F45BC" w:rsidR="0054379D" w:rsidRPr="00DC3E92" w:rsidRDefault="00884B2D" w:rsidP="00884B2D">
      <w:pPr>
        <w:pStyle w:val="PlainText"/>
        <w:rPr>
          <w:rFonts w:ascii="Courier New" w:hAnsi="Courier New" w:cs="Courier New"/>
          <w:b/>
          <w:bCs/>
        </w:rPr>
      </w:pPr>
      <w:r>
        <w:rPr>
          <w:rFonts w:ascii="Courier New" w:hAnsi="Courier New" w:cs="Courier New"/>
          <w:b/>
          <w:bCs/>
        </w:rPr>
        <w:t xml:space="preserve">% </w:t>
      </w:r>
      <w:r w:rsidR="0054379D" w:rsidRPr="00DC3E92">
        <w:rPr>
          <w:rFonts w:ascii="Courier New" w:hAnsi="Courier New" w:cs="Courier New"/>
          <w:b/>
          <w:bCs/>
        </w:rPr>
        <w:t xml:space="preserve">fred_job -k where -p </w:t>
      </w:r>
      <w:r w:rsidR="00E878BD">
        <w:rPr>
          <w:rFonts w:ascii="Courier New" w:hAnsi="Courier New" w:cs="Courier New"/>
          <w:b/>
          <w:bCs/>
        </w:rPr>
        <w:t>main</w:t>
      </w:r>
      <w:r w:rsidR="0054379D" w:rsidRPr="00DC3E92">
        <w:rPr>
          <w:rFonts w:ascii="Courier New" w:hAnsi="Courier New" w:cs="Courier New"/>
          <w:b/>
          <w:bCs/>
        </w:rPr>
        <w:t>.fred</w:t>
      </w:r>
    </w:p>
    <w:p w14:paraId="4107D3E3" w14:textId="77777777" w:rsidR="00E878BD" w:rsidRPr="00E878BD" w:rsidRDefault="00E878BD" w:rsidP="00E878BD">
      <w:pPr>
        <w:pStyle w:val="PlainText"/>
        <w:rPr>
          <w:rFonts w:ascii="Courier New" w:hAnsi="Courier New" w:cs="Courier New"/>
          <w:b/>
          <w:bCs/>
        </w:rPr>
      </w:pPr>
    </w:p>
    <w:p w14:paraId="0B6BCBA2" w14:textId="6E0A163E" w:rsidR="00D734E2" w:rsidRPr="00E878BD" w:rsidRDefault="00E878BD" w:rsidP="00E878BD">
      <w:pPr>
        <w:pStyle w:val="PlainText"/>
        <w:rPr>
          <w:rFonts w:ascii="Courier New" w:hAnsi="Courier New" w:cs="Courier New"/>
          <w:b/>
          <w:bCs/>
        </w:rPr>
      </w:pPr>
      <w:r w:rsidRPr="00E878BD">
        <w:rPr>
          <w:rFonts w:ascii="Courier New" w:hAnsi="Courier New" w:cs="Courier New"/>
          <w:b/>
          <w:bCs/>
        </w:rPr>
        <w:t xml:space="preserve">fred_plot -k where -o where-count -v </w:t>
      </w:r>
      <w:r w:rsidR="00D734E2">
        <w:rPr>
          <w:rFonts w:ascii="Courier New" w:hAnsi="Courier New" w:cs="Courier New"/>
          <w:b/>
          <w:bCs/>
        </w:rPr>
        <w:t xml:space="preserve">\ </w:t>
      </w:r>
      <w:r w:rsidRPr="00E878BD">
        <w:rPr>
          <w:rFonts w:ascii="Courier New" w:hAnsi="Courier New" w:cs="Courier New"/>
          <w:b/>
          <w:bCs/>
        </w:rPr>
        <w:t>WHERE.totH,WHERE.totN,WHERE.totS,WHERE.totC,WHERE.totW,WHERE.totO,WHERE.totX -l "H,N,S,C,W,O,X" -t 'Place of Infection' --leg out -w</w:t>
      </w:r>
    </w:p>
    <w:p w14:paraId="67446F29" w14:textId="416FAB8A" w:rsidR="00E878BD" w:rsidRDefault="00E878BD" w:rsidP="00E878BD">
      <w:pPr>
        <w:pStyle w:val="BodyText"/>
        <w:jc w:val="center"/>
      </w:pPr>
      <w:r>
        <w:rPr>
          <w:noProof/>
        </w:rPr>
        <w:drawing>
          <wp:inline distT="0" distB="0" distL="0" distR="0" wp14:anchorId="728BDDE2" wp14:editId="7BC1A6CB">
            <wp:extent cx="3511296" cy="25054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ere-count.pdf"/>
                    <pic:cNvPicPr/>
                  </pic:nvPicPr>
                  <pic:blipFill>
                    <a:blip r:embed="rId18">
                      <a:extLst>
                        <a:ext uri="{28A0092B-C50C-407E-A947-70E740481C1C}">
                          <a14:useLocalDpi xmlns:a14="http://schemas.microsoft.com/office/drawing/2010/main" val="0"/>
                        </a:ext>
                      </a:extLst>
                    </a:blip>
                    <a:stretch>
                      <a:fillRect/>
                    </a:stretch>
                  </pic:blipFill>
                  <pic:spPr>
                    <a:xfrm>
                      <a:off x="0" y="0"/>
                      <a:ext cx="3511296" cy="2505456"/>
                    </a:xfrm>
                    <a:prstGeom prst="rect">
                      <a:avLst/>
                    </a:prstGeom>
                  </pic:spPr>
                </pic:pic>
              </a:graphicData>
            </a:graphic>
          </wp:inline>
        </w:drawing>
      </w:r>
    </w:p>
    <w:p w14:paraId="5E185342" w14:textId="596FF7F2" w:rsidR="00E878BD" w:rsidRDefault="00E878BD" w:rsidP="00E878BD">
      <w:r>
        <w:t>The plot above shows the number of infections in each place. To show the percent of infections in each place, we can use the command:</w:t>
      </w:r>
    </w:p>
    <w:p w14:paraId="3AA5AD36" w14:textId="77777777" w:rsidR="00E878BD" w:rsidRDefault="00E878BD" w:rsidP="00E878BD">
      <w:pPr>
        <w:pStyle w:val="PlainText"/>
        <w:rPr>
          <w:rFonts w:ascii="Courier New" w:hAnsi="Courier New" w:cs="Courier New"/>
          <w:b/>
          <w:bCs/>
        </w:rPr>
      </w:pPr>
    </w:p>
    <w:p w14:paraId="4B1B9B79" w14:textId="7F7BA686" w:rsidR="00E878BD" w:rsidRPr="00DC3E92" w:rsidRDefault="00E878BD" w:rsidP="00E878BD">
      <w:pPr>
        <w:pStyle w:val="PlainText"/>
        <w:rPr>
          <w:rFonts w:ascii="Courier New" w:hAnsi="Courier New" w:cs="Courier New"/>
          <w:b/>
          <w:bCs/>
        </w:rPr>
      </w:pPr>
      <w:r w:rsidRPr="00DC3E92">
        <w:rPr>
          <w:rFonts w:ascii="Courier New" w:hAnsi="Courier New" w:cs="Courier New"/>
          <w:b/>
          <w:bCs/>
        </w:rPr>
        <w:t xml:space="preserve">fred_plot -k where -o where -v </w:t>
      </w:r>
      <w:r w:rsidR="00D734E2">
        <w:rPr>
          <w:rFonts w:ascii="Courier New" w:hAnsi="Courier New" w:cs="Courier New"/>
          <w:b/>
          <w:bCs/>
        </w:rPr>
        <w:t xml:space="preserve">\ </w:t>
      </w:r>
      <w:r w:rsidRPr="00DC3E92">
        <w:rPr>
          <w:rFonts w:ascii="Courier New" w:hAnsi="Courier New" w:cs="Courier New"/>
          <w:b/>
          <w:bCs/>
        </w:rPr>
        <w:t>WHERE.totH/INF.totE,WHERE.totN/INF.totE,WHERE.totS/INF.totE,WHERE.totC/INF.totE,WHERE.totW/INF.totE,WHERE.totO/INF.totE,WHERE.totX/INF.totE -l "H,N,S,C,W,O,X" -t 'Place of Infection' --leg out -w</w:t>
      </w:r>
    </w:p>
    <w:p w14:paraId="6847C5F5" w14:textId="71037C40" w:rsidR="00E878BD" w:rsidRDefault="00E878BD" w:rsidP="00D734E2">
      <w:pPr>
        <w:pStyle w:val="BodyText"/>
      </w:pPr>
      <w:r>
        <w:t>The command above illustrates how to divide the time series of each WHERE state by the time series of INF.totE, thereby creating a fraction of transmissions in each place type.  The results are shown here:</w:t>
      </w:r>
    </w:p>
    <w:p w14:paraId="24823B3F" w14:textId="77777777" w:rsidR="00E878BD" w:rsidRDefault="00E878BD" w:rsidP="00E878BD">
      <w:pPr>
        <w:jc w:val="center"/>
      </w:pPr>
      <w:r>
        <w:rPr>
          <w:noProof/>
        </w:rPr>
        <w:drawing>
          <wp:inline distT="0" distB="0" distL="0" distR="0" wp14:anchorId="782D0A21" wp14:editId="4F28B561">
            <wp:extent cx="3511296" cy="250545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ere.pdf"/>
                    <pic:cNvPicPr/>
                  </pic:nvPicPr>
                  <pic:blipFill>
                    <a:blip r:embed="rId19">
                      <a:extLst>
                        <a:ext uri="{28A0092B-C50C-407E-A947-70E740481C1C}">
                          <a14:useLocalDpi xmlns:a14="http://schemas.microsoft.com/office/drawing/2010/main" val="0"/>
                        </a:ext>
                      </a:extLst>
                    </a:blip>
                    <a:stretch>
                      <a:fillRect/>
                    </a:stretch>
                  </pic:blipFill>
                  <pic:spPr>
                    <a:xfrm>
                      <a:off x="0" y="0"/>
                      <a:ext cx="3511296" cy="2505456"/>
                    </a:xfrm>
                    <a:prstGeom prst="rect">
                      <a:avLst/>
                    </a:prstGeom>
                  </pic:spPr>
                </pic:pic>
              </a:graphicData>
            </a:graphic>
          </wp:inline>
        </w:drawing>
      </w:r>
    </w:p>
    <w:p w14:paraId="3327A14D" w14:textId="77777777" w:rsidR="00E878BD" w:rsidRDefault="00E878BD" w:rsidP="00E878BD">
      <w:pPr>
        <w:ind w:left="-757" w:right="-1173"/>
        <w:jc w:val="center"/>
      </w:pPr>
    </w:p>
    <w:p w14:paraId="02092A16" w14:textId="53A921D9" w:rsidR="00674912" w:rsidRDefault="00674912" w:rsidP="00674912">
      <w:pPr>
        <w:pStyle w:val="Heading2"/>
      </w:pPr>
      <w:bookmarkStart w:id="181" w:name="_Toc40674684"/>
      <w:r>
        <w:lastRenderedPageBreak/>
        <w:t>Using Group-Related Variables</w:t>
      </w:r>
      <w:bookmarkEnd w:id="181"/>
    </w:p>
    <w:p w14:paraId="34A03255" w14:textId="77777777" w:rsidR="00674912" w:rsidRDefault="00674912" w:rsidP="00674912"/>
    <w:p w14:paraId="00B7C465" w14:textId="5883D38B" w:rsidR="00674912" w:rsidRDefault="00674912" w:rsidP="00674912">
      <w:r>
        <w:t xml:space="preserve">Suppose </w:t>
      </w:r>
      <w:r w:rsidR="00960E49">
        <w:t>a model needs</w:t>
      </w:r>
      <w:r>
        <w:t xml:space="preserve"> to define a new characteristic of some Group (that is, a Place or a Network). One approach is the define the characteristic as a variable and have the administrator for the group set the value for each specific group.  Then members of that Group can access the variable using the </w:t>
      </w:r>
      <w:r>
        <w:rPr>
          <w:b/>
        </w:rPr>
        <w:t>value()</w:t>
      </w:r>
      <w:r>
        <w:t xml:space="preserve"> function.</w:t>
      </w:r>
    </w:p>
    <w:p w14:paraId="24F6152F" w14:textId="77777777" w:rsidR="00674912" w:rsidRDefault="00674912" w:rsidP="00674912"/>
    <w:p w14:paraId="0F977249" w14:textId="05D5A5DD" w:rsidR="00674912" w:rsidRDefault="00674912" w:rsidP="00674912">
      <w:r>
        <w:t xml:space="preserve">For example, </w:t>
      </w:r>
      <w:r w:rsidR="006472CE">
        <w:t>suppose</w:t>
      </w:r>
      <w:r>
        <w:t xml:space="preserve"> </w:t>
      </w:r>
      <w:r w:rsidR="00960E49">
        <w:t>the model needs a</w:t>
      </w:r>
      <w:r w:rsidR="006472CE">
        <w:t xml:space="preserve"> specific vaccination rate for </w:t>
      </w:r>
      <w:r>
        <w:t xml:space="preserve">each School.  </w:t>
      </w:r>
      <w:r w:rsidR="00960E49">
        <w:t>The school-specific values could be set by</w:t>
      </w:r>
      <w:r>
        <w:t xml:space="preserve"> </w:t>
      </w:r>
      <w:r w:rsidR="00960E49">
        <w:t>each school's administrator:</w:t>
      </w:r>
    </w:p>
    <w:p w14:paraId="40082111" w14:textId="77777777" w:rsidR="00674912" w:rsidRDefault="00674912" w:rsidP="00674912"/>
    <w:p w14:paraId="12E95066" w14:textId="59C36040" w:rsidR="00674912" w:rsidRDefault="009E1A8E" w:rsidP="00674912">
      <w:pPr>
        <w:rPr>
          <w:b/>
        </w:rPr>
      </w:pPr>
      <w:r>
        <w:rPr>
          <w:b/>
        </w:rPr>
        <w:t xml:space="preserve">place </w:t>
      </w:r>
      <w:r w:rsidR="00674912">
        <w:rPr>
          <w:b/>
        </w:rPr>
        <w:t>School</w:t>
      </w:r>
      <w:r>
        <w:rPr>
          <w:b/>
        </w:rPr>
        <w:t xml:space="preserve"> { </w:t>
      </w:r>
      <w:r w:rsidR="00674912">
        <w:rPr>
          <w:b/>
        </w:rPr>
        <w:t>has_administrator = 1</w:t>
      </w:r>
      <w:r>
        <w:rPr>
          <w:b/>
        </w:rPr>
        <w:t xml:space="preserve"> }</w:t>
      </w:r>
    </w:p>
    <w:p w14:paraId="1BBE124D" w14:textId="54E7CFF3" w:rsidR="00674912" w:rsidRDefault="00AD3849" w:rsidP="00674912">
      <w:pPr>
        <w:rPr>
          <w:b/>
        </w:rPr>
      </w:pPr>
      <w:r>
        <w:rPr>
          <w:b/>
        </w:rPr>
        <w:t>my</w:t>
      </w:r>
      <w:r w:rsidR="00674912">
        <w:rPr>
          <w:b/>
        </w:rPr>
        <w:t xml:space="preserve">  Va</w:t>
      </w:r>
      <w:r w:rsidR="00FC765E">
        <w:rPr>
          <w:b/>
        </w:rPr>
        <w:t>x</w:t>
      </w:r>
      <w:r w:rsidR="00674912">
        <w:rPr>
          <w:b/>
        </w:rPr>
        <w:t>Rate</w:t>
      </w:r>
    </w:p>
    <w:p w14:paraId="65D0E51E" w14:textId="77777777" w:rsidR="00674912" w:rsidRDefault="00674912" w:rsidP="00674912">
      <w:pPr>
        <w:rPr>
          <w:b/>
        </w:rPr>
      </w:pPr>
    </w:p>
    <w:p w14:paraId="24EDB8AD" w14:textId="71F1866B" w:rsidR="00A809BA" w:rsidRDefault="009E1A8E" w:rsidP="00674912">
      <w:pPr>
        <w:rPr>
          <w:b/>
        </w:rPr>
      </w:pPr>
      <w:r>
        <w:rPr>
          <w:b/>
        </w:rPr>
        <w:t>s</w:t>
      </w:r>
      <w:r w:rsidR="00CF0FA5">
        <w:rPr>
          <w:b/>
        </w:rPr>
        <w:t>tate</w:t>
      </w:r>
      <w:r>
        <w:rPr>
          <w:b/>
        </w:rPr>
        <w:t xml:space="preserve"> </w:t>
      </w:r>
      <w:r w:rsidR="00674912">
        <w:rPr>
          <w:b/>
        </w:rPr>
        <w:t>COND</w:t>
      </w:r>
      <w:r>
        <w:rPr>
          <w:b/>
        </w:rPr>
        <w:t>.</w:t>
      </w:r>
      <w:r w:rsidR="00674912">
        <w:rPr>
          <w:b/>
        </w:rPr>
        <w:t xml:space="preserve">Start </w:t>
      </w:r>
      <w:r w:rsidR="00A809BA">
        <w:rPr>
          <w:b/>
        </w:rPr>
        <w:t>{</w:t>
      </w:r>
    </w:p>
    <w:p w14:paraId="51937E16" w14:textId="77777777" w:rsidR="00A809BA" w:rsidRDefault="00A809BA" w:rsidP="00A809BA">
      <w:pPr>
        <w:ind w:firstLine="720"/>
        <w:rPr>
          <w:b/>
        </w:rPr>
      </w:pPr>
      <w:r>
        <w:rPr>
          <w:b/>
        </w:rPr>
        <w:t>…</w:t>
      </w:r>
    </w:p>
    <w:p w14:paraId="19F2A53D" w14:textId="53D3493B" w:rsidR="00674912" w:rsidRPr="008A5DB2" w:rsidRDefault="00A809BA" w:rsidP="00A809BA">
      <w:pPr>
        <w:ind w:firstLine="720"/>
        <w:rPr>
          <w:b/>
        </w:rPr>
      </w:pPr>
      <w:r>
        <w:rPr>
          <w:b/>
        </w:rPr>
        <w:t>if</w:t>
      </w:r>
      <w:r w:rsidR="00674912">
        <w:rPr>
          <w:b/>
        </w:rPr>
        <w:t xml:space="preserve"> (admin(School), School == </w:t>
      </w:r>
      <w:r w:rsidR="00E476DE">
        <w:rPr>
          <w:b/>
        </w:rPr>
        <w:t>0</w:t>
      </w:r>
      <w:r w:rsidR="00674912">
        <w:rPr>
          <w:b/>
        </w:rPr>
        <w:t>) then set(Va</w:t>
      </w:r>
      <w:r w:rsidR="00FC765E">
        <w:rPr>
          <w:b/>
        </w:rPr>
        <w:t>x</w:t>
      </w:r>
      <w:r w:rsidR="00674912">
        <w:rPr>
          <w:b/>
        </w:rPr>
        <w:t>Rate, 0.91)</w:t>
      </w:r>
    </w:p>
    <w:p w14:paraId="0CB9D9DF" w14:textId="6670A00E" w:rsidR="00674912" w:rsidRPr="008A5DB2" w:rsidRDefault="00674912" w:rsidP="00A809BA">
      <w:pPr>
        <w:ind w:firstLine="720"/>
        <w:rPr>
          <w:b/>
        </w:rPr>
      </w:pPr>
      <w:r>
        <w:rPr>
          <w:b/>
        </w:rPr>
        <w:t>if (admin(School), School == 1) then set(Va</w:t>
      </w:r>
      <w:r w:rsidR="00FC765E">
        <w:rPr>
          <w:b/>
        </w:rPr>
        <w:t>x</w:t>
      </w:r>
      <w:r>
        <w:rPr>
          <w:b/>
        </w:rPr>
        <w:t>Rate, 0.83)</w:t>
      </w:r>
    </w:p>
    <w:p w14:paraId="50E80924" w14:textId="09B935FF" w:rsidR="00674912" w:rsidRDefault="00674912" w:rsidP="00A809BA">
      <w:pPr>
        <w:ind w:firstLine="720"/>
      </w:pPr>
      <w:r>
        <w:t>...</w:t>
      </w:r>
    </w:p>
    <w:p w14:paraId="2159233F" w14:textId="5A6D611F" w:rsidR="00A809BA" w:rsidRDefault="00A809BA" w:rsidP="00674912">
      <w:r>
        <w:t>}</w:t>
      </w:r>
    </w:p>
    <w:p w14:paraId="70B38EB4" w14:textId="77777777" w:rsidR="00674912" w:rsidRDefault="00674912" w:rsidP="00674912"/>
    <w:p w14:paraId="33768D6C" w14:textId="2D322508" w:rsidR="00674912" w:rsidRPr="00B00B08" w:rsidRDefault="00674912" w:rsidP="00674912">
      <w:pPr>
        <w:rPr>
          <w:b/>
        </w:rPr>
      </w:pPr>
      <w:r>
        <w:t xml:space="preserve">Explanation: The predicate </w:t>
      </w:r>
      <w:r>
        <w:rPr>
          <w:b/>
        </w:rPr>
        <w:t>admin(School)</w:t>
      </w:r>
      <w:r>
        <w:t xml:space="preserve"> is true if the agent executing the rule is an adminsitrator of a school.  The predicate </w:t>
      </w:r>
      <w:r>
        <w:rPr>
          <w:b/>
        </w:rPr>
        <w:t>School==</w:t>
      </w:r>
      <w:r w:rsidR="00E476DE">
        <w:rPr>
          <w:b/>
        </w:rPr>
        <w:t>0</w:t>
      </w:r>
      <w:r>
        <w:t xml:space="preserve"> is true of the agent's school </w:t>
      </w:r>
      <w:r w:rsidR="00E476DE">
        <w:t>is the first school in the school file.</w:t>
      </w:r>
    </w:p>
    <w:p w14:paraId="661C2FCA" w14:textId="77777777" w:rsidR="00674912" w:rsidRDefault="00674912" w:rsidP="00674912"/>
    <w:p w14:paraId="62624421" w14:textId="3F6D2A83" w:rsidR="00674912" w:rsidRDefault="00E5386D" w:rsidP="00674912">
      <w:r>
        <w:t xml:space="preserve">The </w:t>
      </w:r>
      <w:r w:rsidR="00674912">
        <w:t>student</w:t>
      </w:r>
      <w:r>
        <w:t>s</w:t>
      </w:r>
      <w:r w:rsidR="00674912">
        <w:t xml:space="preserve"> in each school </w:t>
      </w:r>
      <w:r>
        <w:t xml:space="preserve">can be vaccinated according to </w:t>
      </w:r>
      <w:r w:rsidR="00674912">
        <w:t>the school's vaccination rate:</w:t>
      </w:r>
    </w:p>
    <w:p w14:paraId="6EDC8778" w14:textId="77777777" w:rsidR="00674912" w:rsidRDefault="00674912" w:rsidP="00674912"/>
    <w:p w14:paraId="671DFDDC" w14:textId="1681F08E" w:rsidR="00A809BA" w:rsidRDefault="009E1A8E" w:rsidP="00674912">
      <w:pPr>
        <w:rPr>
          <w:b/>
        </w:rPr>
      </w:pPr>
      <w:r>
        <w:rPr>
          <w:b/>
        </w:rPr>
        <w:t>s</w:t>
      </w:r>
      <w:r w:rsidR="00CF0FA5">
        <w:rPr>
          <w:b/>
        </w:rPr>
        <w:t>tate</w:t>
      </w:r>
      <w:r>
        <w:rPr>
          <w:b/>
        </w:rPr>
        <w:t xml:space="preserve"> </w:t>
      </w:r>
      <w:r w:rsidR="00674912">
        <w:rPr>
          <w:b/>
        </w:rPr>
        <w:t>COND</w:t>
      </w:r>
      <w:r>
        <w:rPr>
          <w:b/>
        </w:rPr>
        <w:t>.</w:t>
      </w:r>
      <w:r w:rsidR="00674912">
        <w:rPr>
          <w:b/>
        </w:rPr>
        <w:t xml:space="preserve">ApplyRate </w:t>
      </w:r>
      <w:r w:rsidR="00A809BA">
        <w:rPr>
          <w:b/>
        </w:rPr>
        <w:t>{</w:t>
      </w:r>
    </w:p>
    <w:p w14:paraId="07CD92F2" w14:textId="77777777" w:rsidR="00A809BA" w:rsidRDefault="00A809BA" w:rsidP="00A809BA">
      <w:pPr>
        <w:ind w:firstLine="720"/>
        <w:rPr>
          <w:b/>
        </w:rPr>
      </w:pPr>
      <w:r>
        <w:rPr>
          <w:b/>
        </w:rPr>
        <w:t>wait(0)</w:t>
      </w:r>
    </w:p>
    <w:p w14:paraId="1D45EC80" w14:textId="3D628679" w:rsidR="00674912" w:rsidRDefault="00674912" w:rsidP="00A809BA">
      <w:pPr>
        <w:ind w:firstLine="720"/>
        <w:rPr>
          <w:b/>
        </w:rPr>
      </w:pPr>
      <w:r>
        <w:rPr>
          <w:b/>
        </w:rPr>
        <w:t>next(Vaccinated) with prob(value(admin_of_School,Va</w:t>
      </w:r>
      <w:r w:rsidR="00E476DE">
        <w:rPr>
          <w:b/>
        </w:rPr>
        <w:t>x</w:t>
      </w:r>
      <w:r>
        <w:rPr>
          <w:b/>
        </w:rPr>
        <w:t>Rate))</w:t>
      </w:r>
    </w:p>
    <w:p w14:paraId="1E8E9F2D" w14:textId="4E15002B" w:rsidR="00674912" w:rsidRDefault="00674912" w:rsidP="00A809BA">
      <w:pPr>
        <w:ind w:firstLine="720"/>
        <w:rPr>
          <w:b/>
        </w:rPr>
      </w:pPr>
      <w:r>
        <w:rPr>
          <w:b/>
        </w:rPr>
        <w:t>default(Unvaccinated)</w:t>
      </w:r>
    </w:p>
    <w:p w14:paraId="16B4404C" w14:textId="1C1372D0" w:rsidR="00A809BA" w:rsidRDefault="00A809BA" w:rsidP="00A809BA">
      <w:pPr>
        <w:rPr>
          <w:b/>
        </w:rPr>
      </w:pPr>
      <w:r>
        <w:rPr>
          <w:b/>
        </w:rPr>
        <w:t>}</w:t>
      </w:r>
    </w:p>
    <w:p w14:paraId="607D4F6C" w14:textId="77777777" w:rsidR="00674912" w:rsidRDefault="00674912" w:rsidP="00674912">
      <w:pPr>
        <w:rPr>
          <w:b/>
        </w:rPr>
      </w:pPr>
    </w:p>
    <w:p w14:paraId="425CC66A" w14:textId="7048B040" w:rsidR="00674912" w:rsidRPr="00C0386F" w:rsidRDefault="00674912" w:rsidP="00674912">
      <w:r>
        <w:t xml:space="preserve">Explanation: We assume that each student enters the state </w:t>
      </w:r>
      <w:r>
        <w:rPr>
          <w:b/>
        </w:rPr>
        <w:t>ApplyRate</w:t>
      </w:r>
      <w:r>
        <w:t xml:space="preserve"> due to other rules. The student then transitions to either the </w:t>
      </w:r>
      <w:r>
        <w:rPr>
          <w:b/>
        </w:rPr>
        <w:t>Vaccinated</w:t>
      </w:r>
      <w:r>
        <w:t xml:space="preserve"> or the </w:t>
      </w:r>
      <w:r>
        <w:rPr>
          <w:b/>
        </w:rPr>
        <w:t>Unvaccinated</w:t>
      </w:r>
      <w:r>
        <w:t xml:space="preserve"> states. The probability of becoming </w:t>
      </w:r>
      <w:r>
        <w:rPr>
          <w:b/>
        </w:rPr>
        <w:t>Vaccinated</w:t>
      </w:r>
      <w:r>
        <w:t xml:space="preserve"> is obtained by the </w:t>
      </w:r>
      <w:r>
        <w:rPr>
          <w:b/>
        </w:rPr>
        <w:t>value()</w:t>
      </w:r>
      <w:r>
        <w:t xml:space="preserve"> function, which in this case queries the administrator of the agent's School for the value of the variable </w:t>
      </w:r>
      <w:r>
        <w:rPr>
          <w:b/>
        </w:rPr>
        <w:t>Va</w:t>
      </w:r>
      <w:r w:rsidR="00287524">
        <w:rPr>
          <w:b/>
        </w:rPr>
        <w:t>x</w:t>
      </w:r>
      <w:r>
        <w:rPr>
          <w:b/>
        </w:rPr>
        <w:t>Rate</w:t>
      </w:r>
      <w:r>
        <w:t>.</w:t>
      </w:r>
    </w:p>
    <w:p w14:paraId="7C34A4B9" w14:textId="77777777" w:rsidR="00674912" w:rsidRDefault="00674912" w:rsidP="00674912"/>
    <w:p w14:paraId="0AA053B5" w14:textId="0543D3BD" w:rsidR="00674912" w:rsidRDefault="009E1A8E" w:rsidP="00674912">
      <w:r>
        <w:t>FRED provides a s</w:t>
      </w:r>
      <w:r w:rsidR="00674912">
        <w:t xml:space="preserve">hort </w:t>
      </w:r>
      <w:r>
        <w:t>c</w:t>
      </w:r>
      <w:r w:rsidR="00674912">
        <w:t xml:space="preserve">ut: If the first argument of </w:t>
      </w:r>
      <w:r w:rsidR="00674912">
        <w:rPr>
          <w:b/>
        </w:rPr>
        <w:t>value</w:t>
      </w:r>
      <w:r w:rsidR="00674912">
        <w:t xml:space="preserve"> is a Group name, then the administrator of the group that the agent executing the rule belongs to is queried for the value of the variable given as the second argument, so the rule could also be written as:</w:t>
      </w:r>
    </w:p>
    <w:p w14:paraId="43B7FC07" w14:textId="77777777" w:rsidR="00674912" w:rsidRDefault="00674912" w:rsidP="00674912"/>
    <w:p w14:paraId="12E4E563" w14:textId="0015F13A" w:rsidR="00A809BA" w:rsidRDefault="009E1A8E" w:rsidP="00674912">
      <w:pPr>
        <w:rPr>
          <w:b/>
        </w:rPr>
      </w:pPr>
      <w:r>
        <w:rPr>
          <w:b/>
        </w:rPr>
        <w:t>s</w:t>
      </w:r>
      <w:r w:rsidR="00CF0FA5">
        <w:rPr>
          <w:b/>
        </w:rPr>
        <w:t>tate</w:t>
      </w:r>
      <w:r>
        <w:rPr>
          <w:b/>
        </w:rPr>
        <w:t xml:space="preserve"> </w:t>
      </w:r>
      <w:r w:rsidR="00674912">
        <w:rPr>
          <w:b/>
        </w:rPr>
        <w:t>COND</w:t>
      </w:r>
      <w:r>
        <w:rPr>
          <w:b/>
        </w:rPr>
        <w:t>.</w:t>
      </w:r>
      <w:r w:rsidR="00674912">
        <w:rPr>
          <w:b/>
        </w:rPr>
        <w:t xml:space="preserve">ApplyRate </w:t>
      </w:r>
      <w:r w:rsidR="00A809BA">
        <w:rPr>
          <w:b/>
        </w:rPr>
        <w:t>{</w:t>
      </w:r>
    </w:p>
    <w:p w14:paraId="52A661B8" w14:textId="77777777" w:rsidR="00A809BA" w:rsidRDefault="00A809BA" w:rsidP="00A809BA">
      <w:pPr>
        <w:ind w:firstLine="720"/>
        <w:rPr>
          <w:b/>
        </w:rPr>
      </w:pPr>
      <w:r>
        <w:rPr>
          <w:b/>
        </w:rPr>
        <w:t>wait(0)</w:t>
      </w:r>
    </w:p>
    <w:p w14:paraId="044C7801" w14:textId="15E624AB" w:rsidR="00674912" w:rsidRDefault="00674912" w:rsidP="00A809BA">
      <w:pPr>
        <w:ind w:firstLine="720"/>
        <w:rPr>
          <w:b/>
        </w:rPr>
      </w:pPr>
      <w:r>
        <w:rPr>
          <w:b/>
        </w:rPr>
        <w:t>next(Vaccinated) with prob(value(School,VacRate))</w:t>
      </w:r>
    </w:p>
    <w:p w14:paraId="39195F6E" w14:textId="406EC2EC" w:rsidR="00A809BA" w:rsidRDefault="00A809BA" w:rsidP="00A809BA">
      <w:pPr>
        <w:ind w:firstLine="720"/>
        <w:rPr>
          <w:b/>
        </w:rPr>
      </w:pPr>
      <w:r>
        <w:rPr>
          <w:b/>
        </w:rPr>
        <w:t>default(Unvaccinated)</w:t>
      </w:r>
    </w:p>
    <w:p w14:paraId="391D88A3" w14:textId="3D0FA012" w:rsidR="00A809BA" w:rsidRDefault="00A809BA" w:rsidP="00A809BA">
      <w:pPr>
        <w:rPr>
          <w:b/>
        </w:rPr>
      </w:pPr>
      <w:r>
        <w:rPr>
          <w:b/>
        </w:rPr>
        <w:t>}</w:t>
      </w:r>
    </w:p>
    <w:p w14:paraId="04A48194" w14:textId="77777777" w:rsidR="00674912" w:rsidRDefault="00674912" w:rsidP="00674912"/>
    <w:p w14:paraId="360BBB9F" w14:textId="77777777" w:rsidR="00674912" w:rsidRDefault="00674912" w:rsidP="00674912">
      <w:r>
        <w:t xml:space="preserve">Note 1: if the agent in the first argument doesn't exist or the variable has not been set, then </w:t>
      </w:r>
      <w:r>
        <w:rPr>
          <w:b/>
        </w:rPr>
        <w:t>value(agentId,Variable)</w:t>
      </w:r>
      <w:r>
        <w:t xml:space="preserve"> returns 0.0.</w:t>
      </w:r>
    </w:p>
    <w:p w14:paraId="7B2986B8" w14:textId="77777777" w:rsidR="00674912" w:rsidRDefault="00674912" w:rsidP="00674912"/>
    <w:p w14:paraId="71F5CF98" w14:textId="1708886C" w:rsidR="00674912" w:rsidRPr="00E5386D" w:rsidRDefault="00674912" w:rsidP="00674912">
      <w:r>
        <w:t xml:space="preserve">Note 2: The function </w:t>
      </w:r>
      <w:r>
        <w:rPr>
          <w:b/>
        </w:rPr>
        <w:t xml:space="preserve">value(Expression1, Expression2) </w:t>
      </w:r>
      <w:r>
        <w:t xml:space="preserve"> allows </w:t>
      </w:r>
      <w:r w:rsidR="009E1A8E">
        <w:t xml:space="preserve">any mathematical </w:t>
      </w:r>
      <w:r>
        <w:t>expressions as either argument</w:t>
      </w:r>
      <w:r w:rsidR="009E1A8E">
        <w:t>.</w:t>
      </w:r>
    </w:p>
    <w:p w14:paraId="7E29F15A" w14:textId="77777777" w:rsidR="00674912" w:rsidRPr="00F57DE2" w:rsidRDefault="00674912" w:rsidP="00674912"/>
    <w:p w14:paraId="1785F85C" w14:textId="77777777" w:rsidR="00D85556" w:rsidRDefault="00D85556">
      <w:pPr>
        <w:rPr>
          <w:rFonts w:asciiTheme="majorHAnsi" w:eastAsiaTheme="majorEastAsia" w:hAnsiTheme="majorHAnsi" w:cstheme="majorBidi"/>
          <w:color w:val="2F5496" w:themeColor="accent1" w:themeShade="BF"/>
          <w:sz w:val="26"/>
          <w:szCs w:val="26"/>
        </w:rPr>
      </w:pPr>
      <w:r>
        <w:br w:type="page"/>
      </w:r>
    </w:p>
    <w:p w14:paraId="2A1D02B5" w14:textId="4055DC9F" w:rsidR="00674912" w:rsidRDefault="00674912" w:rsidP="00674912">
      <w:pPr>
        <w:pStyle w:val="Heading2"/>
      </w:pPr>
      <w:bookmarkStart w:id="182" w:name="_Toc40674685"/>
      <w:r>
        <w:lastRenderedPageBreak/>
        <w:t>Writing Loops</w:t>
      </w:r>
      <w:bookmarkEnd w:id="182"/>
    </w:p>
    <w:p w14:paraId="35FD9AB8" w14:textId="77777777" w:rsidR="00674912" w:rsidRDefault="00674912" w:rsidP="00674912">
      <w:pPr>
        <w:rPr>
          <w:szCs w:val="20"/>
        </w:rPr>
      </w:pPr>
    </w:p>
    <w:p w14:paraId="5D254AD3" w14:textId="77777777" w:rsidR="00674912" w:rsidRPr="00A37F2E" w:rsidRDefault="00674912" w:rsidP="00674912">
      <w:r w:rsidRPr="00A37F2E">
        <w:t>The recommended way to write a loop in FRED is shown in the following snippet:</w:t>
      </w:r>
    </w:p>
    <w:p w14:paraId="7AB47384" w14:textId="77777777" w:rsidR="00674912" w:rsidRPr="00A37F2E" w:rsidRDefault="00674912" w:rsidP="00674912"/>
    <w:p w14:paraId="77C07A3F" w14:textId="77777777" w:rsidR="00674912" w:rsidRPr="00A37F2E" w:rsidRDefault="00674912" w:rsidP="00674912">
      <w:pPr>
        <w:rPr>
          <w:b/>
        </w:rPr>
      </w:pPr>
      <w:r w:rsidRPr="00A37F2E">
        <w:rPr>
          <w:b/>
        </w:rPr>
        <w:t># Assume variable Count contains the desired number to repeat actions</w:t>
      </w:r>
    </w:p>
    <w:p w14:paraId="2E1EC749" w14:textId="77777777" w:rsidR="00674912" w:rsidRPr="00A37F2E" w:rsidRDefault="00674912" w:rsidP="00674912">
      <w:pPr>
        <w:rPr>
          <w:b/>
        </w:rPr>
      </w:pPr>
    </w:p>
    <w:p w14:paraId="6DD013DC" w14:textId="7046FBC5" w:rsidR="00674912" w:rsidRPr="00A37F2E" w:rsidRDefault="00AD3849" w:rsidP="00674912">
      <w:pPr>
        <w:rPr>
          <w:b/>
        </w:rPr>
      </w:pPr>
      <w:r>
        <w:rPr>
          <w:b/>
        </w:rPr>
        <w:t>global</w:t>
      </w:r>
      <w:r w:rsidR="00E60455">
        <w:rPr>
          <w:b/>
        </w:rPr>
        <w:t xml:space="preserve"> Count</w:t>
      </w:r>
      <w:r w:rsidR="00674912" w:rsidRPr="00A37F2E">
        <w:rPr>
          <w:b/>
        </w:rPr>
        <w:t xml:space="preserve"> </w:t>
      </w:r>
      <w:r w:rsidR="00E60455">
        <w:rPr>
          <w:b/>
        </w:rPr>
        <w:t>L</w:t>
      </w:r>
      <w:r w:rsidR="00674912" w:rsidRPr="00A37F2E">
        <w:rPr>
          <w:b/>
        </w:rPr>
        <w:t>oopCounter</w:t>
      </w:r>
    </w:p>
    <w:p w14:paraId="6296BEAE" w14:textId="77777777" w:rsidR="00674912" w:rsidRPr="00A37F2E" w:rsidRDefault="00674912" w:rsidP="00674912">
      <w:pPr>
        <w:rPr>
          <w:b/>
        </w:rPr>
      </w:pPr>
    </w:p>
    <w:p w14:paraId="01B8C61E" w14:textId="4F0B3C4C" w:rsidR="000438C0"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Count = … # set the number of time to repeat the loop</w:t>
      </w:r>
    </w:p>
    <w:p w14:paraId="73B9042C" w14:textId="77777777" w:rsidR="000438C0"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p>
    <w:p w14:paraId="4C1DF872" w14:textId="2D3D59C0"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xml:space="preserve"># Initialize </w:t>
      </w:r>
      <w:r w:rsidR="00E60455">
        <w:rPr>
          <w:b/>
          <w:bCs/>
          <w:color w:val="000000"/>
        </w:rPr>
        <w:t>L</w:t>
      </w:r>
      <w:r w:rsidRPr="00A37F2E">
        <w:rPr>
          <w:b/>
          <w:bCs/>
          <w:color w:val="000000"/>
        </w:rPr>
        <w:t xml:space="preserve">oopCounter and enter the loop </w:t>
      </w:r>
      <w:r w:rsidR="000438C0">
        <w:rPr>
          <w:b/>
          <w:bCs/>
          <w:color w:val="000000"/>
        </w:rPr>
        <w:t>i</w:t>
      </w:r>
      <w:r w:rsidRPr="00A37F2E">
        <w:rPr>
          <w:b/>
          <w:bCs/>
          <w:color w:val="000000"/>
        </w:rPr>
        <w:t>f Count &gt; 0</w:t>
      </w:r>
    </w:p>
    <w:p w14:paraId="060F28DF" w14:textId="093FE2A5" w:rsidR="000438C0" w:rsidRDefault="00FE2B7B"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s</w:t>
      </w:r>
      <w:r w:rsidR="00CF0FA5">
        <w:rPr>
          <w:b/>
          <w:bCs/>
          <w:color w:val="000000"/>
        </w:rPr>
        <w:t>tate</w:t>
      </w:r>
      <w:r>
        <w:rPr>
          <w:b/>
          <w:bCs/>
          <w:color w:val="000000"/>
        </w:rPr>
        <w:t xml:space="preserve"> </w:t>
      </w:r>
      <w:r w:rsidR="00674912" w:rsidRPr="00A37F2E">
        <w:rPr>
          <w:b/>
          <w:bCs/>
          <w:color w:val="000000"/>
        </w:rPr>
        <w:t>COND</w:t>
      </w:r>
      <w:r>
        <w:rPr>
          <w:b/>
          <w:bCs/>
          <w:color w:val="000000"/>
        </w:rPr>
        <w:t>.</w:t>
      </w:r>
      <w:r w:rsidR="00674912" w:rsidRPr="00A37F2E">
        <w:rPr>
          <w:b/>
          <w:bCs/>
          <w:color w:val="000000"/>
        </w:rPr>
        <w:t xml:space="preserve">State </w:t>
      </w:r>
      <w:r w:rsidR="000438C0">
        <w:rPr>
          <w:b/>
          <w:bCs/>
          <w:color w:val="000000"/>
        </w:rPr>
        <w:t>{</w:t>
      </w:r>
    </w:p>
    <w:p w14:paraId="34D10216" w14:textId="5AB3F972"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set(</w:t>
      </w:r>
      <w:r w:rsidR="00E60455">
        <w:rPr>
          <w:b/>
          <w:bCs/>
          <w:color w:val="000000"/>
        </w:rPr>
        <w:t>L</w:t>
      </w:r>
      <w:r w:rsidR="00674912" w:rsidRPr="00A37F2E">
        <w:rPr>
          <w:b/>
          <w:bCs/>
          <w:color w:val="000000"/>
        </w:rPr>
        <w:t>oopCounter,0)</w:t>
      </w:r>
    </w:p>
    <w:p w14:paraId="5149C335" w14:textId="1629E1C7"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wait(0)</w:t>
      </w:r>
    </w:p>
    <w:p w14:paraId="15D2B175" w14:textId="438863CD"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t xml:space="preserve">if </w:t>
      </w:r>
      <w:r w:rsidR="00674912" w:rsidRPr="00A37F2E">
        <w:rPr>
          <w:b/>
          <w:bCs/>
          <w:color w:val="000000"/>
        </w:rPr>
        <w:t>(</w:t>
      </w:r>
      <w:r w:rsidR="00E60455">
        <w:rPr>
          <w:b/>
          <w:bCs/>
          <w:color w:val="000000"/>
        </w:rPr>
        <w:t>L</w:t>
      </w:r>
      <w:r w:rsidR="00674912" w:rsidRPr="00A37F2E">
        <w:rPr>
          <w:b/>
          <w:bCs/>
          <w:color w:val="000000"/>
        </w:rPr>
        <w:t>oopCounter &lt; Count) then next(</w:t>
      </w:r>
      <w:r w:rsidR="000F3C8C">
        <w:rPr>
          <w:b/>
          <w:bCs/>
          <w:color w:val="000000"/>
        </w:rPr>
        <w:t>Action</w:t>
      </w:r>
      <w:r w:rsidR="00674912" w:rsidRPr="00A37F2E">
        <w:rPr>
          <w:b/>
          <w:bCs/>
          <w:color w:val="000000"/>
        </w:rPr>
        <w:t>Loop)</w:t>
      </w:r>
    </w:p>
    <w:p w14:paraId="4EEE89E1" w14:textId="501ABA67" w:rsidR="00674912"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default(Finished)</w:t>
      </w:r>
    </w:p>
    <w:p w14:paraId="2C6DDDA8" w14:textId="0DDD4083" w:rsidR="000438C0"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w:t>
      </w:r>
    </w:p>
    <w:p w14:paraId="302C554E"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p>
    <w:p w14:paraId="2FD15FA3"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Perform an action Count times</w:t>
      </w:r>
    </w:p>
    <w:p w14:paraId="77CC96B3" w14:textId="2DC5FE17" w:rsidR="000438C0" w:rsidRDefault="00FE2B7B"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s</w:t>
      </w:r>
      <w:r w:rsidR="00CF0FA5">
        <w:rPr>
          <w:b/>
          <w:bCs/>
          <w:color w:val="000000"/>
        </w:rPr>
        <w:t>tate</w:t>
      </w:r>
      <w:r>
        <w:rPr>
          <w:b/>
          <w:bCs/>
          <w:color w:val="000000"/>
        </w:rPr>
        <w:t xml:space="preserve"> </w:t>
      </w:r>
      <w:r w:rsidR="00674912" w:rsidRPr="00A37F2E">
        <w:rPr>
          <w:b/>
          <w:bCs/>
          <w:color w:val="000000"/>
        </w:rPr>
        <w:t>COND</w:t>
      </w:r>
      <w:r>
        <w:rPr>
          <w:b/>
          <w:bCs/>
          <w:color w:val="000000"/>
        </w:rPr>
        <w:t>.</w:t>
      </w:r>
      <w:r w:rsidR="000F3C8C">
        <w:rPr>
          <w:b/>
          <w:bCs/>
          <w:color w:val="000000"/>
        </w:rPr>
        <w:t>Action</w:t>
      </w:r>
      <w:r w:rsidR="00674912" w:rsidRPr="00A37F2E">
        <w:rPr>
          <w:b/>
          <w:bCs/>
          <w:color w:val="000000"/>
        </w:rPr>
        <w:t xml:space="preserve">Loop </w:t>
      </w:r>
      <w:r w:rsidR="000438C0">
        <w:rPr>
          <w:b/>
          <w:bCs/>
          <w:color w:val="000000"/>
        </w:rPr>
        <w:t>{</w:t>
      </w:r>
    </w:p>
    <w:p w14:paraId="0E4EC2F0" w14:textId="664558BF"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i/>
          <w:color w:val="000000"/>
        </w:rPr>
        <w:t>action(...)</w:t>
      </w:r>
    </w:p>
    <w:p w14:paraId="7E99390A" w14:textId="4B30A1FA"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set(</w:t>
      </w:r>
      <w:r w:rsidR="00E60455">
        <w:rPr>
          <w:b/>
          <w:bCs/>
          <w:color w:val="000000"/>
        </w:rPr>
        <w:t>L</w:t>
      </w:r>
      <w:r w:rsidR="00674912" w:rsidRPr="00A37F2E">
        <w:rPr>
          <w:b/>
          <w:bCs/>
          <w:color w:val="000000"/>
        </w:rPr>
        <w:t>oopCounter,</w:t>
      </w:r>
      <w:r w:rsidR="00E60455">
        <w:rPr>
          <w:b/>
          <w:bCs/>
          <w:color w:val="000000"/>
        </w:rPr>
        <w:t xml:space="preserve"> L</w:t>
      </w:r>
      <w:r w:rsidR="00674912" w:rsidRPr="00A37F2E">
        <w:rPr>
          <w:b/>
          <w:bCs/>
          <w:color w:val="000000"/>
        </w:rPr>
        <w:t>oopCounter+1)</w:t>
      </w:r>
    </w:p>
    <w:p w14:paraId="572E3C40" w14:textId="6C03F8E0"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wait(0)</w:t>
      </w:r>
    </w:p>
    <w:p w14:paraId="23CA5AC3" w14:textId="019B121E" w:rsidR="00674912" w:rsidRPr="00A37F2E" w:rsidRDefault="000438C0"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674912" w:rsidRPr="00A37F2E">
        <w:rPr>
          <w:b/>
          <w:bCs/>
          <w:color w:val="000000"/>
        </w:rPr>
        <w:t>if (</w:t>
      </w:r>
      <w:r w:rsidR="00E60455">
        <w:rPr>
          <w:b/>
          <w:bCs/>
          <w:color w:val="000000"/>
        </w:rPr>
        <w:t>L</w:t>
      </w:r>
      <w:r w:rsidR="00674912" w:rsidRPr="00A37F2E">
        <w:rPr>
          <w:b/>
          <w:bCs/>
          <w:color w:val="000000"/>
        </w:rPr>
        <w:t>oopCounter &lt; Count) then next(</w:t>
      </w:r>
      <w:r w:rsidR="000F3C8C">
        <w:rPr>
          <w:b/>
          <w:bCs/>
          <w:color w:val="000000"/>
        </w:rPr>
        <w:t>Action</w:t>
      </w:r>
      <w:r w:rsidR="00674912" w:rsidRPr="00A37F2E">
        <w:rPr>
          <w:b/>
          <w:bCs/>
          <w:color w:val="000000"/>
        </w:rPr>
        <w:t>Loop)</w:t>
      </w:r>
    </w:p>
    <w:p w14:paraId="2508B9D1" w14:textId="5A202C7F" w:rsidR="00674912" w:rsidRDefault="000438C0" w:rsidP="000438C0">
      <w:pPr>
        <w:rPr>
          <w:b/>
          <w:bCs/>
          <w:color w:val="000000"/>
        </w:rPr>
      </w:pPr>
      <w:r>
        <w:rPr>
          <w:b/>
          <w:bCs/>
          <w:color w:val="000000"/>
        </w:rPr>
        <w:t xml:space="preserve">           </w:t>
      </w:r>
      <w:r w:rsidR="00674912" w:rsidRPr="00A37F2E">
        <w:rPr>
          <w:b/>
          <w:bCs/>
          <w:color w:val="000000"/>
        </w:rPr>
        <w:t>default(Finished)</w:t>
      </w:r>
    </w:p>
    <w:p w14:paraId="1F57F907" w14:textId="0CF942CF" w:rsidR="000438C0" w:rsidRPr="00A37F2E" w:rsidRDefault="000438C0" w:rsidP="000438C0">
      <w:pPr>
        <w:rPr>
          <w:b/>
          <w:bCs/>
          <w:color w:val="000000"/>
        </w:rPr>
      </w:pPr>
      <w:r>
        <w:rPr>
          <w:b/>
          <w:bCs/>
          <w:color w:val="000000"/>
        </w:rPr>
        <w:t>}</w:t>
      </w:r>
    </w:p>
    <w:p w14:paraId="5ACD4BA2" w14:textId="77777777" w:rsidR="00674912" w:rsidRPr="00A37F2E" w:rsidRDefault="00674912" w:rsidP="00674912"/>
    <w:p w14:paraId="10DB7559" w14:textId="4B7FF37F" w:rsidR="00674912" w:rsidRDefault="00674912" w:rsidP="00674912">
      <w:r w:rsidRPr="00A37F2E">
        <w:t>Explan</w:t>
      </w:r>
      <w:r w:rsidR="0015071B">
        <w:t>a</w:t>
      </w:r>
      <w:r w:rsidRPr="00A37F2E">
        <w:t xml:space="preserve">tion: we assume that the goal is to repeat some action a number of times, and that number is stored in the variable Count. In state </w:t>
      </w:r>
      <w:r w:rsidRPr="00FE2B7B">
        <w:rPr>
          <w:b/>
          <w:bCs/>
        </w:rPr>
        <w:t>COND.State</w:t>
      </w:r>
      <w:r w:rsidRPr="00A37F2E">
        <w:t xml:space="preserve">, we set a variable called </w:t>
      </w:r>
      <w:r w:rsidR="00E60455">
        <w:t>L</w:t>
      </w:r>
      <w:r w:rsidRPr="00A37F2E">
        <w:t xml:space="preserve">oopCounter to 0, and then enter the </w:t>
      </w:r>
      <w:r w:rsidR="000F3C8C" w:rsidRPr="00FE2B7B">
        <w:rPr>
          <w:b/>
          <w:bCs/>
        </w:rPr>
        <w:t>Action</w:t>
      </w:r>
      <w:r w:rsidRPr="00FE2B7B">
        <w:rPr>
          <w:b/>
          <w:bCs/>
        </w:rPr>
        <w:t>Loop</w:t>
      </w:r>
      <w:r w:rsidRPr="00A37F2E">
        <w:t xml:space="preserve"> state if Count is greater than 0. Otherwise, we transition to a state called </w:t>
      </w:r>
      <w:r w:rsidRPr="00FE2B7B">
        <w:rPr>
          <w:b/>
          <w:bCs/>
        </w:rPr>
        <w:t>Finished</w:t>
      </w:r>
      <w:r w:rsidRPr="00A37F2E">
        <w:t xml:space="preserve">. In the </w:t>
      </w:r>
      <w:r w:rsidR="000F3C8C" w:rsidRPr="00FE2B7B">
        <w:rPr>
          <w:b/>
          <w:bCs/>
        </w:rPr>
        <w:t>Action</w:t>
      </w:r>
      <w:r w:rsidRPr="00FE2B7B">
        <w:rPr>
          <w:b/>
          <w:bCs/>
        </w:rPr>
        <w:t>Loop</w:t>
      </w:r>
      <w:r w:rsidRPr="00A37F2E">
        <w:t xml:space="preserve"> state, we have one or more </w:t>
      </w:r>
      <w:r w:rsidR="00FE2B7B">
        <w:t>a</w:t>
      </w:r>
      <w:r w:rsidR="000F3C8C">
        <w:t>ction</w:t>
      </w:r>
      <w:r w:rsidR="00A37AB7">
        <w:t xml:space="preserve"> </w:t>
      </w:r>
      <w:r w:rsidR="00FE2B7B">
        <w:t>r</w:t>
      </w:r>
      <w:r w:rsidR="00A37AB7">
        <w:t>ule</w:t>
      </w:r>
      <w:r w:rsidRPr="00A37F2E">
        <w:t xml:space="preserve">s that perform the desired action once. </w:t>
      </w:r>
      <w:r>
        <w:t xml:space="preserve">The term </w:t>
      </w:r>
      <w:r w:rsidRPr="00A37F2E">
        <w:rPr>
          <w:b/>
          <w:i/>
        </w:rPr>
        <w:t>action</w:t>
      </w:r>
      <w:r>
        <w:t xml:space="preserve"> in the snippe</w:t>
      </w:r>
      <w:r w:rsidR="00C6659E">
        <w:t>t</w:t>
      </w:r>
      <w:r>
        <w:t xml:space="preserve"> would be replaced by the specific action</w:t>
      </w:r>
      <w:r w:rsidR="00E60455">
        <w:t>s to be repeated</w:t>
      </w:r>
      <w:r>
        <w:t xml:space="preserve">, such as </w:t>
      </w:r>
      <w:r>
        <w:rPr>
          <w:b/>
        </w:rPr>
        <w:t>set(x,y)</w:t>
      </w:r>
      <w:r>
        <w:t xml:space="preserve">. </w:t>
      </w:r>
      <w:r w:rsidRPr="00A37F2E">
        <w:t xml:space="preserve">Then we increase the loop counter variable by 1. If the loop counter is still less than the desired number, Count, we re-enter the </w:t>
      </w:r>
      <w:r w:rsidR="000F3C8C" w:rsidRPr="00FE2B7B">
        <w:rPr>
          <w:b/>
          <w:bCs/>
        </w:rPr>
        <w:t>Action</w:t>
      </w:r>
      <w:r w:rsidRPr="00FE2B7B">
        <w:rPr>
          <w:b/>
          <w:bCs/>
        </w:rPr>
        <w:t>Loop</w:t>
      </w:r>
      <w:r w:rsidRPr="00A37F2E">
        <w:t xml:space="preserve"> state. Otherwise, we enter the </w:t>
      </w:r>
      <w:r w:rsidRPr="00FE2B7B">
        <w:rPr>
          <w:b/>
          <w:bCs/>
        </w:rPr>
        <w:t>Finished</w:t>
      </w:r>
      <w:r w:rsidRPr="00A37F2E">
        <w:t xml:space="preserve"> state.</w:t>
      </w:r>
    </w:p>
    <w:p w14:paraId="404FE699" w14:textId="544E53D9" w:rsidR="0015071B" w:rsidRDefault="0015071B" w:rsidP="00674912"/>
    <w:p w14:paraId="5BF3849F" w14:textId="112791CE" w:rsidR="0015071B" w:rsidRDefault="0015071B" w:rsidP="00674912">
      <w:r>
        <w:t xml:space="preserve">Example:  </w:t>
      </w:r>
      <w:r w:rsidR="00066C6F">
        <w:t>the following program</w:t>
      </w:r>
      <w:r>
        <w:t xml:space="preserve"> compute</w:t>
      </w:r>
      <w:r w:rsidR="00D85556">
        <w:t>s</w:t>
      </w:r>
      <w:r>
        <w:t xml:space="preserve"> the average age of the</w:t>
      </w:r>
      <w:r w:rsidR="00066C6F">
        <w:t xml:space="preserve"> members of the agent's household. </w:t>
      </w:r>
    </w:p>
    <w:p w14:paraId="61C8A984" w14:textId="49A1498B" w:rsidR="00066C6F" w:rsidRDefault="00066C6F" w:rsidP="00674912"/>
    <w:p w14:paraId="40ED6567"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Location</w:t>
      </w:r>
    </w:p>
    <w:p w14:paraId="6E57F7C8"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locations = Jefferson_County_PA</w:t>
      </w:r>
    </w:p>
    <w:p w14:paraId="3FC9ABEB"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6D51E61"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Timeframe</w:t>
      </w:r>
    </w:p>
    <w:p w14:paraId="28FB3812"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start_date = 2020-Jan-01</w:t>
      </w:r>
    </w:p>
    <w:p w14:paraId="48A2D34B" w14:textId="72609C95" w:rsidR="00C96D59" w:rsidRPr="00C96D59" w:rsidRDefault="002E6B5E"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end_date = 2020-Jan-02</w:t>
      </w:r>
    </w:p>
    <w:p w14:paraId="2990CC66"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2FE2AF7"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Output Options</w:t>
      </w:r>
    </w:p>
    <w:p w14:paraId="5BC30B43"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enable_health_records = 1</w:t>
      </w:r>
    </w:p>
    <w:p w14:paraId="1BBB0824"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enable_var_records = 1</w:t>
      </w:r>
    </w:p>
    <w:p w14:paraId="71340280"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350D5E4" w14:textId="2106BDD0" w:rsidR="00C96D59" w:rsidRPr="00C96D59" w:rsidRDefault="00FE2B7B"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lastRenderedPageBreak/>
        <w:t>c</w:t>
      </w:r>
      <w:r w:rsidR="00C24D23">
        <w:rPr>
          <w:rFonts w:eastAsiaTheme="minorHAnsi"/>
          <w:b/>
          <w:bCs/>
          <w:color w:val="000000"/>
        </w:rPr>
        <w:t>ond</w:t>
      </w:r>
      <w:r w:rsidR="00160207">
        <w:rPr>
          <w:rFonts w:eastAsiaTheme="minorHAnsi"/>
          <w:b/>
          <w:bCs/>
          <w:color w:val="000000"/>
        </w:rPr>
        <w:t>ition</w:t>
      </w:r>
      <w:r w:rsidR="00C96D59" w:rsidRPr="00C96D59">
        <w:rPr>
          <w:rFonts w:eastAsiaTheme="minorHAnsi"/>
          <w:b/>
          <w:bCs/>
          <w:color w:val="000000"/>
        </w:rPr>
        <w:t xml:space="preserve">  COND</w:t>
      </w:r>
      <w:r>
        <w:rPr>
          <w:rFonts w:eastAsiaTheme="minorHAnsi"/>
          <w:b/>
          <w:bCs/>
          <w:color w:val="000000"/>
        </w:rPr>
        <w:t xml:space="preserve"> {</w:t>
      </w:r>
    </w:p>
    <w:p w14:paraId="4B8F270C" w14:textId="400FB7BA" w:rsidR="00C96D59" w:rsidRDefault="00C96D59" w:rsidP="00FE2B7B">
      <w:pPr>
        <w:ind w:firstLine="720"/>
        <w:rPr>
          <w:rFonts w:eastAsiaTheme="minorHAnsi"/>
          <w:b/>
          <w:bCs/>
          <w:color w:val="000000"/>
        </w:rPr>
      </w:pPr>
      <w:r w:rsidRPr="00C96D59">
        <w:rPr>
          <w:rFonts w:eastAsiaTheme="minorHAnsi"/>
          <w:b/>
          <w:bCs/>
          <w:color w:val="000000"/>
        </w:rPr>
        <w:t xml:space="preserve">states = StartLoop </w:t>
      </w:r>
      <w:r w:rsidR="000F3C8C">
        <w:rPr>
          <w:rFonts w:eastAsiaTheme="minorHAnsi"/>
          <w:b/>
          <w:bCs/>
          <w:color w:val="000000"/>
        </w:rPr>
        <w:t>Action</w:t>
      </w:r>
      <w:r w:rsidRPr="00C96D59">
        <w:rPr>
          <w:rFonts w:eastAsiaTheme="minorHAnsi"/>
          <w:b/>
          <w:bCs/>
          <w:color w:val="000000"/>
        </w:rPr>
        <w:t xml:space="preserve">Loop Finished </w:t>
      </w:r>
      <w:r w:rsidR="00040A1E">
        <w:rPr>
          <w:rFonts w:eastAsiaTheme="minorHAnsi"/>
          <w:b/>
          <w:bCs/>
          <w:color w:val="000000"/>
        </w:rPr>
        <w:t>Report</w:t>
      </w:r>
      <w:r w:rsidR="00040A1E" w:rsidRPr="00C96D59">
        <w:rPr>
          <w:rFonts w:eastAsiaTheme="minorHAnsi"/>
          <w:b/>
          <w:bCs/>
          <w:color w:val="000000"/>
        </w:rPr>
        <w:t xml:space="preserve"> </w:t>
      </w:r>
      <w:r w:rsidRPr="00C96D59">
        <w:rPr>
          <w:rFonts w:eastAsiaTheme="minorHAnsi"/>
          <w:b/>
          <w:bCs/>
          <w:color w:val="000000"/>
        </w:rPr>
        <w:t>Done</w:t>
      </w:r>
    </w:p>
    <w:p w14:paraId="3699472A" w14:textId="3CC1AA28" w:rsidR="00FE2B7B" w:rsidRPr="00C96D59" w:rsidRDefault="00FE2B7B" w:rsidP="00FE2B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 xml:space="preserve">    </w:t>
      </w:r>
      <w:r w:rsidRPr="00C96D59">
        <w:rPr>
          <w:rFonts w:eastAsiaTheme="minorHAnsi"/>
          <w:b/>
          <w:bCs/>
          <w:color w:val="000000"/>
        </w:rPr>
        <w:t>enable_health_records = 1</w:t>
      </w:r>
    </w:p>
    <w:p w14:paraId="360821C1" w14:textId="7103B204" w:rsidR="00FE2B7B" w:rsidRPr="00C96D59" w:rsidRDefault="00FE2B7B" w:rsidP="00FE2B7B">
      <w:pPr>
        <w:rPr>
          <w:rFonts w:eastAsiaTheme="minorHAnsi"/>
          <w:b/>
          <w:bCs/>
          <w:color w:val="000000"/>
        </w:rPr>
      </w:pPr>
      <w:r>
        <w:rPr>
          <w:rFonts w:eastAsiaTheme="minorHAnsi"/>
          <w:b/>
          <w:bCs/>
          <w:color w:val="000000"/>
        </w:rPr>
        <w:t>}</w:t>
      </w:r>
    </w:p>
    <w:p w14:paraId="4D1AA42B" w14:textId="77777777" w:rsidR="00C96D59" w:rsidRDefault="00C96D59" w:rsidP="00C96D59"/>
    <w:p w14:paraId="52AA4F7C" w14:textId="597DA0EB" w:rsidR="00066C6F" w:rsidRPr="00066C6F" w:rsidRDefault="00AD3849" w:rsidP="00674912">
      <w:pPr>
        <w:rPr>
          <w:b/>
        </w:rPr>
      </w:pPr>
      <w:r>
        <w:rPr>
          <w:b/>
        </w:rPr>
        <w:t xml:space="preserve">my </w:t>
      </w:r>
      <w:r w:rsidR="00066C6F">
        <w:rPr>
          <w:b/>
        </w:rPr>
        <w:t>Ave</w:t>
      </w:r>
    </w:p>
    <w:p w14:paraId="70D8795E" w14:textId="2D5CB005" w:rsidR="00066C6F" w:rsidRPr="00066C6F" w:rsidRDefault="00FE2B7B" w:rsidP="00674912">
      <w:pPr>
        <w:rPr>
          <w:b/>
        </w:rPr>
      </w:pPr>
      <w:r>
        <w:rPr>
          <w:b/>
        </w:rPr>
        <w:t>g</w:t>
      </w:r>
      <w:r w:rsidR="00C24D23">
        <w:rPr>
          <w:b/>
        </w:rPr>
        <w:t>lobal_</w:t>
      </w:r>
      <w:r>
        <w:rPr>
          <w:b/>
        </w:rPr>
        <w:t>l</w:t>
      </w:r>
      <w:r w:rsidR="00C24D23">
        <w:rPr>
          <w:b/>
        </w:rPr>
        <w:t>ist</w:t>
      </w:r>
      <w:r w:rsidR="00066C6F" w:rsidRPr="00066C6F">
        <w:rPr>
          <w:b/>
        </w:rPr>
        <w:t xml:space="preserve"> Members</w:t>
      </w:r>
    </w:p>
    <w:p w14:paraId="64F0E381" w14:textId="7478A716" w:rsidR="00066C6F" w:rsidRPr="00066C6F" w:rsidRDefault="00FE2B7B" w:rsidP="00066C6F">
      <w:pPr>
        <w:rPr>
          <w:b/>
        </w:rPr>
      </w:pPr>
      <w:r>
        <w:rPr>
          <w:b/>
        </w:rPr>
        <w:t>g</w:t>
      </w:r>
      <w:r w:rsidR="00C24D23">
        <w:rPr>
          <w:b/>
        </w:rPr>
        <w:t>lobal</w:t>
      </w:r>
      <w:r w:rsidR="00066C6F" w:rsidRPr="00066C6F">
        <w:rPr>
          <w:b/>
        </w:rPr>
        <w:t xml:space="preserve">  Count </w:t>
      </w:r>
      <w:r w:rsidR="00E60455">
        <w:rPr>
          <w:b/>
        </w:rPr>
        <w:t>L</w:t>
      </w:r>
      <w:r w:rsidR="00066C6F" w:rsidRPr="00066C6F">
        <w:rPr>
          <w:b/>
        </w:rPr>
        <w:t>oopCounter</w:t>
      </w:r>
    </w:p>
    <w:p w14:paraId="70721DDF" w14:textId="77777777" w:rsidR="00066C6F" w:rsidRPr="00066C6F" w:rsidRDefault="00066C6F" w:rsidP="00674912">
      <w:pPr>
        <w:rPr>
          <w:b/>
        </w:rPr>
      </w:pPr>
    </w:p>
    <w:p w14:paraId="1C813546" w14:textId="3CE1F793" w:rsidR="00E60455" w:rsidRDefault="00FE2B7B" w:rsidP="00674912">
      <w:pPr>
        <w:rPr>
          <w:b/>
        </w:rPr>
      </w:pPr>
      <w:r>
        <w:rPr>
          <w:b/>
        </w:rPr>
        <w:t>s</w:t>
      </w:r>
      <w:r w:rsidR="00CF0FA5">
        <w:rPr>
          <w:b/>
        </w:rPr>
        <w:t>tate</w:t>
      </w:r>
      <w:r>
        <w:rPr>
          <w:b/>
        </w:rPr>
        <w:t xml:space="preserve"> </w:t>
      </w:r>
      <w:r w:rsidR="00066C6F" w:rsidRPr="00066C6F">
        <w:rPr>
          <w:b/>
        </w:rPr>
        <w:t>COND</w:t>
      </w:r>
      <w:r>
        <w:rPr>
          <w:b/>
        </w:rPr>
        <w:t>.</w:t>
      </w:r>
      <w:r w:rsidR="00066C6F" w:rsidRPr="00066C6F">
        <w:rPr>
          <w:b/>
        </w:rPr>
        <w:t>St</w:t>
      </w:r>
      <w:r w:rsidR="00C411B2">
        <w:rPr>
          <w:b/>
        </w:rPr>
        <w:t>artLoop</w:t>
      </w:r>
      <w:r w:rsidR="00066C6F" w:rsidRPr="00066C6F">
        <w:rPr>
          <w:b/>
        </w:rPr>
        <w:t xml:space="preserve"> </w:t>
      </w:r>
      <w:r w:rsidR="00E60455">
        <w:rPr>
          <w:b/>
        </w:rPr>
        <w:t>{</w:t>
      </w:r>
    </w:p>
    <w:p w14:paraId="6F592302" w14:textId="7D83EE23" w:rsidR="00066C6F" w:rsidRDefault="00066C6F" w:rsidP="00E60455">
      <w:pPr>
        <w:ind w:firstLine="720"/>
        <w:rPr>
          <w:b/>
        </w:rPr>
      </w:pPr>
      <w:r w:rsidRPr="00066C6F">
        <w:rPr>
          <w:b/>
        </w:rPr>
        <w:t>set_list(Members, pool(Household))</w:t>
      </w:r>
    </w:p>
    <w:p w14:paraId="026D2653" w14:textId="372A1E1B" w:rsidR="00066C6F" w:rsidRPr="00066C6F" w:rsidRDefault="00066C6F" w:rsidP="00E60455">
      <w:pPr>
        <w:ind w:firstLine="720"/>
        <w:rPr>
          <w:b/>
        </w:rPr>
      </w:pPr>
      <w:r w:rsidRPr="00066C6F">
        <w:rPr>
          <w:b/>
        </w:rPr>
        <w:t>set</w:t>
      </w:r>
      <w:r>
        <w:rPr>
          <w:b/>
        </w:rPr>
        <w:t>(Count, list_size_of_Members)</w:t>
      </w:r>
    </w:p>
    <w:p w14:paraId="1EEE2FCB" w14:textId="7A865AF2" w:rsidR="00066C6F" w:rsidRPr="00066C6F" w:rsidRDefault="00066C6F" w:rsidP="00E60455">
      <w:pPr>
        <w:ind w:firstLine="720"/>
        <w:rPr>
          <w:b/>
        </w:rPr>
      </w:pPr>
      <w:r w:rsidRPr="00066C6F">
        <w:rPr>
          <w:b/>
        </w:rPr>
        <w:t>set</w:t>
      </w:r>
      <w:r>
        <w:rPr>
          <w:b/>
        </w:rPr>
        <w:t>(A</w:t>
      </w:r>
      <w:r w:rsidR="00851598">
        <w:rPr>
          <w:b/>
        </w:rPr>
        <w:t>v</w:t>
      </w:r>
      <w:r>
        <w:rPr>
          <w:b/>
        </w:rPr>
        <w:t>e, 0)</w:t>
      </w:r>
    </w:p>
    <w:p w14:paraId="7F2E96FE" w14:textId="2FF2186E" w:rsidR="00066C6F" w:rsidRPr="00066C6F"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t xml:space="preserve">   </w:t>
      </w:r>
      <w:r w:rsidR="00066C6F" w:rsidRPr="00066C6F">
        <w:rPr>
          <w:b/>
          <w:bCs/>
          <w:color w:val="000000"/>
        </w:rPr>
        <w:t>set(</w:t>
      </w:r>
      <w:r>
        <w:rPr>
          <w:b/>
          <w:bCs/>
          <w:color w:val="000000"/>
        </w:rPr>
        <w:t>L</w:t>
      </w:r>
      <w:r w:rsidR="00066C6F" w:rsidRPr="00066C6F">
        <w:rPr>
          <w:b/>
          <w:bCs/>
          <w:color w:val="000000"/>
        </w:rPr>
        <w:t>oopCounter,0)</w:t>
      </w:r>
    </w:p>
    <w:p w14:paraId="39638350" w14:textId="6F43ABC6" w:rsidR="00066C6F" w:rsidRPr="00066C6F"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t xml:space="preserve">   </w:t>
      </w:r>
      <w:r w:rsidR="00066C6F" w:rsidRPr="00066C6F">
        <w:rPr>
          <w:b/>
          <w:bCs/>
          <w:color w:val="000000"/>
        </w:rPr>
        <w:t>wait(0)</w:t>
      </w:r>
    </w:p>
    <w:p w14:paraId="39B1636A" w14:textId="06E8AF1A" w:rsidR="00066C6F" w:rsidRPr="00066C6F"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t xml:space="preserve">   </w:t>
      </w:r>
      <w:r w:rsidR="00066C6F" w:rsidRPr="00066C6F">
        <w:rPr>
          <w:b/>
          <w:bCs/>
          <w:color w:val="000000"/>
        </w:rPr>
        <w:t>if (</w:t>
      </w:r>
      <w:r>
        <w:rPr>
          <w:b/>
          <w:bCs/>
          <w:color w:val="000000"/>
        </w:rPr>
        <w:t>L</w:t>
      </w:r>
      <w:r w:rsidR="00066C6F" w:rsidRPr="00066C6F">
        <w:rPr>
          <w:b/>
          <w:bCs/>
          <w:color w:val="000000"/>
        </w:rPr>
        <w:t>oopCounter &lt; Count) then next(</w:t>
      </w:r>
      <w:r w:rsidR="000F3C8C">
        <w:rPr>
          <w:b/>
          <w:bCs/>
          <w:color w:val="000000"/>
        </w:rPr>
        <w:t>Action</w:t>
      </w:r>
      <w:r w:rsidR="00066C6F" w:rsidRPr="00066C6F">
        <w:rPr>
          <w:b/>
          <w:bCs/>
          <w:color w:val="000000"/>
        </w:rPr>
        <w:t>Loop)</w:t>
      </w:r>
    </w:p>
    <w:p w14:paraId="653F9AB2" w14:textId="27922661" w:rsidR="00066C6F"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t xml:space="preserve">   </w:t>
      </w:r>
      <w:r w:rsidR="00066C6F" w:rsidRPr="00066C6F">
        <w:rPr>
          <w:b/>
          <w:bCs/>
          <w:color w:val="000000"/>
        </w:rPr>
        <w:t>default(Finished)</w:t>
      </w:r>
    </w:p>
    <w:p w14:paraId="2CD717FA" w14:textId="1DCD4835" w:rsidR="00E60455"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w:t>
      </w:r>
    </w:p>
    <w:p w14:paraId="2E2FE9F1" w14:textId="77777777" w:rsidR="00066C6F" w:rsidRDefault="00066C6F" w:rsidP="00674912"/>
    <w:p w14:paraId="67455A8A" w14:textId="0ACE9863" w:rsidR="00E60455" w:rsidRDefault="00FE2B7B"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s</w:t>
      </w:r>
      <w:r w:rsidR="00CF0FA5">
        <w:rPr>
          <w:b/>
          <w:bCs/>
          <w:color w:val="000000"/>
        </w:rPr>
        <w:t>tate</w:t>
      </w:r>
      <w:r>
        <w:rPr>
          <w:b/>
          <w:bCs/>
          <w:color w:val="000000"/>
        </w:rPr>
        <w:t xml:space="preserve"> </w:t>
      </w:r>
      <w:r w:rsidR="00066C6F" w:rsidRPr="00A37F2E">
        <w:rPr>
          <w:b/>
          <w:bCs/>
          <w:color w:val="000000"/>
        </w:rPr>
        <w:t>COND</w:t>
      </w:r>
      <w:r>
        <w:rPr>
          <w:b/>
          <w:bCs/>
          <w:color w:val="000000"/>
        </w:rPr>
        <w:t>.</w:t>
      </w:r>
      <w:r w:rsidR="000F3C8C">
        <w:rPr>
          <w:b/>
          <w:bCs/>
          <w:color w:val="000000"/>
        </w:rPr>
        <w:t>Action</w:t>
      </w:r>
      <w:r w:rsidR="00066C6F" w:rsidRPr="00A37F2E">
        <w:rPr>
          <w:b/>
          <w:bCs/>
          <w:color w:val="000000"/>
        </w:rPr>
        <w:t xml:space="preserve">Loop </w:t>
      </w:r>
      <w:r w:rsidR="00E60455">
        <w:rPr>
          <w:b/>
          <w:bCs/>
          <w:color w:val="000000"/>
        </w:rPr>
        <w:t>{</w:t>
      </w:r>
    </w:p>
    <w:p w14:paraId="3C55E91F" w14:textId="19113C76" w:rsidR="00066C6F" w:rsidRPr="00A37F2E"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066C6F">
        <w:rPr>
          <w:b/>
          <w:bCs/>
          <w:color w:val="000000"/>
        </w:rPr>
        <w:t>set(Ave, Ave + value(select(Members,</w:t>
      </w:r>
      <w:r>
        <w:rPr>
          <w:b/>
          <w:bCs/>
          <w:color w:val="000000"/>
        </w:rPr>
        <w:t xml:space="preserve"> L</w:t>
      </w:r>
      <w:r w:rsidR="00066C6F">
        <w:rPr>
          <w:b/>
          <w:bCs/>
          <w:color w:val="000000"/>
        </w:rPr>
        <w:t>oopCounter), age)</w:t>
      </w:r>
      <w:r w:rsidR="00851598">
        <w:rPr>
          <w:b/>
          <w:bCs/>
          <w:color w:val="000000"/>
        </w:rPr>
        <w:t>)</w:t>
      </w:r>
    </w:p>
    <w:p w14:paraId="46DD1F01" w14:textId="696D2956" w:rsidR="00066C6F" w:rsidRPr="00A37F2E"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066C6F" w:rsidRPr="00A37F2E">
        <w:rPr>
          <w:b/>
          <w:bCs/>
          <w:color w:val="000000"/>
        </w:rPr>
        <w:t>set(</w:t>
      </w:r>
      <w:r>
        <w:rPr>
          <w:b/>
          <w:bCs/>
          <w:color w:val="000000"/>
        </w:rPr>
        <w:t>L</w:t>
      </w:r>
      <w:r w:rsidR="00066C6F" w:rsidRPr="00A37F2E">
        <w:rPr>
          <w:b/>
          <w:bCs/>
          <w:color w:val="000000"/>
        </w:rPr>
        <w:t>oopCounter,</w:t>
      </w:r>
      <w:r>
        <w:rPr>
          <w:b/>
          <w:bCs/>
          <w:color w:val="000000"/>
        </w:rPr>
        <w:t xml:space="preserve"> L</w:t>
      </w:r>
      <w:r w:rsidR="00066C6F" w:rsidRPr="00A37F2E">
        <w:rPr>
          <w:b/>
          <w:bCs/>
          <w:color w:val="000000"/>
        </w:rPr>
        <w:t>oopCounter+1)</w:t>
      </w:r>
    </w:p>
    <w:p w14:paraId="2BFB53EA" w14:textId="750E23EC" w:rsidR="00066C6F" w:rsidRPr="00A37F2E"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066C6F" w:rsidRPr="00A37F2E">
        <w:rPr>
          <w:b/>
          <w:bCs/>
          <w:color w:val="000000"/>
        </w:rPr>
        <w:t>wait(0)</w:t>
      </w:r>
    </w:p>
    <w:p w14:paraId="63CEF6B9" w14:textId="26435688" w:rsidR="00066C6F" w:rsidRPr="00A37F2E" w:rsidRDefault="00E60455"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ab/>
      </w:r>
      <w:r w:rsidR="00066C6F" w:rsidRPr="00A37F2E">
        <w:rPr>
          <w:b/>
          <w:bCs/>
          <w:color w:val="000000"/>
        </w:rPr>
        <w:t>if (</w:t>
      </w:r>
      <w:r>
        <w:rPr>
          <w:b/>
          <w:bCs/>
          <w:color w:val="000000"/>
        </w:rPr>
        <w:t>L</w:t>
      </w:r>
      <w:r w:rsidR="00066C6F" w:rsidRPr="00A37F2E">
        <w:rPr>
          <w:b/>
          <w:bCs/>
          <w:color w:val="000000"/>
        </w:rPr>
        <w:t>oopCounter &lt; Count) then next(</w:t>
      </w:r>
      <w:r w:rsidR="000F3C8C">
        <w:rPr>
          <w:b/>
          <w:bCs/>
          <w:color w:val="000000"/>
        </w:rPr>
        <w:t>Action</w:t>
      </w:r>
      <w:r w:rsidR="00066C6F" w:rsidRPr="00A37F2E">
        <w:rPr>
          <w:b/>
          <w:bCs/>
          <w:color w:val="000000"/>
        </w:rPr>
        <w:t>Loop)</w:t>
      </w:r>
    </w:p>
    <w:p w14:paraId="15DBF253" w14:textId="04BDC156" w:rsidR="00066C6F" w:rsidRDefault="00E60455" w:rsidP="00E60455">
      <w:pPr>
        <w:rPr>
          <w:b/>
          <w:bCs/>
          <w:color w:val="000000"/>
        </w:rPr>
      </w:pPr>
      <w:r>
        <w:rPr>
          <w:b/>
          <w:bCs/>
          <w:color w:val="000000"/>
        </w:rPr>
        <w:t xml:space="preserve">           </w:t>
      </w:r>
      <w:r w:rsidR="00066C6F" w:rsidRPr="00A37F2E">
        <w:rPr>
          <w:b/>
          <w:bCs/>
          <w:color w:val="000000"/>
        </w:rPr>
        <w:t>default(Finished)</w:t>
      </w:r>
    </w:p>
    <w:p w14:paraId="7EAEB224" w14:textId="0EF50E3C" w:rsidR="00E60455" w:rsidRDefault="00E60455" w:rsidP="00E60455">
      <w:pPr>
        <w:rPr>
          <w:b/>
          <w:bCs/>
          <w:color w:val="000000"/>
        </w:rPr>
      </w:pPr>
      <w:r>
        <w:rPr>
          <w:b/>
          <w:bCs/>
          <w:color w:val="000000"/>
        </w:rPr>
        <w:t>}</w:t>
      </w:r>
    </w:p>
    <w:p w14:paraId="60F1DB40" w14:textId="39751047" w:rsidR="00066C6F" w:rsidRDefault="00066C6F" w:rsidP="00066C6F">
      <w:pPr>
        <w:rPr>
          <w:b/>
          <w:bCs/>
          <w:color w:val="000000"/>
        </w:rPr>
      </w:pPr>
    </w:p>
    <w:p w14:paraId="6D218B16" w14:textId="426B94D3" w:rsidR="00E60455" w:rsidRDefault="00FE2B7B" w:rsidP="00066C6F">
      <w:pPr>
        <w:rPr>
          <w:b/>
          <w:bCs/>
          <w:color w:val="000000"/>
        </w:rPr>
      </w:pPr>
      <w:r>
        <w:rPr>
          <w:b/>
          <w:bCs/>
          <w:color w:val="000000"/>
        </w:rPr>
        <w:t>s</w:t>
      </w:r>
      <w:r w:rsidR="00CF0FA5">
        <w:rPr>
          <w:b/>
          <w:bCs/>
          <w:color w:val="000000"/>
        </w:rPr>
        <w:t>tate</w:t>
      </w:r>
      <w:r>
        <w:rPr>
          <w:b/>
          <w:bCs/>
          <w:color w:val="000000"/>
        </w:rPr>
        <w:t xml:space="preserve"> </w:t>
      </w:r>
      <w:r w:rsidR="00066C6F" w:rsidRPr="00D85556">
        <w:rPr>
          <w:b/>
          <w:bCs/>
          <w:color w:val="000000"/>
        </w:rPr>
        <w:t>COND</w:t>
      </w:r>
      <w:r>
        <w:rPr>
          <w:b/>
          <w:bCs/>
          <w:color w:val="000000"/>
        </w:rPr>
        <w:t>.</w:t>
      </w:r>
      <w:r w:rsidR="00066C6F" w:rsidRPr="00D85556">
        <w:rPr>
          <w:b/>
          <w:bCs/>
          <w:color w:val="000000"/>
        </w:rPr>
        <w:t xml:space="preserve">Finished </w:t>
      </w:r>
      <w:r w:rsidR="00E60455">
        <w:rPr>
          <w:b/>
          <w:bCs/>
          <w:color w:val="000000"/>
        </w:rPr>
        <w:t>{</w:t>
      </w:r>
    </w:p>
    <w:p w14:paraId="5AFE3F18" w14:textId="11E60005" w:rsidR="00066C6F" w:rsidRPr="00D85556" w:rsidRDefault="00E60455" w:rsidP="00E60455">
      <w:pPr>
        <w:ind w:firstLine="720"/>
        <w:rPr>
          <w:b/>
          <w:bCs/>
          <w:color w:val="000000"/>
        </w:rPr>
      </w:pPr>
      <w:r>
        <w:rPr>
          <w:b/>
          <w:bCs/>
          <w:color w:val="000000"/>
        </w:rPr>
        <w:t xml:space="preserve">if </w:t>
      </w:r>
      <w:r w:rsidR="00066C6F" w:rsidRPr="00D85556">
        <w:rPr>
          <w:b/>
          <w:bCs/>
          <w:color w:val="000000"/>
        </w:rPr>
        <w:t>(Count &gt; 0) then set(Ave, Ave/Count)</w:t>
      </w:r>
    </w:p>
    <w:p w14:paraId="0AC3EC40" w14:textId="508C863E" w:rsidR="00D85556" w:rsidRPr="00D85556" w:rsidRDefault="00E60455"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 xml:space="preserve">   </w:t>
      </w:r>
      <w:r w:rsidR="00D85556" w:rsidRPr="00D85556">
        <w:rPr>
          <w:rFonts w:eastAsiaTheme="minorHAnsi"/>
          <w:b/>
          <w:bCs/>
          <w:color w:val="000000"/>
        </w:rPr>
        <w:t>wait(0)</w:t>
      </w:r>
    </w:p>
    <w:p w14:paraId="194AF9D7" w14:textId="2B2B45FC" w:rsidR="00D85556" w:rsidRPr="00D85556" w:rsidRDefault="00E60455"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 xml:space="preserve">   </w:t>
      </w:r>
      <w:r w:rsidR="00D85556" w:rsidRPr="00D85556">
        <w:rPr>
          <w:rFonts w:eastAsiaTheme="minorHAnsi"/>
          <w:b/>
          <w:bCs/>
          <w:color w:val="000000"/>
        </w:rPr>
        <w:t>if (Ave &lt; 10) then next(</w:t>
      </w:r>
      <w:r w:rsidR="00CF565D">
        <w:rPr>
          <w:rFonts w:eastAsiaTheme="minorHAnsi"/>
          <w:b/>
          <w:bCs/>
          <w:color w:val="000000"/>
        </w:rPr>
        <w:t>REPORT</w:t>
      </w:r>
      <w:r w:rsidR="00D85556" w:rsidRPr="00D85556">
        <w:rPr>
          <w:rFonts w:eastAsiaTheme="minorHAnsi"/>
          <w:b/>
          <w:bCs/>
          <w:color w:val="000000"/>
        </w:rPr>
        <w:t>)</w:t>
      </w:r>
    </w:p>
    <w:p w14:paraId="6C5F757C" w14:textId="723819FF" w:rsidR="00D85556" w:rsidRDefault="00E60455"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t xml:space="preserve">   </w:t>
      </w:r>
      <w:r w:rsidR="00D85556" w:rsidRPr="00D85556">
        <w:rPr>
          <w:rFonts w:eastAsiaTheme="minorHAnsi"/>
          <w:b/>
          <w:bCs/>
          <w:color w:val="000000"/>
        </w:rPr>
        <w:t>default(Done)</w:t>
      </w:r>
    </w:p>
    <w:p w14:paraId="6D4A4EAF" w14:textId="56B983F0" w:rsidR="00E60455" w:rsidRPr="00D85556" w:rsidRDefault="00E60455"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252B01B9"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0BE6D30" w14:textId="17FAF149" w:rsidR="00E60455" w:rsidRDefault="00FE2B7B"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D85556" w:rsidRPr="00D85556">
        <w:rPr>
          <w:rFonts w:eastAsiaTheme="minorHAnsi"/>
          <w:b/>
          <w:bCs/>
          <w:color w:val="000000"/>
        </w:rPr>
        <w:t>COND</w:t>
      </w:r>
      <w:r>
        <w:rPr>
          <w:rFonts w:eastAsiaTheme="minorHAnsi"/>
          <w:b/>
          <w:bCs/>
          <w:color w:val="000000"/>
        </w:rPr>
        <w:t>.</w:t>
      </w:r>
      <w:r w:rsidR="00A20589">
        <w:rPr>
          <w:rFonts w:eastAsiaTheme="minorHAnsi"/>
          <w:b/>
          <w:bCs/>
          <w:color w:val="000000"/>
        </w:rPr>
        <w:t>Report</w:t>
      </w:r>
      <w:r w:rsidR="00D85556" w:rsidRPr="00D85556">
        <w:rPr>
          <w:rFonts w:eastAsiaTheme="minorHAnsi"/>
          <w:b/>
          <w:bCs/>
          <w:color w:val="000000"/>
        </w:rPr>
        <w:t xml:space="preserve"> </w:t>
      </w:r>
      <w:r w:rsidR="00E60455">
        <w:rPr>
          <w:rFonts w:eastAsiaTheme="minorHAnsi"/>
          <w:b/>
          <w:bCs/>
          <w:color w:val="000000"/>
        </w:rPr>
        <w:t>{</w:t>
      </w:r>
      <w:r>
        <w:rPr>
          <w:rFonts w:eastAsiaTheme="minorHAnsi"/>
          <w:b/>
          <w:bCs/>
          <w:color w:val="000000"/>
        </w:rPr>
        <w:t xml:space="preserve"> }</w:t>
      </w:r>
    </w:p>
    <w:p w14:paraId="179EB74A" w14:textId="77777777" w:rsidR="00E60455" w:rsidRPr="00D85556" w:rsidRDefault="00E60455"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CD45BD6" w14:textId="5FBDEC77" w:rsidR="00D85556" w:rsidRDefault="00CF0FA5" w:rsidP="00D85556">
      <w:pPr>
        <w:rPr>
          <w:rFonts w:eastAsiaTheme="minorHAnsi"/>
          <w:b/>
          <w:bCs/>
          <w:color w:val="000000"/>
        </w:rPr>
      </w:pPr>
      <w:r>
        <w:rPr>
          <w:rFonts w:eastAsiaTheme="minorHAnsi"/>
          <w:b/>
          <w:bCs/>
          <w:color w:val="000000"/>
        </w:rPr>
        <w:t>State(</w:t>
      </w:r>
      <w:r w:rsidR="00D85556" w:rsidRPr="00D85556">
        <w:rPr>
          <w:rFonts w:eastAsiaTheme="minorHAnsi"/>
          <w:b/>
          <w:bCs/>
          <w:color w:val="000000"/>
        </w:rPr>
        <w:t xml:space="preserve">COND,Done) </w:t>
      </w:r>
      <w:r w:rsidR="00E60455">
        <w:rPr>
          <w:rFonts w:eastAsiaTheme="minorHAnsi"/>
          <w:b/>
          <w:bCs/>
          <w:color w:val="000000"/>
        </w:rPr>
        <w:t>{</w:t>
      </w:r>
      <w:r w:rsidR="00FE2B7B">
        <w:rPr>
          <w:rFonts w:eastAsiaTheme="minorHAnsi"/>
          <w:b/>
          <w:bCs/>
          <w:color w:val="000000"/>
        </w:rPr>
        <w:t xml:space="preserve"> }</w:t>
      </w:r>
    </w:p>
    <w:p w14:paraId="4FCD8530" w14:textId="77777777" w:rsidR="00D85556" w:rsidRDefault="00D85556" w:rsidP="00066C6F">
      <w:pPr>
        <w:rPr>
          <w:b/>
          <w:bCs/>
          <w:color w:val="000000"/>
        </w:rPr>
      </w:pPr>
    </w:p>
    <w:p w14:paraId="39E38360" w14:textId="75023E21" w:rsidR="00C411B2" w:rsidRDefault="00C411B2" w:rsidP="00066C6F">
      <w:pPr>
        <w:rPr>
          <w:bCs/>
          <w:color w:val="000000"/>
        </w:rPr>
      </w:pPr>
      <w:r>
        <w:rPr>
          <w:bCs/>
          <w:color w:val="000000"/>
        </w:rPr>
        <w:t>Explanation:</w:t>
      </w:r>
      <w:r w:rsidR="00472E47">
        <w:rPr>
          <w:bCs/>
          <w:color w:val="000000"/>
        </w:rPr>
        <w:t xml:space="preserve"> The </w:t>
      </w:r>
      <w:r w:rsidR="000F3C8C">
        <w:rPr>
          <w:bCs/>
          <w:color w:val="000000"/>
        </w:rPr>
        <w:t>Action</w:t>
      </w:r>
      <w:r w:rsidR="00472E47">
        <w:rPr>
          <w:bCs/>
          <w:color w:val="000000"/>
        </w:rPr>
        <w:t xml:space="preserve">Loop adds the age of each household member to the </w:t>
      </w:r>
      <w:r w:rsidR="00AD3849">
        <w:rPr>
          <w:bCs/>
          <w:color w:val="000000"/>
        </w:rPr>
        <w:t xml:space="preserve">personal </w:t>
      </w:r>
      <w:r w:rsidR="00472E47">
        <w:rPr>
          <w:bCs/>
          <w:color w:val="000000"/>
        </w:rPr>
        <w:t xml:space="preserve">variable </w:t>
      </w:r>
      <w:r w:rsidR="00472E47" w:rsidRPr="00472E47">
        <w:rPr>
          <w:b/>
          <w:bCs/>
          <w:color w:val="000000"/>
        </w:rPr>
        <w:t>Ave</w:t>
      </w:r>
      <w:r w:rsidR="00472E47">
        <w:rPr>
          <w:bCs/>
          <w:color w:val="000000"/>
        </w:rPr>
        <w:t>, and then we divide by the number of household members in state</w:t>
      </w:r>
      <w:r w:rsidR="00472E47" w:rsidRPr="00472E47">
        <w:rPr>
          <w:b/>
          <w:bCs/>
          <w:color w:val="000000"/>
        </w:rPr>
        <w:t xml:space="preserve"> Finished</w:t>
      </w:r>
      <w:r w:rsidR="00472E47">
        <w:rPr>
          <w:bCs/>
          <w:color w:val="000000"/>
        </w:rPr>
        <w:t>.</w:t>
      </w:r>
      <w:r w:rsidR="00472E47">
        <w:rPr>
          <w:b/>
          <w:bCs/>
          <w:color w:val="000000"/>
        </w:rPr>
        <w:t xml:space="preserve"> </w:t>
      </w:r>
      <w:r w:rsidR="00472E47">
        <w:rPr>
          <w:bCs/>
          <w:color w:val="000000"/>
        </w:rPr>
        <w:t>The function:</w:t>
      </w:r>
    </w:p>
    <w:p w14:paraId="59EE2897" w14:textId="20981BD6" w:rsidR="00472E47" w:rsidRDefault="00472E47" w:rsidP="00066C6F">
      <w:pPr>
        <w:rPr>
          <w:bCs/>
          <w:color w:val="000000"/>
        </w:rPr>
      </w:pPr>
    </w:p>
    <w:p w14:paraId="0113A602" w14:textId="39B6AF3B" w:rsidR="00472E47" w:rsidRPr="00A37F2E" w:rsidRDefault="00472E47" w:rsidP="00472E4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color w:val="000000"/>
        </w:rPr>
      </w:pPr>
      <w:r>
        <w:rPr>
          <w:b/>
          <w:bCs/>
          <w:color w:val="000000"/>
        </w:rPr>
        <w:t>value(select(Members,</w:t>
      </w:r>
      <w:r w:rsidR="008E048C">
        <w:rPr>
          <w:b/>
          <w:bCs/>
          <w:color w:val="000000"/>
        </w:rPr>
        <w:t xml:space="preserve"> L</w:t>
      </w:r>
      <w:r>
        <w:rPr>
          <w:b/>
          <w:bCs/>
          <w:color w:val="000000"/>
        </w:rPr>
        <w:t>oopCounter), age)</w:t>
      </w:r>
    </w:p>
    <w:p w14:paraId="06709CFD" w14:textId="77777777" w:rsidR="00472E47" w:rsidRPr="00472E47" w:rsidRDefault="00472E47" w:rsidP="00066C6F">
      <w:pPr>
        <w:rPr>
          <w:bCs/>
          <w:color w:val="000000"/>
        </w:rPr>
      </w:pPr>
    </w:p>
    <w:p w14:paraId="25E97531" w14:textId="6846211A" w:rsidR="00C411B2" w:rsidRPr="00472E47" w:rsidRDefault="00472E47" w:rsidP="00066C6F">
      <w:pPr>
        <w:rPr>
          <w:bCs/>
          <w:color w:val="000000"/>
        </w:rPr>
      </w:pPr>
      <w:r>
        <w:rPr>
          <w:bCs/>
          <w:color w:val="000000"/>
        </w:rPr>
        <w:t xml:space="preserve">first selects the agent in the </w:t>
      </w:r>
      <w:r>
        <w:rPr>
          <w:b/>
          <w:bCs/>
          <w:color w:val="000000"/>
        </w:rPr>
        <w:t>Members</w:t>
      </w:r>
      <w:r>
        <w:rPr>
          <w:bCs/>
          <w:color w:val="000000"/>
        </w:rPr>
        <w:t xml:space="preserve"> list at position indicated by </w:t>
      </w:r>
      <w:r w:rsidR="008E048C">
        <w:rPr>
          <w:b/>
          <w:bCs/>
          <w:color w:val="000000"/>
        </w:rPr>
        <w:t>L</w:t>
      </w:r>
      <w:r>
        <w:rPr>
          <w:b/>
          <w:bCs/>
          <w:color w:val="000000"/>
        </w:rPr>
        <w:t>oopCounter</w:t>
      </w:r>
      <w:r>
        <w:rPr>
          <w:bCs/>
          <w:color w:val="000000"/>
        </w:rPr>
        <w:t>, and gets that agent's age.</w:t>
      </w:r>
    </w:p>
    <w:p w14:paraId="0EF467A6" w14:textId="77777777" w:rsidR="00472E47" w:rsidRDefault="00472E47" w:rsidP="00066C6F">
      <w:pPr>
        <w:rPr>
          <w:bCs/>
          <w:color w:val="000000"/>
        </w:rPr>
      </w:pPr>
    </w:p>
    <w:p w14:paraId="5894295F" w14:textId="362F91ED" w:rsidR="00C411B2" w:rsidRDefault="00C411B2" w:rsidP="00066C6F">
      <w:pPr>
        <w:rPr>
          <w:bCs/>
          <w:color w:val="000000"/>
        </w:rPr>
      </w:pPr>
      <w:r>
        <w:rPr>
          <w:bCs/>
          <w:color w:val="000000"/>
        </w:rPr>
        <w:t xml:space="preserve">Note: In the above example, each agent was given its own </w:t>
      </w:r>
      <w:r w:rsidRPr="00C411B2">
        <w:rPr>
          <w:b/>
          <w:bCs/>
          <w:color w:val="000000"/>
        </w:rPr>
        <w:t>Ave</w:t>
      </w:r>
      <w:r>
        <w:rPr>
          <w:bCs/>
          <w:color w:val="000000"/>
        </w:rPr>
        <w:t xml:space="preserve"> variable (assuming this info is needed elsewhere in the program), but the other variables were declared as global variables. Since </w:t>
      </w:r>
      <w:r w:rsidRPr="00C411B2">
        <w:rPr>
          <w:b/>
          <w:bCs/>
          <w:color w:val="000000"/>
        </w:rPr>
        <w:t xml:space="preserve">StartLoop </w:t>
      </w:r>
      <w:r>
        <w:rPr>
          <w:bCs/>
          <w:color w:val="000000"/>
        </w:rPr>
        <w:t xml:space="preserve">and </w:t>
      </w:r>
      <w:r w:rsidR="000F3C8C">
        <w:rPr>
          <w:b/>
          <w:bCs/>
          <w:color w:val="000000"/>
        </w:rPr>
        <w:t>Action</w:t>
      </w:r>
      <w:r>
        <w:rPr>
          <w:b/>
          <w:bCs/>
          <w:color w:val="000000"/>
        </w:rPr>
        <w:t xml:space="preserve">Loop </w:t>
      </w:r>
      <w:r>
        <w:rPr>
          <w:bCs/>
          <w:color w:val="000000"/>
        </w:rPr>
        <w:t xml:space="preserve">are both transient states (i.e. with zero wait time), the entire loop is executed for each agent </w:t>
      </w:r>
      <w:r>
        <w:rPr>
          <w:bCs/>
          <w:color w:val="000000"/>
        </w:rPr>
        <w:lastRenderedPageBreak/>
        <w:t xml:space="preserve">before moving on to the next agent. So re-using the temporary variables </w:t>
      </w:r>
      <w:r>
        <w:rPr>
          <w:b/>
          <w:bCs/>
          <w:color w:val="000000"/>
        </w:rPr>
        <w:t>Member, Count,</w:t>
      </w:r>
      <w:r>
        <w:rPr>
          <w:bCs/>
          <w:color w:val="000000"/>
        </w:rPr>
        <w:t xml:space="preserve"> and </w:t>
      </w:r>
      <w:r w:rsidR="008E048C">
        <w:rPr>
          <w:b/>
          <w:bCs/>
          <w:color w:val="000000"/>
        </w:rPr>
        <w:t>L</w:t>
      </w:r>
      <w:r>
        <w:rPr>
          <w:b/>
          <w:bCs/>
          <w:color w:val="000000"/>
        </w:rPr>
        <w:t>oopCounter</w:t>
      </w:r>
      <w:r>
        <w:rPr>
          <w:bCs/>
          <w:color w:val="000000"/>
        </w:rPr>
        <w:t xml:space="preserve"> for all agents saves a significant amount of memory.</w:t>
      </w:r>
    </w:p>
    <w:p w14:paraId="219B060C" w14:textId="5343C968" w:rsidR="00D85556" w:rsidRDefault="00D85556" w:rsidP="00066C6F">
      <w:pPr>
        <w:rPr>
          <w:bCs/>
          <w:color w:val="000000"/>
        </w:rPr>
      </w:pPr>
    </w:p>
    <w:p w14:paraId="6A928CD2" w14:textId="03615FB6" w:rsidR="00D85556" w:rsidRDefault="00D85556" w:rsidP="00066C6F">
      <w:pPr>
        <w:rPr>
          <w:bCs/>
          <w:color w:val="000000"/>
        </w:rPr>
      </w:pPr>
      <w:r>
        <w:rPr>
          <w:bCs/>
          <w:color w:val="000000"/>
        </w:rPr>
        <w:t xml:space="preserve">The example program above includes some statements to verify the computation. Agents whose average household age is less than 10 end up in the </w:t>
      </w:r>
      <w:r w:rsidR="00555DBF" w:rsidRPr="002A7990">
        <w:rPr>
          <w:b/>
          <w:color w:val="000000"/>
        </w:rPr>
        <w:t>Report</w:t>
      </w:r>
      <w:r w:rsidR="00555DBF">
        <w:rPr>
          <w:bCs/>
          <w:color w:val="000000"/>
        </w:rPr>
        <w:t xml:space="preserve"> </w:t>
      </w:r>
      <w:r>
        <w:rPr>
          <w:bCs/>
          <w:color w:val="000000"/>
        </w:rPr>
        <w:t>state. By examining the health_records file, we can check that correctness of the program:</w:t>
      </w:r>
    </w:p>
    <w:p w14:paraId="7EC22994" w14:textId="79C20E78" w:rsidR="00D85556" w:rsidRPr="00D85556" w:rsidRDefault="00D85556" w:rsidP="00066C6F">
      <w:pPr>
        <w:rPr>
          <w:bCs/>
          <w:color w:val="000000"/>
        </w:rPr>
      </w:pPr>
    </w:p>
    <w:p w14:paraId="4A3E62B9" w14:textId="5EDE061E"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run_fred -p age.fred</w:t>
      </w:r>
    </w:p>
    <w:p w14:paraId="565E3297"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fred_compile age.fred ...</w:t>
      </w:r>
    </w:p>
    <w:p w14:paraId="76C7AD75"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No errors found.</w:t>
      </w:r>
    </w:p>
    <w:p w14:paraId="65566334"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No warnings.</w:t>
      </w:r>
    </w:p>
    <w:p w14:paraId="39580AAC"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export OMP_NUM_THREADS=1 ; FRED -p age.fred -r 1 -d OUT 2&gt;&amp;1 &gt; OUT/RUN1/LOG)</w:t>
      </w:r>
    </w:p>
    <w:p w14:paraId="2348942B"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017B497" w14:textId="0E7BDF10"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xml:space="preserve">% fred_get_records -s </w:t>
      </w:r>
      <w:r w:rsidR="00CF565D">
        <w:rPr>
          <w:rFonts w:eastAsiaTheme="minorHAnsi"/>
          <w:b/>
          <w:bCs/>
          <w:color w:val="000000"/>
        </w:rPr>
        <w:t>REPORT</w:t>
      </w:r>
      <w:r w:rsidRPr="00D85556">
        <w:rPr>
          <w:rFonts w:eastAsiaTheme="minorHAnsi"/>
          <w:b/>
          <w:bCs/>
          <w:color w:val="000000"/>
        </w:rPr>
        <w:t xml:space="preserve"> | tail -1</w:t>
      </w:r>
    </w:p>
    <w:p w14:paraId="632E80F7"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877D1E1" w14:textId="49A17FE4"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xml:space="preserve">HEALTH RECORD: 2020-01-01 12am day 0 person 40543 age 18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670D54">
        <w:rPr>
          <w:rFonts w:eastAsiaTheme="minorHAnsi"/>
          <w:b/>
          <w:bCs/>
          <w:color w:val="000000"/>
        </w:rPr>
        <w:t>Report</w:t>
      </w:r>
    </w:p>
    <w:p w14:paraId="18F645DC" w14:textId="77777777"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7BB9A73" w14:textId="0A166A3C"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fred_get_records -g H-11052086 | grep Rep</w:t>
      </w:r>
    </w:p>
    <w:p w14:paraId="266E11B9" w14:textId="77777777"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3211554" w14:textId="53B41F33"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xml:space="preserve">HEALTH RECORD: 2020-01-01 12am day 0 person 18146 age 1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670D54">
        <w:rPr>
          <w:rFonts w:eastAsiaTheme="minorHAnsi"/>
          <w:b/>
          <w:bCs/>
          <w:color w:val="000000"/>
        </w:rPr>
        <w:t>Report</w:t>
      </w:r>
    </w:p>
    <w:p w14:paraId="73D68C48" w14:textId="77777777" w:rsidR="00D85556" w:rsidRDefault="00D85556" w:rsidP="00D85556">
      <w:pPr>
        <w:rPr>
          <w:rFonts w:eastAsiaTheme="minorHAnsi"/>
          <w:b/>
          <w:bCs/>
          <w:color w:val="000000"/>
        </w:rPr>
      </w:pPr>
    </w:p>
    <w:p w14:paraId="2D63F73E" w14:textId="401DCB68" w:rsidR="00066C6F" w:rsidRPr="00D85556" w:rsidRDefault="00D85556" w:rsidP="00D85556">
      <w:r w:rsidRPr="00D85556">
        <w:rPr>
          <w:rFonts w:eastAsiaTheme="minorHAnsi"/>
          <w:b/>
          <w:bCs/>
          <w:color w:val="000000"/>
        </w:rPr>
        <w:t xml:space="preserve">HEALTH RECORD: 2020-01-01 12am day 0 person 40543 age 18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377C22">
        <w:rPr>
          <w:rFonts w:eastAsiaTheme="minorHAnsi"/>
          <w:b/>
          <w:bCs/>
          <w:color w:val="000000"/>
        </w:rPr>
        <w:t>Report</w:t>
      </w:r>
    </w:p>
    <w:p w14:paraId="1E0219DA" w14:textId="77777777" w:rsidR="000572EA" w:rsidRDefault="000572EA"/>
    <w:p w14:paraId="27B98B66" w14:textId="0110764D" w:rsidR="00373BFC" w:rsidRDefault="00373BFC">
      <w:pPr>
        <w:rPr>
          <w:rFonts w:asciiTheme="majorHAnsi" w:eastAsiaTheme="majorEastAsia" w:hAnsiTheme="majorHAnsi" w:cstheme="majorBidi"/>
          <w:color w:val="2F5496" w:themeColor="accent1" w:themeShade="BF"/>
          <w:sz w:val="26"/>
          <w:szCs w:val="26"/>
        </w:rPr>
      </w:pPr>
      <w:bookmarkStart w:id="183" w:name="_Changes_in_Personal"/>
      <w:bookmarkEnd w:id="183"/>
      <w:r>
        <w:br w:type="page"/>
      </w:r>
    </w:p>
    <w:p w14:paraId="45C70A18" w14:textId="606EA617" w:rsidR="000572EA" w:rsidRDefault="000572EA" w:rsidP="000572EA">
      <w:pPr>
        <w:pStyle w:val="Heading2"/>
      </w:pPr>
      <w:bookmarkStart w:id="184" w:name="_Toc40674686"/>
      <w:r>
        <w:lastRenderedPageBreak/>
        <w:t>School Closure</w:t>
      </w:r>
      <w:r w:rsidR="004B08FA">
        <w:t xml:space="preserve"> by Admin Agents</w:t>
      </w:r>
      <w:bookmarkEnd w:id="184"/>
    </w:p>
    <w:p w14:paraId="2F5743D2" w14:textId="44FE3346" w:rsidR="000572EA" w:rsidRPr="00F90F25" w:rsidRDefault="000572EA" w:rsidP="000572EA">
      <w:pPr>
        <w:pStyle w:val="PlainText"/>
        <w:rPr>
          <w:rFonts w:ascii="Courier New" w:hAnsi="Courier New" w:cs="Courier New"/>
        </w:rPr>
      </w:pPr>
    </w:p>
    <w:p w14:paraId="50147394" w14:textId="3D1031FA" w:rsidR="000572EA" w:rsidRDefault="000572EA" w:rsidP="000572EA">
      <w:pPr>
        <w:pStyle w:val="PlainText"/>
        <w:rPr>
          <w:rFonts w:asciiTheme="minorHAnsi" w:hAnsiTheme="minorHAnsi" w:cstheme="minorHAnsi"/>
          <w:sz w:val="22"/>
          <w:szCs w:val="22"/>
        </w:rPr>
      </w:pPr>
      <w:r>
        <w:rPr>
          <w:rFonts w:asciiTheme="minorHAnsi" w:hAnsiTheme="minorHAnsi" w:cstheme="minorHAnsi"/>
          <w:sz w:val="22"/>
          <w:szCs w:val="22"/>
        </w:rPr>
        <w:t xml:space="preserve">The following </w:t>
      </w:r>
      <w:r w:rsidR="00034AB1">
        <w:rPr>
          <w:rFonts w:asciiTheme="minorHAnsi" w:hAnsiTheme="minorHAnsi" w:cstheme="minorHAnsi"/>
          <w:sz w:val="22"/>
          <w:szCs w:val="22"/>
        </w:rPr>
        <w:t>example program</w:t>
      </w:r>
      <w:r>
        <w:rPr>
          <w:rFonts w:asciiTheme="minorHAnsi" w:hAnsiTheme="minorHAnsi" w:cstheme="minorHAnsi"/>
          <w:sz w:val="22"/>
          <w:szCs w:val="22"/>
        </w:rPr>
        <w:t xml:space="preserve"> </w:t>
      </w:r>
      <w:r w:rsidR="00034AB1">
        <w:rPr>
          <w:rFonts w:asciiTheme="minorHAnsi" w:hAnsiTheme="minorHAnsi" w:cstheme="minorHAnsi"/>
          <w:sz w:val="22"/>
          <w:szCs w:val="22"/>
        </w:rPr>
        <w:t>shows how to</w:t>
      </w:r>
      <w:r>
        <w:rPr>
          <w:rFonts w:asciiTheme="minorHAnsi" w:hAnsiTheme="minorHAnsi" w:cstheme="minorHAnsi"/>
          <w:sz w:val="22"/>
          <w:szCs w:val="22"/>
        </w:rPr>
        <w:t xml:space="preserve"> clos</w:t>
      </w:r>
      <w:r w:rsidR="00034AB1">
        <w:rPr>
          <w:rFonts w:asciiTheme="minorHAnsi" w:hAnsiTheme="minorHAnsi" w:cstheme="minorHAnsi"/>
          <w:sz w:val="22"/>
          <w:szCs w:val="22"/>
        </w:rPr>
        <w:t>e</w:t>
      </w:r>
      <w:r>
        <w:rPr>
          <w:rFonts w:asciiTheme="minorHAnsi" w:hAnsiTheme="minorHAnsi" w:cstheme="minorHAnsi"/>
          <w:sz w:val="22"/>
          <w:szCs w:val="22"/>
        </w:rPr>
        <w:t xml:space="preserve"> schools according a fixed schedule of holiday breaks. It illustrates several aspects of the FRED language:</w:t>
      </w:r>
    </w:p>
    <w:p w14:paraId="7EC7E414" w14:textId="2139D3A9" w:rsidR="000572EA" w:rsidRDefault="000572EA" w:rsidP="00D173E3">
      <w:pPr>
        <w:pStyle w:val="PlainText"/>
        <w:numPr>
          <w:ilvl w:val="0"/>
          <w:numId w:val="60"/>
        </w:numPr>
        <w:rPr>
          <w:rFonts w:asciiTheme="minorHAnsi" w:hAnsiTheme="minorHAnsi" w:cstheme="minorHAnsi"/>
          <w:sz w:val="22"/>
          <w:szCs w:val="22"/>
        </w:rPr>
      </w:pPr>
      <w:r>
        <w:rPr>
          <w:rFonts w:asciiTheme="minorHAnsi" w:hAnsiTheme="minorHAnsi" w:cstheme="minorHAnsi"/>
          <w:sz w:val="22"/>
          <w:szCs w:val="22"/>
        </w:rPr>
        <w:t>Use of administrative agents</w:t>
      </w:r>
    </w:p>
    <w:p w14:paraId="4279AE2C" w14:textId="59512072" w:rsidR="000572EA" w:rsidRDefault="000572EA" w:rsidP="00D173E3">
      <w:pPr>
        <w:pStyle w:val="PlainText"/>
        <w:numPr>
          <w:ilvl w:val="0"/>
          <w:numId w:val="60"/>
        </w:numPr>
        <w:rPr>
          <w:rFonts w:asciiTheme="minorHAnsi" w:hAnsiTheme="minorHAnsi" w:cstheme="minorHAnsi"/>
          <w:sz w:val="22"/>
          <w:szCs w:val="22"/>
        </w:rPr>
      </w:pPr>
      <w:r>
        <w:rPr>
          <w:rFonts w:asciiTheme="minorHAnsi" w:hAnsiTheme="minorHAnsi" w:cstheme="minorHAnsi"/>
          <w:sz w:val="22"/>
          <w:szCs w:val="22"/>
        </w:rPr>
        <w:t>Closing a place by an administrator</w:t>
      </w:r>
    </w:p>
    <w:p w14:paraId="1856A80F" w14:textId="21F3E2B9" w:rsidR="000572EA" w:rsidRDefault="00034AB1" w:rsidP="00D173E3">
      <w:pPr>
        <w:pStyle w:val="PlainText"/>
        <w:numPr>
          <w:ilvl w:val="0"/>
          <w:numId w:val="60"/>
        </w:numPr>
        <w:rPr>
          <w:rFonts w:asciiTheme="minorHAnsi" w:hAnsiTheme="minorHAnsi" w:cstheme="minorHAnsi"/>
          <w:sz w:val="22"/>
          <w:szCs w:val="22"/>
        </w:rPr>
      </w:pPr>
      <w:r>
        <w:rPr>
          <w:rFonts w:asciiTheme="minorHAnsi" w:hAnsiTheme="minorHAnsi" w:cstheme="minorHAnsi"/>
          <w:sz w:val="22"/>
          <w:szCs w:val="22"/>
        </w:rPr>
        <w:t>T</w:t>
      </w:r>
      <w:r w:rsidR="000572EA">
        <w:rPr>
          <w:rFonts w:asciiTheme="minorHAnsi" w:hAnsiTheme="minorHAnsi" w:cstheme="minorHAnsi"/>
          <w:sz w:val="22"/>
          <w:szCs w:val="22"/>
        </w:rPr>
        <w:t>he use of the date and data_range predicates</w:t>
      </w:r>
    </w:p>
    <w:p w14:paraId="3B31728A" w14:textId="7481B095" w:rsidR="00BC778C" w:rsidRDefault="00034AB1" w:rsidP="00D173E3">
      <w:pPr>
        <w:pStyle w:val="PlainText"/>
        <w:numPr>
          <w:ilvl w:val="0"/>
          <w:numId w:val="60"/>
        </w:numPr>
        <w:rPr>
          <w:rFonts w:asciiTheme="minorHAnsi" w:hAnsiTheme="minorHAnsi" w:cstheme="minorHAnsi"/>
          <w:sz w:val="22"/>
          <w:szCs w:val="22"/>
        </w:rPr>
      </w:pPr>
      <w:r>
        <w:rPr>
          <w:rFonts w:asciiTheme="minorHAnsi" w:hAnsiTheme="minorHAnsi" w:cstheme="minorHAnsi"/>
          <w:sz w:val="22"/>
          <w:szCs w:val="22"/>
        </w:rPr>
        <w:t>S</w:t>
      </w:r>
      <w:r w:rsidR="000572EA">
        <w:rPr>
          <w:rFonts w:asciiTheme="minorHAnsi" w:hAnsiTheme="minorHAnsi" w:cstheme="minorHAnsi"/>
          <w:sz w:val="22"/>
          <w:szCs w:val="22"/>
        </w:rPr>
        <w:t>everal examples of looping states</w:t>
      </w:r>
    </w:p>
    <w:p w14:paraId="2E603AAB" w14:textId="362D2894" w:rsidR="00034AB1" w:rsidRPr="00034AB1" w:rsidRDefault="00034AB1" w:rsidP="00D173E3">
      <w:pPr>
        <w:pStyle w:val="PlainText"/>
        <w:numPr>
          <w:ilvl w:val="0"/>
          <w:numId w:val="60"/>
        </w:numPr>
        <w:rPr>
          <w:rFonts w:asciiTheme="minorHAnsi" w:hAnsiTheme="minorHAnsi" w:cstheme="minorHAnsi"/>
          <w:sz w:val="22"/>
          <w:szCs w:val="22"/>
        </w:rPr>
      </w:pPr>
      <w:r>
        <w:rPr>
          <w:rFonts w:asciiTheme="minorHAnsi" w:hAnsiTheme="minorHAnsi" w:cstheme="minorHAnsi"/>
          <w:sz w:val="22"/>
          <w:szCs w:val="22"/>
        </w:rPr>
        <w:t>The use of wa</w:t>
      </w:r>
      <w:r w:rsidR="00B93FA3">
        <w:rPr>
          <w:rFonts w:asciiTheme="minorHAnsi" w:hAnsiTheme="minorHAnsi" w:cstheme="minorHAnsi"/>
          <w:sz w:val="22"/>
          <w:szCs w:val="22"/>
        </w:rPr>
        <w:t>i</w:t>
      </w:r>
      <w:r>
        <w:rPr>
          <w:rFonts w:asciiTheme="minorHAnsi" w:hAnsiTheme="minorHAnsi" w:cstheme="minorHAnsi"/>
          <w:sz w:val="22"/>
          <w:szCs w:val="22"/>
        </w:rPr>
        <w:t>t_until rules (in the second example)</w:t>
      </w:r>
    </w:p>
    <w:p w14:paraId="72554587" w14:textId="77777777" w:rsidR="000572EA" w:rsidRDefault="000572EA" w:rsidP="000572EA">
      <w:pPr>
        <w:pStyle w:val="PlainText"/>
        <w:rPr>
          <w:rFonts w:asciiTheme="minorHAnsi" w:hAnsiTheme="minorHAnsi" w:cstheme="minorHAnsi"/>
          <w:sz w:val="22"/>
          <w:szCs w:val="22"/>
        </w:rPr>
      </w:pPr>
    </w:p>
    <w:p w14:paraId="69B01809" w14:textId="77777777" w:rsidR="00BC778C" w:rsidRDefault="00BC778C"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w:t>
      </w:r>
    </w:p>
    <w:p w14:paraId="75BF9E0A" w14:textId="77777777" w:rsidR="00BC778C" w:rsidRDefault="00BC778C" w:rsidP="00BC778C">
      <w:pPr>
        <w:pStyle w:val="PlainText"/>
        <w:rPr>
          <w:rFonts w:asciiTheme="minorHAnsi" w:hAnsiTheme="minorHAnsi" w:cstheme="minorHAnsi"/>
          <w:b/>
          <w:sz w:val="22"/>
          <w:szCs w:val="22"/>
        </w:rPr>
      </w:pPr>
    </w:p>
    <w:p w14:paraId="41D19AAB" w14:textId="239712F9"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imulated Location</w:t>
      </w:r>
    </w:p>
    <w:p w14:paraId="2127619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locations = Jefferson_County_PA</w:t>
      </w:r>
    </w:p>
    <w:p w14:paraId="7ED8DFE2" w14:textId="77777777" w:rsidR="000572EA" w:rsidRPr="00BC778C" w:rsidRDefault="000572EA" w:rsidP="00BC778C">
      <w:pPr>
        <w:pStyle w:val="PlainText"/>
        <w:rPr>
          <w:rFonts w:asciiTheme="minorHAnsi" w:hAnsiTheme="minorHAnsi" w:cstheme="minorHAnsi"/>
          <w:b/>
          <w:sz w:val="22"/>
          <w:szCs w:val="22"/>
        </w:rPr>
      </w:pPr>
    </w:p>
    <w:p w14:paraId="6111DA1C"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imulated Timeframe</w:t>
      </w:r>
    </w:p>
    <w:p w14:paraId="04E94B80"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start_date = 2020-08-01</w:t>
      </w:r>
    </w:p>
    <w:p w14:paraId="0502337D"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end_date = 2022-07-31</w:t>
      </w:r>
    </w:p>
    <w:p w14:paraId="407DE88D" w14:textId="77777777" w:rsidR="000572EA" w:rsidRPr="00BC778C" w:rsidRDefault="000572EA" w:rsidP="00BC778C">
      <w:pPr>
        <w:pStyle w:val="PlainText"/>
        <w:rPr>
          <w:rFonts w:asciiTheme="minorHAnsi" w:hAnsiTheme="minorHAnsi" w:cstheme="minorHAnsi"/>
          <w:b/>
          <w:sz w:val="22"/>
          <w:szCs w:val="22"/>
        </w:rPr>
      </w:pPr>
    </w:p>
    <w:p w14:paraId="394F2E28"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OUTPUT OPTIONS</w:t>
      </w:r>
    </w:p>
    <w:p w14:paraId="2DAA9291"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enable_health_records = 1</w:t>
      </w:r>
    </w:p>
    <w:p w14:paraId="03C59CF2" w14:textId="77777777" w:rsidR="000572EA" w:rsidRPr="00BC778C" w:rsidRDefault="000572EA" w:rsidP="00BC778C">
      <w:pPr>
        <w:pStyle w:val="PlainText"/>
        <w:rPr>
          <w:rFonts w:asciiTheme="minorHAnsi" w:hAnsiTheme="minorHAnsi" w:cstheme="minorHAnsi"/>
          <w:b/>
          <w:sz w:val="22"/>
          <w:szCs w:val="22"/>
        </w:rPr>
      </w:pPr>
    </w:p>
    <w:p w14:paraId="4F22A257"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chool Administrators decide when to close schools</w:t>
      </w:r>
    </w:p>
    <w:p w14:paraId="7EBAC6CF" w14:textId="08876C85" w:rsidR="000572EA" w:rsidRPr="00BC778C" w:rsidRDefault="00944112" w:rsidP="00944112">
      <w:pPr>
        <w:pStyle w:val="PlainText"/>
        <w:rPr>
          <w:rFonts w:asciiTheme="minorHAnsi" w:hAnsiTheme="minorHAnsi" w:cstheme="minorHAnsi"/>
          <w:b/>
          <w:sz w:val="22"/>
          <w:szCs w:val="22"/>
        </w:rPr>
      </w:pPr>
      <w:r>
        <w:rPr>
          <w:rFonts w:asciiTheme="minorHAnsi" w:hAnsiTheme="minorHAnsi" w:cstheme="minorHAnsi"/>
          <w:b/>
          <w:sz w:val="22"/>
          <w:szCs w:val="22"/>
        </w:rPr>
        <w:t xml:space="preserve">place </w:t>
      </w:r>
      <w:r w:rsidR="000572EA" w:rsidRPr="00BC778C">
        <w:rPr>
          <w:rFonts w:asciiTheme="minorHAnsi" w:hAnsiTheme="minorHAnsi" w:cstheme="minorHAnsi"/>
          <w:b/>
          <w:sz w:val="22"/>
          <w:szCs w:val="22"/>
        </w:rPr>
        <w:t>School</w:t>
      </w:r>
      <w:r>
        <w:rPr>
          <w:rFonts w:asciiTheme="minorHAnsi" w:hAnsiTheme="minorHAnsi" w:cstheme="minorHAnsi"/>
          <w:b/>
          <w:sz w:val="22"/>
          <w:szCs w:val="22"/>
        </w:rPr>
        <w:t xml:space="preserve"> { </w:t>
      </w:r>
      <w:r w:rsidR="000572EA" w:rsidRPr="00BC778C">
        <w:rPr>
          <w:rFonts w:asciiTheme="minorHAnsi" w:hAnsiTheme="minorHAnsi" w:cstheme="minorHAnsi"/>
          <w:b/>
          <w:sz w:val="22"/>
          <w:szCs w:val="22"/>
        </w:rPr>
        <w:t>has_administrator = 1</w:t>
      </w:r>
      <w:r>
        <w:rPr>
          <w:rFonts w:asciiTheme="minorHAnsi" w:hAnsiTheme="minorHAnsi" w:cstheme="minorHAnsi"/>
          <w:b/>
          <w:sz w:val="22"/>
          <w:szCs w:val="22"/>
        </w:rPr>
        <w:t xml:space="preserve"> }</w:t>
      </w:r>
    </w:p>
    <w:p w14:paraId="4D10080B" w14:textId="77777777" w:rsidR="000572EA" w:rsidRPr="00BC778C" w:rsidRDefault="000572EA" w:rsidP="00BC778C">
      <w:pPr>
        <w:pStyle w:val="PlainText"/>
        <w:rPr>
          <w:rFonts w:asciiTheme="minorHAnsi" w:hAnsiTheme="minorHAnsi" w:cstheme="minorHAnsi"/>
          <w:b/>
          <w:sz w:val="22"/>
          <w:szCs w:val="22"/>
        </w:rPr>
      </w:pPr>
    </w:p>
    <w:p w14:paraId="7B1169C8" w14:textId="68BD938D" w:rsidR="000572EA" w:rsidRPr="00BC778C" w:rsidRDefault="00944112" w:rsidP="00BC778C">
      <w:pPr>
        <w:pStyle w:val="PlainText"/>
        <w:rPr>
          <w:rFonts w:asciiTheme="minorHAnsi" w:hAnsiTheme="minorHAnsi" w:cstheme="minorHAnsi"/>
          <w:b/>
          <w:sz w:val="22"/>
          <w:szCs w:val="22"/>
        </w:rPr>
      </w:pPr>
      <w:r>
        <w:rPr>
          <w:rFonts w:asciiTheme="minorHAnsi" w:hAnsiTheme="minorHAnsi" w:cstheme="minorHAnsi"/>
          <w:b/>
          <w:sz w:val="22"/>
          <w:szCs w:val="22"/>
        </w:rPr>
        <w:t>c</w:t>
      </w:r>
      <w:r w:rsidR="00C24D23">
        <w:rPr>
          <w:rFonts w:asciiTheme="minorHAnsi" w:hAnsiTheme="minorHAnsi" w:cstheme="minorHAnsi"/>
          <w:b/>
          <w:sz w:val="22"/>
          <w:szCs w:val="22"/>
        </w:rPr>
        <w:t>ond</w:t>
      </w:r>
      <w:r w:rsidR="00CF5C9F">
        <w:rPr>
          <w:rFonts w:asciiTheme="minorHAnsi" w:hAnsiTheme="minorHAnsi" w:cstheme="minorHAnsi"/>
          <w:b/>
          <w:sz w:val="22"/>
          <w:szCs w:val="22"/>
        </w:rPr>
        <w:t xml:space="preserve">ition </w:t>
      </w:r>
      <w:r w:rsidR="000572EA" w:rsidRPr="00BC778C">
        <w:rPr>
          <w:rFonts w:asciiTheme="minorHAnsi" w:hAnsiTheme="minorHAnsi" w:cstheme="minorHAnsi"/>
          <w:b/>
          <w:sz w:val="22"/>
          <w:szCs w:val="22"/>
        </w:rPr>
        <w:t xml:space="preserve"> ADMIN</w:t>
      </w:r>
      <w:r>
        <w:rPr>
          <w:rFonts w:asciiTheme="minorHAnsi" w:hAnsiTheme="minorHAnsi" w:cstheme="minorHAnsi"/>
          <w:b/>
          <w:sz w:val="22"/>
          <w:szCs w:val="22"/>
        </w:rPr>
        <w:t xml:space="preserve"> {</w:t>
      </w:r>
    </w:p>
    <w:p w14:paraId="66140B0D" w14:textId="288C9B29" w:rsidR="000572EA" w:rsidRDefault="000572EA" w:rsidP="00944112">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states = Check Open WinterBreak SpringBreak SummerBreak</w:t>
      </w:r>
    </w:p>
    <w:p w14:paraId="35292CC4" w14:textId="278118F2" w:rsidR="00944112" w:rsidRPr="00BC778C" w:rsidRDefault="00944112" w:rsidP="00944112">
      <w:pPr>
        <w:pStyle w:val="PlainText"/>
        <w:ind w:firstLine="720"/>
        <w:rPr>
          <w:rFonts w:asciiTheme="minorHAnsi" w:hAnsiTheme="minorHAnsi" w:cstheme="minorHAnsi"/>
          <w:b/>
          <w:sz w:val="22"/>
          <w:szCs w:val="22"/>
        </w:rPr>
      </w:pPr>
      <w:r>
        <w:rPr>
          <w:rFonts w:asciiTheme="minorHAnsi" w:hAnsiTheme="minorHAnsi" w:cstheme="minorHAnsi"/>
          <w:b/>
          <w:sz w:val="22"/>
          <w:szCs w:val="22"/>
        </w:rPr>
        <w:t>admin_start_state = Start</w:t>
      </w:r>
    </w:p>
    <w:p w14:paraId="29F8D30E" w14:textId="488F596D" w:rsidR="000572EA" w:rsidRDefault="000572EA" w:rsidP="00944112">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enable_health_records = 1</w:t>
      </w:r>
    </w:p>
    <w:p w14:paraId="3E6680B1" w14:textId="7D63D4D2" w:rsidR="00944112" w:rsidRPr="00BC778C" w:rsidRDefault="00944112" w:rsidP="00944112">
      <w:pPr>
        <w:pStyle w:val="PlainText"/>
        <w:rPr>
          <w:rFonts w:asciiTheme="minorHAnsi" w:hAnsiTheme="minorHAnsi" w:cstheme="minorHAnsi"/>
          <w:b/>
          <w:sz w:val="22"/>
          <w:szCs w:val="22"/>
        </w:rPr>
      </w:pPr>
      <w:r>
        <w:rPr>
          <w:rFonts w:asciiTheme="minorHAnsi" w:hAnsiTheme="minorHAnsi" w:cstheme="minorHAnsi"/>
          <w:b/>
          <w:sz w:val="22"/>
          <w:szCs w:val="22"/>
        </w:rPr>
        <w:t>}</w:t>
      </w:r>
    </w:p>
    <w:p w14:paraId="589109B0" w14:textId="77777777" w:rsidR="000572EA" w:rsidRPr="00BC778C" w:rsidRDefault="000572EA" w:rsidP="00BC778C">
      <w:pPr>
        <w:pStyle w:val="PlainText"/>
        <w:rPr>
          <w:rFonts w:asciiTheme="minorHAnsi" w:hAnsiTheme="minorHAnsi" w:cstheme="minorHAnsi"/>
          <w:b/>
          <w:sz w:val="22"/>
          <w:szCs w:val="22"/>
        </w:rPr>
      </w:pPr>
    </w:p>
    <w:p w14:paraId="4F2D9029" w14:textId="0CD0B0CD"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xml:space="preserve"># </w:t>
      </w:r>
      <w:r w:rsidR="00944112">
        <w:rPr>
          <w:rFonts w:asciiTheme="minorHAnsi" w:hAnsiTheme="minorHAnsi" w:cstheme="minorHAnsi"/>
          <w:b/>
          <w:sz w:val="22"/>
          <w:szCs w:val="22"/>
        </w:rPr>
        <w:t>school a</w:t>
      </w:r>
      <w:r w:rsidRPr="00BC778C">
        <w:rPr>
          <w:rFonts w:asciiTheme="minorHAnsi" w:hAnsiTheme="minorHAnsi" w:cstheme="minorHAnsi"/>
          <w:b/>
          <w:sz w:val="22"/>
          <w:szCs w:val="22"/>
        </w:rPr>
        <w:t xml:space="preserve">dministrators go to Check; </w:t>
      </w:r>
      <w:r w:rsidR="00944112">
        <w:rPr>
          <w:rFonts w:asciiTheme="minorHAnsi" w:hAnsiTheme="minorHAnsi" w:cstheme="minorHAnsi"/>
          <w:b/>
          <w:sz w:val="22"/>
          <w:szCs w:val="22"/>
        </w:rPr>
        <w:t>all other agents (e.g. individuals) are</w:t>
      </w:r>
      <w:r w:rsidRPr="00BC778C">
        <w:rPr>
          <w:rFonts w:asciiTheme="minorHAnsi" w:hAnsiTheme="minorHAnsi" w:cstheme="minorHAnsi"/>
          <w:b/>
          <w:sz w:val="22"/>
          <w:szCs w:val="22"/>
        </w:rPr>
        <w:t xml:space="preserve"> Excluded</w:t>
      </w:r>
    </w:p>
    <w:p w14:paraId="054DDEC2" w14:textId="5414C73F" w:rsidR="006618A6" w:rsidRDefault="00944112" w:rsidP="00BC778C">
      <w:pPr>
        <w:pStyle w:val="PlainText"/>
        <w:rPr>
          <w:rFonts w:asciiTheme="minorHAnsi" w:hAnsiTheme="minorHAnsi" w:cstheme="minorHAnsi"/>
          <w:b/>
          <w:sz w:val="22"/>
          <w:szCs w:val="22"/>
        </w:rPr>
      </w:pPr>
      <w:r>
        <w:rPr>
          <w:rFonts w:asciiTheme="minorHAnsi" w:hAnsiTheme="minorHAnsi" w:cstheme="minorHAnsi"/>
          <w:b/>
          <w:sz w:val="22"/>
          <w:szCs w:val="22"/>
        </w:rPr>
        <w:t>s</w:t>
      </w:r>
      <w:r w:rsidR="00CF0FA5">
        <w:rPr>
          <w:rFonts w:asciiTheme="minorHAnsi" w:hAnsiTheme="minorHAnsi" w:cstheme="minorHAnsi"/>
          <w:b/>
          <w:sz w:val="22"/>
          <w:szCs w:val="22"/>
        </w:rPr>
        <w:t>tate</w:t>
      </w:r>
      <w:r>
        <w:rPr>
          <w:rFonts w:asciiTheme="minorHAnsi" w:hAnsiTheme="minorHAnsi" w:cstheme="minorHAnsi"/>
          <w:b/>
          <w:sz w:val="22"/>
          <w:szCs w:val="22"/>
        </w:rPr>
        <w:t xml:space="preserv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 xml:space="preserve">Start </w:t>
      </w:r>
      <w:r w:rsidR="006618A6">
        <w:rPr>
          <w:rFonts w:asciiTheme="minorHAnsi" w:hAnsiTheme="minorHAnsi" w:cstheme="minorHAnsi"/>
          <w:b/>
          <w:sz w:val="22"/>
          <w:szCs w:val="22"/>
        </w:rPr>
        <w:t>{</w:t>
      </w:r>
    </w:p>
    <w:p w14:paraId="006EF8C2" w14:textId="0F090937" w:rsidR="000572EA" w:rsidRPr="00BC778C"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admin(School)) then next(Check)</w:t>
      </w:r>
    </w:p>
    <w:p w14:paraId="3C49DC87" w14:textId="3AF65957" w:rsidR="000572EA"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default(Excluded)</w:t>
      </w:r>
    </w:p>
    <w:p w14:paraId="17CE3B85" w14:textId="5DCE19C8" w:rsidR="006618A6" w:rsidRPr="00BC778C" w:rsidRDefault="006618A6" w:rsidP="006618A6">
      <w:pPr>
        <w:pStyle w:val="PlainText"/>
        <w:rPr>
          <w:rFonts w:asciiTheme="minorHAnsi" w:hAnsiTheme="minorHAnsi" w:cstheme="minorHAnsi"/>
          <w:b/>
          <w:sz w:val="22"/>
          <w:szCs w:val="22"/>
        </w:rPr>
      </w:pPr>
      <w:r>
        <w:rPr>
          <w:rFonts w:asciiTheme="minorHAnsi" w:hAnsiTheme="minorHAnsi" w:cstheme="minorHAnsi"/>
          <w:b/>
          <w:sz w:val="22"/>
          <w:szCs w:val="22"/>
        </w:rPr>
        <w:t>}</w:t>
      </w:r>
    </w:p>
    <w:p w14:paraId="789E0DC5" w14:textId="77777777" w:rsidR="000572EA" w:rsidRPr="00BC778C" w:rsidRDefault="000572EA" w:rsidP="00BC778C">
      <w:pPr>
        <w:pStyle w:val="PlainText"/>
        <w:rPr>
          <w:rFonts w:asciiTheme="minorHAnsi" w:hAnsiTheme="minorHAnsi" w:cstheme="minorHAnsi"/>
          <w:b/>
          <w:sz w:val="22"/>
          <w:szCs w:val="22"/>
        </w:rPr>
      </w:pPr>
    </w:p>
    <w:p w14:paraId="628324FE"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If we start in the middle of a break, go to the correct break state</w:t>
      </w:r>
    </w:p>
    <w:p w14:paraId="35517B6F" w14:textId="77777777" w:rsidR="00BA632D" w:rsidRDefault="00BA632D" w:rsidP="00BC778C">
      <w:pPr>
        <w:pStyle w:val="PlainText"/>
        <w:rPr>
          <w:rFonts w:asciiTheme="minorHAnsi" w:hAnsiTheme="minorHAnsi" w:cstheme="minorHAnsi"/>
          <w:b/>
          <w:sz w:val="22"/>
          <w:szCs w:val="22"/>
        </w:rPr>
      </w:pPr>
    </w:p>
    <w:p w14:paraId="0F68BFE6" w14:textId="761118C9" w:rsidR="006618A6" w:rsidRDefault="00FF09C6" w:rsidP="00BC778C">
      <w:pPr>
        <w:pStyle w:val="PlainText"/>
        <w:rPr>
          <w:rFonts w:asciiTheme="minorHAnsi" w:hAnsiTheme="minorHAnsi" w:cstheme="minorHAnsi"/>
          <w:b/>
          <w:sz w:val="22"/>
          <w:szCs w:val="22"/>
        </w:rPr>
      </w:pPr>
      <w:r>
        <w:rPr>
          <w:rFonts w:asciiTheme="minorHAnsi" w:hAnsiTheme="minorHAnsi" w:cstheme="minorHAnsi"/>
          <w:b/>
          <w:sz w:val="22"/>
          <w:szCs w:val="22"/>
        </w:rPr>
        <w:t>s</w:t>
      </w:r>
      <w:r w:rsidR="00CF0FA5">
        <w:rPr>
          <w:rFonts w:asciiTheme="minorHAnsi" w:hAnsiTheme="minorHAnsi" w:cstheme="minorHAnsi"/>
          <w:b/>
          <w:sz w:val="22"/>
          <w:szCs w:val="22"/>
        </w:rPr>
        <w:t>tate</w:t>
      </w:r>
      <w:r>
        <w:rPr>
          <w:rFonts w:asciiTheme="minorHAnsi" w:hAnsiTheme="minorHAnsi" w:cstheme="minorHAnsi"/>
          <w:b/>
          <w:sz w:val="22"/>
          <w:szCs w:val="22"/>
        </w:rPr>
        <w:t xml:space="preserv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 xml:space="preserve">Check </w:t>
      </w:r>
      <w:r w:rsidR="006618A6">
        <w:rPr>
          <w:rFonts w:asciiTheme="minorHAnsi" w:hAnsiTheme="minorHAnsi" w:cstheme="minorHAnsi"/>
          <w:b/>
          <w:sz w:val="22"/>
          <w:szCs w:val="22"/>
        </w:rPr>
        <w:t>{</w:t>
      </w:r>
    </w:p>
    <w:p w14:paraId="5C2F09CD" w14:textId="6E96B8E1" w:rsidR="000572EA" w:rsidRPr="00BC778C"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wait(0)</w:t>
      </w:r>
    </w:p>
    <w:p w14:paraId="1397DC09" w14:textId="2B056EF2" w:rsidR="000572EA" w:rsidRPr="00BC778C"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 xml:space="preserve">if (date_range(Dec-20,Jan-02)) then next(WinterBreak) </w:t>
      </w:r>
    </w:p>
    <w:p w14:paraId="43E10196" w14:textId="0C708AE9" w:rsidR="000572EA" w:rsidRPr="00BC778C"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_range(Mar-10,Mar-15)) then next(SpringBreak)</w:t>
      </w:r>
    </w:p>
    <w:p w14:paraId="2A06B9CD" w14:textId="32717E56" w:rsidR="000572EA" w:rsidRPr="00BC778C"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_range(Jun-15,Aug-25)) then next(SummerBreak)</w:t>
      </w:r>
    </w:p>
    <w:p w14:paraId="5F12ACEF" w14:textId="52EDB5F1" w:rsidR="000572EA" w:rsidRDefault="000572EA" w:rsidP="006618A6">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default(Open)</w:t>
      </w:r>
    </w:p>
    <w:p w14:paraId="0469BFF6" w14:textId="67F5F8F0" w:rsidR="006618A6" w:rsidRPr="00BC778C" w:rsidRDefault="006618A6" w:rsidP="006618A6">
      <w:pPr>
        <w:pStyle w:val="PlainText"/>
        <w:rPr>
          <w:rFonts w:asciiTheme="minorHAnsi" w:hAnsiTheme="minorHAnsi" w:cstheme="minorHAnsi"/>
          <w:b/>
          <w:sz w:val="22"/>
          <w:szCs w:val="22"/>
        </w:rPr>
      </w:pPr>
      <w:r>
        <w:rPr>
          <w:rFonts w:asciiTheme="minorHAnsi" w:hAnsiTheme="minorHAnsi" w:cstheme="minorHAnsi"/>
          <w:b/>
          <w:sz w:val="22"/>
          <w:szCs w:val="22"/>
        </w:rPr>
        <w:t>}</w:t>
      </w:r>
    </w:p>
    <w:p w14:paraId="6A814741" w14:textId="77777777" w:rsidR="000572EA" w:rsidRPr="00BC778C" w:rsidRDefault="000572EA" w:rsidP="00BC778C">
      <w:pPr>
        <w:pStyle w:val="PlainText"/>
        <w:rPr>
          <w:rFonts w:asciiTheme="minorHAnsi" w:hAnsiTheme="minorHAnsi" w:cstheme="minorHAnsi"/>
          <w:b/>
          <w:sz w:val="22"/>
          <w:szCs w:val="22"/>
        </w:rPr>
      </w:pPr>
    </w:p>
    <w:p w14:paraId="7C97812B"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lastRenderedPageBreak/>
        <w:t># Rules for starting a school break (check each day)</w:t>
      </w:r>
    </w:p>
    <w:p w14:paraId="32A8D07C" w14:textId="77777777" w:rsidR="00BA632D" w:rsidRDefault="00BA632D" w:rsidP="00BC778C">
      <w:pPr>
        <w:pStyle w:val="PlainText"/>
        <w:rPr>
          <w:rFonts w:asciiTheme="minorHAnsi" w:hAnsiTheme="minorHAnsi" w:cstheme="minorHAnsi"/>
          <w:b/>
          <w:sz w:val="22"/>
          <w:szCs w:val="22"/>
        </w:rPr>
      </w:pPr>
    </w:p>
    <w:p w14:paraId="17FBE70C" w14:textId="20506C71" w:rsidR="007145CA" w:rsidRDefault="00FF09C6" w:rsidP="00BC778C">
      <w:pPr>
        <w:pStyle w:val="PlainText"/>
        <w:rPr>
          <w:rFonts w:asciiTheme="minorHAnsi" w:hAnsiTheme="minorHAnsi" w:cstheme="minorHAnsi"/>
          <w:b/>
          <w:sz w:val="22"/>
          <w:szCs w:val="22"/>
        </w:rPr>
      </w:pPr>
      <w:r>
        <w:rPr>
          <w:rFonts w:asciiTheme="minorHAnsi" w:hAnsiTheme="minorHAnsi" w:cstheme="minorHAnsi"/>
          <w:b/>
          <w:sz w:val="22"/>
          <w:szCs w:val="22"/>
        </w:rPr>
        <w:t>s</w:t>
      </w:r>
      <w:r w:rsidR="00CF0FA5">
        <w:rPr>
          <w:rFonts w:asciiTheme="minorHAnsi" w:hAnsiTheme="minorHAnsi" w:cstheme="minorHAnsi"/>
          <w:b/>
          <w:sz w:val="22"/>
          <w:szCs w:val="22"/>
        </w:rPr>
        <w:t>tate</w:t>
      </w:r>
      <w:r>
        <w:rPr>
          <w:rFonts w:asciiTheme="minorHAnsi" w:hAnsiTheme="minorHAnsi" w:cstheme="minorHAnsi"/>
          <w:b/>
          <w:sz w:val="22"/>
          <w:szCs w:val="22"/>
        </w:rPr>
        <w:t xml:space="preserv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 xml:space="preserve">Open </w:t>
      </w:r>
      <w:r w:rsidR="007145CA">
        <w:rPr>
          <w:rFonts w:asciiTheme="minorHAnsi" w:hAnsiTheme="minorHAnsi" w:cstheme="minorHAnsi"/>
          <w:b/>
          <w:sz w:val="22"/>
          <w:szCs w:val="22"/>
        </w:rPr>
        <w:t>{</w:t>
      </w:r>
    </w:p>
    <w:p w14:paraId="5B4358CA" w14:textId="531BFACB"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wait(24)</w:t>
      </w:r>
    </w:p>
    <w:p w14:paraId="41B21520" w14:textId="7973793F"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 xml:space="preserve">if (date_range(Dec-20,Jan-02)) then next(WinterBreak) </w:t>
      </w:r>
    </w:p>
    <w:p w14:paraId="67E13AFF" w14:textId="5EC3E32A"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_range(Mar-10,Mar-15)) then next(SpringBreak)</w:t>
      </w:r>
    </w:p>
    <w:p w14:paraId="46A148B0" w14:textId="35C28AAA"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_range(Jun-15,Aug-25)) then next(SummerBreak)</w:t>
      </w:r>
    </w:p>
    <w:p w14:paraId="346E7209" w14:textId="79BD0367" w:rsidR="000572EA"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default(Open)</w:t>
      </w:r>
    </w:p>
    <w:p w14:paraId="63387ED3" w14:textId="096660F6" w:rsidR="007145CA" w:rsidRPr="00BC778C" w:rsidRDefault="007145CA" w:rsidP="007145CA">
      <w:pPr>
        <w:pStyle w:val="PlainText"/>
        <w:rPr>
          <w:rFonts w:asciiTheme="minorHAnsi" w:hAnsiTheme="minorHAnsi" w:cstheme="minorHAnsi"/>
          <w:b/>
          <w:sz w:val="22"/>
          <w:szCs w:val="22"/>
        </w:rPr>
      </w:pPr>
      <w:r>
        <w:rPr>
          <w:rFonts w:asciiTheme="minorHAnsi" w:hAnsiTheme="minorHAnsi" w:cstheme="minorHAnsi"/>
          <w:b/>
          <w:sz w:val="22"/>
          <w:szCs w:val="22"/>
        </w:rPr>
        <w:t>}</w:t>
      </w:r>
    </w:p>
    <w:p w14:paraId="0C19A4E8" w14:textId="77777777" w:rsidR="000572EA" w:rsidRPr="00BC778C" w:rsidRDefault="000572EA" w:rsidP="00BC778C">
      <w:pPr>
        <w:pStyle w:val="PlainText"/>
        <w:rPr>
          <w:rFonts w:asciiTheme="minorHAnsi" w:hAnsiTheme="minorHAnsi" w:cstheme="minorHAnsi"/>
          <w:b/>
          <w:sz w:val="22"/>
          <w:szCs w:val="22"/>
        </w:rPr>
      </w:pPr>
    </w:p>
    <w:p w14:paraId="4ED7FF6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WinterBreak</w:t>
      </w:r>
    </w:p>
    <w:p w14:paraId="66AAB18D" w14:textId="77777777" w:rsidR="00BA632D" w:rsidRDefault="00BA632D" w:rsidP="00BC778C">
      <w:pPr>
        <w:pStyle w:val="PlainText"/>
        <w:rPr>
          <w:rFonts w:asciiTheme="minorHAnsi" w:hAnsiTheme="minorHAnsi" w:cstheme="minorHAnsi"/>
          <w:b/>
          <w:sz w:val="22"/>
          <w:szCs w:val="22"/>
        </w:rPr>
      </w:pPr>
    </w:p>
    <w:p w14:paraId="5ECD4CAB" w14:textId="249DAAD7" w:rsidR="007145CA" w:rsidRDefault="00FF09C6" w:rsidP="00BC778C">
      <w:pPr>
        <w:pStyle w:val="PlainText"/>
        <w:rPr>
          <w:rFonts w:asciiTheme="minorHAnsi" w:hAnsiTheme="minorHAnsi" w:cstheme="minorHAnsi"/>
          <w:b/>
          <w:sz w:val="22"/>
          <w:szCs w:val="22"/>
        </w:rPr>
      </w:pPr>
      <w:r>
        <w:rPr>
          <w:rFonts w:asciiTheme="minorHAnsi" w:hAnsiTheme="minorHAnsi" w:cstheme="minorHAnsi"/>
          <w:b/>
          <w:sz w:val="22"/>
          <w:szCs w:val="22"/>
        </w:rPr>
        <w:t xml:space="preserve">stat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WinterBreak</w:t>
      </w:r>
      <w:r w:rsidR="007145CA">
        <w:rPr>
          <w:rFonts w:asciiTheme="minorHAnsi" w:hAnsiTheme="minorHAnsi" w:cstheme="minorHAnsi"/>
          <w:b/>
          <w:sz w:val="22"/>
          <w:szCs w:val="22"/>
        </w:rPr>
        <w:t xml:space="preserve"> {</w:t>
      </w:r>
    </w:p>
    <w:p w14:paraId="4F6D987D" w14:textId="79C6E85E"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close(School)</w:t>
      </w:r>
    </w:p>
    <w:p w14:paraId="3A7FC23C" w14:textId="131511A5"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wait(24)</w:t>
      </w:r>
    </w:p>
    <w:p w14:paraId="524B54EF" w14:textId="5974C0AD"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Jan-03)) then next(Open)</w:t>
      </w:r>
    </w:p>
    <w:p w14:paraId="2F062633" w14:textId="0BEA918B" w:rsidR="000572EA"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default(WinterBreak)</w:t>
      </w:r>
    </w:p>
    <w:p w14:paraId="40DE3A84" w14:textId="2877BC8F" w:rsidR="007145CA" w:rsidRPr="00BC778C" w:rsidRDefault="007145CA" w:rsidP="007145CA">
      <w:pPr>
        <w:pStyle w:val="PlainText"/>
        <w:rPr>
          <w:rFonts w:asciiTheme="minorHAnsi" w:hAnsiTheme="minorHAnsi" w:cstheme="minorHAnsi"/>
          <w:b/>
          <w:sz w:val="22"/>
          <w:szCs w:val="22"/>
        </w:rPr>
      </w:pPr>
      <w:r>
        <w:rPr>
          <w:rFonts w:asciiTheme="minorHAnsi" w:hAnsiTheme="minorHAnsi" w:cstheme="minorHAnsi"/>
          <w:b/>
          <w:sz w:val="22"/>
          <w:szCs w:val="22"/>
        </w:rPr>
        <w:t>}</w:t>
      </w:r>
    </w:p>
    <w:p w14:paraId="19F4300C" w14:textId="77777777" w:rsidR="000572EA" w:rsidRPr="00BC778C" w:rsidRDefault="000572EA" w:rsidP="00BC778C">
      <w:pPr>
        <w:pStyle w:val="PlainText"/>
        <w:rPr>
          <w:rFonts w:asciiTheme="minorHAnsi" w:hAnsiTheme="minorHAnsi" w:cstheme="minorHAnsi"/>
          <w:b/>
          <w:sz w:val="22"/>
          <w:szCs w:val="22"/>
        </w:rPr>
      </w:pPr>
    </w:p>
    <w:p w14:paraId="47E3F4B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SpringBreak</w:t>
      </w:r>
    </w:p>
    <w:p w14:paraId="60EA931B" w14:textId="77777777" w:rsidR="00BA632D" w:rsidRDefault="00BA632D" w:rsidP="00BC778C">
      <w:pPr>
        <w:pStyle w:val="PlainText"/>
        <w:rPr>
          <w:rFonts w:asciiTheme="minorHAnsi" w:hAnsiTheme="minorHAnsi" w:cstheme="minorHAnsi"/>
          <w:b/>
          <w:sz w:val="22"/>
          <w:szCs w:val="22"/>
        </w:rPr>
      </w:pPr>
    </w:p>
    <w:p w14:paraId="5B2BFE4A" w14:textId="61218AA6" w:rsidR="007145CA" w:rsidRDefault="00FF09C6" w:rsidP="00BC778C">
      <w:pPr>
        <w:pStyle w:val="PlainText"/>
        <w:rPr>
          <w:rFonts w:asciiTheme="minorHAnsi" w:hAnsiTheme="minorHAnsi" w:cstheme="minorHAnsi"/>
          <w:b/>
          <w:sz w:val="22"/>
          <w:szCs w:val="22"/>
        </w:rPr>
      </w:pPr>
      <w:r>
        <w:rPr>
          <w:rFonts w:asciiTheme="minorHAnsi" w:hAnsiTheme="minorHAnsi" w:cstheme="minorHAnsi"/>
          <w:b/>
          <w:sz w:val="22"/>
          <w:szCs w:val="22"/>
        </w:rPr>
        <w:t xml:space="preserve">stat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 xml:space="preserve">SpringBreak </w:t>
      </w:r>
      <w:r w:rsidR="007145CA">
        <w:rPr>
          <w:rFonts w:asciiTheme="minorHAnsi" w:hAnsiTheme="minorHAnsi" w:cstheme="minorHAnsi"/>
          <w:b/>
          <w:sz w:val="22"/>
          <w:szCs w:val="22"/>
        </w:rPr>
        <w:t>{</w:t>
      </w:r>
    </w:p>
    <w:p w14:paraId="0F2F8E03" w14:textId="20AEFCCF"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close(School)</w:t>
      </w:r>
    </w:p>
    <w:p w14:paraId="2E67BCCB" w14:textId="3C1AFBCC"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wait(24)</w:t>
      </w:r>
    </w:p>
    <w:p w14:paraId="5CC277F5" w14:textId="064FB56D"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Mar-16)) then next(Open)</w:t>
      </w:r>
    </w:p>
    <w:p w14:paraId="2B80E565" w14:textId="65BED7CB" w:rsidR="000572EA"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default(SpringBreak)</w:t>
      </w:r>
    </w:p>
    <w:p w14:paraId="656985BF" w14:textId="1C3CEC05" w:rsidR="007145CA" w:rsidRPr="00BC778C" w:rsidRDefault="007145CA" w:rsidP="007145CA">
      <w:pPr>
        <w:pStyle w:val="PlainText"/>
        <w:rPr>
          <w:rFonts w:asciiTheme="minorHAnsi" w:hAnsiTheme="minorHAnsi" w:cstheme="minorHAnsi"/>
          <w:b/>
          <w:sz w:val="22"/>
          <w:szCs w:val="22"/>
        </w:rPr>
      </w:pPr>
      <w:r>
        <w:rPr>
          <w:rFonts w:asciiTheme="minorHAnsi" w:hAnsiTheme="minorHAnsi" w:cstheme="minorHAnsi"/>
          <w:b/>
          <w:sz w:val="22"/>
          <w:szCs w:val="22"/>
        </w:rPr>
        <w:t>}</w:t>
      </w:r>
    </w:p>
    <w:p w14:paraId="0AED230B" w14:textId="77777777" w:rsidR="000572EA" w:rsidRPr="00BC778C" w:rsidRDefault="000572EA" w:rsidP="00BC778C">
      <w:pPr>
        <w:pStyle w:val="PlainText"/>
        <w:rPr>
          <w:rFonts w:asciiTheme="minorHAnsi" w:hAnsiTheme="minorHAnsi" w:cstheme="minorHAnsi"/>
          <w:b/>
          <w:sz w:val="22"/>
          <w:szCs w:val="22"/>
        </w:rPr>
      </w:pPr>
    </w:p>
    <w:p w14:paraId="46661E2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SummerBreak</w:t>
      </w:r>
    </w:p>
    <w:p w14:paraId="7AFAC0B6" w14:textId="77777777" w:rsidR="00BA632D" w:rsidRDefault="00BA632D" w:rsidP="00BC778C">
      <w:pPr>
        <w:pStyle w:val="PlainText"/>
        <w:rPr>
          <w:rFonts w:asciiTheme="minorHAnsi" w:hAnsiTheme="minorHAnsi" w:cstheme="minorHAnsi"/>
          <w:b/>
          <w:sz w:val="22"/>
          <w:szCs w:val="22"/>
        </w:rPr>
      </w:pPr>
    </w:p>
    <w:p w14:paraId="3AB9B9CC" w14:textId="04C19F8B" w:rsidR="007145CA" w:rsidRDefault="00FF09C6" w:rsidP="00BC778C">
      <w:pPr>
        <w:pStyle w:val="PlainText"/>
        <w:rPr>
          <w:rFonts w:asciiTheme="minorHAnsi" w:hAnsiTheme="minorHAnsi" w:cstheme="minorHAnsi"/>
          <w:b/>
          <w:sz w:val="22"/>
          <w:szCs w:val="22"/>
        </w:rPr>
      </w:pPr>
      <w:r>
        <w:rPr>
          <w:rFonts w:asciiTheme="minorHAnsi" w:hAnsiTheme="minorHAnsi" w:cstheme="minorHAnsi"/>
          <w:b/>
          <w:sz w:val="22"/>
          <w:szCs w:val="22"/>
        </w:rPr>
        <w:t xml:space="preserve">state </w:t>
      </w:r>
      <w:r w:rsidR="000572EA" w:rsidRPr="00BC778C">
        <w:rPr>
          <w:rFonts w:asciiTheme="minorHAnsi" w:hAnsiTheme="minorHAnsi" w:cstheme="minorHAnsi"/>
          <w:b/>
          <w:sz w:val="22"/>
          <w:szCs w:val="22"/>
        </w:rPr>
        <w:t>ADMIN</w:t>
      </w:r>
      <w:r>
        <w:rPr>
          <w:rFonts w:asciiTheme="minorHAnsi" w:hAnsiTheme="minorHAnsi" w:cstheme="minorHAnsi"/>
          <w:b/>
          <w:sz w:val="22"/>
          <w:szCs w:val="22"/>
        </w:rPr>
        <w:t>.</w:t>
      </w:r>
      <w:r w:rsidR="000572EA" w:rsidRPr="00BC778C">
        <w:rPr>
          <w:rFonts w:asciiTheme="minorHAnsi" w:hAnsiTheme="minorHAnsi" w:cstheme="minorHAnsi"/>
          <w:b/>
          <w:sz w:val="22"/>
          <w:szCs w:val="22"/>
        </w:rPr>
        <w:t xml:space="preserve">SummerBreak </w:t>
      </w:r>
      <w:r w:rsidR="007145CA">
        <w:rPr>
          <w:rFonts w:asciiTheme="minorHAnsi" w:hAnsiTheme="minorHAnsi" w:cstheme="minorHAnsi"/>
          <w:b/>
          <w:sz w:val="22"/>
          <w:szCs w:val="22"/>
        </w:rPr>
        <w:t>{</w:t>
      </w:r>
    </w:p>
    <w:p w14:paraId="56A0CBF6" w14:textId="10F24E7D"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close(School)</w:t>
      </w:r>
    </w:p>
    <w:p w14:paraId="71BD82DE" w14:textId="7729A390"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wait(24)</w:t>
      </w:r>
    </w:p>
    <w:p w14:paraId="0E526B13" w14:textId="6A5185A1" w:rsidR="000572EA" w:rsidRPr="00BC778C"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ate(Aug-26)) then next(Open)</w:t>
      </w:r>
    </w:p>
    <w:p w14:paraId="0AE26516" w14:textId="1AFBA9B7" w:rsidR="000572EA" w:rsidRDefault="000572EA" w:rsidP="007145CA">
      <w:pPr>
        <w:pStyle w:val="PlainText"/>
        <w:ind w:firstLine="720"/>
        <w:rPr>
          <w:rFonts w:asciiTheme="minorHAnsi" w:hAnsiTheme="minorHAnsi" w:cstheme="minorHAnsi"/>
          <w:b/>
          <w:sz w:val="22"/>
          <w:szCs w:val="22"/>
        </w:rPr>
      </w:pPr>
      <w:r w:rsidRPr="00BC778C">
        <w:rPr>
          <w:rFonts w:asciiTheme="minorHAnsi" w:hAnsiTheme="minorHAnsi" w:cstheme="minorHAnsi"/>
          <w:b/>
          <w:sz w:val="22"/>
          <w:szCs w:val="22"/>
        </w:rPr>
        <w:t>if default(SummerBreak)</w:t>
      </w:r>
    </w:p>
    <w:p w14:paraId="43AA9DAF" w14:textId="03701201" w:rsidR="007145CA" w:rsidRPr="00BC778C" w:rsidRDefault="007145CA" w:rsidP="007145CA">
      <w:pPr>
        <w:pStyle w:val="PlainText"/>
        <w:rPr>
          <w:rFonts w:asciiTheme="minorHAnsi" w:hAnsiTheme="minorHAnsi" w:cstheme="minorHAnsi"/>
          <w:b/>
          <w:sz w:val="22"/>
          <w:szCs w:val="22"/>
        </w:rPr>
      </w:pPr>
      <w:r>
        <w:rPr>
          <w:rFonts w:asciiTheme="minorHAnsi" w:hAnsiTheme="minorHAnsi" w:cstheme="minorHAnsi"/>
          <w:b/>
          <w:sz w:val="22"/>
          <w:szCs w:val="22"/>
        </w:rPr>
        <w:t>}</w:t>
      </w:r>
    </w:p>
    <w:p w14:paraId="7A2BD89B" w14:textId="7F21ADC9" w:rsidR="00BC778C" w:rsidRDefault="00BC778C" w:rsidP="00BC778C">
      <w:pPr>
        <w:pStyle w:val="PlainText"/>
        <w:rPr>
          <w:rFonts w:asciiTheme="minorHAnsi" w:hAnsiTheme="minorHAnsi" w:cstheme="minorHAnsi"/>
          <w:sz w:val="22"/>
          <w:szCs w:val="22"/>
        </w:rPr>
      </w:pPr>
    </w:p>
    <w:p w14:paraId="6F8542D9" w14:textId="145CBA0A" w:rsidR="000572EA" w:rsidRDefault="00BC778C" w:rsidP="000572EA">
      <w:pPr>
        <w:pStyle w:val="PlainText"/>
        <w:rPr>
          <w:rFonts w:asciiTheme="minorHAnsi" w:hAnsiTheme="minorHAnsi" w:cstheme="minorHAnsi"/>
          <w:sz w:val="22"/>
          <w:szCs w:val="22"/>
        </w:rPr>
      </w:pPr>
      <w:r>
        <w:rPr>
          <w:rFonts w:asciiTheme="minorHAnsi" w:hAnsiTheme="minorHAnsi" w:cstheme="minorHAnsi"/>
          <w:sz w:val="22"/>
          <w:szCs w:val="22"/>
        </w:rPr>
        <w:t>Comments: There is one admin agent per school, but since they all have the same transition rules</w:t>
      </w:r>
      <w:r w:rsidR="00F36483">
        <w:rPr>
          <w:rFonts w:asciiTheme="minorHAnsi" w:hAnsiTheme="minorHAnsi" w:cstheme="minorHAnsi"/>
          <w:sz w:val="22"/>
          <w:szCs w:val="22"/>
        </w:rPr>
        <w:t xml:space="preserve"> in this example</w:t>
      </w:r>
      <w:r>
        <w:rPr>
          <w:rFonts w:asciiTheme="minorHAnsi" w:hAnsiTheme="minorHAnsi" w:cstheme="minorHAnsi"/>
          <w:sz w:val="22"/>
          <w:szCs w:val="22"/>
        </w:rPr>
        <w:t xml:space="preserve">, all schools will open or close simultaneously. The </w:t>
      </w:r>
      <w:r w:rsidRPr="00B06A1D">
        <w:rPr>
          <w:rFonts w:asciiTheme="minorHAnsi" w:hAnsiTheme="minorHAnsi" w:cstheme="minorHAnsi"/>
          <w:b/>
          <w:bCs/>
          <w:sz w:val="22"/>
          <w:szCs w:val="22"/>
        </w:rPr>
        <w:t>Open</w:t>
      </w:r>
      <w:r>
        <w:rPr>
          <w:rFonts w:asciiTheme="minorHAnsi" w:hAnsiTheme="minorHAnsi" w:cstheme="minorHAnsi"/>
          <w:sz w:val="22"/>
          <w:szCs w:val="22"/>
        </w:rPr>
        <w:t xml:space="preserve"> state checks the date each day, and if the current dat</w:t>
      </w:r>
      <w:r w:rsidR="001872CF">
        <w:rPr>
          <w:rFonts w:asciiTheme="minorHAnsi" w:hAnsiTheme="minorHAnsi" w:cstheme="minorHAnsi"/>
          <w:sz w:val="22"/>
          <w:szCs w:val="22"/>
        </w:rPr>
        <w:t>e</w:t>
      </w:r>
      <w:r>
        <w:rPr>
          <w:rFonts w:asciiTheme="minorHAnsi" w:hAnsiTheme="minorHAnsi" w:cstheme="minorHAnsi"/>
          <w:sz w:val="22"/>
          <w:szCs w:val="22"/>
        </w:rPr>
        <w:t xml:space="preserve"> is within the range of one of the school break periods, the admin agent proceeds to the appropriate break period state. When the admin agent enters a break state, it closes the school that it administers. Each of the states</w:t>
      </w:r>
      <w:r w:rsidRPr="00B06A1D">
        <w:rPr>
          <w:rFonts w:asciiTheme="minorHAnsi" w:hAnsiTheme="minorHAnsi" w:cstheme="minorHAnsi"/>
          <w:b/>
          <w:bCs/>
          <w:sz w:val="22"/>
          <w:szCs w:val="22"/>
        </w:rPr>
        <w:t xml:space="preserve"> WinterBreak</w:t>
      </w:r>
      <w:r>
        <w:rPr>
          <w:rFonts w:asciiTheme="minorHAnsi" w:hAnsiTheme="minorHAnsi" w:cstheme="minorHAnsi"/>
          <w:sz w:val="22"/>
          <w:szCs w:val="22"/>
        </w:rPr>
        <w:t xml:space="preserve">, </w:t>
      </w:r>
      <w:r w:rsidRPr="00B06A1D">
        <w:rPr>
          <w:rFonts w:asciiTheme="minorHAnsi" w:hAnsiTheme="minorHAnsi" w:cstheme="minorHAnsi"/>
          <w:b/>
          <w:bCs/>
          <w:sz w:val="22"/>
          <w:szCs w:val="22"/>
        </w:rPr>
        <w:t>SpringBreak</w:t>
      </w:r>
      <w:r>
        <w:rPr>
          <w:rFonts w:asciiTheme="minorHAnsi" w:hAnsiTheme="minorHAnsi" w:cstheme="minorHAnsi"/>
          <w:sz w:val="22"/>
          <w:szCs w:val="22"/>
        </w:rPr>
        <w:t>, and</w:t>
      </w:r>
      <w:r w:rsidRPr="00B06A1D">
        <w:rPr>
          <w:rFonts w:asciiTheme="minorHAnsi" w:hAnsiTheme="minorHAnsi" w:cstheme="minorHAnsi"/>
          <w:b/>
          <w:bCs/>
          <w:sz w:val="22"/>
          <w:szCs w:val="22"/>
        </w:rPr>
        <w:t xml:space="preserve"> SummerBreak</w:t>
      </w:r>
      <w:r>
        <w:rPr>
          <w:rFonts w:asciiTheme="minorHAnsi" w:hAnsiTheme="minorHAnsi" w:cstheme="minorHAnsi"/>
          <w:sz w:val="22"/>
          <w:szCs w:val="22"/>
        </w:rPr>
        <w:t xml:space="preserve"> cause the agent to check the date each day, and either loop back to the same state, or move to the </w:t>
      </w:r>
      <w:r w:rsidRPr="00B06A1D">
        <w:rPr>
          <w:rFonts w:asciiTheme="minorHAnsi" w:hAnsiTheme="minorHAnsi" w:cstheme="minorHAnsi"/>
          <w:b/>
          <w:bCs/>
          <w:sz w:val="22"/>
          <w:szCs w:val="22"/>
        </w:rPr>
        <w:t>Open</w:t>
      </w:r>
      <w:r>
        <w:rPr>
          <w:rFonts w:asciiTheme="minorHAnsi" w:hAnsiTheme="minorHAnsi" w:cstheme="minorHAnsi"/>
          <w:sz w:val="22"/>
          <w:szCs w:val="22"/>
        </w:rPr>
        <w:t xml:space="preserve"> state.  The</w:t>
      </w:r>
      <w:r w:rsidRPr="00B06A1D">
        <w:rPr>
          <w:rFonts w:asciiTheme="minorHAnsi" w:hAnsiTheme="minorHAnsi" w:cstheme="minorHAnsi"/>
          <w:b/>
          <w:bCs/>
          <w:sz w:val="22"/>
          <w:szCs w:val="22"/>
        </w:rPr>
        <w:t xml:space="preserve"> Open</w:t>
      </w:r>
      <w:r w:rsidR="00EC1052">
        <w:rPr>
          <w:rFonts w:asciiTheme="minorHAnsi" w:hAnsiTheme="minorHAnsi" w:cstheme="minorHAnsi"/>
          <w:sz w:val="22"/>
          <w:szCs w:val="22"/>
        </w:rPr>
        <w:t xml:space="preserve"> state</w:t>
      </w:r>
      <w:r>
        <w:rPr>
          <w:rFonts w:asciiTheme="minorHAnsi" w:hAnsiTheme="minorHAnsi" w:cstheme="minorHAnsi"/>
          <w:sz w:val="22"/>
          <w:szCs w:val="22"/>
        </w:rPr>
        <w:t xml:space="preserve"> does not include the </w:t>
      </w:r>
      <w:r w:rsidRPr="00B06A1D">
        <w:rPr>
          <w:rFonts w:asciiTheme="minorHAnsi" w:hAnsiTheme="minorHAnsi" w:cstheme="minorHAnsi"/>
          <w:b/>
          <w:bCs/>
          <w:sz w:val="22"/>
          <w:szCs w:val="22"/>
        </w:rPr>
        <w:t>close(School)</w:t>
      </w:r>
      <w:r>
        <w:rPr>
          <w:rFonts w:asciiTheme="minorHAnsi" w:hAnsiTheme="minorHAnsi" w:cstheme="minorHAnsi"/>
          <w:sz w:val="22"/>
          <w:szCs w:val="22"/>
        </w:rPr>
        <w:t xml:space="preserve"> action, so the school operates on its normal schedule while the agent is in that state.</w:t>
      </w:r>
    </w:p>
    <w:p w14:paraId="1BB291EB" w14:textId="2C94B3B9" w:rsidR="00BC778C" w:rsidRDefault="00BC778C" w:rsidP="000572EA">
      <w:pPr>
        <w:pStyle w:val="PlainText"/>
        <w:rPr>
          <w:rFonts w:asciiTheme="minorHAnsi" w:hAnsiTheme="minorHAnsi" w:cstheme="minorHAnsi"/>
          <w:sz w:val="22"/>
          <w:szCs w:val="22"/>
        </w:rPr>
      </w:pPr>
    </w:p>
    <w:p w14:paraId="5FBF8165" w14:textId="68D0A85B" w:rsidR="00BC778C" w:rsidRDefault="00BC778C" w:rsidP="000572EA">
      <w:pPr>
        <w:pStyle w:val="PlainText"/>
        <w:rPr>
          <w:rFonts w:asciiTheme="minorHAnsi" w:hAnsiTheme="minorHAnsi" w:cstheme="minorHAnsi"/>
          <w:sz w:val="22"/>
          <w:szCs w:val="22"/>
        </w:rPr>
      </w:pPr>
      <w:r>
        <w:rPr>
          <w:rFonts w:asciiTheme="minorHAnsi" w:hAnsiTheme="minorHAnsi" w:cstheme="minorHAnsi"/>
          <w:sz w:val="22"/>
          <w:szCs w:val="22"/>
        </w:rPr>
        <w:t xml:space="preserve">By plotting the </w:t>
      </w:r>
      <w:r w:rsidR="00034AB1">
        <w:rPr>
          <w:rFonts w:asciiTheme="minorHAnsi" w:hAnsiTheme="minorHAnsi" w:cstheme="minorHAnsi"/>
          <w:sz w:val="22"/>
          <w:szCs w:val="22"/>
        </w:rPr>
        <w:t xml:space="preserve">counts for the states, </w:t>
      </w:r>
      <w:r w:rsidR="00034AB1" w:rsidRPr="00B06A1D">
        <w:rPr>
          <w:rFonts w:asciiTheme="minorHAnsi" w:hAnsiTheme="minorHAnsi" w:cstheme="minorHAnsi"/>
          <w:b/>
          <w:bCs/>
          <w:sz w:val="22"/>
          <w:szCs w:val="22"/>
        </w:rPr>
        <w:t>WinterBreak</w:t>
      </w:r>
      <w:r w:rsidR="00034AB1">
        <w:rPr>
          <w:rFonts w:asciiTheme="minorHAnsi" w:hAnsiTheme="minorHAnsi" w:cstheme="minorHAnsi"/>
          <w:sz w:val="22"/>
          <w:szCs w:val="22"/>
        </w:rPr>
        <w:t xml:space="preserve">, </w:t>
      </w:r>
      <w:r w:rsidR="00034AB1" w:rsidRPr="00B06A1D">
        <w:rPr>
          <w:rFonts w:asciiTheme="minorHAnsi" w:hAnsiTheme="minorHAnsi" w:cstheme="minorHAnsi"/>
          <w:b/>
          <w:bCs/>
          <w:sz w:val="22"/>
          <w:szCs w:val="22"/>
        </w:rPr>
        <w:t>SpringBreak</w:t>
      </w:r>
      <w:r w:rsidR="00034AB1">
        <w:rPr>
          <w:rFonts w:asciiTheme="minorHAnsi" w:hAnsiTheme="minorHAnsi" w:cstheme="minorHAnsi"/>
          <w:sz w:val="22"/>
          <w:szCs w:val="22"/>
        </w:rPr>
        <w:t>, and</w:t>
      </w:r>
      <w:r w:rsidR="00034AB1" w:rsidRPr="00B06A1D">
        <w:rPr>
          <w:rFonts w:asciiTheme="minorHAnsi" w:hAnsiTheme="minorHAnsi" w:cstheme="minorHAnsi"/>
          <w:b/>
          <w:bCs/>
          <w:sz w:val="22"/>
          <w:szCs w:val="22"/>
        </w:rPr>
        <w:t xml:space="preserve"> SummerBreak</w:t>
      </w:r>
      <w:r w:rsidR="00034AB1">
        <w:rPr>
          <w:rFonts w:asciiTheme="minorHAnsi" w:hAnsiTheme="minorHAnsi" w:cstheme="minorHAnsi"/>
          <w:sz w:val="22"/>
          <w:szCs w:val="22"/>
        </w:rPr>
        <w:t>, we can verify that all 26 schools in the example location open and close according to the d</w:t>
      </w:r>
      <w:r w:rsidR="00172FCC">
        <w:rPr>
          <w:rFonts w:asciiTheme="minorHAnsi" w:hAnsiTheme="minorHAnsi" w:cstheme="minorHAnsi"/>
          <w:sz w:val="22"/>
          <w:szCs w:val="22"/>
        </w:rPr>
        <w:t>e</w:t>
      </w:r>
      <w:r w:rsidR="00034AB1">
        <w:rPr>
          <w:rFonts w:asciiTheme="minorHAnsi" w:hAnsiTheme="minorHAnsi" w:cstheme="minorHAnsi"/>
          <w:sz w:val="22"/>
          <w:szCs w:val="22"/>
        </w:rPr>
        <w:t>sired schedule:</w:t>
      </w:r>
    </w:p>
    <w:p w14:paraId="0DD95118" w14:textId="6508B991" w:rsidR="00034AB1" w:rsidRDefault="00034AB1" w:rsidP="000572EA">
      <w:pPr>
        <w:pStyle w:val="PlainText"/>
        <w:rPr>
          <w:rFonts w:asciiTheme="minorHAnsi" w:hAnsiTheme="minorHAnsi" w:cstheme="minorHAnsi"/>
          <w:sz w:val="22"/>
          <w:szCs w:val="22"/>
        </w:rPr>
      </w:pPr>
    </w:p>
    <w:p w14:paraId="1AC3E431" w14:textId="2CBB7A98" w:rsidR="00034AB1" w:rsidRPr="00BC778C" w:rsidRDefault="00034AB1" w:rsidP="00034AB1">
      <w:pPr>
        <w:pStyle w:val="PlainText"/>
        <w:jc w:val="cente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2F5AD35D" wp14:editId="16877EE7">
            <wp:extent cx="3200400"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breaks-ADMIN.SpringBreak-ADMIN.SummerBreak-ADMIN.WinterBreak.pdf"/>
                    <pic:cNvPicPr/>
                  </pic:nvPicPr>
                  <pic:blipFill>
                    <a:blip r:embed="rId20">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66625FCA" w14:textId="77777777" w:rsidR="000572EA" w:rsidRPr="00F90F25" w:rsidRDefault="000572EA" w:rsidP="000572EA">
      <w:pPr>
        <w:pStyle w:val="PlainText"/>
        <w:rPr>
          <w:rFonts w:ascii="Courier New" w:hAnsi="Courier New" w:cs="Courier New"/>
        </w:rPr>
      </w:pPr>
    </w:p>
    <w:p w14:paraId="62098C2A" w14:textId="77777777" w:rsidR="00034AB1" w:rsidRDefault="00034AB1" w:rsidP="00034AB1">
      <w:pPr>
        <w:pStyle w:val="Heading2"/>
      </w:pPr>
    </w:p>
    <w:p w14:paraId="5DEAD788" w14:textId="57D6D25A" w:rsidR="00034AB1" w:rsidRPr="00034AB1" w:rsidRDefault="00034AB1" w:rsidP="00034AB1">
      <w:pPr>
        <w:pStyle w:val="BodyText"/>
        <w:rPr>
          <w:rFonts w:cstheme="minorHAnsi"/>
          <w:szCs w:val="22"/>
        </w:rPr>
      </w:pPr>
      <w:r>
        <w:t xml:space="preserve">We can improve the efficiency of the program by using wait_until rules for the break states. That is, instead of testing the date every day, we can just wait until the end of the school break period. </w:t>
      </w:r>
      <w:r w:rsidRPr="00034AB1">
        <w:rPr>
          <w:rFonts w:cstheme="minorHAnsi"/>
          <w:szCs w:val="22"/>
        </w:rPr>
        <w:t>Here are the revised transition rules:</w:t>
      </w:r>
    </w:p>
    <w:p w14:paraId="5E99B442"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WinterBreak</w:t>
      </w:r>
    </w:p>
    <w:p w14:paraId="0E53B90E" w14:textId="24D32811" w:rsidR="00764D1E" w:rsidRDefault="00B06A1D"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034AB1" w:rsidRPr="00034AB1">
        <w:rPr>
          <w:rFonts w:eastAsiaTheme="minorHAnsi"/>
          <w:b/>
          <w:bCs/>
          <w:color w:val="000000"/>
        </w:rPr>
        <w:t>ADMIN</w:t>
      </w:r>
      <w:r>
        <w:rPr>
          <w:rFonts w:eastAsiaTheme="minorHAnsi"/>
          <w:b/>
          <w:bCs/>
          <w:color w:val="000000"/>
        </w:rPr>
        <w:t>.</w:t>
      </w:r>
      <w:r w:rsidR="00034AB1" w:rsidRPr="00034AB1">
        <w:rPr>
          <w:rFonts w:eastAsiaTheme="minorHAnsi"/>
          <w:b/>
          <w:bCs/>
          <w:color w:val="000000"/>
        </w:rPr>
        <w:t>WinterBreak</w:t>
      </w:r>
      <w:r>
        <w:rPr>
          <w:rFonts w:eastAsiaTheme="minorHAnsi"/>
          <w:b/>
          <w:bCs/>
          <w:color w:val="000000"/>
        </w:rPr>
        <w:t xml:space="preserve"> {</w:t>
      </w:r>
      <w:r w:rsidR="00034AB1" w:rsidRPr="00034AB1">
        <w:rPr>
          <w:rFonts w:eastAsiaTheme="minorHAnsi"/>
          <w:b/>
          <w:bCs/>
          <w:color w:val="000000"/>
        </w:rPr>
        <w:t xml:space="preserve"> </w:t>
      </w:r>
    </w:p>
    <w:p w14:paraId="49A54196" w14:textId="0EB6F831" w:rsidR="00034AB1"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close(School)</w:t>
      </w:r>
    </w:p>
    <w:p w14:paraId="63D1E9C3" w14:textId="1C60E6A8" w:rsidR="00034AB1"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wait(until_Jan-03)</w:t>
      </w:r>
    </w:p>
    <w:p w14:paraId="0701C89E" w14:textId="31CA6EFC" w:rsid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next(Open)</w:t>
      </w:r>
    </w:p>
    <w:p w14:paraId="3E1084B3" w14:textId="1ABFA7FD" w:rsidR="00764D1E"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6A7A02A7"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5C4B5C7"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SpringBreak</w:t>
      </w:r>
    </w:p>
    <w:p w14:paraId="49F186D6" w14:textId="7A060410" w:rsidR="00764D1E" w:rsidRDefault="00B06A1D"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034AB1" w:rsidRPr="00034AB1">
        <w:rPr>
          <w:rFonts w:eastAsiaTheme="minorHAnsi"/>
          <w:b/>
          <w:bCs/>
          <w:color w:val="000000"/>
        </w:rPr>
        <w:t>ADMIN</w:t>
      </w:r>
      <w:r>
        <w:rPr>
          <w:rFonts w:eastAsiaTheme="minorHAnsi"/>
          <w:b/>
          <w:bCs/>
          <w:color w:val="000000"/>
        </w:rPr>
        <w:t>.</w:t>
      </w:r>
      <w:r w:rsidR="00034AB1" w:rsidRPr="00034AB1">
        <w:rPr>
          <w:rFonts w:eastAsiaTheme="minorHAnsi"/>
          <w:b/>
          <w:bCs/>
          <w:color w:val="000000"/>
        </w:rPr>
        <w:t xml:space="preserve">SpringBreak </w:t>
      </w:r>
      <w:r w:rsidR="00764D1E">
        <w:rPr>
          <w:rFonts w:eastAsiaTheme="minorHAnsi"/>
          <w:b/>
          <w:bCs/>
          <w:color w:val="000000"/>
        </w:rPr>
        <w:t>{</w:t>
      </w:r>
    </w:p>
    <w:p w14:paraId="467E8FD3" w14:textId="51CE923D" w:rsidR="00034AB1"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close(School)</w:t>
      </w:r>
    </w:p>
    <w:p w14:paraId="00606726" w14:textId="21F03211" w:rsidR="00034AB1"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wait(until_Mar-16)</w:t>
      </w:r>
    </w:p>
    <w:p w14:paraId="0D61D9F3" w14:textId="5A0C43D0" w:rsid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next(Open)</w:t>
      </w:r>
    </w:p>
    <w:p w14:paraId="23927667" w14:textId="44D52037" w:rsidR="00764D1E"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7DF2FB25"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D99A7AA"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SummerBreak</w:t>
      </w:r>
    </w:p>
    <w:p w14:paraId="465A1424" w14:textId="464A3C98" w:rsidR="00764D1E" w:rsidRDefault="00B06A1D"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034AB1" w:rsidRPr="00034AB1">
        <w:rPr>
          <w:rFonts w:eastAsiaTheme="minorHAnsi"/>
          <w:b/>
          <w:bCs/>
          <w:color w:val="000000"/>
        </w:rPr>
        <w:t>ADMIN</w:t>
      </w:r>
      <w:r>
        <w:rPr>
          <w:rFonts w:eastAsiaTheme="minorHAnsi"/>
          <w:b/>
          <w:bCs/>
          <w:color w:val="000000"/>
        </w:rPr>
        <w:t>.</w:t>
      </w:r>
      <w:r w:rsidR="00034AB1" w:rsidRPr="00034AB1">
        <w:rPr>
          <w:rFonts w:eastAsiaTheme="minorHAnsi"/>
          <w:b/>
          <w:bCs/>
          <w:color w:val="000000"/>
        </w:rPr>
        <w:t xml:space="preserve">SummerBreak </w:t>
      </w:r>
      <w:r w:rsidR="00764D1E">
        <w:rPr>
          <w:rFonts w:eastAsiaTheme="minorHAnsi"/>
          <w:b/>
          <w:bCs/>
          <w:color w:val="000000"/>
        </w:rPr>
        <w:t>{</w:t>
      </w:r>
    </w:p>
    <w:p w14:paraId="3AC22676" w14:textId="08C37296" w:rsidR="00034AB1"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close(School)</w:t>
      </w:r>
    </w:p>
    <w:p w14:paraId="3A67A545" w14:textId="79577D15" w:rsid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wait(until_Aug-26)</w:t>
      </w:r>
    </w:p>
    <w:p w14:paraId="1A0EE63F" w14:textId="6933C5EF" w:rsid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034AB1" w:rsidRPr="00034AB1">
        <w:rPr>
          <w:rFonts w:eastAsiaTheme="minorHAnsi"/>
          <w:b/>
          <w:bCs/>
          <w:color w:val="000000"/>
        </w:rPr>
        <w:t>next(Open)</w:t>
      </w:r>
    </w:p>
    <w:p w14:paraId="023D4183" w14:textId="0306F059" w:rsidR="00764D1E" w:rsidRPr="00034AB1" w:rsidRDefault="00764D1E"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71FA0D61" w14:textId="77777777" w:rsidR="00B83439" w:rsidRDefault="00034AB1" w:rsidP="00034AB1">
      <w:pPr>
        <w:pStyle w:val="BodyText"/>
      </w:pPr>
      <w:r>
        <w:t>The program using these rules produces exactly the same results as the original program.</w:t>
      </w:r>
    </w:p>
    <w:p w14:paraId="18459E15" w14:textId="77777777" w:rsidR="00B83439" w:rsidRDefault="00B83439">
      <w:pPr>
        <w:rPr>
          <w:rFonts w:asciiTheme="majorHAnsi" w:eastAsiaTheme="majorEastAsia" w:hAnsiTheme="majorHAnsi" w:cstheme="majorBidi"/>
          <w:color w:val="2F5496" w:themeColor="accent1" w:themeShade="BF"/>
          <w:sz w:val="26"/>
          <w:szCs w:val="26"/>
        </w:rPr>
      </w:pPr>
      <w:r>
        <w:br w:type="page"/>
      </w:r>
    </w:p>
    <w:p w14:paraId="26A59DB5" w14:textId="7E0A473E" w:rsidR="00B83439" w:rsidRDefault="00B83439" w:rsidP="00B83439">
      <w:pPr>
        <w:pStyle w:val="Heading2"/>
      </w:pPr>
      <w:bookmarkStart w:id="185" w:name="_Toc40674687"/>
      <w:r>
        <w:lastRenderedPageBreak/>
        <w:t>School Closure of Individual Schools Trggered by an Epidemic</w:t>
      </w:r>
      <w:bookmarkEnd w:id="185"/>
    </w:p>
    <w:p w14:paraId="5BE48C93" w14:textId="77777777" w:rsidR="003E5A69" w:rsidRDefault="003E5A69" w:rsidP="003E5A69">
      <w:pPr>
        <w:pStyle w:val="BodyText"/>
        <w:rPr>
          <w:rFonts w:cstheme="minorHAnsi"/>
          <w:szCs w:val="22"/>
        </w:rPr>
      </w:pPr>
      <w:r>
        <w:rPr>
          <w:rFonts w:cstheme="minorHAnsi"/>
          <w:szCs w:val="22"/>
        </w:rPr>
        <w:t>In this snippet, we illustrate the following school closure policy:</w:t>
      </w:r>
    </w:p>
    <w:p w14:paraId="69F1D79D" w14:textId="77777777" w:rsidR="003E5A69" w:rsidRDefault="003E5A69" w:rsidP="00D173E3">
      <w:pPr>
        <w:pStyle w:val="BodyText"/>
        <w:numPr>
          <w:ilvl w:val="0"/>
          <w:numId w:val="69"/>
        </w:numPr>
        <w:rPr>
          <w:rFonts w:cstheme="minorHAnsi"/>
          <w:szCs w:val="22"/>
        </w:rPr>
      </w:pPr>
      <w:r>
        <w:rPr>
          <w:rFonts w:cstheme="minorHAnsi"/>
          <w:szCs w:val="22"/>
        </w:rPr>
        <w:t>Each school open or closes independently</w:t>
      </w:r>
    </w:p>
    <w:p w14:paraId="7DE997AB" w14:textId="77777777" w:rsidR="003E5A69" w:rsidRDefault="003E5A69" w:rsidP="00D173E3">
      <w:pPr>
        <w:pStyle w:val="BodyText"/>
        <w:numPr>
          <w:ilvl w:val="0"/>
          <w:numId w:val="69"/>
        </w:numPr>
        <w:rPr>
          <w:rFonts w:cstheme="minorHAnsi"/>
          <w:szCs w:val="22"/>
        </w:rPr>
      </w:pPr>
      <w:r>
        <w:rPr>
          <w:rFonts w:cstheme="minorHAnsi"/>
          <w:szCs w:val="22"/>
        </w:rPr>
        <w:t>A school closure if more than 5 students in the school are staying home due to illness.</w:t>
      </w:r>
    </w:p>
    <w:p w14:paraId="056C8212" w14:textId="77777777" w:rsidR="003E5A69" w:rsidRDefault="003E5A69" w:rsidP="00D173E3">
      <w:pPr>
        <w:pStyle w:val="BodyText"/>
        <w:numPr>
          <w:ilvl w:val="0"/>
          <w:numId w:val="69"/>
        </w:numPr>
        <w:rPr>
          <w:rFonts w:cstheme="minorHAnsi"/>
          <w:szCs w:val="22"/>
        </w:rPr>
      </w:pPr>
      <w:r>
        <w:rPr>
          <w:rFonts w:cstheme="minorHAnsi"/>
          <w:szCs w:val="22"/>
        </w:rPr>
        <w:t>Once closed, the school remains closed for 14 days.</w:t>
      </w:r>
    </w:p>
    <w:p w14:paraId="2EC6A543" w14:textId="77777777" w:rsidR="003E5A69" w:rsidRDefault="003E5A69" w:rsidP="003E5A69">
      <w:pPr>
        <w:pStyle w:val="BodyText"/>
        <w:rPr>
          <w:rFonts w:cstheme="minorHAnsi"/>
          <w:szCs w:val="22"/>
        </w:rPr>
      </w:pPr>
      <w:r>
        <w:rPr>
          <w:rFonts w:cstheme="minorHAnsi"/>
          <w:szCs w:val="22"/>
        </w:rPr>
        <w:t>This is just an example and is not intended as a recommended school closure policy.</w:t>
      </w:r>
    </w:p>
    <w:p w14:paraId="7805A073" w14:textId="20B90E26" w:rsidR="003E5A69" w:rsidRDefault="003E5A69" w:rsidP="003E5A69">
      <w:pPr>
        <w:pStyle w:val="BodyText"/>
        <w:rPr>
          <w:rFonts w:cstheme="minorHAnsi"/>
          <w:szCs w:val="22"/>
        </w:rPr>
      </w:pPr>
      <w:r>
        <w:rPr>
          <w:rFonts w:cstheme="minorHAnsi"/>
          <w:szCs w:val="22"/>
        </w:rPr>
        <w:t xml:space="preserve">Building on the last example, we first set up School administrators. Then </w:t>
      </w:r>
      <w:r>
        <w:rPr>
          <w:bCs/>
          <w:color w:val="000000"/>
        </w:rPr>
        <w:t>a</w:t>
      </w:r>
      <w:r w:rsidRPr="003E5A69">
        <w:rPr>
          <w:bCs/>
          <w:color w:val="000000"/>
        </w:rPr>
        <w:t xml:space="preserve">dd a state </w:t>
      </w:r>
      <w:r>
        <w:rPr>
          <w:bCs/>
          <w:color w:val="000000"/>
        </w:rPr>
        <w:t xml:space="preserve">called </w:t>
      </w:r>
      <w:r>
        <w:rPr>
          <w:b/>
          <w:bCs/>
          <w:color w:val="000000"/>
        </w:rPr>
        <w:t xml:space="preserve">Close </w:t>
      </w:r>
      <w:r w:rsidRPr="003E5A69">
        <w:rPr>
          <w:bCs/>
          <w:color w:val="000000"/>
        </w:rPr>
        <w:t>that indicate</w:t>
      </w:r>
      <w:r>
        <w:rPr>
          <w:bCs/>
          <w:color w:val="000000"/>
        </w:rPr>
        <w:t>s</w:t>
      </w:r>
      <w:r w:rsidRPr="003E5A69">
        <w:rPr>
          <w:bCs/>
          <w:color w:val="000000"/>
        </w:rPr>
        <w:t xml:space="preserve"> that </w:t>
      </w:r>
      <w:r>
        <w:rPr>
          <w:bCs/>
          <w:color w:val="000000"/>
        </w:rPr>
        <w:t xml:space="preserve">their school should be closed. </w:t>
      </w:r>
      <w:r>
        <w:rPr>
          <w:rFonts w:cstheme="minorHAnsi"/>
          <w:szCs w:val="22"/>
        </w:rPr>
        <w:t>Add Rules that close the school according to the</w:t>
      </w:r>
      <w:r w:rsidR="00E531A4">
        <w:rPr>
          <w:rFonts w:cstheme="minorHAnsi"/>
          <w:szCs w:val="22"/>
        </w:rPr>
        <w:t>i</w:t>
      </w:r>
      <w:r>
        <w:rPr>
          <w:rFonts w:cstheme="minorHAnsi"/>
          <w:szCs w:val="22"/>
        </w:rPr>
        <w:t>r policy, and open it after 14 days.</w:t>
      </w:r>
    </w:p>
    <w:p w14:paraId="5D5544EC" w14:textId="24180ED0" w:rsidR="00A171C3" w:rsidRPr="00A171C3" w:rsidRDefault="00A171C3" w:rsidP="00A171C3">
      <w:r w:rsidRPr="00A171C3">
        <w:t>The school administrator using the information about how many student</w:t>
      </w:r>
      <w:r w:rsidR="003C1090">
        <w:t>s</w:t>
      </w:r>
      <w:r w:rsidRPr="00A171C3">
        <w:t xml:space="preserve"> in the school are staying home due to illness (see </w:t>
      </w:r>
      <w:hyperlink w:anchor="_Changes_in_Personal" w:history="1">
        <w:r w:rsidRPr="00A171C3">
          <w:rPr>
            <w:rStyle w:val="Hyperlink"/>
          </w:rPr>
          <w:t>Changes in Personal Behavior Based on Symptoms</w:t>
        </w:r>
      </w:hyperlink>
      <w:r w:rsidRPr="00A171C3">
        <w:t>)</w:t>
      </w:r>
      <w:r>
        <w:t>.</w:t>
      </w:r>
    </w:p>
    <w:p w14:paraId="6E29D70E"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2F9F10F" w14:textId="0CC08B11" w:rsidR="003E5A69" w:rsidRPr="003E5A69" w:rsidRDefault="006B5A3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place </w:t>
      </w:r>
      <w:r w:rsidR="003E5A69" w:rsidRPr="003E5A69">
        <w:rPr>
          <w:rFonts w:eastAsiaTheme="minorHAnsi"/>
          <w:b/>
          <w:bCs/>
          <w:color w:val="000000"/>
        </w:rPr>
        <w:t>School</w:t>
      </w:r>
      <w:r>
        <w:rPr>
          <w:rFonts w:eastAsiaTheme="minorHAnsi"/>
          <w:b/>
          <w:bCs/>
          <w:color w:val="000000"/>
        </w:rPr>
        <w:t xml:space="preserve"> { </w:t>
      </w:r>
      <w:r w:rsidR="003E5A69" w:rsidRPr="003E5A69">
        <w:rPr>
          <w:rFonts w:eastAsiaTheme="minorHAnsi"/>
          <w:b/>
          <w:bCs/>
          <w:color w:val="000000"/>
        </w:rPr>
        <w:t>has_administrator = 1</w:t>
      </w:r>
      <w:r>
        <w:rPr>
          <w:rFonts w:eastAsiaTheme="minorHAnsi"/>
          <w:b/>
          <w:bCs/>
          <w:color w:val="000000"/>
        </w:rPr>
        <w:t xml:space="preserve"> }</w:t>
      </w:r>
    </w:p>
    <w:p w14:paraId="774DB4B8"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D3DEAF9" w14:textId="549E577C" w:rsidR="003E5A69" w:rsidRPr="003E5A69" w:rsidRDefault="00265368"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w:t>
      </w:r>
      <w:r w:rsidR="00C24D23">
        <w:rPr>
          <w:rFonts w:eastAsiaTheme="minorHAnsi"/>
          <w:b/>
          <w:bCs/>
          <w:color w:val="000000"/>
        </w:rPr>
        <w:t>ond</w:t>
      </w:r>
      <w:r w:rsidR="00CF5C9F">
        <w:rPr>
          <w:rFonts w:eastAsiaTheme="minorHAnsi"/>
          <w:b/>
          <w:bCs/>
          <w:color w:val="000000"/>
        </w:rPr>
        <w:t>ition</w:t>
      </w:r>
      <w:r w:rsidR="003E5A69" w:rsidRPr="003E5A69">
        <w:rPr>
          <w:rFonts w:eastAsiaTheme="minorHAnsi"/>
          <w:b/>
          <w:bCs/>
          <w:color w:val="000000"/>
        </w:rPr>
        <w:t xml:space="preserve"> ADMIN</w:t>
      </w:r>
      <w:r>
        <w:rPr>
          <w:rFonts w:eastAsiaTheme="minorHAnsi"/>
          <w:b/>
          <w:bCs/>
          <w:color w:val="000000"/>
        </w:rPr>
        <w:t xml:space="preserve"> {</w:t>
      </w:r>
    </w:p>
    <w:p w14:paraId="6F305A76" w14:textId="18F02D02" w:rsidR="003E5A69" w:rsidRDefault="00265368"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rFonts w:eastAsiaTheme="minorHAnsi"/>
          <w:b/>
          <w:bCs/>
          <w:color w:val="000000"/>
        </w:rPr>
        <w:tab/>
      </w:r>
      <w:r w:rsidR="003E5A69" w:rsidRPr="003E5A69">
        <w:rPr>
          <w:b/>
          <w:bCs/>
          <w:color w:val="000000"/>
        </w:rPr>
        <w:t xml:space="preserve">states = Check Open </w:t>
      </w:r>
      <w:r w:rsidR="003E5A69" w:rsidRPr="003E5A69">
        <w:rPr>
          <w:rFonts w:eastAsiaTheme="minorHAnsi"/>
          <w:b/>
          <w:bCs/>
          <w:color w:val="000000"/>
        </w:rPr>
        <w:t>WinterBreak SpringBreak SummerBreak</w:t>
      </w:r>
      <w:r w:rsidR="003E5A69" w:rsidRPr="003E5A69">
        <w:rPr>
          <w:b/>
          <w:bCs/>
          <w:color w:val="000000"/>
        </w:rPr>
        <w:t xml:space="preserve"> Close</w:t>
      </w:r>
    </w:p>
    <w:p w14:paraId="50FB6617" w14:textId="57885B51" w:rsidR="00265368" w:rsidRPr="003E5A69" w:rsidRDefault="00265368"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w:t>
      </w:r>
    </w:p>
    <w:p w14:paraId="180A5C56" w14:textId="6A50184E" w:rsidR="003E5A69" w:rsidRDefault="003E5A69" w:rsidP="003E5A69">
      <w:pPr>
        <w:pStyle w:val="BodyText"/>
        <w:rPr>
          <w:rFonts w:cstheme="minorHAnsi"/>
          <w:b/>
          <w:bCs/>
          <w:color w:val="000000"/>
          <w:szCs w:val="22"/>
        </w:rPr>
      </w:pPr>
      <w:r>
        <w:rPr>
          <w:rFonts w:cstheme="minorHAnsi"/>
          <w:b/>
          <w:bCs/>
          <w:color w:val="000000"/>
          <w:szCs w:val="22"/>
        </w:rPr>
        <w:t># Rules for an epidemic-related school closure:</w:t>
      </w:r>
    </w:p>
    <w:p w14:paraId="6AC9A57B" w14:textId="0E72DD73" w:rsidR="008850F0" w:rsidRDefault="00265368"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Pr>
          <w:b/>
          <w:bCs/>
          <w:color w:val="000000"/>
        </w:rPr>
        <w:t>s</w:t>
      </w:r>
      <w:r w:rsidR="00CF0FA5">
        <w:rPr>
          <w:b/>
          <w:bCs/>
          <w:color w:val="000000"/>
        </w:rPr>
        <w:t>tate</w:t>
      </w:r>
      <w:r>
        <w:rPr>
          <w:b/>
          <w:bCs/>
          <w:color w:val="000000"/>
        </w:rPr>
        <w:t xml:space="preserve"> </w:t>
      </w:r>
      <w:r w:rsidR="003E5A69" w:rsidRPr="003E5A69">
        <w:rPr>
          <w:b/>
          <w:bCs/>
          <w:color w:val="000000"/>
        </w:rPr>
        <w:t>ADMIN</w:t>
      </w:r>
      <w:r>
        <w:rPr>
          <w:b/>
          <w:bCs/>
          <w:color w:val="000000"/>
        </w:rPr>
        <w:t>.</w:t>
      </w:r>
      <w:r w:rsidR="003E5A69" w:rsidRPr="003E5A69">
        <w:rPr>
          <w:b/>
          <w:bCs/>
          <w:color w:val="000000"/>
        </w:rPr>
        <w:t xml:space="preserve">Open </w:t>
      </w:r>
      <w:r w:rsidR="008850F0">
        <w:rPr>
          <w:b/>
          <w:bCs/>
          <w:color w:val="000000"/>
        </w:rPr>
        <w:t>{</w:t>
      </w:r>
    </w:p>
    <w:p w14:paraId="60850650" w14:textId="7E9D25B5" w:rsidR="003E5A69" w:rsidRDefault="008850F0"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b/>
          <w:bCs/>
          <w:color w:val="000000"/>
        </w:rPr>
        <w:tab/>
        <w:t xml:space="preserve">if </w:t>
      </w:r>
      <w:r w:rsidR="003E5A69" w:rsidRPr="003E5A69">
        <w:rPr>
          <w:b/>
          <w:bCs/>
          <w:color w:val="000000"/>
        </w:rPr>
        <w:t>(</w:t>
      </w:r>
      <w:r w:rsidR="003E5A69" w:rsidRPr="003E5A69">
        <w:rPr>
          <w:rFonts w:eastAsiaTheme="minorHAnsi"/>
          <w:b/>
          <w:bCs/>
          <w:color w:val="000000"/>
        </w:rPr>
        <w:t>current_count_of_</w:t>
      </w:r>
      <w:r w:rsidR="00A171C3">
        <w:rPr>
          <w:rFonts w:eastAsiaTheme="minorHAnsi"/>
          <w:b/>
          <w:bCs/>
          <w:color w:val="000000"/>
        </w:rPr>
        <w:t>StayHome.Yes</w:t>
      </w:r>
      <w:r w:rsidR="003E5A69" w:rsidRPr="003E5A69">
        <w:rPr>
          <w:rFonts w:eastAsiaTheme="minorHAnsi"/>
          <w:b/>
          <w:bCs/>
          <w:color w:val="000000"/>
        </w:rPr>
        <w:t>_in_School &gt; 5) then next(Close)</w:t>
      </w:r>
    </w:p>
    <w:p w14:paraId="6DBC98F9" w14:textId="774581EA" w:rsidR="008850F0" w:rsidRPr="003E5A69" w:rsidRDefault="008850F0"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02D42F5D" w14:textId="77777777" w:rsidR="00265368" w:rsidRDefault="00265368" w:rsidP="00265368">
      <w:pPr>
        <w:pStyle w:val="BodyText"/>
        <w:spacing w:before="120" w:after="0"/>
        <w:rPr>
          <w:rFonts w:cstheme="minorHAnsi"/>
          <w:b/>
          <w:bCs/>
          <w:color w:val="000000"/>
          <w:szCs w:val="22"/>
        </w:rPr>
      </w:pPr>
      <w:r>
        <w:rPr>
          <w:rFonts w:cstheme="minorHAnsi"/>
          <w:b/>
          <w:bCs/>
          <w:color w:val="000000"/>
          <w:szCs w:val="22"/>
        </w:rPr>
        <w:t>s</w:t>
      </w:r>
      <w:r w:rsidR="00CF0FA5">
        <w:rPr>
          <w:rFonts w:cstheme="minorHAnsi"/>
          <w:b/>
          <w:bCs/>
          <w:color w:val="000000"/>
          <w:szCs w:val="22"/>
        </w:rPr>
        <w:t>tate</w:t>
      </w:r>
      <w:r>
        <w:rPr>
          <w:rFonts w:cstheme="minorHAnsi"/>
          <w:b/>
          <w:bCs/>
          <w:color w:val="000000"/>
          <w:szCs w:val="22"/>
        </w:rPr>
        <w:t xml:space="preserve"> </w:t>
      </w:r>
      <w:r w:rsidR="003E5A69" w:rsidRPr="003E5A69">
        <w:rPr>
          <w:rFonts w:cstheme="minorHAnsi"/>
          <w:b/>
          <w:bCs/>
          <w:color w:val="000000"/>
          <w:szCs w:val="22"/>
        </w:rPr>
        <w:t>ADMIN</w:t>
      </w:r>
      <w:r>
        <w:rPr>
          <w:rFonts w:cstheme="minorHAnsi"/>
          <w:b/>
          <w:bCs/>
          <w:color w:val="000000"/>
          <w:szCs w:val="22"/>
        </w:rPr>
        <w:t>.</w:t>
      </w:r>
      <w:r w:rsidR="003E5A69" w:rsidRPr="003E5A69">
        <w:rPr>
          <w:rFonts w:cstheme="minorHAnsi"/>
          <w:b/>
          <w:bCs/>
          <w:color w:val="000000"/>
          <w:szCs w:val="22"/>
        </w:rPr>
        <w:t xml:space="preserve">Close </w:t>
      </w:r>
      <w:r w:rsidR="008850F0">
        <w:rPr>
          <w:rFonts w:cstheme="minorHAnsi"/>
          <w:b/>
          <w:bCs/>
          <w:color w:val="000000"/>
          <w:szCs w:val="22"/>
        </w:rPr>
        <w:t>{</w:t>
      </w:r>
    </w:p>
    <w:p w14:paraId="28359193" w14:textId="7743E5CF" w:rsidR="003E5A69" w:rsidRPr="003E5A69" w:rsidRDefault="003E5A69" w:rsidP="00265368">
      <w:pPr>
        <w:pStyle w:val="BodyText"/>
        <w:spacing w:before="120" w:after="0"/>
        <w:ind w:firstLine="720"/>
        <w:rPr>
          <w:rFonts w:cstheme="minorHAnsi"/>
          <w:b/>
          <w:bCs/>
          <w:color w:val="000000"/>
          <w:szCs w:val="22"/>
        </w:rPr>
      </w:pPr>
      <w:r w:rsidRPr="003E5A69">
        <w:rPr>
          <w:rFonts w:cstheme="minorHAnsi"/>
          <w:b/>
          <w:bCs/>
          <w:color w:val="000000"/>
          <w:szCs w:val="22"/>
        </w:rPr>
        <w:t>close(School)</w:t>
      </w:r>
    </w:p>
    <w:p w14:paraId="66727B16" w14:textId="29EF0CD1" w:rsidR="003E5A69" w:rsidRPr="003E5A69" w:rsidRDefault="003E5A69" w:rsidP="00265368">
      <w:pPr>
        <w:pStyle w:val="BodyText"/>
        <w:spacing w:before="120" w:after="0"/>
        <w:ind w:firstLine="720"/>
        <w:rPr>
          <w:rFonts w:cstheme="minorHAnsi"/>
          <w:b/>
          <w:bCs/>
          <w:color w:val="000000"/>
          <w:szCs w:val="22"/>
        </w:rPr>
      </w:pPr>
      <w:r w:rsidRPr="003E5A69">
        <w:rPr>
          <w:rFonts w:cstheme="minorHAnsi"/>
          <w:b/>
          <w:bCs/>
          <w:color w:val="000000"/>
          <w:szCs w:val="22"/>
        </w:rPr>
        <w:t>wait(14*24)</w:t>
      </w:r>
    </w:p>
    <w:p w14:paraId="50E8F9C5" w14:textId="43994EAB" w:rsidR="003E5A69" w:rsidRDefault="003E5A69" w:rsidP="00265368">
      <w:pPr>
        <w:pStyle w:val="BodyText"/>
        <w:spacing w:before="120" w:after="0"/>
        <w:ind w:firstLine="720"/>
        <w:rPr>
          <w:rFonts w:cstheme="minorHAnsi"/>
          <w:b/>
          <w:bCs/>
          <w:color w:val="000000"/>
          <w:szCs w:val="22"/>
        </w:rPr>
      </w:pPr>
      <w:r w:rsidRPr="003E5A69">
        <w:rPr>
          <w:rFonts w:cstheme="minorHAnsi"/>
          <w:b/>
          <w:bCs/>
          <w:color w:val="000000"/>
          <w:szCs w:val="22"/>
        </w:rPr>
        <w:t>next(Check)</w:t>
      </w:r>
    </w:p>
    <w:p w14:paraId="6B6BC205" w14:textId="1FFF3A19" w:rsidR="008850F0" w:rsidRPr="003E5A69" w:rsidRDefault="008850F0" w:rsidP="00265368">
      <w:pPr>
        <w:pStyle w:val="BodyText"/>
        <w:spacing w:before="120" w:after="0"/>
        <w:rPr>
          <w:rFonts w:cstheme="minorHAnsi"/>
          <w:b/>
          <w:bCs/>
          <w:color w:val="000000"/>
          <w:szCs w:val="22"/>
        </w:rPr>
      </w:pPr>
      <w:r>
        <w:rPr>
          <w:rFonts w:cstheme="minorHAnsi"/>
          <w:b/>
          <w:bCs/>
          <w:color w:val="000000"/>
          <w:szCs w:val="22"/>
        </w:rPr>
        <w:t>}</w:t>
      </w:r>
    </w:p>
    <w:p w14:paraId="1349D536" w14:textId="77777777" w:rsidR="003E5A69" w:rsidRDefault="003E5A69" w:rsidP="003E5A69">
      <w:pPr>
        <w:pStyle w:val="BodyText"/>
        <w:rPr>
          <w:rFonts w:cstheme="minorHAnsi"/>
          <w:b/>
          <w:bCs/>
          <w:color w:val="000000"/>
          <w:szCs w:val="22"/>
        </w:rPr>
      </w:pPr>
    </w:p>
    <w:p w14:paraId="1CEA8482" w14:textId="77777777" w:rsidR="003E5A69" w:rsidRPr="003E5A69" w:rsidRDefault="003E5A69" w:rsidP="003E5A69">
      <w:pPr>
        <w:pStyle w:val="BodyText"/>
        <w:rPr>
          <w:rFonts w:cstheme="minorHAnsi"/>
          <w:szCs w:val="22"/>
        </w:rPr>
      </w:pPr>
    </w:p>
    <w:p w14:paraId="38B385BF" w14:textId="77777777" w:rsidR="00AB6158" w:rsidRDefault="00AB6158">
      <w:pPr>
        <w:rPr>
          <w:rFonts w:asciiTheme="majorHAnsi" w:eastAsiaTheme="majorEastAsia" w:hAnsiTheme="majorHAnsi" w:cstheme="majorBidi"/>
          <w:color w:val="2F5496" w:themeColor="accent1" w:themeShade="BF"/>
          <w:sz w:val="26"/>
          <w:szCs w:val="26"/>
        </w:rPr>
      </w:pPr>
      <w:r>
        <w:br w:type="page"/>
      </w:r>
    </w:p>
    <w:p w14:paraId="349D0F42" w14:textId="1F19EB20" w:rsidR="00AB6158" w:rsidRDefault="00AB6158" w:rsidP="00AB6158">
      <w:pPr>
        <w:pStyle w:val="Heading2"/>
      </w:pPr>
      <w:bookmarkStart w:id="186" w:name="_Toc40674688"/>
      <w:r>
        <w:lastRenderedPageBreak/>
        <w:t>Seasonality</w:t>
      </w:r>
      <w:r w:rsidR="006F263A">
        <w:t xml:space="preserve"> </w:t>
      </w:r>
      <w:r w:rsidR="00C16A30">
        <w:t>by Month</w:t>
      </w:r>
      <w:bookmarkEnd w:id="186"/>
    </w:p>
    <w:p w14:paraId="2BD2946D" w14:textId="77777777" w:rsidR="006F263A" w:rsidRDefault="006F263A" w:rsidP="006F263A"/>
    <w:p w14:paraId="4894DC22" w14:textId="4A98765F" w:rsidR="006F263A" w:rsidRDefault="006F263A" w:rsidP="006F263A">
      <w:r>
        <w:t xml:space="preserve">Many </w:t>
      </w:r>
      <w:r w:rsidR="00160207">
        <w:t>Condition</w:t>
      </w:r>
      <w:r>
        <w:t xml:space="preserve">s are seasonal, meaning that are more likely to occur at certain times of the year.   This snippet illustrates how to change the transmissibility of a </w:t>
      </w:r>
      <w:r w:rsidR="00160207">
        <w:t>Condition</w:t>
      </w:r>
      <w:r>
        <w:t xml:space="preserve"> based on the time of year.</w:t>
      </w:r>
    </w:p>
    <w:p w14:paraId="11CDE995" w14:textId="77777777" w:rsidR="006F263A" w:rsidRDefault="006F263A" w:rsidP="006F263A"/>
    <w:p w14:paraId="64922E71" w14:textId="01D168B2" w:rsidR="000C274F" w:rsidRDefault="006F263A" w:rsidP="000C274F">
      <w:r>
        <w:t xml:space="preserve">The approach is to define a start state for the </w:t>
      </w:r>
      <w:r w:rsidR="00F13C18">
        <w:t>Import Agent</w:t>
      </w:r>
      <w:r>
        <w:t xml:space="preserve"> (called Seasonality in this example) in which the </w:t>
      </w:r>
      <w:r w:rsidR="00F13C18">
        <w:t>Import Agent</w:t>
      </w:r>
      <w:r>
        <w:t>s changes the transmissibility according to the time of year.</w:t>
      </w:r>
      <w:r w:rsidR="000C274F">
        <w:t xml:space="preserve"> </w:t>
      </w:r>
      <w:r>
        <w:t xml:space="preserve"> In this example, we set the transmissibility to 0.2 in April, 1.0 in May and 0.5 in June. </w:t>
      </w:r>
      <w:r w:rsidR="000C274F">
        <w:t xml:space="preserve">The </w:t>
      </w:r>
      <w:r w:rsidR="00F13C18">
        <w:t>Import Agent</w:t>
      </w:r>
      <w:r w:rsidR="000C274F">
        <w:t xml:space="preserve"> first sets the transmissibility to 0 each day and then increases it during one of the three months of April. May, or June.  Therefore, the transmissibility will be 0 during the other 9 months of the year.</w:t>
      </w:r>
    </w:p>
    <w:p w14:paraId="1974B413" w14:textId="6CEEDF94"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3041A91" w14:textId="6F7BF26E"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method could be extended to set the transmissibility to different values for each month, for individual days or even according to time of day.</w:t>
      </w:r>
    </w:p>
    <w:p w14:paraId="5F131E99" w14:textId="77777777"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278A375" w14:textId="77777777" w:rsidR="00265368" w:rsidRDefault="00265368"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condition </w:t>
      </w:r>
      <w:r w:rsidR="006F263A" w:rsidRPr="00AB6158">
        <w:rPr>
          <w:rFonts w:eastAsiaTheme="minorHAnsi"/>
          <w:b/>
          <w:bCs/>
          <w:color w:val="000000"/>
        </w:rPr>
        <w:t>COND</w:t>
      </w:r>
      <w:r>
        <w:rPr>
          <w:rFonts w:eastAsiaTheme="minorHAnsi"/>
          <w:b/>
          <w:bCs/>
          <w:color w:val="000000"/>
        </w:rPr>
        <w:t xml:space="preserve"> {</w:t>
      </w:r>
    </w:p>
    <w:p w14:paraId="72CF9925" w14:textId="59238F9A" w:rsidR="006F263A" w:rsidRPr="00AB6158" w:rsidRDefault="00265368"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 xml:space="preserve">states = Start </w:t>
      </w:r>
      <w:r w:rsidR="006F263A">
        <w:rPr>
          <w:rFonts w:eastAsiaTheme="minorHAnsi"/>
          <w:b/>
          <w:bCs/>
          <w:color w:val="000000"/>
        </w:rPr>
        <w:t>... Seasonality</w:t>
      </w:r>
    </w:p>
    <w:p w14:paraId="21330539" w14:textId="661A890A" w:rsidR="006F263A" w:rsidRDefault="00265368"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import_start_state = Seasonality</w:t>
      </w:r>
    </w:p>
    <w:p w14:paraId="23082272" w14:textId="0A1E32C7" w:rsidR="00265368" w:rsidRPr="00AB6158" w:rsidRDefault="00265368"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3FF590C8" w14:textId="49A57299"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D496FE0" w14:textId="1A2899E2" w:rsidR="006C5F75" w:rsidRDefault="00265368"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6F263A" w:rsidRPr="00AB6158">
        <w:rPr>
          <w:rFonts w:eastAsiaTheme="minorHAnsi"/>
          <w:b/>
          <w:bCs/>
          <w:color w:val="000000"/>
        </w:rPr>
        <w:t>COND</w:t>
      </w:r>
      <w:r>
        <w:rPr>
          <w:rFonts w:eastAsiaTheme="minorHAnsi"/>
          <w:b/>
          <w:bCs/>
          <w:color w:val="000000"/>
        </w:rPr>
        <w:t>.</w:t>
      </w:r>
      <w:r w:rsidR="006F263A" w:rsidRPr="00AB6158">
        <w:rPr>
          <w:rFonts w:eastAsiaTheme="minorHAnsi"/>
          <w:b/>
          <w:bCs/>
          <w:color w:val="000000"/>
        </w:rPr>
        <w:t xml:space="preserve">Seasonality </w:t>
      </w:r>
      <w:r w:rsidR="006C5F75">
        <w:rPr>
          <w:rFonts w:eastAsiaTheme="minorHAnsi"/>
          <w:b/>
          <w:bCs/>
          <w:color w:val="000000"/>
        </w:rPr>
        <w:t>{</w:t>
      </w:r>
    </w:p>
    <w:p w14:paraId="3E8D2E1C" w14:textId="3CD358D6" w:rsidR="006F263A" w:rsidRDefault="006C5F75"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 xml:space="preserve">set_trans(COND, </w:t>
      </w:r>
      <w:r w:rsidR="006F263A">
        <w:rPr>
          <w:rFonts w:eastAsiaTheme="minorHAnsi"/>
          <w:b/>
          <w:bCs/>
          <w:color w:val="000000"/>
        </w:rPr>
        <w:t>0.0)</w:t>
      </w:r>
    </w:p>
    <w:p w14:paraId="1BD8F8C9" w14:textId="4E743A9A" w:rsidR="006F263A" w:rsidRDefault="006C5F75"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 xml:space="preserve">if </w:t>
      </w:r>
      <w:r w:rsidR="006F263A">
        <w:rPr>
          <w:rFonts w:eastAsiaTheme="minorHAnsi"/>
          <w:b/>
          <w:bCs/>
          <w:color w:val="000000"/>
        </w:rPr>
        <w:t xml:space="preserve">(month == 4) </w:t>
      </w:r>
      <w:r w:rsidR="006F263A" w:rsidRPr="00AB6158">
        <w:rPr>
          <w:rFonts w:eastAsiaTheme="minorHAnsi"/>
          <w:b/>
          <w:bCs/>
          <w:color w:val="000000"/>
        </w:rPr>
        <w:t xml:space="preserve">then set_trans(COND, </w:t>
      </w:r>
      <w:r w:rsidR="006F263A">
        <w:rPr>
          <w:rFonts w:eastAsiaTheme="minorHAnsi"/>
          <w:b/>
          <w:bCs/>
          <w:color w:val="000000"/>
        </w:rPr>
        <w:t>0.2)</w:t>
      </w:r>
    </w:p>
    <w:p w14:paraId="62540117" w14:textId="368E1BF5" w:rsidR="006F263A" w:rsidRDefault="006C5F75"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 xml:space="preserve">if </w:t>
      </w:r>
      <w:r w:rsidR="006F263A">
        <w:rPr>
          <w:rFonts w:eastAsiaTheme="minorHAnsi"/>
          <w:b/>
          <w:bCs/>
          <w:color w:val="000000"/>
        </w:rPr>
        <w:t xml:space="preserve">(month == 5) </w:t>
      </w:r>
      <w:r w:rsidR="006F263A" w:rsidRPr="00AB6158">
        <w:rPr>
          <w:rFonts w:eastAsiaTheme="minorHAnsi"/>
          <w:b/>
          <w:bCs/>
          <w:color w:val="000000"/>
        </w:rPr>
        <w:t xml:space="preserve">then set_trans(COND, </w:t>
      </w:r>
      <w:r w:rsidR="006F263A">
        <w:rPr>
          <w:rFonts w:eastAsiaTheme="minorHAnsi"/>
          <w:b/>
          <w:bCs/>
          <w:color w:val="000000"/>
        </w:rPr>
        <w:t>1.0)</w:t>
      </w:r>
    </w:p>
    <w:p w14:paraId="4BBAAAEB" w14:textId="1AF3528B" w:rsidR="006F263A" w:rsidRDefault="006C5F75"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 xml:space="preserve">if </w:t>
      </w:r>
      <w:r w:rsidR="006F263A">
        <w:rPr>
          <w:rFonts w:eastAsiaTheme="minorHAnsi"/>
          <w:b/>
          <w:bCs/>
          <w:color w:val="000000"/>
        </w:rPr>
        <w:t xml:space="preserve">(month == 6) </w:t>
      </w:r>
      <w:r w:rsidR="006F263A" w:rsidRPr="00AB6158">
        <w:rPr>
          <w:rFonts w:eastAsiaTheme="minorHAnsi"/>
          <w:b/>
          <w:bCs/>
          <w:color w:val="000000"/>
        </w:rPr>
        <w:t xml:space="preserve">then set_trans(COND, </w:t>
      </w:r>
      <w:r w:rsidR="006F263A">
        <w:rPr>
          <w:rFonts w:eastAsiaTheme="minorHAnsi"/>
          <w:b/>
          <w:bCs/>
          <w:color w:val="000000"/>
        </w:rPr>
        <w:t>0.5)</w:t>
      </w:r>
    </w:p>
    <w:p w14:paraId="04C0F5DA" w14:textId="6F779BA8" w:rsidR="006F263A" w:rsidRPr="00AB6158" w:rsidRDefault="006C5F75"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6F263A" w:rsidRPr="00AB6158">
        <w:rPr>
          <w:rFonts w:eastAsiaTheme="minorHAnsi"/>
          <w:b/>
          <w:bCs/>
          <w:color w:val="000000"/>
        </w:rPr>
        <w:t>wait(24)</w:t>
      </w:r>
    </w:p>
    <w:p w14:paraId="78AB58F4" w14:textId="21DC36B8" w:rsidR="006F263A" w:rsidRDefault="006C5F75" w:rsidP="006C5F75">
      <w:pPr>
        <w:rPr>
          <w:rFonts w:eastAsiaTheme="minorHAnsi"/>
          <w:b/>
          <w:bCs/>
          <w:color w:val="000000"/>
        </w:rPr>
      </w:pPr>
      <w:r>
        <w:rPr>
          <w:rFonts w:eastAsiaTheme="minorHAnsi"/>
          <w:b/>
          <w:bCs/>
          <w:color w:val="000000"/>
        </w:rPr>
        <w:t xml:space="preserve">           </w:t>
      </w:r>
      <w:r w:rsidR="006F263A" w:rsidRPr="00AB6158">
        <w:rPr>
          <w:rFonts w:eastAsiaTheme="minorHAnsi"/>
          <w:b/>
          <w:bCs/>
          <w:color w:val="000000"/>
        </w:rPr>
        <w:t>next(Seasonality)</w:t>
      </w:r>
    </w:p>
    <w:p w14:paraId="182BE3B9" w14:textId="66CBF07E" w:rsidR="006C5F75" w:rsidRDefault="006C5F75" w:rsidP="006C5F75">
      <w:r>
        <w:rPr>
          <w:rFonts w:eastAsiaTheme="minorHAnsi"/>
          <w:b/>
          <w:bCs/>
          <w:color w:val="000000"/>
        </w:rPr>
        <w:t>}</w:t>
      </w:r>
    </w:p>
    <w:p w14:paraId="0A64CB61" w14:textId="77777777" w:rsidR="000C274F" w:rsidRDefault="000C274F"/>
    <w:p w14:paraId="42D78E9D" w14:textId="1C38545E" w:rsidR="006F263A" w:rsidRPr="00D77A43" w:rsidRDefault="006F263A" w:rsidP="00956BCC">
      <w:pPr>
        <w:rPr>
          <w:rFonts w:asciiTheme="majorHAnsi" w:eastAsiaTheme="majorEastAsia" w:hAnsiTheme="majorHAnsi" w:cstheme="majorBidi"/>
          <w:color w:val="2F5496" w:themeColor="accent1" w:themeShade="BF"/>
          <w:sz w:val="26"/>
          <w:szCs w:val="26"/>
        </w:rPr>
      </w:pPr>
      <w:r>
        <w:br w:type="page"/>
      </w:r>
    </w:p>
    <w:p w14:paraId="3A8800D3" w14:textId="4CD67483" w:rsidR="006F263A" w:rsidRPr="006F263A" w:rsidRDefault="006F263A" w:rsidP="006F263A">
      <w:pPr>
        <w:pStyle w:val="Heading2"/>
      </w:pPr>
      <w:bookmarkStart w:id="187" w:name="_Toc40674689"/>
      <w:r>
        <w:lastRenderedPageBreak/>
        <w:t xml:space="preserve">Seasonality </w:t>
      </w:r>
      <w:r w:rsidR="00C56974">
        <w:t>by Day of Year</w:t>
      </w:r>
      <w:bookmarkEnd w:id="187"/>
    </w:p>
    <w:p w14:paraId="6BA83493" w14:textId="77777777" w:rsidR="00AB6158" w:rsidRDefault="00AB6158"/>
    <w:p w14:paraId="7B90EF55" w14:textId="2BCC30FE" w:rsidR="00AB6158" w:rsidRDefault="00AB6158">
      <w:r>
        <w:t xml:space="preserve">Many </w:t>
      </w:r>
      <w:r w:rsidR="00160207">
        <w:t>Condition</w:t>
      </w:r>
      <w:r>
        <w:t xml:space="preserve">s are seasonal, meaning that are more likely to occur at certain times of the year.   This snippet illustrates how to change the transmissibility of a </w:t>
      </w:r>
      <w:r w:rsidR="00160207">
        <w:t>Condition</w:t>
      </w:r>
      <w:r>
        <w:t xml:space="preserve"> based on the day of the year.</w:t>
      </w:r>
    </w:p>
    <w:p w14:paraId="78AC63A2" w14:textId="087735F7" w:rsidR="00AB6158" w:rsidRDefault="00AB6158"/>
    <w:p w14:paraId="605DFECC" w14:textId="1EC25974" w:rsidR="00AB6158" w:rsidRDefault="00AB6158">
      <w:r>
        <w:t>The approach</w:t>
      </w:r>
      <w:r w:rsidR="00843DF2">
        <w:t xml:space="preserve"> shown in this snippet</w:t>
      </w:r>
      <w:r>
        <w:t xml:space="preserve"> is to define a start state for the </w:t>
      </w:r>
      <w:r w:rsidR="00F13C18">
        <w:t>Import Agent</w:t>
      </w:r>
      <w:r>
        <w:t xml:space="preserve"> (called Seasonality in this example) in which the </w:t>
      </w:r>
      <w:r w:rsidR="00F13C18">
        <w:t>Import Agent</w:t>
      </w:r>
      <w:r>
        <w:t xml:space="preserve">s changes the transmissibility according to a formula that varies over the year. In this example, we model seasonality as a </w:t>
      </w:r>
      <w:r w:rsidR="00272AAF">
        <w:t>co</w:t>
      </w:r>
      <w:r>
        <w:t xml:space="preserve">sine wave that varies from 1 (at the peak day of transmissibility) to 0 (at a half year later). </w:t>
      </w:r>
    </w:p>
    <w:p w14:paraId="7DF82D9F" w14:textId="34FB1D3B" w:rsidR="00AB6158" w:rsidRDefault="00AB6158"/>
    <w:p w14:paraId="44B2216B" w14:textId="3A5AA2A2" w:rsidR="002423F4" w:rsidRDefault="00AB6158">
      <w:r>
        <w:t>We use four global variables to set</w:t>
      </w:r>
      <w:r w:rsidR="002423F4">
        <w:t>:</w:t>
      </w:r>
    </w:p>
    <w:p w14:paraId="421DF5BF" w14:textId="7A1A09BA" w:rsidR="002423F4" w:rsidRDefault="002423F4" w:rsidP="00D173E3">
      <w:pPr>
        <w:pStyle w:val="ListParagraph"/>
        <w:numPr>
          <w:ilvl w:val="0"/>
          <w:numId w:val="67"/>
        </w:numPr>
      </w:pPr>
      <w:r>
        <w:t xml:space="preserve">the maximum transmissibility of the </w:t>
      </w:r>
      <w:r w:rsidR="00160207">
        <w:t>Condition</w:t>
      </w:r>
      <w:r>
        <w:t xml:space="preserve"> (set to 1.5 in this example)</w:t>
      </w:r>
    </w:p>
    <w:p w14:paraId="209D2CA3" w14:textId="7275CF08" w:rsidR="00AB6158" w:rsidRDefault="00AB6158" w:rsidP="00D173E3">
      <w:pPr>
        <w:pStyle w:val="ListParagraph"/>
        <w:numPr>
          <w:ilvl w:val="0"/>
          <w:numId w:val="66"/>
        </w:numPr>
      </w:pPr>
      <w:r>
        <w:t>the peak day of the year (between 1 and 365</w:t>
      </w:r>
      <w:r w:rsidR="002423F4">
        <w:t>, with 1 representing Jan-01)</w:t>
      </w:r>
    </w:p>
    <w:p w14:paraId="2C946570" w14:textId="0EFCE9D4" w:rsidR="002423F4" w:rsidRDefault="002423F4" w:rsidP="00D173E3">
      <w:pPr>
        <w:pStyle w:val="ListParagraph"/>
        <w:numPr>
          <w:ilvl w:val="0"/>
          <w:numId w:val="66"/>
        </w:numPr>
      </w:pPr>
      <w:r>
        <w:t xml:space="preserve">the fraction of seasonal reduction (1.0 means no transmission </w:t>
      </w:r>
      <w:r w:rsidR="00B50A7F">
        <w:t>one half-year off-peak</w:t>
      </w:r>
      <w:r>
        <w:t>)</w:t>
      </w:r>
    </w:p>
    <w:p w14:paraId="562EFBE6" w14:textId="27167598" w:rsidR="002423F4" w:rsidRDefault="002423F4" w:rsidP="00D173E3">
      <w:pPr>
        <w:pStyle w:val="ListParagraph"/>
        <w:numPr>
          <w:ilvl w:val="0"/>
          <w:numId w:val="66"/>
        </w:numPr>
      </w:pPr>
      <w:r>
        <w:t>the current number of days off-peak</w:t>
      </w:r>
    </w:p>
    <w:p w14:paraId="1A043AD5" w14:textId="77777777" w:rsidR="00AB6158" w:rsidRDefault="00AB6158"/>
    <w:p w14:paraId="2F1281B3" w14:textId="77777777" w:rsidR="00987150"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ondition C</w:t>
      </w:r>
      <w:r w:rsidR="00AB6158" w:rsidRPr="00AB6158">
        <w:rPr>
          <w:rFonts w:eastAsiaTheme="minorHAnsi"/>
          <w:b/>
          <w:bCs/>
          <w:color w:val="000000"/>
        </w:rPr>
        <w:t>OND</w:t>
      </w:r>
      <w:r>
        <w:rPr>
          <w:rFonts w:eastAsiaTheme="minorHAnsi"/>
          <w:b/>
          <w:bCs/>
          <w:color w:val="000000"/>
        </w:rPr>
        <w:t xml:space="preserve"> {</w:t>
      </w:r>
    </w:p>
    <w:p w14:paraId="66A5B4C7" w14:textId="74066C3B" w:rsidR="00AB6158" w:rsidRPr="00AB6158"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AB6158" w:rsidRPr="00AB6158">
        <w:rPr>
          <w:rFonts w:eastAsiaTheme="minorHAnsi"/>
          <w:b/>
          <w:bCs/>
          <w:color w:val="000000"/>
        </w:rPr>
        <w:t xml:space="preserve">states = Start </w:t>
      </w:r>
      <w:r w:rsidR="00AB6158">
        <w:rPr>
          <w:rFonts w:eastAsiaTheme="minorHAnsi"/>
          <w:b/>
          <w:bCs/>
          <w:color w:val="000000"/>
        </w:rPr>
        <w:t xml:space="preserve">... </w:t>
      </w:r>
      <w:r w:rsidR="00AB6158" w:rsidRPr="00AB6158">
        <w:rPr>
          <w:rFonts w:eastAsiaTheme="minorHAnsi"/>
          <w:b/>
          <w:bCs/>
          <w:color w:val="000000"/>
        </w:rPr>
        <w:t>Seasonality</w:t>
      </w:r>
    </w:p>
    <w:p w14:paraId="0BA25CCD" w14:textId="15E6BBE4" w:rsidR="00AB6158"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AB6158" w:rsidRPr="00AB6158">
        <w:rPr>
          <w:rFonts w:eastAsiaTheme="minorHAnsi"/>
          <w:b/>
          <w:bCs/>
          <w:color w:val="000000"/>
        </w:rPr>
        <w:t>import_start_state = Seasonality</w:t>
      </w:r>
    </w:p>
    <w:p w14:paraId="4FC2E43B" w14:textId="02BA9370" w:rsidR="00987150" w:rsidRPr="00AB6158"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1785B242"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A3031A1" w14:textId="245C6963" w:rsidR="002423F4"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w:t>
      </w:r>
      <w:r w:rsidR="00C24D23">
        <w:rPr>
          <w:rFonts w:eastAsiaTheme="minorHAnsi"/>
          <w:b/>
          <w:bCs/>
          <w:color w:val="000000"/>
        </w:rPr>
        <w:t>lobal</w:t>
      </w:r>
      <w:r w:rsidR="002423F4" w:rsidRPr="00AB6158">
        <w:rPr>
          <w:rFonts w:eastAsiaTheme="minorHAnsi"/>
          <w:b/>
          <w:bCs/>
          <w:color w:val="000000"/>
        </w:rPr>
        <w:t xml:space="preserve"> max_transmissibility</w:t>
      </w:r>
    </w:p>
    <w:p w14:paraId="459DF4E8" w14:textId="2B36CC4E" w:rsidR="002423F4" w:rsidRPr="00AB6158" w:rsidRDefault="00987150" w:rsidP="002423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w:t>
      </w:r>
      <w:r w:rsidR="00C24D23">
        <w:rPr>
          <w:rFonts w:eastAsiaTheme="minorHAnsi"/>
          <w:b/>
          <w:bCs/>
          <w:color w:val="000000"/>
        </w:rPr>
        <w:t>lobal</w:t>
      </w:r>
      <w:r w:rsidR="002423F4" w:rsidRPr="00AB6158">
        <w:rPr>
          <w:rFonts w:eastAsiaTheme="minorHAnsi"/>
          <w:b/>
          <w:bCs/>
          <w:color w:val="000000"/>
        </w:rPr>
        <w:t xml:space="preserve"> peak_day_of_year</w:t>
      </w:r>
    </w:p>
    <w:p w14:paraId="57C92FC3" w14:textId="2CB1AE51" w:rsidR="002423F4" w:rsidRPr="00AB6158" w:rsidRDefault="00987150" w:rsidP="002423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w:t>
      </w:r>
      <w:r w:rsidR="00C24D23">
        <w:rPr>
          <w:rFonts w:eastAsiaTheme="minorHAnsi"/>
          <w:b/>
          <w:bCs/>
          <w:color w:val="000000"/>
        </w:rPr>
        <w:t>lobal</w:t>
      </w:r>
      <w:r w:rsidR="002423F4" w:rsidRPr="00AB6158">
        <w:rPr>
          <w:rFonts w:eastAsiaTheme="minorHAnsi"/>
          <w:b/>
          <w:bCs/>
          <w:color w:val="000000"/>
        </w:rPr>
        <w:t xml:space="preserve"> seasonal_reduction</w:t>
      </w:r>
    </w:p>
    <w:p w14:paraId="7F144738" w14:textId="67E7EA73" w:rsidR="00AB6158" w:rsidRPr="00AB6158"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w:t>
      </w:r>
      <w:r w:rsidR="00C24D23">
        <w:rPr>
          <w:rFonts w:eastAsiaTheme="minorHAnsi"/>
          <w:b/>
          <w:bCs/>
          <w:color w:val="000000"/>
        </w:rPr>
        <w:t>lobal</w:t>
      </w:r>
      <w:r w:rsidR="00AB6158" w:rsidRPr="00AB6158">
        <w:rPr>
          <w:rFonts w:eastAsiaTheme="minorHAnsi"/>
          <w:b/>
          <w:bCs/>
          <w:color w:val="000000"/>
        </w:rPr>
        <w:t xml:space="preserve"> days_from_peak</w:t>
      </w:r>
    </w:p>
    <w:p w14:paraId="3B5A9BB4"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8AFA59B" w14:textId="7FAC2FD1"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max_transmissibility = </w:t>
      </w:r>
      <w:r>
        <w:rPr>
          <w:rFonts w:eastAsiaTheme="minorHAnsi"/>
          <w:b/>
          <w:bCs/>
          <w:color w:val="000000"/>
        </w:rPr>
        <w:t>1.5</w:t>
      </w:r>
    </w:p>
    <w:p w14:paraId="1E142D65" w14:textId="1447FC88"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peak_day_of_year = 1</w:t>
      </w:r>
    </w:p>
    <w:p w14:paraId="071E4FD7" w14:textId="03ADE71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seasonal_reduction = 1</w:t>
      </w:r>
      <w:r w:rsidR="002423F4">
        <w:rPr>
          <w:rFonts w:eastAsiaTheme="minorHAnsi"/>
          <w:b/>
          <w:bCs/>
          <w:color w:val="000000"/>
        </w:rPr>
        <w:t>.0</w:t>
      </w:r>
    </w:p>
    <w:p w14:paraId="30E99DE8"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days_from_peak = -1</w:t>
      </w:r>
    </w:p>
    <w:p w14:paraId="110757D9"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B158503" w14:textId="63240C8E"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Determine how many days away from the peak day:</w:t>
      </w:r>
    </w:p>
    <w:p w14:paraId="333FF8B1" w14:textId="5872083A" w:rsidR="006C5F75" w:rsidRDefault="00987150"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AB6158" w:rsidRPr="00AB6158">
        <w:rPr>
          <w:rFonts w:eastAsiaTheme="minorHAnsi"/>
          <w:b/>
          <w:bCs/>
          <w:color w:val="000000"/>
        </w:rPr>
        <w:t>COND</w:t>
      </w:r>
      <w:r>
        <w:rPr>
          <w:rFonts w:eastAsiaTheme="minorHAnsi"/>
          <w:b/>
          <w:bCs/>
          <w:color w:val="000000"/>
        </w:rPr>
        <w:t>.</w:t>
      </w:r>
      <w:r w:rsidR="00AB6158" w:rsidRPr="00AB6158">
        <w:rPr>
          <w:rFonts w:eastAsiaTheme="minorHAnsi"/>
          <w:b/>
          <w:bCs/>
          <w:color w:val="000000"/>
        </w:rPr>
        <w:t xml:space="preserve">Seasonality </w:t>
      </w:r>
      <w:r w:rsidR="006C5F75">
        <w:rPr>
          <w:rFonts w:eastAsiaTheme="minorHAnsi"/>
          <w:b/>
          <w:bCs/>
          <w:color w:val="000000"/>
        </w:rPr>
        <w:t>{</w:t>
      </w:r>
    </w:p>
    <w:p w14:paraId="61C1EAAF" w14:textId="6572FE6B" w:rsidR="00AB6158" w:rsidRPr="00AB6158" w:rsidRDefault="006C5F75"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AB6158" w:rsidRPr="00AB6158">
        <w:rPr>
          <w:rFonts w:eastAsiaTheme="minorHAnsi"/>
          <w:b/>
          <w:bCs/>
          <w:color w:val="000000"/>
        </w:rPr>
        <w:t>set(days_from_peak, abs(day_of_year - peak_day_of_year))</w:t>
      </w:r>
    </w:p>
    <w:p w14:paraId="09257D85"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F22EAD1" w14:textId="760E9D88" w:rsidR="006C5F75" w:rsidRDefault="002423F4" w:rsidP="006C5F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rPr>
      </w:pPr>
      <w:r>
        <w:rPr>
          <w:rFonts w:eastAsiaTheme="minorHAnsi"/>
          <w:b/>
          <w:bCs/>
          <w:color w:val="000000"/>
        </w:rPr>
        <w:t xml:space="preserve"># Set the transmissibility according to a </w:t>
      </w:r>
      <w:r w:rsidR="000C19AE">
        <w:rPr>
          <w:rFonts w:eastAsiaTheme="minorHAnsi"/>
          <w:b/>
          <w:bCs/>
          <w:color w:val="000000"/>
        </w:rPr>
        <w:t>co</w:t>
      </w:r>
      <w:r>
        <w:rPr>
          <w:rFonts w:eastAsiaTheme="minorHAnsi"/>
          <w:b/>
          <w:bCs/>
          <w:color w:val="000000"/>
        </w:rPr>
        <w:t>sine wave with value of max_transmissibility on</w:t>
      </w:r>
    </w:p>
    <w:p w14:paraId="4861219E" w14:textId="39972260" w:rsidR="002423F4" w:rsidRDefault="006C5F75" w:rsidP="006C5F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rPr>
      </w:pPr>
      <w:r>
        <w:rPr>
          <w:rFonts w:eastAsiaTheme="minorHAnsi"/>
          <w:b/>
          <w:bCs/>
          <w:color w:val="000000"/>
        </w:rPr>
        <w:t xml:space="preserve"># </w:t>
      </w:r>
      <w:r w:rsidR="002423F4">
        <w:rPr>
          <w:rFonts w:eastAsiaTheme="minorHAnsi"/>
          <w:b/>
          <w:bCs/>
          <w:color w:val="000000"/>
        </w:rPr>
        <w:t xml:space="preserve">the peak and </w:t>
      </w:r>
      <w:r w:rsidR="000C19AE">
        <w:rPr>
          <w:rFonts w:eastAsiaTheme="minorHAnsi"/>
          <w:b/>
          <w:bCs/>
          <w:color w:val="000000"/>
        </w:rPr>
        <w:t>a period of 365 days</w:t>
      </w:r>
      <w:r w:rsidR="002423F4">
        <w:rPr>
          <w:rFonts w:eastAsiaTheme="minorHAnsi"/>
          <w:b/>
          <w:bCs/>
          <w:color w:val="000000"/>
        </w:rPr>
        <w:t>:</w:t>
      </w:r>
    </w:p>
    <w:p w14:paraId="5C745412"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58F3951" w14:textId="04B3F393" w:rsidR="002423F4" w:rsidRDefault="006C5F75"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AB6158" w:rsidRPr="00AB6158">
        <w:rPr>
          <w:rFonts w:eastAsiaTheme="minorHAnsi"/>
          <w:b/>
          <w:bCs/>
          <w:color w:val="000000"/>
        </w:rPr>
        <w:t>set_trans(COND, max_transmissibility *</w:t>
      </w:r>
      <w:r>
        <w:rPr>
          <w:rFonts w:eastAsiaTheme="minorHAnsi"/>
          <w:b/>
          <w:bCs/>
          <w:color w:val="000000"/>
        </w:rPr>
        <w:t xml:space="preserve"> \</w:t>
      </w:r>
    </w:p>
    <w:p w14:paraId="67552705" w14:textId="1495535E" w:rsidR="00AB6158" w:rsidRPr="00AB6158"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Pr>
          <w:rFonts w:eastAsiaTheme="minorHAnsi"/>
          <w:b/>
          <w:bCs/>
          <w:color w:val="000000"/>
        </w:rPr>
        <w:tab/>
      </w:r>
      <w:r w:rsidR="00AB6158" w:rsidRPr="00AB6158">
        <w:rPr>
          <w:rFonts w:eastAsiaTheme="minorHAnsi"/>
          <w:b/>
          <w:bCs/>
          <w:color w:val="000000"/>
        </w:rPr>
        <w:t>(1.0 - seasonal_reduction*(1 - 0.5*(1+cos(</w:t>
      </w:r>
      <w:r w:rsidR="000C19AE">
        <w:rPr>
          <w:rFonts w:eastAsiaTheme="minorHAnsi"/>
          <w:b/>
          <w:bCs/>
          <w:color w:val="000000"/>
        </w:rPr>
        <w:t>2*</w:t>
      </w:r>
      <w:r w:rsidR="00AB6158" w:rsidRPr="00AB6158">
        <w:rPr>
          <w:rFonts w:eastAsiaTheme="minorHAnsi"/>
          <w:b/>
          <w:bCs/>
          <w:color w:val="000000"/>
        </w:rPr>
        <w:t>3.14159*days_from_peak/</w:t>
      </w:r>
      <w:r w:rsidR="000C19AE">
        <w:rPr>
          <w:rFonts w:eastAsiaTheme="minorHAnsi"/>
          <w:b/>
          <w:bCs/>
          <w:color w:val="000000"/>
        </w:rPr>
        <w:t>365</w:t>
      </w:r>
      <w:r w:rsidR="007D452D">
        <w:rPr>
          <w:rFonts w:eastAsiaTheme="minorHAnsi"/>
          <w:b/>
          <w:bCs/>
          <w:color w:val="000000"/>
        </w:rPr>
        <w:t>)))))</w:t>
      </w:r>
    </w:p>
    <w:p w14:paraId="6A8777BB"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3AEB39" w14:textId="0693F91E" w:rsidR="006F263A" w:rsidRDefault="006C5F75"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FD5AD1">
        <w:rPr>
          <w:rFonts w:eastAsiaTheme="minorHAnsi"/>
          <w:b/>
          <w:bCs/>
          <w:color w:val="000000"/>
        </w:rPr>
        <w:t xml:space="preserve"># </w:t>
      </w:r>
      <w:r w:rsidR="006F263A">
        <w:rPr>
          <w:rFonts w:eastAsiaTheme="minorHAnsi"/>
          <w:b/>
          <w:bCs/>
          <w:color w:val="000000"/>
        </w:rPr>
        <w:t>wait one day:</w:t>
      </w:r>
    </w:p>
    <w:p w14:paraId="48C6D6CA" w14:textId="0E45A3E3" w:rsidR="00AB6158" w:rsidRPr="00AB6158" w:rsidRDefault="006C5F75"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AB6158" w:rsidRPr="00AB6158">
        <w:rPr>
          <w:rFonts w:eastAsiaTheme="minorHAnsi"/>
          <w:b/>
          <w:bCs/>
          <w:color w:val="000000"/>
        </w:rPr>
        <w:t>wait(24)</w:t>
      </w:r>
    </w:p>
    <w:p w14:paraId="7B68E32F" w14:textId="77777777" w:rsidR="002423F4" w:rsidRDefault="002423F4" w:rsidP="00AB6158">
      <w:pPr>
        <w:rPr>
          <w:rFonts w:eastAsiaTheme="minorHAnsi"/>
          <w:b/>
          <w:bCs/>
          <w:color w:val="000000"/>
        </w:rPr>
      </w:pPr>
    </w:p>
    <w:p w14:paraId="32315A5C" w14:textId="72307529" w:rsidR="006F263A" w:rsidRDefault="009204B3" w:rsidP="009204B3">
      <w:pPr>
        <w:rPr>
          <w:rFonts w:eastAsiaTheme="minorHAnsi"/>
          <w:b/>
          <w:bCs/>
          <w:color w:val="000000"/>
        </w:rPr>
      </w:pPr>
      <w:r>
        <w:rPr>
          <w:rFonts w:eastAsiaTheme="minorHAnsi"/>
          <w:b/>
          <w:bCs/>
          <w:color w:val="000000"/>
        </w:rPr>
        <w:t xml:space="preserve">            </w:t>
      </w:r>
      <w:r w:rsidR="006F263A">
        <w:rPr>
          <w:rFonts w:eastAsiaTheme="minorHAnsi"/>
          <w:b/>
          <w:bCs/>
          <w:color w:val="000000"/>
        </w:rPr>
        <w:t># and repeat:</w:t>
      </w:r>
    </w:p>
    <w:p w14:paraId="66B00B3D" w14:textId="4C3776BC" w:rsidR="00B50A7F" w:rsidRDefault="009204B3" w:rsidP="009204B3">
      <w:pPr>
        <w:rPr>
          <w:rFonts w:eastAsiaTheme="minorHAnsi"/>
          <w:b/>
          <w:bCs/>
          <w:color w:val="000000"/>
        </w:rPr>
      </w:pPr>
      <w:r>
        <w:rPr>
          <w:rFonts w:eastAsiaTheme="minorHAnsi"/>
          <w:b/>
          <w:bCs/>
          <w:color w:val="000000"/>
        </w:rPr>
        <w:t xml:space="preserve">            </w:t>
      </w:r>
      <w:r w:rsidR="00AB6158" w:rsidRPr="00AB6158">
        <w:rPr>
          <w:rFonts w:eastAsiaTheme="minorHAnsi"/>
          <w:b/>
          <w:bCs/>
          <w:color w:val="000000"/>
        </w:rPr>
        <w:t>next(Seasonality)</w:t>
      </w:r>
    </w:p>
    <w:p w14:paraId="192B8281" w14:textId="353A3CDF" w:rsidR="006C5F75" w:rsidRDefault="006C5F75" w:rsidP="006C5F75">
      <w:pPr>
        <w:rPr>
          <w:rFonts w:eastAsiaTheme="minorHAnsi"/>
          <w:b/>
          <w:bCs/>
          <w:color w:val="000000"/>
        </w:rPr>
      </w:pPr>
      <w:r>
        <w:rPr>
          <w:rFonts w:eastAsiaTheme="minorHAnsi"/>
          <w:b/>
          <w:bCs/>
          <w:color w:val="000000"/>
        </w:rPr>
        <w:t>}</w:t>
      </w:r>
    </w:p>
    <w:p w14:paraId="040CEF8E" w14:textId="77777777" w:rsidR="00B50A7F" w:rsidRDefault="00B50A7F" w:rsidP="00F1322C">
      <w:pPr>
        <w:rPr>
          <w:rFonts w:eastAsiaTheme="minorHAnsi"/>
          <w:b/>
          <w:bCs/>
          <w:color w:val="000000"/>
        </w:rPr>
      </w:pPr>
    </w:p>
    <w:p w14:paraId="54C167B3" w14:textId="77777777" w:rsidR="00B50A7F" w:rsidRDefault="00B50A7F" w:rsidP="00F1322C">
      <w:pPr>
        <w:rPr>
          <w:rFonts w:eastAsiaTheme="minorHAnsi"/>
          <w:color w:val="000000"/>
        </w:rPr>
      </w:pPr>
    </w:p>
    <w:p w14:paraId="0F3B393A" w14:textId="77777777" w:rsidR="00B50A7F" w:rsidRDefault="00B50A7F" w:rsidP="00F1322C">
      <w:pPr>
        <w:rPr>
          <w:rFonts w:eastAsiaTheme="minorHAnsi"/>
          <w:color w:val="000000"/>
        </w:rPr>
      </w:pPr>
    </w:p>
    <w:p w14:paraId="52CCF31E" w14:textId="77777777" w:rsidR="00B50A7F" w:rsidRDefault="00B50A7F" w:rsidP="00F1322C">
      <w:pPr>
        <w:rPr>
          <w:rFonts w:eastAsiaTheme="minorHAnsi"/>
          <w:color w:val="000000"/>
        </w:rPr>
      </w:pPr>
    </w:p>
    <w:p w14:paraId="571A52A1" w14:textId="58F71A0E" w:rsidR="00B50A7F" w:rsidRDefault="00B50A7F" w:rsidP="00F1322C">
      <w:pPr>
        <w:rPr>
          <w:rFonts w:eastAsiaTheme="minorHAnsi"/>
          <w:color w:val="000000"/>
        </w:rPr>
      </w:pPr>
      <w:r>
        <w:rPr>
          <w:rFonts w:eastAsiaTheme="minorHAnsi"/>
          <w:color w:val="000000"/>
        </w:rPr>
        <w:t>The snippet above produces the following results:</w:t>
      </w:r>
    </w:p>
    <w:p w14:paraId="467C56A2" w14:textId="77777777" w:rsidR="00B50A7F" w:rsidRDefault="00B50A7F" w:rsidP="00F1322C">
      <w:pPr>
        <w:rPr>
          <w:rFonts w:eastAsiaTheme="minorHAnsi"/>
          <w:color w:val="000000"/>
        </w:rPr>
      </w:pPr>
    </w:p>
    <w:p w14:paraId="46146E66" w14:textId="77777777" w:rsidR="00B50A7F" w:rsidRDefault="00B50A7F" w:rsidP="00B50A7F">
      <w:pPr>
        <w:jc w:val="center"/>
      </w:pPr>
      <w:r>
        <w:rPr>
          <w:noProof/>
        </w:rPr>
        <w:drawing>
          <wp:inline distT="0" distB="0" distL="0" distR="0" wp14:anchorId="54921AEB" wp14:editId="1AAF60A8">
            <wp:extent cx="3657600" cy="21945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asonality.pdf"/>
                    <pic:cNvPicPr/>
                  </pic:nvPicPr>
                  <pic:blipFill>
                    <a:blip r:embed="rId21">
                      <a:extLst>
                        <a:ext uri="{28A0092B-C50C-407E-A947-70E740481C1C}">
                          <a14:useLocalDpi xmlns:a14="http://schemas.microsoft.com/office/drawing/2010/main" val="0"/>
                        </a:ext>
                      </a:extLst>
                    </a:blip>
                    <a:stretch>
                      <a:fillRect/>
                    </a:stretch>
                  </pic:blipFill>
                  <pic:spPr>
                    <a:xfrm>
                      <a:off x="0" y="0"/>
                      <a:ext cx="3657600" cy="2194560"/>
                    </a:xfrm>
                    <a:prstGeom prst="rect">
                      <a:avLst/>
                    </a:prstGeom>
                  </pic:spPr>
                </pic:pic>
              </a:graphicData>
            </a:graphic>
          </wp:inline>
        </w:drawing>
      </w:r>
    </w:p>
    <w:p w14:paraId="4C94934E" w14:textId="77777777" w:rsidR="00B50A7F" w:rsidRDefault="00B50A7F" w:rsidP="00B50A7F">
      <w:pPr>
        <w:jc w:val="center"/>
      </w:pPr>
    </w:p>
    <w:p w14:paraId="71CC80AB" w14:textId="77777777" w:rsidR="00D57CEB" w:rsidRDefault="00D57CEB" w:rsidP="00B50A7F"/>
    <w:p w14:paraId="7EEE4FA7" w14:textId="4D711B27" w:rsidR="00B50A7F" w:rsidRDefault="00B50A7F" w:rsidP="00B50A7F">
      <w:r>
        <w:t>As another example, suppose we can to have peak transmissibility in both the Spring and the Fall, and have the off-peak transmissibility fall to half the peak transmissibility. We could make the following changes:</w:t>
      </w:r>
    </w:p>
    <w:p w14:paraId="2477529C" w14:textId="77777777" w:rsidR="00B50A7F" w:rsidRDefault="00B50A7F" w:rsidP="00B50A7F"/>
    <w:p w14:paraId="1BB6FAC6" w14:textId="6F5ED8C9" w:rsidR="00B50A7F" w:rsidRPr="00AB6158" w:rsidRDefault="00B50A7F"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peak_day_of_year = </w:t>
      </w:r>
      <w:r>
        <w:rPr>
          <w:rFonts w:eastAsiaTheme="minorHAnsi"/>
          <w:b/>
          <w:bCs/>
          <w:color w:val="000000"/>
        </w:rPr>
        <w:t>91</w:t>
      </w:r>
    </w:p>
    <w:p w14:paraId="55BF4B54" w14:textId="64FA6851" w:rsidR="00B50A7F" w:rsidRPr="00AB6158" w:rsidRDefault="00B50A7F"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seasonal_reduction = </w:t>
      </w:r>
      <w:r>
        <w:rPr>
          <w:rFonts w:eastAsiaTheme="minorHAnsi"/>
          <w:b/>
          <w:bCs/>
          <w:color w:val="000000"/>
        </w:rPr>
        <w:t>0.5</w:t>
      </w:r>
    </w:p>
    <w:p w14:paraId="70A38BDB" w14:textId="77777777" w:rsidR="00B50A7F" w:rsidRDefault="00B50A7F" w:rsidP="00B50A7F"/>
    <w:p w14:paraId="069F52BC" w14:textId="0A345DAD" w:rsidR="00B50A7F" w:rsidRDefault="00B50A7F" w:rsidP="00B50A7F">
      <w:r>
        <w:t xml:space="preserve">and change the </w:t>
      </w:r>
      <w:r w:rsidR="000C19AE">
        <w:t>period of the curve to be 182.5 days</w:t>
      </w:r>
      <w:r>
        <w:t>:</w:t>
      </w:r>
    </w:p>
    <w:p w14:paraId="12E97122" w14:textId="77777777" w:rsidR="00B50A7F" w:rsidRDefault="00B50A7F" w:rsidP="00B50A7F"/>
    <w:p w14:paraId="2935AB7F" w14:textId="3A406582" w:rsidR="00B50A7F" w:rsidRDefault="00B57182"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B50A7F" w:rsidRPr="00AB6158">
        <w:rPr>
          <w:rFonts w:eastAsiaTheme="minorHAnsi"/>
          <w:b/>
          <w:bCs/>
          <w:color w:val="000000"/>
        </w:rPr>
        <w:t>set_trans(COND, max_transmissibility *</w:t>
      </w:r>
      <w:r>
        <w:rPr>
          <w:rFonts w:eastAsiaTheme="minorHAnsi"/>
          <w:b/>
          <w:bCs/>
          <w:color w:val="000000"/>
        </w:rPr>
        <w:t xml:space="preserve"> \</w:t>
      </w:r>
    </w:p>
    <w:p w14:paraId="7F12C34D" w14:textId="0A6AE35B" w:rsidR="00D57CEB" w:rsidRDefault="00B50A7F" w:rsidP="00D173E3">
      <w:pPr>
        <w:pStyle w:val="ListParagraph"/>
        <w:numPr>
          <w:ilvl w:val="0"/>
          <w:numId w:val="6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57CEB">
        <w:rPr>
          <w:rFonts w:eastAsiaTheme="minorHAnsi"/>
          <w:b/>
          <w:bCs/>
          <w:color w:val="000000"/>
        </w:rPr>
        <w:t>- seasonal_reduction*(1 - 0.5*(1+cos(</w:t>
      </w:r>
      <w:r w:rsidR="000C19AE">
        <w:rPr>
          <w:rFonts w:eastAsiaTheme="minorHAnsi"/>
          <w:b/>
          <w:bCs/>
          <w:color w:val="000000"/>
        </w:rPr>
        <w:t>2*</w:t>
      </w:r>
      <w:r w:rsidRPr="00D57CEB">
        <w:rPr>
          <w:rFonts w:eastAsiaTheme="minorHAnsi"/>
          <w:b/>
          <w:bCs/>
          <w:color w:val="000000"/>
        </w:rPr>
        <w:t>3.14159</w:t>
      </w:r>
      <w:r w:rsidR="005F45C9" w:rsidRPr="00D57CEB">
        <w:rPr>
          <w:rFonts w:eastAsiaTheme="minorHAnsi"/>
          <w:b/>
          <w:bCs/>
          <w:color w:val="000000"/>
        </w:rPr>
        <w:t>*</w:t>
      </w:r>
      <w:r w:rsidRPr="00D57CEB">
        <w:rPr>
          <w:rFonts w:eastAsiaTheme="minorHAnsi"/>
          <w:b/>
          <w:bCs/>
          <w:color w:val="000000"/>
        </w:rPr>
        <w:t>days_from_peak/</w:t>
      </w:r>
      <w:r w:rsidR="000C19AE">
        <w:rPr>
          <w:rFonts w:eastAsiaTheme="minorHAnsi"/>
          <w:b/>
          <w:bCs/>
          <w:color w:val="000000"/>
        </w:rPr>
        <w:t>182.5</w:t>
      </w:r>
      <w:r w:rsidR="007D452D">
        <w:rPr>
          <w:rFonts w:eastAsiaTheme="minorHAnsi"/>
          <w:b/>
          <w:bCs/>
          <w:color w:val="000000"/>
        </w:rPr>
        <w:t>)))))</w:t>
      </w:r>
    </w:p>
    <w:p w14:paraId="1F9790C9" w14:textId="149A3BF9"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520"/>
        <w:jc w:val="both"/>
        <w:rPr>
          <w:rFonts w:eastAsiaTheme="minorHAnsi"/>
          <w:b/>
          <w:bCs/>
          <w:color w:val="000000"/>
        </w:rPr>
      </w:pPr>
    </w:p>
    <w:p w14:paraId="7BFB87D6" w14:textId="227D6E5B"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rPr>
          <w:rFonts w:eastAsiaTheme="minorHAnsi"/>
          <w:color w:val="000000"/>
        </w:rPr>
      </w:pPr>
      <w:r>
        <w:rPr>
          <w:rFonts w:eastAsiaTheme="minorHAnsi"/>
          <w:color w:val="000000"/>
        </w:rPr>
        <w:t>The resulting transmission curve follows:</w:t>
      </w:r>
    </w:p>
    <w:p w14:paraId="40FF6CF1" w14:textId="22032D83"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rPr>
          <w:rFonts w:eastAsiaTheme="minorHAnsi"/>
          <w:color w:val="000000"/>
        </w:rPr>
      </w:pPr>
    </w:p>
    <w:p w14:paraId="6EF5AF30" w14:textId="000BF9A9" w:rsidR="00D57CEB" w:rsidRP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center"/>
        <w:rPr>
          <w:rFonts w:eastAsiaTheme="minorHAnsi"/>
          <w:color w:val="000000"/>
        </w:rPr>
      </w:pPr>
      <w:r>
        <w:rPr>
          <w:rFonts w:eastAsiaTheme="minorHAnsi"/>
          <w:noProof/>
          <w:color w:val="000000"/>
        </w:rPr>
        <w:drawing>
          <wp:inline distT="0" distB="0" distL="0" distR="0" wp14:anchorId="66757CD8" wp14:editId="551BD124">
            <wp:extent cx="3657600" cy="21945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asonality2.pdf"/>
                    <pic:cNvPicPr/>
                  </pic:nvPicPr>
                  <pic:blipFill>
                    <a:blip r:embed="rId22">
                      <a:extLst>
                        <a:ext uri="{28A0092B-C50C-407E-A947-70E740481C1C}">
                          <a14:useLocalDpi xmlns:a14="http://schemas.microsoft.com/office/drawing/2010/main" val="0"/>
                        </a:ext>
                      </a:extLst>
                    </a:blip>
                    <a:stretch>
                      <a:fillRect/>
                    </a:stretch>
                  </pic:blipFill>
                  <pic:spPr>
                    <a:xfrm>
                      <a:off x="0" y="0"/>
                      <a:ext cx="3657600" cy="2194560"/>
                    </a:xfrm>
                    <a:prstGeom prst="rect">
                      <a:avLst/>
                    </a:prstGeom>
                  </pic:spPr>
                </pic:pic>
              </a:graphicData>
            </a:graphic>
          </wp:inline>
        </w:drawing>
      </w:r>
    </w:p>
    <w:p w14:paraId="0311BF40" w14:textId="072B8AE7" w:rsidR="00674912" w:rsidRPr="00F1322C" w:rsidRDefault="00674912" w:rsidP="00B50A7F">
      <w:r w:rsidRPr="00B83439">
        <w:rPr>
          <w:b/>
        </w:rPr>
        <w:br w:type="page"/>
      </w:r>
    </w:p>
    <w:p w14:paraId="3EFBE9DC" w14:textId="77777777" w:rsidR="00034AB1" w:rsidRPr="00034AB1" w:rsidRDefault="00034AB1" w:rsidP="00034AB1"/>
    <w:p w14:paraId="380957D1" w14:textId="787EED32" w:rsidR="00D77A43" w:rsidRDefault="00D77A43" w:rsidP="00D77A43">
      <w:pPr>
        <w:pStyle w:val="Heading2"/>
      </w:pPr>
      <w:bookmarkStart w:id="188" w:name="_Toc40674690"/>
      <w:r>
        <w:t>Using Elevation Data</w:t>
      </w:r>
      <w:bookmarkEnd w:id="188"/>
    </w:p>
    <w:p w14:paraId="597AB335" w14:textId="77777777" w:rsidR="00D77A43" w:rsidRDefault="00D77A43" w:rsidP="00D77A43">
      <w:pPr>
        <w:pStyle w:val="Heading2"/>
      </w:pPr>
    </w:p>
    <w:p w14:paraId="5339E0A1" w14:textId="77777777" w:rsidR="00D77A43" w:rsidRDefault="00D77A43" w:rsidP="00D77A43">
      <w:r>
        <w:t>The built-in synthetic population files include the elevation (measured in meters above sea-level) for every built-in place type (Households, School, Workplaces and Hospitals).</w:t>
      </w:r>
    </w:p>
    <w:p w14:paraId="6E6B5B4D" w14:textId="77777777" w:rsidR="00D77A43" w:rsidRDefault="00D77A43" w:rsidP="00D77A43"/>
    <w:p w14:paraId="279A7882" w14:textId="77777777" w:rsidR="00D77A43" w:rsidRDefault="00D77A43" w:rsidP="00D77A43">
      <w:r>
        <w:t>This example shows how to use that data to assign agents to different states. This might be useful for models in which a risk is associated with a place's elevation, such as the risk of flooding.</w:t>
      </w:r>
    </w:p>
    <w:p w14:paraId="6C0DDD7A" w14:textId="77777777" w:rsidR="00D77A43" w:rsidRDefault="00D77A43" w:rsidP="00D77A43"/>
    <w:p w14:paraId="6AF691BF" w14:textId="77777777" w:rsidR="00D77A43" w:rsidRDefault="00D77A43" w:rsidP="00D77A43">
      <w:r>
        <w:t>Consider the following FRED program:</w:t>
      </w:r>
    </w:p>
    <w:p w14:paraId="1042331E" w14:textId="77777777" w:rsidR="00D77A43" w:rsidRDefault="00D77A43" w:rsidP="00D77A43"/>
    <w:p w14:paraId="56AFBA92"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Simulated Location</w:t>
      </w:r>
    </w:p>
    <w:p w14:paraId="2E95677B"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locations = Allegheny_County_PA</w:t>
      </w:r>
    </w:p>
    <w:p w14:paraId="34AF978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F53DDB8"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Simulated Timeframe</w:t>
      </w:r>
    </w:p>
    <w:p w14:paraId="5F6DBBFA"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start_date = 2020-Jan-01</w:t>
      </w:r>
    </w:p>
    <w:p w14:paraId="0FD14163"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nd_date = 2020-Jan-02</w:t>
      </w:r>
    </w:p>
    <w:p w14:paraId="69C62517"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189D10C" w14:textId="570E5EDE"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xml:space="preserve">##### </w:t>
      </w:r>
      <w:r w:rsidR="00160207">
        <w:rPr>
          <w:rFonts w:eastAsiaTheme="minorHAnsi"/>
          <w:b/>
          <w:bCs/>
          <w:color w:val="000000"/>
        </w:rPr>
        <w:t>CONDITION</w:t>
      </w:r>
      <w:r w:rsidRPr="00956BCC">
        <w:rPr>
          <w:rFonts w:eastAsiaTheme="minorHAnsi"/>
          <w:b/>
          <w:bCs/>
          <w:color w:val="000000"/>
        </w:rPr>
        <w:t>S</w:t>
      </w:r>
    </w:p>
    <w:p w14:paraId="4F25B690" w14:textId="385A9E95" w:rsidR="00D77A43" w:rsidRPr="00956BCC" w:rsidRDefault="001A7665"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w:t>
      </w:r>
      <w:r w:rsidR="00160207">
        <w:rPr>
          <w:rFonts w:eastAsiaTheme="minorHAnsi"/>
          <w:b/>
          <w:bCs/>
          <w:color w:val="000000"/>
        </w:rPr>
        <w:t>ondition</w:t>
      </w:r>
      <w:r w:rsidR="00D77A43" w:rsidRPr="00956BCC">
        <w:rPr>
          <w:rFonts w:eastAsiaTheme="minorHAnsi"/>
          <w:b/>
          <w:bCs/>
          <w:color w:val="000000"/>
        </w:rPr>
        <w:t xml:space="preserve"> ELEV</w:t>
      </w:r>
      <w:r w:rsidR="00EE7591">
        <w:rPr>
          <w:rFonts w:eastAsiaTheme="minorHAnsi"/>
          <w:b/>
          <w:bCs/>
          <w:color w:val="000000"/>
        </w:rPr>
        <w:t xml:space="preserve"> {</w:t>
      </w:r>
    </w:p>
    <w:p w14:paraId="74D9A03B" w14:textId="01CBE958" w:rsidR="00D77A43" w:rsidRPr="00956BCC" w:rsidRDefault="00EE759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states = Min Low Med High Max</w:t>
      </w:r>
    </w:p>
    <w:p w14:paraId="5BE4E32E" w14:textId="79B0EE26" w:rsidR="00D77A43" w:rsidRDefault="00EE759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13AD10A2" w14:textId="77777777" w:rsidR="00EE7591" w:rsidRPr="00956BCC" w:rsidRDefault="00EE759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0756DD0" w14:textId="430B5571" w:rsidR="00301C4C" w:rsidRDefault="001A7665"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D77A43" w:rsidRPr="00956BCC">
        <w:rPr>
          <w:rFonts w:eastAsiaTheme="minorHAnsi"/>
          <w:b/>
          <w:bCs/>
          <w:color w:val="000000"/>
        </w:rPr>
        <w:t>ELEV</w:t>
      </w:r>
      <w:r>
        <w:rPr>
          <w:rFonts w:eastAsiaTheme="minorHAnsi"/>
          <w:b/>
          <w:bCs/>
          <w:color w:val="000000"/>
        </w:rPr>
        <w:t>.</w:t>
      </w:r>
      <w:r w:rsidR="00D77A43" w:rsidRPr="00956BCC">
        <w:rPr>
          <w:rFonts w:eastAsiaTheme="minorHAnsi"/>
          <w:b/>
          <w:bCs/>
          <w:color w:val="000000"/>
        </w:rPr>
        <w:t xml:space="preserve">Start </w:t>
      </w:r>
      <w:r w:rsidR="00301C4C">
        <w:rPr>
          <w:rFonts w:eastAsiaTheme="minorHAnsi"/>
          <w:b/>
          <w:bCs/>
          <w:color w:val="000000"/>
        </w:rPr>
        <w:t>{</w:t>
      </w:r>
    </w:p>
    <w:p w14:paraId="5FFA2671" w14:textId="07B2A276" w:rsidR="00D77A43" w:rsidRPr="00956BC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if (elevation_quintile_of_Household == 1) then next(Min)</w:t>
      </w:r>
    </w:p>
    <w:p w14:paraId="1AA1B65D" w14:textId="68FA55C3" w:rsidR="00D77A43" w:rsidRPr="00956BC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if (elevation_quintile_of_Household == 2) then next(Low)</w:t>
      </w:r>
    </w:p>
    <w:p w14:paraId="48DDC42F" w14:textId="190DAD74" w:rsidR="00D77A43" w:rsidRPr="00956BC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if (elevation_quintile_of_Household == 3) then next(Med)</w:t>
      </w:r>
    </w:p>
    <w:p w14:paraId="7EBC13F7" w14:textId="3E112CB2" w:rsidR="00D77A43" w:rsidRPr="00956BC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if (elevation_quintile_of_Household == 4) then next(High)</w:t>
      </w:r>
    </w:p>
    <w:p w14:paraId="1056E338" w14:textId="155D5048" w:rsidR="00D77A43"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if (elevation_quintile_of_Household == 5) then next(Max)</w:t>
      </w:r>
    </w:p>
    <w:p w14:paraId="37DDA90E" w14:textId="4DAB6231" w:rsidR="00301C4C" w:rsidRPr="00956BC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w:t>
      </w:r>
    </w:p>
    <w:p w14:paraId="705791D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EBFC99D" w14:textId="7C31480A" w:rsidR="00BF1D2D" w:rsidRDefault="001A7665" w:rsidP="00BF1D2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BF1D2D">
        <w:rPr>
          <w:rFonts w:eastAsiaTheme="minorHAnsi"/>
          <w:b/>
          <w:bCs/>
          <w:color w:val="000000"/>
        </w:rPr>
        <w:t>ELEV</w:t>
      </w:r>
      <w:r>
        <w:rPr>
          <w:rFonts w:eastAsiaTheme="minorHAnsi"/>
          <w:b/>
          <w:bCs/>
          <w:color w:val="000000"/>
        </w:rPr>
        <w:t>.</w:t>
      </w:r>
      <w:r w:rsidR="00BF1D2D">
        <w:rPr>
          <w:rFonts w:eastAsiaTheme="minorHAnsi"/>
          <w:b/>
          <w:bCs/>
          <w:color w:val="000000"/>
        </w:rPr>
        <w:t>Excluded</w:t>
      </w:r>
      <w:r w:rsidR="00BF1D2D" w:rsidRPr="006E7640">
        <w:rPr>
          <w:rFonts w:eastAsiaTheme="minorHAnsi"/>
          <w:b/>
          <w:bCs/>
          <w:color w:val="000000"/>
        </w:rPr>
        <w:t xml:space="preserve"> </w:t>
      </w:r>
      <w:r w:rsidR="00BF1D2D">
        <w:rPr>
          <w:rFonts w:eastAsiaTheme="minorHAnsi"/>
          <w:b/>
          <w:bCs/>
          <w:color w:val="000000"/>
        </w:rPr>
        <w:t>{</w:t>
      </w:r>
      <w:r>
        <w:rPr>
          <w:rFonts w:eastAsiaTheme="minorHAnsi"/>
          <w:b/>
          <w:bCs/>
          <w:color w:val="000000"/>
        </w:rPr>
        <w:t>}</w:t>
      </w:r>
    </w:p>
    <w:p w14:paraId="62AED7DE" w14:textId="77777777" w:rsidR="00BF1D2D" w:rsidRDefault="00BF1D2D"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F650703" w14:textId="688601A5" w:rsidR="00301C4C" w:rsidRDefault="001A7665"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D77A43" w:rsidRPr="00956BCC">
        <w:rPr>
          <w:rFonts w:eastAsiaTheme="minorHAnsi"/>
          <w:b/>
          <w:bCs/>
          <w:color w:val="000000"/>
        </w:rPr>
        <w:t>ELEV</w:t>
      </w:r>
      <w:r>
        <w:rPr>
          <w:rFonts w:eastAsiaTheme="minorHAnsi"/>
          <w:b/>
          <w:bCs/>
          <w:color w:val="000000"/>
        </w:rPr>
        <w:t>.</w:t>
      </w:r>
      <w:r w:rsidR="00D77A43" w:rsidRPr="00956BCC">
        <w:rPr>
          <w:rFonts w:eastAsiaTheme="minorHAnsi"/>
          <w:b/>
          <w:bCs/>
          <w:color w:val="000000"/>
        </w:rPr>
        <w:t xml:space="preserve">Min </w:t>
      </w:r>
      <w:r w:rsidR="00301C4C">
        <w:rPr>
          <w:rFonts w:eastAsiaTheme="minorHAnsi"/>
          <w:b/>
          <w:bCs/>
          <w:color w:val="000000"/>
        </w:rPr>
        <w:t>{</w:t>
      </w:r>
      <w:r>
        <w:rPr>
          <w:rFonts w:eastAsiaTheme="minorHAnsi"/>
          <w:b/>
          <w:bCs/>
          <w:color w:val="000000"/>
        </w:rPr>
        <w:t>}</w:t>
      </w:r>
    </w:p>
    <w:p w14:paraId="7A462AD3" w14:textId="29F9331E" w:rsidR="00301C4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D2A061C" w14:textId="032091B3" w:rsidR="00301C4C" w:rsidRDefault="001A7665" w:rsidP="00301C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301C4C" w:rsidRPr="00956BCC">
        <w:rPr>
          <w:rFonts w:eastAsiaTheme="minorHAnsi"/>
          <w:b/>
          <w:bCs/>
          <w:color w:val="000000"/>
        </w:rPr>
        <w:t>ELEV</w:t>
      </w:r>
      <w:r>
        <w:rPr>
          <w:rFonts w:eastAsiaTheme="minorHAnsi"/>
          <w:b/>
          <w:bCs/>
          <w:color w:val="000000"/>
        </w:rPr>
        <w:t>.</w:t>
      </w:r>
      <w:r w:rsidR="00301C4C">
        <w:rPr>
          <w:rFonts w:eastAsiaTheme="minorHAnsi"/>
          <w:b/>
          <w:bCs/>
          <w:color w:val="000000"/>
        </w:rPr>
        <w:t>Low</w:t>
      </w:r>
      <w:r w:rsidR="00301C4C" w:rsidRPr="00956BCC">
        <w:rPr>
          <w:rFonts w:eastAsiaTheme="minorHAnsi"/>
          <w:b/>
          <w:bCs/>
          <w:color w:val="000000"/>
        </w:rPr>
        <w:t xml:space="preserve"> </w:t>
      </w:r>
      <w:r w:rsidR="00301C4C">
        <w:rPr>
          <w:rFonts w:eastAsiaTheme="minorHAnsi"/>
          <w:b/>
          <w:bCs/>
          <w:color w:val="000000"/>
        </w:rPr>
        <w:t>{</w:t>
      </w:r>
      <w:r>
        <w:rPr>
          <w:rFonts w:eastAsiaTheme="minorHAnsi"/>
          <w:b/>
          <w:bCs/>
          <w:color w:val="000000"/>
        </w:rPr>
        <w:t>}</w:t>
      </w:r>
    </w:p>
    <w:p w14:paraId="582ACDE7" w14:textId="0CFF1D26" w:rsidR="00301C4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B86914F" w14:textId="20037FF5" w:rsidR="00301C4C" w:rsidRDefault="001A7665" w:rsidP="00301C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301C4C" w:rsidRPr="00956BCC">
        <w:rPr>
          <w:rFonts w:eastAsiaTheme="minorHAnsi"/>
          <w:b/>
          <w:bCs/>
          <w:color w:val="000000"/>
        </w:rPr>
        <w:t>ELEV</w:t>
      </w:r>
      <w:r>
        <w:rPr>
          <w:rFonts w:eastAsiaTheme="minorHAnsi"/>
          <w:b/>
          <w:bCs/>
          <w:color w:val="000000"/>
        </w:rPr>
        <w:t>.</w:t>
      </w:r>
      <w:r w:rsidR="00301C4C" w:rsidRPr="00956BCC">
        <w:rPr>
          <w:rFonts w:eastAsiaTheme="minorHAnsi"/>
          <w:b/>
          <w:bCs/>
          <w:color w:val="000000"/>
        </w:rPr>
        <w:t>M</w:t>
      </w:r>
      <w:r w:rsidR="00301C4C">
        <w:rPr>
          <w:rFonts w:eastAsiaTheme="minorHAnsi"/>
          <w:b/>
          <w:bCs/>
          <w:color w:val="000000"/>
        </w:rPr>
        <w:t>ed</w:t>
      </w:r>
      <w:r w:rsidR="00301C4C" w:rsidRPr="00956BCC">
        <w:rPr>
          <w:rFonts w:eastAsiaTheme="minorHAnsi"/>
          <w:b/>
          <w:bCs/>
          <w:color w:val="000000"/>
        </w:rPr>
        <w:t xml:space="preserve"> </w:t>
      </w:r>
      <w:r w:rsidR="00301C4C">
        <w:rPr>
          <w:rFonts w:eastAsiaTheme="minorHAnsi"/>
          <w:b/>
          <w:bCs/>
          <w:color w:val="000000"/>
        </w:rPr>
        <w:t>{</w:t>
      </w:r>
      <w:r>
        <w:rPr>
          <w:rFonts w:eastAsiaTheme="minorHAnsi"/>
          <w:b/>
          <w:bCs/>
          <w:color w:val="000000"/>
        </w:rPr>
        <w:t>}</w:t>
      </w:r>
    </w:p>
    <w:p w14:paraId="320DEE95" w14:textId="7884CDE4" w:rsidR="00301C4C" w:rsidRDefault="00301C4C"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9DBA502" w14:textId="76990101" w:rsidR="00301C4C" w:rsidRDefault="001A7665"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301C4C" w:rsidRPr="00956BCC">
        <w:rPr>
          <w:rFonts w:eastAsiaTheme="minorHAnsi"/>
          <w:b/>
          <w:bCs/>
          <w:color w:val="000000"/>
        </w:rPr>
        <w:t>ELEV</w:t>
      </w:r>
      <w:r>
        <w:rPr>
          <w:rFonts w:eastAsiaTheme="minorHAnsi"/>
          <w:b/>
          <w:bCs/>
          <w:color w:val="000000"/>
        </w:rPr>
        <w:t>.</w:t>
      </w:r>
      <w:r w:rsidR="00301C4C">
        <w:rPr>
          <w:rFonts w:eastAsiaTheme="minorHAnsi"/>
          <w:b/>
          <w:bCs/>
          <w:color w:val="000000"/>
        </w:rPr>
        <w:t>High</w:t>
      </w:r>
      <w:r w:rsidR="00301C4C" w:rsidRPr="00956BCC">
        <w:rPr>
          <w:rFonts w:eastAsiaTheme="minorHAnsi"/>
          <w:b/>
          <w:bCs/>
          <w:color w:val="000000"/>
        </w:rPr>
        <w:t xml:space="preserve"> </w:t>
      </w:r>
      <w:r w:rsidR="00301C4C">
        <w:rPr>
          <w:rFonts w:eastAsiaTheme="minorHAnsi"/>
          <w:b/>
          <w:bCs/>
          <w:color w:val="000000"/>
        </w:rPr>
        <w:t>{</w:t>
      </w:r>
      <w:r>
        <w:rPr>
          <w:rFonts w:eastAsiaTheme="minorHAnsi"/>
          <w:b/>
          <w:bCs/>
          <w:color w:val="000000"/>
        </w:rPr>
        <w:t>}</w:t>
      </w:r>
    </w:p>
    <w:p w14:paraId="6E26AB3B" w14:textId="77777777" w:rsidR="001A7665" w:rsidRDefault="001A7665"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77175CB" w14:textId="35974CF3" w:rsidR="00301C4C" w:rsidRDefault="001A7665" w:rsidP="00301C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s</w:t>
      </w:r>
      <w:r w:rsidR="00CF0FA5">
        <w:rPr>
          <w:rFonts w:eastAsiaTheme="minorHAnsi"/>
          <w:b/>
          <w:bCs/>
          <w:color w:val="000000"/>
        </w:rPr>
        <w:t>tate</w:t>
      </w:r>
      <w:r>
        <w:rPr>
          <w:rFonts w:eastAsiaTheme="minorHAnsi"/>
          <w:b/>
          <w:bCs/>
          <w:color w:val="000000"/>
        </w:rPr>
        <w:t xml:space="preserve"> </w:t>
      </w:r>
      <w:r w:rsidR="00301C4C" w:rsidRPr="00956BCC">
        <w:rPr>
          <w:rFonts w:eastAsiaTheme="minorHAnsi"/>
          <w:b/>
          <w:bCs/>
          <w:color w:val="000000"/>
        </w:rPr>
        <w:t>ELEV</w:t>
      </w:r>
      <w:r>
        <w:rPr>
          <w:rFonts w:eastAsiaTheme="minorHAnsi"/>
          <w:b/>
          <w:bCs/>
          <w:color w:val="000000"/>
        </w:rPr>
        <w:t>.</w:t>
      </w:r>
      <w:r w:rsidR="00301C4C" w:rsidRPr="00956BCC">
        <w:rPr>
          <w:rFonts w:eastAsiaTheme="minorHAnsi"/>
          <w:b/>
          <w:bCs/>
          <w:color w:val="000000"/>
        </w:rPr>
        <w:t>M</w:t>
      </w:r>
      <w:r w:rsidR="00301C4C">
        <w:rPr>
          <w:rFonts w:eastAsiaTheme="minorHAnsi"/>
          <w:b/>
          <w:bCs/>
          <w:color w:val="000000"/>
        </w:rPr>
        <w:t>ax</w:t>
      </w:r>
      <w:r w:rsidR="00301C4C" w:rsidRPr="00956BCC">
        <w:rPr>
          <w:rFonts w:eastAsiaTheme="minorHAnsi"/>
          <w:b/>
          <w:bCs/>
          <w:color w:val="000000"/>
        </w:rPr>
        <w:t xml:space="preserve"> </w:t>
      </w:r>
      <w:r w:rsidR="00301C4C">
        <w:rPr>
          <w:rFonts w:eastAsiaTheme="minorHAnsi"/>
          <w:b/>
          <w:bCs/>
          <w:color w:val="000000"/>
        </w:rPr>
        <w:t>{</w:t>
      </w:r>
      <w:r>
        <w:rPr>
          <w:rFonts w:eastAsiaTheme="minorHAnsi"/>
          <w:b/>
          <w:bCs/>
          <w:color w:val="000000"/>
        </w:rPr>
        <w:t>}</w:t>
      </w:r>
    </w:p>
    <w:p w14:paraId="1C0466C0" w14:textId="77777777"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FE69589" w14:textId="53D9975F" w:rsidR="00D77A43" w:rsidRPr="006E7DE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Remarks: the program assigns a state in the ELEV </w:t>
      </w:r>
      <w:r w:rsidR="00160207">
        <w:rPr>
          <w:rFonts w:eastAsiaTheme="minorHAnsi"/>
          <w:bCs/>
          <w:color w:val="000000"/>
        </w:rPr>
        <w:t>Condition</w:t>
      </w:r>
      <w:r>
        <w:rPr>
          <w:rFonts w:eastAsiaTheme="minorHAnsi"/>
          <w:bCs/>
          <w:color w:val="000000"/>
        </w:rPr>
        <w:t xml:space="preserve"> to each agent. The transition rules in the Start state move each agent to one of the states: Min, Low, Med, High or Max, depending on the elevation quintile of the agent's household. Each quintile contains 20% of the households in the population, sorted by </w:t>
      </w:r>
      <w:r>
        <w:rPr>
          <w:rFonts w:eastAsiaTheme="minorHAnsi"/>
          <w:bCs/>
          <w:color w:val="000000"/>
        </w:rPr>
        <w:lastRenderedPageBreak/>
        <w:t xml:space="preserve">elevation in this case. These quintiles are computed automatically when the place files are read in. Quartiles are also computed. Quartiled and quintiles are also computed for </w:t>
      </w:r>
      <w:r w:rsidRPr="006E7DE3">
        <w:rPr>
          <w:rFonts w:eastAsiaTheme="minorHAnsi"/>
          <w:b/>
          <w:bCs/>
          <w:color w:val="000000"/>
        </w:rPr>
        <w:t>size</w:t>
      </w:r>
      <w:r>
        <w:rPr>
          <w:rFonts w:eastAsiaTheme="minorHAnsi"/>
          <w:bCs/>
          <w:color w:val="000000"/>
        </w:rPr>
        <w:t xml:space="preserve"> and </w:t>
      </w:r>
      <w:r w:rsidRPr="006E7DE3">
        <w:rPr>
          <w:rFonts w:eastAsiaTheme="minorHAnsi"/>
          <w:b/>
          <w:bCs/>
          <w:color w:val="000000"/>
        </w:rPr>
        <w:t>income</w:t>
      </w:r>
      <w:r>
        <w:rPr>
          <w:rFonts w:eastAsiaTheme="minorHAnsi"/>
          <w:b/>
          <w:bCs/>
          <w:color w:val="000000"/>
        </w:rPr>
        <w:t>.</w:t>
      </w:r>
    </w:p>
    <w:p w14:paraId="7C03950A" w14:textId="77777777"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0798C9B" w14:textId="315F35A0"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Once an agent is assigned to a state, it remains there indefinitely.  If we want to visualize the results, we could add the following statements:</w:t>
      </w:r>
    </w:p>
    <w:p w14:paraId="4213E668"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07B044B"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nable_visualization_layer = 1</w:t>
      </w:r>
    </w:p>
    <w:p w14:paraId="75A28ADB" w14:textId="07E5B7FC" w:rsidR="00637661" w:rsidRDefault="0027485F"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w:t>
      </w:r>
      <w:r w:rsidR="00637661">
        <w:rPr>
          <w:rFonts w:eastAsiaTheme="minorHAnsi"/>
          <w:b/>
          <w:bCs/>
          <w:color w:val="000000"/>
        </w:rPr>
        <w:t xml:space="preserve">ondition </w:t>
      </w:r>
      <w:r w:rsidR="00D77A43" w:rsidRPr="00956BCC">
        <w:rPr>
          <w:rFonts w:eastAsiaTheme="minorHAnsi"/>
          <w:b/>
          <w:bCs/>
          <w:color w:val="000000"/>
        </w:rPr>
        <w:t>ELEV</w:t>
      </w:r>
      <w:r w:rsidR="00637661">
        <w:rPr>
          <w:rFonts w:eastAsiaTheme="minorHAnsi"/>
          <w:b/>
          <w:bCs/>
          <w:color w:val="000000"/>
        </w:rPr>
        <w:t xml:space="preserve"> {</w:t>
      </w:r>
    </w:p>
    <w:p w14:paraId="5A6062EC" w14:textId="77B5F8C7"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Low.visualize = 1</w:t>
      </w:r>
    </w:p>
    <w:p w14:paraId="3EBFE1FC" w14:textId="0A74D885"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Min.visualize = 1</w:t>
      </w:r>
    </w:p>
    <w:p w14:paraId="624D49C0" w14:textId="22FBD1E4"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Med.visualize = 1</w:t>
      </w:r>
    </w:p>
    <w:p w14:paraId="4A133659" w14:textId="18692A73"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noProof/>
          <w:color w:val="000000"/>
        </w:rPr>
        <w:drawing>
          <wp:anchor distT="0" distB="0" distL="114300" distR="114300" simplePos="0" relativeHeight="251659264" behindDoc="0" locked="0" layoutInCell="1" allowOverlap="1" wp14:anchorId="65B8B660" wp14:editId="7A395C82">
            <wp:simplePos x="0" y="0"/>
            <wp:positionH relativeFrom="column">
              <wp:align>center</wp:align>
            </wp:positionH>
            <wp:positionV relativeFrom="paragraph">
              <wp:posOffset>2381885</wp:posOffset>
            </wp:positionV>
            <wp:extent cx="4059936" cy="4059936"/>
            <wp:effectExtent l="12700" t="12700" r="17145" b="171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lev.mp4" descr="movie::/Users/gref/projects/elevation/elev.mp4"/>
                    <pic:cNvPicPr/>
                  </pic:nvPicPr>
                  <pic:blipFill>
                    <a:blip r:embed="rId23">
                      <a:extLst>
                        <a:ext uri="{28A0092B-C50C-407E-A947-70E740481C1C}">
                          <a14:useLocalDpi xmlns:a14="http://schemas.microsoft.com/office/drawing/2010/main" val="0"/>
                        </a:ext>
                      </a:extLst>
                    </a:blip>
                    <a:stretch>
                      <a:fillRect/>
                    </a:stretch>
                  </pic:blipFill>
                  <pic:spPr>
                    <a:xfrm>
                      <a:off x="0" y="0"/>
                      <a:ext cx="4059936" cy="4059936"/>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637661">
        <w:rPr>
          <w:rFonts w:eastAsiaTheme="minorHAnsi"/>
          <w:b/>
          <w:bCs/>
          <w:color w:val="000000"/>
        </w:rPr>
        <w:tab/>
      </w:r>
      <w:r w:rsidRPr="00956BCC">
        <w:rPr>
          <w:rFonts w:eastAsiaTheme="minorHAnsi"/>
          <w:b/>
          <w:bCs/>
          <w:color w:val="000000"/>
        </w:rPr>
        <w:t>High.visualize = 1</w:t>
      </w:r>
    </w:p>
    <w:p w14:paraId="77B8CA84" w14:textId="12CFEA9C" w:rsidR="00D77A43" w:rsidRPr="0027485F"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Max.visualize = 1</w:t>
      </w:r>
    </w:p>
    <w:p w14:paraId="073E2A9C" w14:textId="7624BB15"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Low.is_dormant = 1</w:t>
      </w:r>
    </w:p>
    <w:p w14:paraId="76F55180" w14:textId="3ADD62F9"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Min.is_dormant = 1</w:t>
      </w:r>
    </w:p>
    <w:p w14:paraId="3C44897F" w14:textId="6452D670"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Med.is_dormant = 1</w:t>
      </w:r>
    </w:p>
    <w:p w14:paraId="2C5B997D" w14:textId="132081B5" w:rsidR="00D77A43" w:rsidRPr="00956BCC" w:rsidRDefault="00637661"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sidR="00D77A43" w:rsidRPr="00956BCC">
        <w:rPr>
          <w:rFonts w:eastAsiaTheme="minorHAnsi"/>
          <w:b/>
          <w:bCs/>
          <w:color w:val="000000"/>
        </w:rPr>
        <w:t>High.is_dormant = 1</w:t>
      </w:r>
    </w:p>
    <w:p w14:paraId="4114C4D8" w14:textId="2DE30F15" w:rsidR="00D77A43" w:rsidRPr="00637661" w:rsidRDefault="00637661" w:rsidP="00D77A43">
      <w:pPr>
        <w:rPr>
          <w:sz w:val="24"/>
          <w:szCs w:val="26"/>
        </w:rPr>
      </w:pPr>
      <w:r>
        <w:rPr>
          <w:rFonts w:eastAsiaTheme="minorHAnsi"/>
          <w:b/>
          <w:bCs/>
          <w:color w:val="000000"/>
        </w:rPr>
        <w:t xml:space="preserve"> </w:t>
      </w:r>
      <w:r>
        <w:rPr>
          <w:rFonts w:eastAsiaTheme="minorHAnsi"/>
          <w:b/>
          <w:bCs/>
          <w:color w:val="000000"/>
          <w:sz w:val="24"/>
          <w:szCs w:val="26"/>
        </w:rPr>
        <w:t>}</w:t>
      </w:r>
    </w:p>
    <w:p w14:paraId="434BF802" w14:textId="77777777" w:rsidR="00637661" w:rsidRDefault="00637661" w:rsidP="00D77A43"/>
    <w:p w14:paraId="54D069FC" w14:textId="77777777" w:rsidR="00D77A43" w:rsidRDefault="00D77A43" w:rsidP="00D77A43">
      <w:r>
        <w:t>The latter statements tell FRED that the visualization data only needs to be recorded once (to save space). The movie below shows the elevation of household using the colors red, orange, yellow, green and blue for the states Min, Low, Med, High and Max, respectively.</w:t>
      </w:r>
    </w:p>
    <w:p w14:paraId="5A7EC861" w14:textId="77777777" w:rsidR="00D77A43" w:rsidRDefault="00D77A43" w:rsidP="00D77A43"/>
    <w:p w14:paraId="4CDA174A" w14:textId="77777777" w:rsidR="00D77A43" w:rsidRDefault="00D77A43" w:rsidP="00D77A43"/>
    <w:p w14:paraId="65BC5ADB" w14:textId="77777777" w:rsidR="00D77A43" w:rsidRDefault="00D77A43" w:rsidP="00D77A43"/>
    <w:p w14:paraId="05F66FC2" w14:textId="4459C63C" w:rsidR="00D77A43" w:rsidRDefault="00D77A43" w:rsidP="00D77A43">
      <w:r>
        <w:t>In addition to the factors using quartiles or quintiles, you can directly test the elevation of a</w:t>
      </w:r>
      <w:r w:rsidR="00B04DDB">
        <w:t>n</w:t>
      </w:r>
      <w:r>
        <w:t xml:space="preserve"> agent's place, for example:</w:t>
      </w:r>
    </w:p>
    <w:p w14:paraId="5A2A240A" w14:textId="77777777" w:rsidR="00D77A43" w:rsidRDefault="00D77A43" w:rsidP="00D77A43"/>
    <w:p w14:paraId="1DB5872D" w14:textId="503B8517" w:rsidR="00D77A43" w:rsidRPr="00120D8D" w:rsidRDefault="00D77A43" w:rsidP="0027485F">
      <w:pPr>
        <w:ind w:firstLine="720"/>
        <w:rPr>
          <w:b/>
          <w:bCs/>
          <w:i/>
        </w:rPr>
      </w:pPr>
      <w:r w:rsidRPr="00120D8D">
        <w:rPr>
          <w:b/>
          <w:bCs/>
        </w:rPr>
        <w:t xml:space="preserve">if (elevation_of_School &lt; 250) then </w:t>
      </w:r>
      <w:r w:rsidR="0027485F">
        <w:rPr>
          <w:b/>
          <w:bCs/>
        </w:rPr>
        <w:t>…</w:t>
      </w:r>
    </w:p>
    <w:p w14:paraId="580F8045" w14:textId="396CD8FE" w:rsidR="00D77A43" w:rsidRDefault="00D77A43" w:rsidP="00D77A43"/>
    <w:p w14:paraId="1FCD6B68" w14:textId="40CB7E40" w:rsidR="00B47982" w:rsidRDefault="00B47982">
      <w:r>
        <w:br w:type="page"/>
      </w:r>
    </w:p>
    <w:p w14:paraId="59B74061" w14:textId="5EE61136" w:rsidR="007A345F" w:rsidRDefault="00B47982" w:rsidP="00B47982">
      <w:pPr>
        <w:pStyle w:val="Heading2"/>
      </w:pPr>
      <w:bookmarkStart w:id="189" w:name="_Toc40674691"/>
      <w:r>
        <w:lastRenderedPageBreak/>
        <w:t>Surveys: Taking a Sample of the Population</w:t>
      </w:r>
      <w:bookmarkEnd w:id="189"/>
    </w:p>
    <w:p w14:paraId="3B2F3FA6" w14:textId="1EA9A6E3" w:rsidR="00B47982" w:rsidRDefault="00B47982" w:rsidP="00B47982"/>
    <w:p w14:paraId="39F5AA5D" w14:textId="77777777" w:rsidR="00BF52AB" w:rsidRDefault="00B47982" w:rsidP="00B47982">
      <w:r>
        <w:t>FRED can simulate a population survey by taking a sample of the population.  To do so, we can create a Condition called, say, SURVEY and assign some set of individual agents to a selected state.</w:t>
      </w:r>
    </w:p>
    <w:p w14:paraId="2550BCD5" w14:textId="77777777" w:rsidR="00BF52AB" w:rsidRDefault="00BF52AB" w:rsidP="00B47982"/>
    <w:p w14:paraId="2568F9B1"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uppose we want to survey a specific number of individuals. We could use the following Condition:</w:t>
      </w:r>
    </w:p>
    <w:p w14:paraId="473FCBA0"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7573882C" w14:textId="20B9CD92" w:rsidR="00BF52AB" w:rsidRDefault="006A135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c</w:t>
      </w:r>
      <w:r w:rsidR="00C24D23">
        <w:rPr>
          <w:rFonts w:eastAsiaTheme="minorHAnsi" w:cstheme="minorHAnsi"/>
          <w:b/>
          <w:bCs/>
          <w:color w:val="000000"/>
          <w:szCs w:val="22"/>
        </w:rPr>
        <w:t>ond</w:t>
      </w:r>
      <w:r w:rsidR="00CF5C9F">
        <w:rPr>
          <w:rFonts w:eastAsiaTheme="minorHAnsi" w:cstheme="minorHAnsi"/>
          <w:b/>
          <w:bCs/>
          <w:color w:val="000000"/>
          <w:szCs w:val="22"/>
        </w:rPr>
        <w:t xml:space="preserve">ition </w:t>
      </w:r>
      <w:r w:rsidR="00BF52AB">
        <w:rPr>
          <w:rFonts w:eastAsiaTheme="minorHAnsi" w:cstheme="minorHAnsi"/>
          <w:b/>
          <w:bCs/>
          <w:color w:val="000000"/>
          <w:szCs w:val="22"/>
        </w:rPr>
        <w:t xml:space="preserve"> SURVEY</w:t>
      </w:r>
      <w:r w:rsidR="00637661">
        <w:rPr>
          <w:rFonts w:eastAsiaTheme="minorHAnsi" w:cstheme="minorHAnsi"/>
          <w:b/>
          <w:bCs/>
          <w:color w:val="000000"/>
          <w:szCs w:val="22"/>
        </w:rPr>
        <w:t xml:space="preserve"> {</w:t>
      </w:r>
    </w:p>
    <w:p w14:paraId="6C3BF206" w14:textId="12051A0D" w:rsidR="00BF52AB" w:rsidRPr="00B47982" w:rsidRDefault="00637661"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BF52AB" w:rsidRPr="00B47982">
        <w:rPr>
          <w:rFonts w:eastAsiaTheme="minorHAnsi" w:cstheme="minorHAnsi"/>
          <w:b/>
          <w:bCs/>
          <w:color w:val="000000"/>
          <w:szCs w:val="22"/>
        </w:rPr>
        <w:t xml:space="preserve">states = </w:t>
      </w:r>
      <w:r w:rsidR="006A135B">
        <w:rPr>
          <w:rFonts w:eastAsiaTheme="minorHAnsi" w:cstheme="minorHAnsi"/>
          <w:b/>
          <w:bCs/>
          <w:color w:val="000000"/>
          <w:szCs w:val="22"/>
        </w:rPr>
        <w:t xml:space="preserve">Ready </w:t>
      </w:r>
      <w:r w:rsidR="00BF52AB" w:rsidRPr="00B47982">
        <w:rPr>
          <w:rFonts w:eastAsiaTheme="minorHAnsi" w:cstheme="minorHAnsi"/>
          <w:b/>
          <w:bCs/>
          <w:color w:val="000000"/>
          <w:szCs w:val="22"/>
        </w:rPr>
        <w:t>Participating</w:t>
      </w:r>
      <w:r w:rsidR="00BF52AB">
        <w:rPr>
          <w:rFonts w:eastAsiaTheme="minorHAnsi" w:cstheme="minorHAnsi"/>
          <w:b/>
          <w:bCs/>
          <w:color w:val="000000"/>
          <w:szCs w:val="22"/>
        </w:rPr>
        <w:t xml:space="preserve"> Import</w:t>
      </w:r>
    </w:p>
    <w:p w14:paraId="52C0BBB3" w14:textId="38392EEF" w:rsidR="00BF52AB" w:rsidRDefault="00637661"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BF52AB">
        <w:rPr>
          <w:rFonts w:eastAsiaTheme="minorHAnsi" w:cstheme="minorHAnsi"/>
          <w:b/>
          <w:bCs/>
          <w:color w:val="000000"/>
          <w:szCs w:val="22"/>
        </w:rPr>
        <w:t>import_start_state = Import</w:t>
      </w:r>
    </w:p>
    <w:p w14:paraId="46EDB50B" w14:textId="27BDAA68" w:rsidR="00BF52AB" w:rsidRDefault="00637661"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4B0947">
        <w:rPr>
          <w:rFonts w:eastAsiaTheme="minorHAnsi" w:cstheme="minorHAnsi"/>
          <w:b/>
          <w:bCs/>
          <w:color w:val="000000"/>
          <w:szCs w:val="22"/>
        </w:rPr>
        <w:t>exposed_state = Participating</w:t>
      </w:r>
    </w:p>
    <w:p w14:paraId="6CA7605D" w14:textId="3B03CD98" w:rsidR="004B0947" w:rsidRDefault="00637661"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w:t>
      </w:r>
    </w:p>
    <w:p w14:paraId="1BF308AD" w14:textId="77777777" w:rsidR="00637661" w:rsidRPr="00B47982" w:rsidRDefault="00637661"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0622394B" w14:textId="4394F818" w:rsidR="004B0947"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state SURVEY</w:t>
      </w:r>
      <w:r w:rsidR="006A135B">
        <w:rPr>
          <w:rFonts w:eastAsiaTheme="minorHAnsi" w:cstheme="minorHAnsi"/>
          <w:b/>
          <w:bCs/>
          <w:color w:val="000000"/>
          <w:szCs w:val="22"/>
        </w:rPr>
        <w:t>.Ready</w:t>
      </w:r>
      <w:r>
        <w:rPr>
          <w:rFonts w:eastAsiaTheme="minorHAnsi" w:cstheme="minorHAnsi"/>
          <w:b/>
          <w:bCs/>
          <w:color w:val="000000"/>
          <w:szCs w:val="22"/>
        </w:rPr>
        <w:t xml:space="preserve"> </w:t>
      </w:r>
      <w:r w:rsidR="004B0947">
        <w:rPr>
          <w:rFonts w:eastAsiaTheme="minorHAnsi" w:cstheme="minorHAnsi"/>
          <w:b/>
          <w:bCs/>
          <w:color w:val="000000"/>
          <w:szCs w:val="22"/>
        </w:rPr>
        <w:t>{</w:t>
      </w:r>
    </w:p>
    <w:p w14:paraId="284739DE" w14:textId="077E6BA8" w:rsidR="00BF52AB" w:rsidRDefault="004B0947"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BF52AB">
        <w:rPr>
          <w:rFonts w:eastAsiaTheme="minorHAnsi" w:cstheme="minorHAnsi"/>
          <w:b/>
          <w:bCs/>
          <w:color w:val="000000"/>
          <w:szCs w:val="22"/>
        </w:rPr>
        <w:t>set_sus(SURVEY,1)</w:t>
      </w:r>
    </w:p>
    <w:p w14:paraId="4F83CF71" w14:textId="24B0F279" w:rsidR="00BF52AB" w:rsidRDefault="004B0947"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BF52AB" w:rsidRPr="00B47982">
        <w:rPr>
          <w:rFonts w:eastAsiaTheme="minorHAnsi" w:cstheme="minorHAnsi"/>
          <w:b/>
          <w:bCs/>
          <w:color w:val="000000"/>
          <w:szCs w:val="22"/>
        </w:rPr>
        <w:t>wait()</w:t>
      </w:r>
    </w:p>
    <w:p w14:paraId="3352D0DB" w14:textId="28E0F0EA" w:rsidR="004B0947" w:rsidRDefault="004B0947"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next()</w:t>
      </w:r>
    </w:p>
    <w:p w14:paraId="58870BDC" w14:textId="4FDEE25E" w:rsidR="004B0947" w:rsidRPr="00B47982" w:rsidRDefault="004B0947"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w:t>
      </w:r>
    </w:p>
    <w:p w14:paraId="251F0DDF"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35C5E7D6" w14:textId="77777777" w:rsidR="006A135B" w:rsidRDefault="006A135B" w:rsidP="006A13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 xml:space="preserve">state </w:t>
      </w:r>
      <w:r w:rsidRPr="00B47982">
        <w:rPr>
          <w:rFonts w:eastAsiaTheme="minorHAnsi" w:cstheme="minorHAnsi"/>
          <w:b/>
          <w:bCs/>
          <w:color w:val="000000"/>
          <w:szCs w:val="22"/>
        </w:rPr>
        <w:t>SURVEY</w:t>
      </w:r>
      <w:r>
        <w:rPr>
          <w:rFonts w:eastAsiaTheme="minorHAnsi" w:cstheme="minorHAnsi"/>
          <w:b/>
          <w:bCs/>
          <w:color w:val="000000"/>
          <w:szCs w:val="22"/>
        </w:rPr>
        <w:t>.</w:t>
      </w:r>
      <w:r w:rsidRPr="00B47982">
        <w:rPr>
          <w:rFonts w:eastAsiaTheme="minorHAnsi" w:cstheme="minorHAnsi"/>
          <w:b/>
          <w:bCs/>
          <w:color w:val="000000"/>
          <w:szCs w:val="22"/>
        </w:rPr>
        <w:t xml:space="preserve">Participating </w:t>
      </w:r>
      <w:r>
        <w:rPr>
          <w:rFonts w:eastAsiaTheme="minorHAnsi" w:cstheme="minorHAnsi"/>
          <w:b/>
          <w:bCs/>
          <w:color w:val="000000"/>
          <w:szCs w:val="22"/>
        </w:rPr>
        <w:t>{}</w:t>
      </w:r>
    </w:p>
    <w:p w14:paraId="52C25E1C" w14:textId="77777777" w:rsidR="006A135B" w:rsidRDefault="006A135B"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5DB21AB6" w14:textId="045BD9E2" w:rsidR="00637661" w:rsidRDefault="006A135B"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s</w:t>
      </w:r>
      <w:r w:rsidR="00637661">
        <w:rPr>
          <w:rFonts w:eastAsiaTheme="minorHAnsi" w:cstheme="minorHAnsi"/>
          <w:b/>
          <w:bCs/>
          <w:color w:val="000000"/>
          <w:szCs w:val="22"/>
        </w:rPr>
        <w:t>tate</w:t>
      </w:r>
      <w:r>
        <w:rPr>
          <w:rFonts w:eastAsiaTheme="minorHAnsi" w:cstheme="minorHAnsi"/>
          <w:b/>
          <w:bCs/>
          <w:color w:val="000000"/>
          <w:szCs w:val="22"/>
        </w:rPr>
        <w:t xml:space="preserve"> </w:t>
      </w:r>
      <w:r w:rsidR="00637661" w:rsidRPr="00B47982">
        <w:rPr>
          <w:rFonts w:eastAsiaTheme="minorHAnsi" w:cstheme="minorHAnsi"/>
          <w:b/>
          <w:bCs/>
          <w:color w:val="000000"/>
          <w:szCs w:val="22"/>
        </w:rPr>
        <w:t>SURVEY</w:t>
      </w:r>
      <w:r>
        <w:rPr>
          <w:rFonts w:eastAsiaTheme="minorHAnsi" w:cstheme="minorHAnsi"/>
          <w:b/>
          <w:bCs/>
          <w:color w:val="000000"/>
          <w:szCs w:val="22"/>
        </w:rPr>
        <w:t>.</w:t>
      </w:r>
      <w:r w:rsidR="00637661">
        <w:rPr>
          <w:rFonts w:eastAsiaTheme="minorHAnsi" w:cstheme="minorHAnsi"/>
          <w:b/>
          <w:bCs/>
          <w:color w:val="000000"/>
          <w:szCs w:val="22"/>
        </w:rPr>
        <w:t>Import</w:t>
      </w:r>
      <w:r w:rsidR="00637661" w:rsidRPr="00B47982">
        <w:rPr>
          <w:rFonts w:eastAsiaTheme="minorHAnsi" w:cstheme="minorHAnsi"/>
          <w:b/>
          <w:bCs/>
          <w:color w:val="000000"/>
          <w:szCs w:val="22"/>
        </w:rPr>
        <w:t xml:space="preserve"> </w:t>
      </w:r>
      <w:r w:rsidR="00637661">
        <w:rPr>
          <w:rFonts w:eastAsiaTheme="minorHAnsi" w:cstheme="minorHAnsi"/>
          <w:b/>
          <w:bCs/>
          <w:color w:val="000000"/>
          <w:szCs w:val="22"/>
        </w:rPr>
        <w:t>{</w:t>
      </w:r>
    </w:p>
    <w:p w14:paraId="14B798B4" w14:textId="77777777" w:rsidR="00637661" w:rsidRDefault="00637661"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import_count(1000)</w:t>
      </w:r>
    </w:p>
    <w:p w14:paraId="6269EA09" w14:textId="77777777" w:rsidR="00637661" w:rsidRDefault="00637661"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Pr="00B47982">
        <w:rPr>
          <w:rFonts w:eastAsiaTheme="minorHAnsi" w:cstheme="minorHAnsi"/>
          <w:b/>
          <w:bCs/>
          <w:color w:val="000000"/>
          <w:szCs w:val="22"/>
        </w:rPr>
        <w:t>wait()</w:t>
      </w:r>
    </w:p>
    <w:p w14:paraId="14444166" w14:textId="77777777" w:rsidR="00637661" w:rsidRDefault="00637661"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next()</w:t>
      </w:r>
    </w:p>
    <w:p w14:paraId="198DAFA3" w14:textId="77777777" w:rsidR="00637661" w:rsidRPr="00B47982" w:rsidRDefault="00637661" w:rsidP="00637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w:t>
      </w:r>
    </w:p>
    <w:p w14:paraId="1118B71D" w14:textId="0AF8592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3040D353" w14:textId="4B1C5546" w:rsidR="00BF52AB" w:rsidRP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Pr>
          <w:rFonts w:eastAsiaTheme="minorHAnsi" w:cstheme="minorHAnsi"/>
          <w:bCs/>
          <w:color w:val="000000"/>
          <w:szCs w:val="22"/>
        </w:rPr>
        <w:t xml:space="preserve">The </w:t>
      </w:r>
      <w:r w:rsidR="006A135B">
        <w:rPr>
          <w:rFonts w:eastAsiaTheme="minorHAnsi" w:cstheme="minorHAnsi"/>
          <w:bCs/>
          <w:color w:val="000000"/>
          <w:szCs w:val="22"/>
        </w:rPr>
        <w:t>READY state</w:t>
      </w:r>
      <w:r>
        <w:rPr>
          <w:rFonts w:eastAsiaTheme="minorHAnsi" w:cstheme="minorHAnsi"/>
          <w:bCs/>
          <w:color w:val="000000"/>
          <w:szCs w:val="22"/>
        </w:rPr>
        <w:t xml:space="preserve"> makes all agents susceptible to the survey at time 0. The Import Agent then selects 100</w:t>
      </w:r>
      <w:r w:rsidR="00F703FE">
        <w:rPr>
          <w:rFonts w:eastAsiaTheme="minorHAnsi" w:cstheme="minorHAnsi"/>
          <w:bCs/>
          <w:color w:val="000000"/>
          <w:szCs w:val="22"/>
        </w:rPr>
        <w:t>0</w:t>
      </w:r>
      <w:r>
        <w:rPr>
          <w:rFonts w:eastAsiaTheme="minorHAnsi" w:cstheme="minorHAnsi"/>
          <w:bCs/>
          <w:color w:val="000000"/>
          <w:szCs w:val="22"/>
        </w:rPr>
        <w:t xml:space="preserve"> of the susceptible agents at random and exposes them to SURVEY, which causes the exposed agents to enter the </w:t>
      </w:r>
      <w:r w:rsidRPr="005C5445">
        <w:rPr>
          <w:rFonts w:eastAsiaTheme="minorHAnsi" w:cstheme="minorHAnsi"/>
          <w:b/>
          <w:bCs/>
          <w:color w:val="000000"/>
          <w:szCs w:val="22"/>
        </w:rPr>
        <w:t>Participating</w:t>
      </w:r>
      <w:r>
        <w:rPr>
          <w:rFonts w:eastAsiaTheme="minorHAnsi" w:cstheme="minorHAnsi"/>
          <w:bCs/>
          <w:color w:val="000000"/>
          <w:szCs w:val="22"/>
        </w:rPr>
        <w:t xml:space="preserve"> state. All other agents remain in the </w:t>
      </w:r>
      <w:r w:rsidRPr="005C5445">
        <w:rPr>
          <w:rFonts w:eastAsiaTheme="minorHAnsi" w:cstheme="minorHAnsi"/>
          <w:b/>
          <w:bCs/>
          <w:color w:val="000000"/>
          <w:szCs w:val="22"/>
        </w:rPr>
        <w:t>Start</w:t>
      </w:r>
      <w:r>
        <w:rPr>
          <w:rFonts w:eastAsiaTheme="minorHAnsi" w:cstheme="minorHAnsi"/>
          <w:bCs/>
          <w:color w:val="000000"/>
          <w:szCs w:val="22"/>
        </w:rPr>
        <w:t xml:space="preserve"> </w:t>
      </w:r>
      <w:r w:rsidR="00CF4CDC">
        <w:rPr>
          <w:rFonts w:eastAsiaTheme="minorHAnsi" w:cstheme="minorHAnsi"/>
          <w:bCs/>
          <w:color w:val="000000"/>
          <w:szCs w:val="22"/>
        </w:rPr>
        <w:t xml:space="preserve">state </w:t>
      </w:r>
      <w:r>
        <w:rPr>
          <w:rFonts w:eastAsiaTheme="minorHAnsi" w:cstheme="minorHAnsi"/>
          <w:bCs/>
          <w:color w:val="000000"/>
          <w:szCs w:val="22"/>
        </w:rPr>
        <w:t>forever.</w:t>
      </w:r>
    </w:p>
    <w:p w14:paraId="4EF47C9F" w14:textId="77777777" w:rsidR="00B47982" w:rsidRDefault="00B47982" w:rsidP="00B47982">
      <w:pPr>
        <w:rPr>
          <w:rFonts w:eastAsiaTheme="minorHAnsi" w:cstheme="minorHAnsi"/>
          <w:b/>
          <w:bCs/>
          <w:color w:val="000000"/>
          <w:szCs w:val="22"/>
        </w:rPr>
      </w:pPr>
    </w:p>
    <w:p w14:paraId="7FA3BF34" w14:textId="073F94CB" w:rsidR="00B47982" w:rsidRDefault="00B47982" w:rsidP="00B47982">
      <w:r>
        <w:t>The</w:t>
      </w:r>
      <w:r w:rsidR="00BF52AB">
        <w:t xml:space="preserve"> survey group can</w:t>
      </w:r>
      <w:r w:rsidR="006B653E">
        <w:t xml:space="preserve"> be</w:t>
      </w:r>
      <w:r w:rsidR="00BF52AB">
        <w:t xml:space="preserve"> used by</w:t>
      </w:r>
      <w:r>
        <w:t xml:space="preserve"> </w:t>
      </w:r>
      <w:r w:rsidR="00BF52AB">
        <w:t xml:space="preserve">any </w:t>
      </w:r>
      <w:r>
        <w:t xml:space="preserve">other Condition </w:t>
      </w:r>
      <w:r w:rsidR="00BF52AB">
        <w:t xml:space="preserve">COND </w:t>
      </w:r>
      <w:r>
        <w:t>by putting them in a state called</w:t>
      </w:r>
      <w:r w:rsidR="005C5445">
        <w:t>, say,</w:t>
      </w:r>
      <w:r>
        <w:t xml:space="preserve"> </w:t>
      </w:r>
      <w:r>
        <w:rPr>
          <w:b/>
        </w:rPr>
        <w:t>Ask</w:t>
      </w:r>
      <w:r>
        <w:t xml:space="preserve"> with a rule such as:</w:t>
      </w:r>
    </w:p>
    <w:p w14:paraId="73E7FE39" w14:textId="77777777" w:rsidR="00B47982" w:rsidRDefault="00B47982" w:rsidP="00B47982"/>
    <w:p w14:paraId="5E040AC9" w14:textId="3FE72C29" w:rsidR="00B47982" w:rsidRDefault="00B47982" w:rsidP="00B47982">
      <w:pPr>
        <w:rPr>
          <w:b/>
        </w:rPr>
      </w:pPr>
      <w:r>
        <w:rPr>
          <w:b/>
        </w:rPr>
        <w:t>if (current_state_in_SURVEY == Participating) then next(Ask)</w:t>
      </w:r>
    </w:p>
    <w:p w14:paraId="20947427" w14:textId="77777777" w:rsidR="00B47982" w:rsidRDefault="00B47982" w:rsidP="00B47982"/>
    <w:p w14:paraId="46018147" w14:textId="77777777" w:rsidR="00B47982" w:rsidRDefault="00B47982" w:rsidP="00B47982">
      <w:r>
        <w:t>As long as the SURVEY Condition is defined before the COND Condition in the FRED program, this rule will select the participating individuals, even if it is applied at time 0.</w:t>
      </w:r>
    </w:p>
    <w:p w14:paraId="3FB860C5" w14:textId="77777777" w:rsidR="00B47982" w:rsidRDefault="00B47982" w:rsidP="00B47982"/>
    <w:p w14:paraId="59D598DE" w14:textId="55BFDCFF" w:rsidR="002F7260" w:rsidRDefault="00B47982" w:rsidP="00B47982">
      <w:r>
        <w:t>If it is de</w:t>
      </w:r>
      <w:r w:rsidR="005C5445">
        <w:t>s</w:t>
      </w:r>
      <w:r>
        <w:t>ired to limit the survey participants to a specific subset of the population</w:t>
      </w:r>
      <w:r w:rsidR="002F7260">
        <w:t xml:space="preserve">, say, females between 18 and 35 years old, just add that specification to the </w:t>
      </w:r>
      <w:r w:rsidR="006A135B">
        <w:t xml:space="preserve">START </w:t>
      </w:r>
      <w:r w:rsidR="005665AF">
        <w:t>pseudostate</w:t>
      </w:r>
      <w:r w:rsidR="002F7260">
        <w:t>:</w:t>
      </w:r>
    </w:p>
    <w:p w14:paraId="792EDDD1" w14:textId="77777777" w:rsidR="002F7260" w:rsidRDefault="002F7260" w:rsidP="00B47982"/>
    <w:p w14:paraId="5C7BBDE9" w14:textId="34B946D8" w:rsidR="004B0947" w:rsidRDefault="006A135B"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s</w:t>
      </w:r>
      <w:r w:rsidR="00CF0FA5">
        <w:rPr>
          <w:rFonts w:eastAsiaTheme="minorHAnsi" w:cstheme="minorHAnsi"/>
          <w:b/>
          <w:bCs/>
          <w:color w:val="000000"/>
          <w:szCs w:val="22"/>
        </w:rPr>
        <w:t>tate</w:t>
      </w:r>
      <w:r>
        <w:rPr>
          <w:rFonts w:eastAsiaTheme="minorHAnsi" w:cstheme="minorHAnsi"/>
          <w:b/>
          <w:bCs/>
          <w:color w:val="000000"/>
          <w:szCs w:val="22"/>
        </w:rPr>
        <w:t xml:space="preserve"> </w:t>
      </w:r>
      <w:r w:rsidR="002F7260" w:rsidRPr="00B47982">
        <w:rPr>
          <w:rFonts w:eastAsiaTheme="minorHAnsi" w:cstheme="minorHAnsi"/>
          <w:b/>
          <w:bCs/>
          <w:color w:val="000000"/>
          <w:szCs w:val="22"/>
        </w:rPr>
        <w:t>SURVEY</w:t>
      </w:r>
      <w:r>
        <w:rPr>
          <w:rFonts w:eastAsiaTheme="minorHAnsi" w:cstheme="minorHAnsi"/>
          <w:b/>
          <w:bCs/>
          <w:color w:val="000000"/>
          <w:szCs w:val="22"/>
        </w:rPr>
        <w:t>.Start</w:t>
      </w:r>
      <w:r w:rsidR="002F7260" w:rsidRPr="00B47982">
        <w:rPr>
          <w:rFonts w:eastAsiaTheme="minorHAnsi" w:cstheme="minorHAnsi"/>
          <w:b/>
          <w:bCs/>
          <w:color w:val="000000"/>
          <w:szCs w:val="22"/>
        </w:rPr>
        <w:t xml:space="preserve"> </w:t>
      </w:r>
      <w:r w:rsidR="004B0947">
        <w:rPr>
          <w:rFonts w:eastAsiaTheme="minorHAnsi" w:cstheme="minorHAnsi"/>
          <w:b/>
          <w:bCs/>
          <w:color w:val="000000"/>
          <w:szCs w:val="22"/>
        </w:rPr>
        <w:t>{</w:t>
      </w:r>
    </w:p>
    <w:p w14:paraId="09A42096" w14:textId="632174F2" w:rsidR="002F7260" w:rsidRDefault="004B0947"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 xml:space="preserve">if </w:t>
      </w:r>
      <w:r w:rsidR="002F7260">
        <w:rPr>
          <w:rFonts w:eastAsiaTheme="minorHAnsi" w:cstheme="minorHAnsi"/>
          <w:b/>
          <w:bCs/>
          <w:color w:val="000000"/>
          <w:szCs w:val="22"/>
        </w:rPr>
        <w:t xml:space="preserve">(sex == female, 18 &lt;= age, age &lt;= 35) </w:t>
      </w:r>
      <w:r w:rsidR="002F7260" w:rsidRPr="00B47982">
        <w:rPr>
          <w:rFonts w:eastAsiaTheme="minorHAnsi" w:cstheme="minorHAnsi"/>
          <w:b/>
          <w:bCs/>
          <w:color w:val="000000"/>
          <w:szCs w:val="22"/>
        </w:rPr>
        <w:t xml:space="preserve">then </w:t>
      </w:r>
      <w:r w:rsidR="006A135B">
        <w:rPr>
          <w:rFonts w:eastAsiaTheme="minorHAnsi" w:cstheme="minorHAnsi"/>
          <w:b/>
          <w:bCs/>
          <w:color w:val="000000"/>
          <w:szCs w:val="22"/>
        </w:rPr>
        <w:t>next(READY)</w:t>
      </w:r>
    </w:p>
    <w:p w14:paraId="159055FD" w14:textId="6D66570C" w:rsidR="006A135B" w:rsidRDefault="006A135B"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default(Excluded)</w:t>
      </w:r>
    </w:p>
    <w:p w14:paraId="0DB25790" w14:textId="0DD5D78D" w:rsidR="004B0947" w:rsidRDefault="004B0947"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w:t>
      </w:r>
    </w:p>
    <w:p w14:paraId="362A305C" w14:textId="0111F783" w:rsidR="002F7260" w:rsidRDefault="002F7260"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951037B" w14:textId="7EA313C0" w:rsidR="00E45873" w:rsidRDefault="00E4587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lastRenderedPageBreak/>
        <w:t xml:space="preserve">To select a fraction of the population instead of a fixed number, change the rule for the </w:t>
      </w:r>
      <w:r w:rsidRPr="005C5445">
        <w:rPr>
          <w:b/>
        </w:rPr>
        <w:t>Import</w:t>
      </w:r>
      <w:r>
        <w:t xml:space="preserve"> state to something like:</w:t>
      </w:r>
    </w:p>
    <w:p w14:paraId="16E63029" w14:textId="77777777" w:rsidR="00E45873" w:rsidRDefault="00E4587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A4F7B22" w14:textId="731863E7" w:rsidR="004B0947" w:rsidRDefault="006A135B"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s</w:t>
      </w:r>
      <w:r w:rsidR="00CF0FA5">
        <w:rPr>
          <w:rFonts w:eastAsiaTheme="minorHAnsi" w:cstheme="minorHAnsi"/>
          <w:b/>
          <w:bCs/>
          <w:color w:val="000000"/>
          <w:szCs w:val="22"/>
        </w:rPr>
        <w:t>tate</w:t>
      </w:r>
      <w:r>
        <w:rPr>
          <w:rFonts w:eastAsiaTheme="minorHAnsi" w:cstheme="minorHAnsi"/>
          <w:b/>
          <w:bCs/>
          <w:color w:val="000000"/>
          <w:szCs w:val="22"/>
        </w:rPr>
        <w:t xml:space="preserve"> </w:t>
      </w:r>
      <w:r w:rsidR="00E45873" w:rsidRPr="00B47982">
        <w:rPr>
          <w:rFonts w:eastAsiaTheme="minorHAnsi" w:cstheme="minorHAnsi"/>
          <w:b/>
          <w:bCs/>
          <w:color w:val="000000"/>
          <w:szCs w:val="22"/>
        </w:rPr>
        <w:t>SURVEY</w:t>
      </w:r>
      <w:r>
        <w:rPr>
          <w:rFonts w:eastAsiaTheme="minorHAnsi" w:cstheme="minorHAnsi"/>
          <w:b/>
          <w:bCs/>
          <w:color w:val="000000"/>
          <w:szCs w:val="22"/>
        </w:rPr>
        <w:t>.</w:t>
      </w:r>
      <w:r w:rsidR="00E45873">
        <w:rPr>
          <w:rFonts w:eastAsiaTheme="minorHAnsi" w:cstheme="minorHAnsi"/>
          <w:b/>
          <w:bCs/>
          <w:color w:val="000000"/>
          <w:szCs w:val="22"/>
        </w:rPr>
        <w:t>Import</w:t>
      </w:r>
      <w:r w:rsidR="00E45873" w:rsidRPr="00B47982">
        <w:rPr>
          <w:rFonts w:eastAsiaTheme="minorHAnsi" w:cstheme="minorHAnsi"/>
          <w:b/>
          <w:bCs/>
          <w:color w:val="000000"/>
          <w:szCs w:val="22"/>
        </w:rPr>
        <w:t xml:space="preserve"> </w:t>
      </w:r>
      <w:r w:rsidR="004B0947">
        <w:rPr>
          <w:rFonts w:eastAsiaTheme="minorHAnsi" w:cstheme="minorHAnsi"/>
          <w:b/>
          <w:bCs/>
          <w:color w:val="000000"/>
          <w:szCs w:val="22"/>
        </w:rPr>
        <w:t>{</w:t>
      </w:r>
    </w:p>
    <w:p w14:paraId="4C2820A9" w14:textId="0BF654F2" w:rsidR="00E45873" w:rsidRDefault="004B0947"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45873">
        <w:rPr>
          <w:rFonts w:eastAsiaTheme="minorHAnsi" w:cstheme="minorHAnsi"/>
          <w:b/>
          <w:bCs/>
          <w:color w:val="000000"/>
          <w:szCs w:val="22"/>
        </w:rPr>
        <w:t>import_per_capit</w:t>
      </w:r>
      <w:r w:rsidR="005C5445">
        <w:rPr>
          <w:rFonts w:eastAsiaTheme="minorHAnsi" w:cstheme="minorHAnsi"/>
          <w:b/>
          <w:bCs/>
          <w:color w:val="000000"/>
          <w:szCs w:val="22"/>
        </w:rPr>
        <w:t>a</w:t>
      </w:r>
      <w:r w:rsidR="00E45873">
        <w:rPr>
          <w:rFonts w:eastAsiaTheme="minorHAnsi" w:cstheme="minorHAnsi"/>
          <w:b/>
          <w:bCs/>
          <w:color w:val="000000"/>
          <w:szCs w:val="22"/>
        </w:rPr>
        <w:t>(0.001)</w:t>
      </w:r>
    </w:p>
    <w:p w14:paraId="04257FAA" w14:textId="182CE8CB" w:rsidR="004B0947" w:rsidRDefault="004B0947"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wait()</w:t>
      </w:r>
    </w:p>
    <w:p w14:paraId="0DEB7B9B" w14:textId="2141F72B" w:rsidR="004B0947" w:rsidRDefault="004B0947"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t>next()</w:t>
      </w:r>
    </w:p>
    <w:p w14:paraId="4A46735C" w14:textId="0BC47CD9" w:rsidR="004B0947" w:rsidRDefault="004B0947"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w:t>
      </w:r>
    </w:p>
    <w:p w14:paraId="7EFC0391" w14:textId="2521C751" w:rsidR="00E45873" w:rsidRDefault="00E45873"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1BE828CC" w14:textId="1648AF60" w:rsidR="00E45873" w:rsidRPr="00E45873" w:rsidRDefault="00E45873"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Pr>
          <w:rFonts w:eastAsiaTheme="minorHAnsi" w:cstheme="minorHAnsi"/>
          <w:bCs/>
          <w:color w:val="000000"/>
          <w:szCs w:val="22"/>
        </w:rPr>
        <w:t xml:space="preserve">Now the Import Agent will select about one out of </w:t>
      </w:r>
      <w:r w:rsidR="005C5445">
        <w:rPr>
          <w:rFonts w:eastAsiaTheme="minorHAnsi" w:cstheme="minorHAnsi"/>
          <w:bCs/>
          <w:color w:val="000000"/>
          <w:szCs w:val="22"/>
        </w:rPr>
        <w:t>1000</w:t>
      </w:r>
      <w:r>
        <w:rPr>
          <w:rFonts w:eastAsiaTheme="minorHAnsi" w:cstheme="minorHAnsi"/>
          <w:bCs/>
          <w:color w:val="000000"/>
          <w:szCs w:val="22"/>
        </w:rPr>
        <w:t xml:space="preserve"> of th</w:t>
      </w:r>
      <w:r w:rsidR="005C5445">
        <w:rPr>
          <w:rFonts w:eastAsiaTheme="minorHAnsi" w:cstheme="minorHAnsi"/>
          <w:bCs/>
          <w:color w:val="000000"/>
          <w:szCs w:val="22"/>
        </w:rPr>
        <w:t>e</w:t>
      </w:r>
      <w:r>
        <w:rPr>
          <w:rFonts w:eastAsiaTheme="minorHAnsi" w:cstheme="minorHAnsi"/>
          <w:bCs/>
          <w:color w:val="000000"/>
          <w:szCs w:val="22"/>
        </w:rPr>
        <w:t xml:space="preserve"> susceptible individuals for the survey.</w:t>
      </w:r>
    </w:p>
    <w:p w14:paraId="28079198" w14:textId="77777777" w:rsidR="00BF52AB" w:rsidRPr="00B47982" w:rsidRDefault="00BF52AB"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47C185E4" w14:textId="4F4B3315" w:rsidR="00F26034" w:rsidRDefault="00F26034">
      <w:r>
        <w:br w:type="page"/>
      </w:r>
    </w:p>
    <w:p w14:paraId="7968CC3C" w14:textId="77777777" w:rsidR="003F3F81" w:rsidRDefault="003F3F81" w:rsidP="003F3F81">
      <w:pPr>
        <w:pStyle w:val="Heading2"/>
      </w:pPr>
      <w:bookmarkStart w:id="190" w:name="_Toc40674692"/>
      <w:r>
        <w:lastRenderedPageBreak/>
        <w:t>Taking a Temperature Survey of the Population</w:t>
      </w:r>
      <w:bookmarkEnd w:id="190"/>
    </w:p>
    <w:p w14:paraId="44702337" w14:textId="77777777" w:rsidR="003F3F81" w:rsidRDefault="003F3F81" w:rsidP="003F3F81"/>
    <w:p w14:paraId="1D03D3EB" w14:textId="77777777" w:rsidR="003F3F81" w:rsidRDefault="003F3F81" w:rsidP="003F3F81">
      <w:r>
        <w:t xml:space="preserve">This snippet illustrates the use of personal variables.  In the model, each individual is population is assigned a personal variable called </w:t>
      </w:r>
      <w:r>
        <w:rPr>
          <w:b/>
          <w:bCs/>
        </w:rPr>
        <w:t xml:space="preserve">temperature. </w:t>
      </w:r>
      <w:r>
        <w:t>This variable is tracked in a 1% sample of the population. For each person in the sample, their</w:t>
      </w:r>
      <w:r>
        <w:rPr>
          <w:b/>
          <w:bCs/>
        </w:rPr>
        <w:t xml:space="preserve"> </w:t>
      </w:r>
      <w:r>
        <w:t xml:space="preserve">temperature is set to 98.6 at the start of the simulation.  Each day, a random value between -1 and 1 is added to the agent's temperature.  If the new temperature is above a threshold, the agent moves to the </w:t>
      </w:r>
      <w:r>
        <w:rPr>
          <w:b/>
          <w:bCs/>
        </w:rPr>
        <w:t xml:space="preserve">High </w:t>
      </w:r>
      <w:r>
        <w:t xml:space="preserve">state. If the temperature is below another threshold, the agent goes to the </w:t>
      </w:r>
      <w:r>
        <w:rPr>
          <w:b/>
          <w:bCs/>
        </w:rPr>
        <w:t>Low</w:t>
      </w:r>
      <w:r>
        <w:t xml:space="preserve"> state.  Otherwise the agent goes to the </w:t>
      </w:r>
      <w:r>
        <w:rPr>
          <w:b/>
          <w:bCs/>
        </w:rPr>
        <w:t xml:space="preserve">Normal </w:t>
      </w:r>
      <w:r>
        <w:t>state.</w:t>
      </w:r>
    </w:p>
    <w:p w14:paraId="36E5972B" w14:textId="77777777" w:rsidR="003F3F81" w:rsidRDefault="003F3F81" w:rsidP="003F3F81"/>
    <w:p w14:paraId="20E51A53"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Simulated Location</w:t>
      </w:r>
    </w:p>
    <w:p w14:paraId="102FA37E"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locations = Jefferson_County_PA </w:t>
      </w:r>
    </w:p>
    <w:p w14:paraId="0E9FDB3D" w14:textId="77777777" w:rsidR="003F3F81" w:rsidRPr="005A2A11" w:rsidRDefault="003F3F81" w:rsidP="003F3F81">
      <w:pPr>
        <w:pStyle w:val="PlainText"/>
        <w:rPr>
          <w:rFonts w:ascii="Courier" w:hAnsi="Courier" w:cs="Courier New"/>
          <w:b/>
          <w:bCs/>
          <w:sz w:val="20"/>
          <w:szCs w:val="20"/>
        </w:rPr>
      </w:pPr>
    </w:p>
    <w:p w14:paraId="25AA6B0F"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Simulated Timeframe</w:t>
      </w:r>
    </w:p>
    <w:p w14:paraId="15D9E542"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rt_date = 2020-Jan-01</w:t>
      </w:r>
    </w:p>
    <w:p w14:paraId="633CE167"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end_date = 2020-Jul-01</w:t>
      </w:r>
    </w:p>
    <w:p w14:paraId="31A010C0"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enable_health_records = 1</w:t>
      </w:r>
    </w:p>
    <w:p w14:paraId="64AF518A" w14:textId="77777777" w:rsidR="003F3F81" w:rsidRPr="005A2A11" w:rsidRDefault="003F3F81" w:rsidP="003F3F81">
      <w:pPr>
        <w:pStyle w:val="PlainText"/>
        <w:rPr>
          <w:rFonts w:ascii="Courier" w:hAnsi="Courier" w:cs="Courier New"/>
          <w:b/>
          <w:bCs/>
          <w:sz w:val="20"/>
          <w:szCs w:val="20"/>
        </w:rPr>
      </w:pPr>
    </w:p>
    <w:p w14:paraId="34D81963"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each person has an individual temperature</w:t>
      </w:r>
    </w:p>
    <w:p w14:paraId="6152C746"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my temp</w:t>
      </w:r>
    </w:p>
    <w:p w14:paraId="3FB3C03E" w14:textId="77777777" w:rsidR="003F3F81" w:rsidRPr="005A2A11" w:rsidRDefault="003F3F81" w:rsidP="003F3F81">
      <w:pPr>
        <w:pStyle w:val="PlainText"/>
        <w:rPr>
          <w:rFonts w:ascii="Courier" w:hAnsi="Courier" w:cs="Courier New"/>
          <w:b/>
          <w:bCs/>
          <w:sz w:val="20"/>
          <w:szCs w:val="20"/>
        </w:rPr>
      </w:pPr>
    </w:p>
    <w:p w14:paraId="6DE2CF01"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condition TEMP {</w:t>
      </w:r>
    </w:p>
    <w:p w14:paraId="312C5A51"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states = Check Normal Low High</w:t>
      </w:r>
    </w:p>
    <w:p w14:paraId="0D91A022"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enable_health_records = 1</w:t>
      </w:r>
    </w:p>
    <w:p w14:paraId="26B8EF80"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w:t>
      </w:r>
    </w:p>
    <w:p w14:paraId="1FC8CF5A" w14:textId="77777777" w:rsidR="003F3F81" w:rsidRPr="005A2A11" w:rsidRDefault="003F3F81" w:rsidP="003F3F81">
      <w:pPr>
        <w:pStyle w:val="PlainText"/>
        <w:rPr>
          <w:rFonts w:ascii="Courier" w:hAnsi="Courier" w:cs="Courier New"/>
          <w:b/>
          <w:bCs/>
          <w:sz w:val="20"/>
          <w:szCs w:val="20"/>
        </w:rPr>
      </w:pPr>
    </w:p>
    <w:p w14:paraId="75C77EF7"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select a 1% sample of the popualtion:</w:t>
      </w:r>
    </w:p>
    <w:p w14:paraId="015ED0AE" w14:textId="77777777" w:rsidR="003F3F81" w:rsidRPr="005A2A11" w:rsidRDefault="003F3F81" w:rsidP="003F3F81">
      <w:pPr>
        <w:pStyle w:val="PlainText"/>
        <w:rPr>
          <w:rFonts w:ascii="Courier" w:hAnsi="Courier" w:cs="Courier New"/>
          <w:b/>
          <w:bCs/>
          <w:sz w:val="20"/>
          <w:szCs w:val="20"/>
        </w:rPr>
      </w:pPr>
    </w:p>
    <w:p w14:paraId="2D785BEF"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te TEMP.Start {</w:t>
      </w:r>
    </w:p>
    <w:p w14:paraId="7D6BA68E"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next(Check) with prob(0.01)</w:t>
      </w:r>
    </w:p>
    <w:p w14:paraId="25E18CE9"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default(Excluded)</w:t>
      </w:r>
    </w:p>
    <w:p w14:paraId="58E7977E"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w:t>
      </w:r>
    </w:p>
    <w:p w14:paraId="47AB963D" w14:textId="77777777" w:rsidR="003F3F81" w:rsidRPr="005A2A11" w:rsidRDefault="003F3F81" w:rsidP="003F3F81">
      <w:pPr>
        <w:pStyle w:val="PlainText"/>
        <w:rPr>
          <w:rFonts w:ascii="Courier" w:hAnsi="Courier" w:cs="Courier New"/>
          <w:b/>
          <w:bCs/>
          <w:sz w:val="20"/>
          <w:szCs w:val="20"/>
        </w:rPr>
      </w:pPr>
    </w:p>
    <w:p w14:paraId="1CAF775B"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check temperature and go to a temperature category:</w:t>
      </w:r>
    </w:p>
    <w:p w14:paraId="1282A5B1" w14:textId="77777777" w:rsidR="003F3F81" w:rsidRPr="005A2A11" w:rsidRDefault="003F3F81" w:rsidP="003F3F81">
      <w:pPr>
        <w:pStyle w:val="PlainText"/>
        <w:rPr>
          <w:rFonts w:ascii="Courier" w:hAnsi="Courier" w:cs="Courier New"/>
          <w:b/>
          <w:bCs/>
          <w:sz w:val="20"/>
          <w:szCs w:val="20"/>
        </w:rPr>
      </w:pPr>
    </w:p>
    <w:p w14:paraId="391B43A7"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te TEMP.Check {</w:t>
      </w:r>
    </w:p>
    <w:p w14:paraId="65FF3B07"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if (sim_day==0) then set(temp, 98.6)</w:t>
      </w:r>
      <w:r>
        <w:rPr>
          <w:rFonts w:ascii="Courier" w:hAnsi="Courier" w:cs="Courier New"/>
          <w:b/>
          <w:bCs/>
          <w:sz w:val="20"/>
          <w:szCs w:val="20"/>
        </w:rPr>
        <w:tab/>
      </w:r>
      <w:r w:rsidRPr="005A2A11">
        <w:rPr>
          <w:rFonts w:ascii="Courier" w:hAnsi="Courier" w:cs="Courier New"/>
          <w:b/>
          <w:bCs/>
          <w:sz w:val="20"/>
          <w:szCs w:val="20"/>
        </w:rPr>
        <w:t># initialize to 98.6</w:t>
      </w:r>
    </w:p>
    <w:p w14:paraId="0B8861D3" w14:textId="74ED933F"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set(temp, temp + </w:t>
      </w:r>
      <w:r w:rsidR="00C328DE">
        <w:rPr>
          <w:rFonts w:ascii="Courier" w:hAnsi="Courier" w:cs="Courier New"/>
          <w:b/>
          <w:bCs/>
          <w:sz w:val="20"/>
          <w:szCs w:val="20"/>
        </w:rPr>
        <w:t>uniform(-1,1)</w:t>
      </w:r>
      <w:r w:rsidRPr="005A2A11">
        <w:rPr>
          <w:rFonts w:ascii="Courier" w:hAnsi="Courier" w:cs="Courier New"/>
          <w:b/>
          <w:bCs/>
          <w:sz w:val="20"/>
          <w:szCs w:val="20"/>
        </w:rPr>
        <w:t xml:space="preserve">) </w:t>
      </w:r>
      <w:r>
        <w:rPr>
          <w:rFonts w:ascii="Courier" w:hAnsi="Courier" w:cs="Courier New"/>
          <w:b/>
          <w:bCs/>
          <w:sz w:val="20"/>
          <w:szCs w:val="20"/>
        </w:rPr>
        <w:tab/>
      </w:r>
      <w:r>
        <w:rPr>
          <w:rFonts w:ascii="Courier" w:hAnsi="Courier" w:cs="Courier New"/>
          <w:b/>
          <w:bCs/>
          <w:sz w:val="20"/>
          <w:szCs w:val="20"/>
        </w:rPr>
        <w:tab/>
      </w:r>
      <w:r w:rsidRPr="005A2A11">
        <w:rPr>
          <w:rFonts w:ascii="Courier" w:hAnsi="Courier" w:cs="Courier New"/>
          <w:b/>
          <w:bCs/>
          <w:sz w:val="20"/>
          <w:szCs w:val="20"/>
        </w:rPr>
        <w:t># add a random value between -1 and 1</w:t>
      </w:r>
    </w:p>
    <w:p w14:paraId="0A1D8CCF"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wait(0)</w:t>
      </w:r>
    </w:p>
    <w:p w14:paraId="2AAF9AAC"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if (temp &lt; 96) then next(Low)</w:t>
      </w:r>
    </w:p>
    <w:p w14:paraId="2DCD782D"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if (temp &gt; 101) then next(High)</w:t>
      </w:r>
    </w:p>
    <w:p w14:paraId="3E8818F6"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xml:space="preserve">  default(Normal)</w:t>
      </w:r>
    </w:p>
    <w:p w14:paraId="06325B34"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w:t>
      </w:r>
    </w:p>
    <w:p w14:paraId="54E19874" w14:textId="77777777" w:rsidR="003F3F81" w:rsidRPr="005A2A11" w:rsidRDefault="003F3F81" w:rsidP="003F3F81">
      <w:pPr>
        <w:pStyle w:val="PlainText"/>
        <w:rPr>
          <w:rFonts w:ascii="Courier" w:hAnsi="Courier" w:cs="Courier New"/>
          <w:b/>
          <w:bCs/>
          <w:sz w:val="20"/>
          <w:szCs w:val="20"/>
        </w:rPr>
      </w:pPr>
    </w:p>
    <w:p w14:paraId="6DA28DAD" w14:textId="77777777" w:rsidR="003F3F81" w:rsidRPr="005A2A11" w:rsidRDefault="003F3F81" w:rsidP="003F3F81">
      <w:pPr>
        <w:pStyle w:val="PlainText"/>
        <w:rPr>
          <w:rFonts w:ascii="Courier" w:hAnsi="Courier" w:cs="Courier New"/>
          <w:b/>
          <w:bCs/>
          <w:sz w:val="20"/>
          <w:szCs w:val="20"/>
        </w:rPr>
      </w:pPr>
    </w:p>
    <w:p w14:paraId="10222980"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 check temperature every day:</w:t>
      </w:r>
    </w:p>
    <w:p w14:paraId="099ECC86" w14:textId="77777777" w:rsidR="003F3F81" w:rsidRPr="005A2A11" w:rsidRDefault="003F3F81" w:rsidP="003F3F81">
      <w:pPr>
        <w:pStyle w:val="PlainText"/>
        <w:rPr>
          <w:rFonts w:ascii="Courier" w:hAnsi="Courier" w:cs="Courier New"/>
          <w:b/>
          <w:bCs/>
          <w:sz w:val="20"/>
          <w:szCs w:val="20"/>
        </w:rPr>
      </w:pPr>
    </w:p>
    <w:p w14:paraId="2C18ECEC"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te TEMP.Normal { wait(24); next(Check) }</w:t>
      </w:r>
    </w:p>
    <w:p w14:paraId="5345F512"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te TEMP.Low { wait(24); next(Check) }</w:t>
      </w:r>
    </w:p>
    <w:p w14:paraId="3DD79D7D" w14:textId="77777777" w:rsidR="003F3F81" w:rsidRPr="005A2A11" w:rsidRDefault="003F3F81" w:rsidP="003F3F81">
      <w:pPr>
        <w:pStyle w:val="PlainText"/>
        <w:rPr>
          <w:rFonts w:ascii="Courier" w:hAnsi="Courier" w:cs="Courier New"/>
          <w:b/>
          <w:bCs/>
          <w:sz w:val="20"/>
          <w:szCs w:val="20"/>
        </w:rPr>
      </w:pPr>
      <w:r w:rsidRPr="005A2A11">
        <w:rPr>
          <w:rFonts w:ascii="Courier" w:hAnsi="Courier" w:cs="Courier New"/>
          <w:b/>
          <w:bCs/>
          <w:sz w:val="20"/>
          <w:szCs w:val="20"/>
        </w:rPr>
        <w:t>state TEMP.High { wait(24); next(Check) }</w:t>
      </w:r>
    </w:p>
    <w:p w14:paraId="13C1981C" w14:textId="77777777" w:rsidR="003F3F81" w:rsidRDefault="003F3F81" w:rsidP="003F3F81">
      <w:pPr>
        <w:rPr>
          <w:rFonts w:asciiTheme="majorHAnsi" w:eastAsiaTheme="minorHAnsi" w:hAnsiTheme="majorHAnsi" w:cstheme="majorBidi"/>
          <w:color w:val="2F5496" w:themeColor="accent1" w:themeShade="BF"/>
          <w:sz w:val="26"/>
          <w:szCs w:val="26"/>
        </w:rPr>
      </w:pPr>
    </w:p>
    <w:p w14:paraId="04F51988" w14:textId="77777777" w:rsidR="003F3F81" w:rsidRDefault="003F3F81" w:rsidP="003F3F81">
      <w:pPr>
        <w:pStyle w:val="BodyText"/>
      </w:pPr>
      <w:r>
        <w:t xml:space="preserve">The model is in a file called </w:t>
      </w:r>
      <w:r>
        <w:rPr>
          <w:b/>
          <w:bCs/>
        </w:rPr>
        <w:t xml:space="preserve">temperature.fred. </w:t>
      </w:r>
      <w:r>
        <w:t>Run the model with the command:</w:t>
      </w:r>
    </w:p>
    <w:p w14:paraId="49E12217" w14:textId="77777777" w:rsidR="003F3F81" w:rsidRPr="005A2A11" w:rsidRDefault="003F3F81" w:rsidP="003F3F81">
      <w:pPr>
        <w:pStyle w:val="BodyText"/>
        <w:rPr>
          <w:rFonts w:ascii="Courier" w:hAnsi="Courier"/>
          <w:b/>
          <w:bCs/>
          <w:sz w:val="20"/>
          <w:szCs w:val="20"/>
        </w:rPr>
      </w:pPr>
      <w:r w:rsidRPr="005A2A11">
        <w:rPr>
          <w:rFonts w:ascii="Courier" w:hAnsi="Courier" w:cs="Menlo"/>
          <w:b/>
          <w:bCs/>
          <w:color w:val="000000"/>
          <w:sz w:val="20"/>
          <w:szCs w:val="20"/>
        </w:rPr>
        <w:t>% fred_job -k temperature -p temperature.fred</w:t>
      </w:r>
    </w:p>
    <w:p w14:paraId="5CE5A239" w14:textId="77777777" w:rsidR="003F3F81" w:rsidRDefault="003F3F81" w:rsidP="003F3F81">
      <w:pPr>
        <w:pStyle w:val="BodyText"/>
      </w:pPr>
      <w:r>
        <w:t>Next we plot the number of agents in each state:</w:t>
      </w:r>
    </w:p>
    <w:p w14:paraId="708D44B0" w14:textId="77777777" w:rsidR="003F3F81" w:rsidRDefault="003F3F81" w:rsidP="003F3F81">
      <w:pPr>
        <w:pStyle w:val="BodyText"/>
        <w:rPr>
          <w:rFonts w:ascii="Courier" w:hAnsi="Courier" w:cs="Menlo"/>
          <w:b/>
          <w:bCs/>
          <w:color w:val="000000"/>
          <w:sz w:val="20"/>
          <w:szCs w:val="20"/>
        </w:rPr>
      </w:pPr>
      <w:r w:rsidRPr="005A2A11">
        <w:rPr>
          <w:rFonts w:ascii="Courier" w:hAnsi="Courier" w:cs="Menlo"/>
          <w:b/>
          <w:bCs/>
          <w:color w:val="000000"/>
          <w:sz w:val="20"/>
          <w:szCs w:val="20"/>
        </w:rPr>
        <w:lastRenderedPageBreak/>
        <w:t>% fred_plot -k temperature -o temperature -v TEMP.Normal,TEMP.High,TEMP.Low -n</w:t>
      </w:r>
      <w:r>
        <w:rPr>
          <w:rFonts w:ascii="Courier" w:hAnsi="Courier" w:cs="Menlo"/>
          <w:b/>
          <w:bCs/>
          <w:color w:val="000000"/>
          <w:sz w:val="20"/>
          <w:szCs w:val="20"/>
        </w:rPr>
        <w:t xml:space="preserve"> \</w:t>
      </w:r>
      <w:r w:rsidRPr="005A2A11">
        <w:rPr>
          <w:rFonts w:ascii="Courier" w:hAnsi="Courier" w:cs="Menlo"/>
          <w:b/>
          <w:bCs/>
          <w:color w:val="000000"/>
          <w:sz w:val="20"/>
          <w:szCs w:val="20"/>
        </w:rPr>
        <w:t xml:space="preserve"> </w:t>
      </w:r>
      <w:r>
        <w:rPr>
          <w:rFonts w:ascii="Courier" w:hAnsi="Courier" w:cs="Menlo"/>
          <w:b/>
          <w:bCs/>
          <w:color w:val="000000"/>
          <w:sz w:val="20"/>
          <w:szCs w:val="20"/>
        </w:rPr>
        <w:tab/>
      </w:r>
      <w:r>
        <w:rPr>
          <w:rFonts w:ascii="Courier" w:hAnsi="Courier" w:cs="Menlo"/>
          <w:b/>
          <w:bCs/>
          <w:color w:val="000000"/>
          <w:sz w:val="20"/>
          <w:szCs w:val="20"/>
        </w:rPr>
        <w:tab/>
      </w:r>
      <w:r w:rsidRPr="005A2A11">
        <w:rPr>
          <w:rFonts w:ascii="Courier" w:hAnsi="Courier" w:cs="Menlo"/>
          <w:b/>
          <w:bCs/>
          <w:color w:val="000000"/>
          <w:sz w:val="20"/>
          <w:szCs w:val="20"/>
        </w:rPr>
        <w:t>-s 1 -l "Normal,High,Low" --legend out -t "Temperature Groups"</w:t>
      </w:r>
    </w:p>
    <w:p w14:paraId="769107EC" w14:textId="77777777" w:rsidR="003F3F81" w:rsidRDefault="003F3F81" w:rsidP="003F3F81">
      <w:pPr>
        <w:pStyle w:val="BodyText"/>
        <w:rPr>
          <w:rFonts w:ascii="Courier" w:hAnsi="Courier" w:cs="Menlo"/>
          <w:b/>
          <w:bCs/>
          <w:color w:val="000000"/>
          <w:sz w:val="20"/>
          <w:szCs w:val="20"/>
        </w:rPr>
      </w:pPr>
    </w:p>
    <w:p w14:paraId="34E9EFD5" w14:textId="77777777" w:rsidR="003F3F81" w:rsidRDefault="003F3F81" w:rsidP="003F3F81">
      <w:pPr>
        <w:pStyle w:val="BodyText"/>
        <w:jc w:val="center"/>
        <w:rPr>
          <w:rFonts w:ascii="Courier" w:hAnsi="Courier"/>
          <w:b/>
          <w:bCs/>
          <w:sz w:val="20"/>
          <w:szCs w:val="20"/>
        </w:rPr>
      </w:pPr>
      <w:r>
        <w:rPr>
          <w:rFonts w:ascii="Courier" w:hAnsi="Courier"/>
          <w:b/>
          <w:bCs/>
          <w:noProof/>
          <w:sz w:val="20"/>
          <w:szCs w:val="20"/>
        </w:rPr>
        <w:drawing>
          <wp:inline distT="0" distB="0" distL="0" distR="0" wp14:anchorId="17DC4F73" wp14:editId="79E0AD7D">
            <wp:extent cx="4791456" cy="34198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mperature.pdf"/>
                    <pic:cNvPicPr/>
                  </pic:nvPicPr>
                  <pic:blipFill>
                    <a:blip r:embed="rId24">
                      <a:extLst>
                        <a:ext uri="{28A0092B-C50C-407E-A947-70E740481C1C}">
                          <a14:useLocalDpi xmlns:a14="http://schemas.microsoft.com/office/drawing/2010/main" val="0"/>
                        </a:ext>
                      </a:extLst>
                    </a:blip>
                    <a:stretch>
                      <a:fillRect/>
                    </a:stretch>
                  </pic:blipFill>
                  <pic:spPr>
                    <a:xfrm>
                      <a:off x="0" y="0"/>
                      <a:ext cx="4791456" cy="3419856"/>
                    </a:xfrm>
                    <a:prstGeom prst="rect">
                      <a:avLst/>
                    </a:prstGeom>
                  </pic:spPr>
                </pic:pic>
              </a:graphicData>
            </a:graphic>
          </wp:inline>
        </w:drawing>
      </w:r>
    </w:p>
    <w:p w14:paraId="0DA2850A" w14:textId="77777777" w:rsidR="003F3F81" w:rsidRDefault="003F3F81" w:rsidP="003F3F81">
      <w:pPr>
        <w:pStyle w:val="BodyText"/>
        <w:jc w:val="center"/>
        <w:rPr>
          <w:rFonts w:ascii="Courier" w:hAnsi="Courier"/>
          <w:b/>
          <w:bCs/>
          <w:sz w:val="20"/>
          <w:szCs w:val="20"/>
        </w:rPr>
      </w:pPr>
    </w:p>
    <w:p w14:paraId="2ED68F20" w14:textId="77777777" w:rsidR="003F3F81" w:rsidRDefault="003F3F81" w:rsidP="003F3F81">
      <w:pPr>
        <w:pStyle w:val="BodyText"/>
      </w:pPr>
      <w:r>
        <w:t xml:space="preserve">Notice that all the agents start in the </w:t>
      </w:r>
      <w:r w:rsidRPr="005A2A11">
        <w:rPr>
          <w:b/>
          <w:bCs/>
        </w:rPr>
        <w:t xml:space="preserve">Normal </w:t>
      </w:r>
      <w:r>
        <w:t xml:space="preserve">state, but over time their temperatures drift so that the number of agents in the </w:t>
      </w:r>
      <w:r w:rsidRPr="005A2A11">
        <w:rPr>
          <w:b/>
          <w:bCs/>
        </w:rPr>
        <w:t>High</w:t>
      </w:r>
      <w:r>
        <w:t xml:space="preserve"> and </w:t>
      </w:r>
      <w:r w:rsidRPr="005A2A11">
        <w:rPr>
          <w:b/>
          <w:bCs/>
        </w:rPr>
        <w:t>Low</w:t>
      </w:r>
      <w:r>
        <w:t xml:space="preserve"> states increases.  In this artificial model, termperatures follow a random walk and there is no pressure to return to normal, so the temperature variation simply increase over time.</w:t>
      </w:r>
    </w:p>
    <w:p w14:paraId="783D84D4" w14:textId="77777777" w:rsidR="003F3F81" w:rsidRDefault="003F3F81" w:rsidP="003F3F81">
      <w:pPr>
        <w:pStyle w:val="BodyText"/>
      </w:pPr>
      <w:r>
        <w:t>As part of a larger model, agents might transition to other states based on their TEMP state; for example, agents in the High state may seek medical treatment.</w:t>
      </w:r>
    </w:p>
    <w:p w14:paraId="6B1DC0C9" w14:textId="77777777" w:rsidR="003F3F81" w:rsidRDefault="003F3F81" w:rsidP="003F3F81">
      <w:pPr>
        <w:pStyle w:val="BodyText"/>
      </w:pPr>
      <w:r>
        <w:t>As an exercise for the reader, try to change the model so that the temperature is regulated within a viable range.</w:t>
      </w:r>
    </w:p>
    <w:p w14:paraId="6F79BDF3" w14:textId="77777777" w:rsidR="003F3F81" w:rsidRPr="005A2A11" w:rsidRDefault="003F3F81" w:rsidP="003F3F81">
      <w:pPr>
        <w:pStyle w:val="BodyText"/>
        <w:jc w:val="center"/>
        <w:rPr>
          <w:rFonts w:ascii="Courier" w:hAnsi="Courier"/>
          <w:b/>
          <w:bCs/>
          <w:sz w:val="20"/>
          <w:szCs w:val="20"/>
        </w:rPr>
      </w:pPr>
    </w:p>
    <w:p w14:paraId="2C7918E0" w14:textId="77777777" w:rsidR="003F3F81" w:rsidRDefault="003F3F81" w:rsidP="003F3F81">
      <w:pPr>
        <w:pStyle w:val="BodyText"/>
      </w:pPr>
    </w:p>
    <w:p w14:paraId="3CBC1E1F" w14:textId="77777777" w:rsidR="003F3F81" w:rsidRPr="005A2A11" w:rsidRDefault="003F3F81" w:rsidP="003F3F81">
      <w:pPr>
        <w:pStyle w:val="BodyText"/>
      </w:pPr>
    </w:p>
    <w:p w14:paraId="4FBEFA82" w14:textId="77777777" w:rsidR="003F3F81" w:rsidRDefault="003F3F81">
      <w:pPr>
        <w:rPr>
          <w:rFonts w:asciiTheme="majorHAnsi" w:eastAsiaTheme="majorEastAsia" w:hAnsiTheme="majorHAnsi" w:cstheme="majorBidi"/>
          <w:color w:val="2F5496" w:themeColor="accent1" w:themeShade="BF"/>
          <w:sz w:val="26"/>
          <w:szCs w:val="26"/>
        </w:rPr>
      </w:pPr>
      <w:r>
        <w:br w:type="page"/>
      </w:r>
    </w:p>
    <w:p w14:paraId="12F387BF" w14:textId="3B6C95E3" w:rsidR="002F7260" w:rsidRDefault="00F26034" w:rsidP="00F26034">
      <w:pPr>
        <w:pStyle w:val="Heading2"/>
      </w:pPr>
      <w:bookmarkStart w:id="191" w:name="_Toc40674693"/>
      <w:r>
        <w:lastRenderedPageBreak/>
        <w:t>Selecting the Closest Place</w:t>
      </w:r>
      <w:bookmarkEnd w:id="191"/>
    </w:p>
    <w:p w14:paraId="52C49D56" w14:textId="5BD4C04F" w:rsidR="00F26034" w:rsidRDefault="00F26034" w:rsidP="00F26034"/>
    <w:p w14:paraId="0BE28F43" w14:textId="19BEC31E" w:rsidR="00F26034" w:rsidRDefault="00F26034" w:rsidP="00F26034">
      <w:r>
        <w:t>This snippet shows how to have agents select the closest place of a given type, for example, selecting the closest pharmacy to an agent's home.</w:t>
      </w:r>
      <w:r w:rsidR="00F12E7A">
        <w:t xml:space="preserve">  This snippet also illustrates:</w:t>
      </w:r>
    </w:p>
    <w:p w14:paraId="0262EE04" w14:textId="79EAA29C" w:rsidR="00F12E7A" w:rsidRDefault="00E83E86" w:rsidP="00D173E3">
      <w:pPr>
        <w:pStyle w:val="ListParagraph"/>
        <w:numPr>
          <w:ilvl w:val="0"/>
          <w:numId w:val="86"/>
        </w:numPr>
      </w:pPr>
      <w:r>
        <w:t>How to define new places within a FRED program</w:t>
      </w:r>
    </w:p>
    <w:p w14:paraId="396D236C" w14:textId="77073777" w:rsidR="00E83E86" w:rsidRDefault="00E83E86" w:rsidP="00D173E3">
      <w:pPr>
        <w:pStyle w:val="ListParagraph"/>
        <w:numPr>
          <w:ilvl w:val="0"/>
          <w:numId w:val="86"/>
        </w:numPr>
      </w:pPr>
      <w:r>
        <w:t>How to define a network</w:t>
      </w:r>
    </w:p>
    <w:p w14:paraId="566CBFAE" w14:textId="4849C9FB" w:rsidR="00E83E86" w:rsidRDefault="00E83E86" w:rsidP="00D173E3">
      <w:pPr>
        <w:pStyle w:val="ListParagraph"/>
        <w:numPr>
          <w:ilvl w:val="0"/>
          <w:numId w:val="86"/>
        </w:numPr>
      </w:pPr>
      <w:r>
        <w:t>How to use the edge weights of a network</w:t>
      </w:r>
    </w:p>
    <w:p w14:paraId="51D67D5F" w14:textId="4D1D879C" w:rsidR="00E83E86" w:rsidRDefault="00E83E86" w:rsidP="00E83E86"/>
    <w:p w14:paraId="00E85C85" w14:textId="7AEBF138" w:rsidR="00E83E86" w:rsidRDefault="00E83E86" w:rsidP="00E83E86">
      <w:r>
        <w:t>Let's define the location of 5 pharmacies and then assign all the agents in the population to their closest pharmacy.</w:t>
      </w:r>
    </w:p>
    <w:p w14:paraId="4891E70E" w14:textId="2059EBB7" w:rsidR="00E83E86" w:rsidRDefault="00E83E86" w:rsidP="00E83E86"/>
    <w:p w14:paraId="34B486F9" w14:textId="22140E99" w:rsidR="00E83E86" w:rsidRDefault="00E83E86" w:rsidP="00E83E86">
      <w:r>
        <w:t>We can define 5 new phamacies in the FRED program using the following statements:</w:t>
      </w:r>
    </w:p>
    <w:p w14:paraId="25E5BAD7" w14:textId="793D8DB0" w:rsidR="00E83E86" w:rsidRDefault="00E83E86" w:rsidP="00E83E86"/>
    <w:p w14:paraId="07207498" w14:textId="2E532426" w:rsidR="00E83E86" w:rsidRPr="00E83E86" w:rsidRDefault="00C24D23"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Place</w:t>
      </w:r>
      <w:r w:rsidR="00CF5C9F">
        <w:rPr>
          <w:rFonts w:eastAsiaTheme="minorHAnsi" w:cstheme="minorHAnsi"/>
          <w:b/>
          <w:bCs/>
          <w:color w:val="000000"/>
          <w:szCs w:val="22"/>
        </w:rPr>
        <w:t xml:space="preserve">  </w:t>
      </w:r>
      <w:r w:rsidR="00E83E86" w:rsidRPr="00E83E86">
        <w:rPr>
          <w:rFonts w:eastAsiaTheme="minorHAnsi" w:cstheme="minorHAnsi"/>
          <w:b/>
          <w:bCs/>
          <w:color w:val="000000"/>
          <w:szCs w:val="22"/>
        </w:rPr>
        <w:t xml:space="preserve"> Pharmacy</w:t>
      </w:r>
      <w:r w:rsidR="002474B9">
        <w:rPr>
          <w:rFonts w:eastAsiaTheme="minorHAnsi" w:cstheme="minorHAnsi"/>
          <w:b/>
          <w:bCs/>
          <w:color w:val="000000"/>
          <w:szCs w:val="22"/>
        </w:rPr>
        <w:t xml:space="preserve"> {</w:t>
      </w:r>
    </w:p>
    <w:p w14:paraId="547F8D42" w14:textId="2539CB54" w:rsidR="00E83E86" w:rsidRPr="00E83E86" w:rsidRDefault="002474B9"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83E86" w:rsidRPr="00E83E86">
        <w:rPr>
          <w:rFonts w:eastAsiaTheme="minorHAnsi" w:cstheme="minorHAnsi"/>
          <w:b/>
          <w:bCs/>
          <w:color w:val="000000"/>
          <w:szCs w:val="22"/>
        </w:rPr>
        <w:t>has_administrator = 1</w:t>
      </w:r>
    </w:p>
    <w:p w14:paraId="3C5B062E" w14:textId="353A1235" w:rsidR="00E83E86" w:rsidRPr="00E83E86" w:rsidRDefault="002474B9"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83E86" w:rsidRPr="00E83E86">
        <w:rPr>
          <w:rFonts w:eastAsiaTheme="minorHAnsi" w:cstheme="minorHAnsi"/>
          <w:b/>
          <w:bCs/>
          <w:color w:val="000000"/>
          <w:szCs w:val="22"/>
        </w:rPr>
        <w:t>add = 94200301 40.436276 -79.985191 0</w:t>
      </w:r>
    </w:p>
    <w:p w14:paraId="0B08DE18" w14:textId="0FD95A0B" w:rsidR="00E83E86" w:rsidRPr="00E83E86" w:rsidRDefault="002474B9"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83E86" w:rsidRPr="00E83E86">
        <w:rPr>
          <w:rFonts w:eastAsiaTheme="minorHAnsi" w:cstheme="minorHAnsi"/>
          <w:b/>
          <w:bCs/>
          <w:color w:val="000000"/>
          <w:szCs w:val="22"/>
        </w:rPr>
        <w:t>add = 94200302 40.366906 -80.086822 0</w:t>
      </w:r>
    </w:p>
    <w:p w14:paraId="6E3CE7DA" w14:textId="206002DB" w:rsidR="00E83E86" w:rsidRPr="00E83E86" w:rsidRDefault="002474B9"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83E86" w:rsidRPr="00E83E86">
        <w:rPr>
          <w:rFonts w:eastAsiaTheme="minorHAnsi" w:cstheme="minorHAnsi"/>
          <w:b/>
          <w:bCs/>
          <w:color w:val="000000"/>
          <w:szCs w:val="22"/>
        </w:rPr>
        <w:t>add = 94200303 40.351389 -79.960502 0</w:t>
      </w:r>
    </w:p>
    <w:p w14:paraId="31978BAF" w14:textId="1E5A6181" w:rsidR="00E83E86" w:rsidRPr="00E83E86" w:rsidRDefault="002474B9"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ab/>
      </w:r>
      <w:r w:rsidR="00E83E86" w:rsidRPr="00E83E86">
        <w:rPr>
          <w:rFonts w:eastAsiaTheme="minorHAnsi" w:cstheme="minorHAnsi"/>
          <w:b/>
          <w:bCs/>
          <w:color w:val="000000"/>
          <w:szCs w:val="22"/>
        </w:rPr>
        <w:t>add = 94200304 40.346519 -79.855764 0</w:t>
      </w:r>
    </w:p>
    <w:p w14:paraId="497192FF" w14:textId="76405CB5" w:rsidR="00E83E86" w:rsidRDefault="002474B9" w:rsidP="00E83E86">
      <w:pPr>
        <w:rPr>
          <w:rFonts w:eastAsiaTheme="minorHAnsi" w:cstheme="minorHAnsi"/>
          <w:b/>
          <w:bCs/>
          <w:color w:val="000000"/>
          <w:szCs w:val="22"/>
        </w:rPr>
      </w:pPr>
      <w:r>
        <w:rPr>
          <w:rFonts w:eastAsiaTheme="minorHAnsi" w:cstheme="minorHAnsi"/>
          <w:b/>
          <w:bCs/>
          <w:color w:val="000000"/>
          <w:szCs w:val="22"/>
        </w:rPr>
        <w:t xml:space="preserve">           </w:t>
      </w:r>
      <w:r w:rsidR="00E83E86" w:rsidRPr="00E83E86">
        <w:rPr>
          <w:rFonts w:eastAsiaTheme="minorHAnsi" w:cstheme="minorHAnsi"/>
          <w:b/>
          <w:bCs/>
          <w:color w:val="000000"/>
          <w:szCs w:val="22"/>
        </w:rPr>
        <w:t>add = 94200305 40.469444 -79.95553 0</w:t>
      </w:r>
    </w:p>
    <w:p w14:paraId="35D1063E" w14:textId="48F820B9" w:rsidR="002474B9" w:rsidRDefault="002474B9" w:rsidP="00E83E86">
      <w:pPr>
        <w:rPr>
          <w:rFonts w:eastAsiaTheme="minorHAnsi" w:cstheme="minorHAnsi"/>
          <w:b/>
          <w:bCs/>
          <w:color w:val="000000"/>
          <w:szCs w:val="22"/>
        </w:rPr>
      </w:pPr>
      <w:r>
        <w:rPr>
          <w:rFonts w:eastAsiaTheme="minorHAnsi" w:cstheme="minorHAnsi"/>
          <w:b/>
          <w:bCs/>
          <w:color w:val="000000"/>
          <w:szCs w:val="22"/>
        </w:rPr>
        <w:t>}</w:t>
      </w:r>
    </w:p>
    <w:p w14:paraId="720C35D1" w14:textId="77777777" w:rsidR="002474B9" w:rsidRPr="00E83E86" w:rsidRDefault="002474B9" w:rsidP="00E83E86">
      <w:pPr>
        <w:rPr>
          <w:rFonts w:cstheme="minorHAnsi"/>
          <w:szCs w:val="22"/>
        </w:rPr>
      </w:pPr>
    </w:p>
    <w:p w14:paraId="220E4BFF" w14:textId="77777777" w:rsidR="002F7260" w:rsidRDefault="002F7260"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5E62969" w14:textId="77777777" w:rsidR="00E83E86"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ecause the Pharmacy place type has administrative agents, FRED will automatically create a global list variable called </w:t>
      </w:r>
      <w:r>
        <w:rPr>
          <w:b/>
        </w:rPr>
        <w:t>PharmacyList</w:t>
      </w:r>
      <w:r>
        <w:t xml:space="preserve"> that contains a list of all ther admin agents for pharmacies.</w:t>
      </w:r>
    </w:p>
    <w:p w14:paraId="65DC3C2B" w14:textId="77777777" w:rsidR="00E83E86"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75CC6958" w14:textId="77777777" w:rsidR="00727313"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e </w:t>
      </w:r>
      <w:r>
        <w:rPr>
          <w:b/>
        </w:rPr>
        <w:t>add</w:t>
      </w:r>
      <w:r>
        <w:t xml:space="preserve"> properties above create 5 new pharmacy locations, giving the place id, the latitude, longitude and elevation of each place. Elevation is set to 0 because it is not used in this example.  Place id's for user-defined places begin with the digit 9 to avoid conflicts with any places defined in the synthetic population. Here we are using the next 5 digits to code the county FIPS code for Allegheny County, PA (42003), followed by 2 digits to index the pharmacies.</w:t>
      </w:r>
    </w:p>
    <w:p w14:paraId="151086DB" w14:textId="77777777" w:rsidR="00727313" w:rsidRDefault="0072731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45D6183" w14:textId="7BA656EF" w:rsidR="00CD2B02" w:rsidRDefault="00CD2B02"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e following Condition called </w:t>
      </w:r>
      <w:r>
        <w:rPr>
          <w:b/>
        </w:rPr>
        <w:t xml:space="preserve">CUSTOMER </w:t>
      </w:r>
      <w:r>
        <w:t>implements the following steps:</w:t>
      </w:r>
    </w:p>
    <w:p w14:paraId="7CCCA962" w14:textId="464DA021" w:rsidR="00CD2B02" w:rsidRPr="00CD2B02" w:rsidRDefault="00CD2B02" w:rsidP="00D173E3">
      <w:pPr>
        <w:pStyle w:val="ListParagraph"/>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 xml:space="preserve">Make a network to connect each </w:t>
      </w:r>
      <w:r>
        <w:rPr>
          <w:rFonts w:eastAsiaTheme="minorHAnsi" w:cstheme="minorHAnsi"/>
          <w:bCs/>
          <w:color w:val="000000"/>
          <w:szCs w:val="22"/>
        </w:rPr>
        <w:t xml:space="preserve">agent at least age 65 </w:t>
      </w:r>
      <w:r w:rsidRPr="00CD2B02">
        <w:rPr>
          <w:rFonts w:eastAsiaTheme="minorHAnsi" w:cstheme="minorHAnsi"/>
          <w:bCs/>
          <w:color w:val="000000"/>
          <w:szCs w:val="22"/>
        </w:rPr>
        <w:t>to all the pharmacies.</w:t>
      </w:r>
    </w:p>
    <w:p w14:paraId="2BB3DD1E" w14:textId="026D79B1" w:rsidR="00CD2B02" w:rsidRPr="00CD2B02" w:rsidRDefault="00CD2B02" w:rsidP="00D173E3">
      <w:pPr>
        <w:pStyle w:val="ListParagraph"/>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Give each edge in the network a weight inversely proportional to distance between the customer's household and the pharmacy.</w:t>
      </w:r>
    </w:p>
    <w:p w14:paraId="7EA2FB74" w14:textId="5F4F4344" w:rsidR="00CD2B02" w:rsidRPr="00CD2B02" w:rsidRDefault="00CD2B02" w:rsidP="00D173E3">
      <w:pPr>
        <w:pStyle w:val="ListParagraph"/>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Have each customer select the closest pharmacy.</w:t>
      </w:r>
    </w:p>
    <w:p w14:paraId="34BA3C6E" w14:textId="69D2175B" w:rsidR="00CD2B02" w:rsidRPr="00CD2B02" w:rsidRDefault="00CD2B02" w:rsidP="00D173E3">
      <w:pPr>
        <w:pStyle w:val="ListParagraph"/>
        <w:numPr>
          <w:ilvl w:val="0"/>
          <w:numId w:val="8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Customer joins the selected pharmacy.</w:t>
      </w:r>
    </w:p>
    <w:p w14:paraId="3D561685" w14:textId="77777777" w:rsidR="00CD2B02" w:rsidRDefault="00CD2B02" w:rsidP="00CD2B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0CCC5B40" w14:textId="5258DF74" w:rsidR="00CD2B02" w:rsidRPr="00CD2B02" w:rsidRDefault="008B65BA" w:rsidP="00CD2B02">
      <w:pPr>
        <w:snapToGrid w:val="0"/>
        <w:rPr>
          <w:rFonts w:eastAsiaTheme="minorHAnsi"/>
          <w:b/>
        </w:rPr>
      </w:pPr>
      <w:r>
        <w:rPr>
          <w:rFonts w:eastAsiaTheme="minorHAnsi"/>
          <w:b/>
        </w:rPr>
        <w:t>n</w:t>
      </w:r>
      <w:r w:rsidR="00C24D23">
        <w:rPr>
          <w:rFonts w:eastAsiaTheme="minorHAnsi"/>
          <w:b/>
        </w:rPr>
        <w:t>etwork</w:t>
      </w:r>
      <w:r w:rsidR="00CF5C9F">
        <w:rPr>
          <w:rFonts w:eastAsiaTheme="minorHAnsi"/>
          <w:b/>
        </w:rPr>
        <w:t xml:space="preserve"> </w:t>
      </w:r>
      <w:r w:rsidR="00CD2B02" w:rsidRPr="00CD2B02">
        <w:rPr>
          <w:rFonts w:eastAsiaTheme="minorHAnsi"/>
          <w:b/>
        </w:rPr>
        <w:t>PharmacyNet</w:t>
      </w:r>
      <w:r w:rsidR="00C1504D">
        <w:rPr>
          <w:rFonts w:eastAsiaTheme="minorHAnsi"/>
          <w:b/>
        </w:rPr>
        <w:t xml:space="preserve"> { }</w:t>
      </w:r>
    </w:p>
    <w:p w14:paraId="1195499C" w14:textId="77777777" w:rsidR="00CD2B02" w:rsidRPr="00CD2B02" w:rsidRDefault="00CD2B02" w:rsidP="00CD2B02">
      <w:pPr>
        <w:snapToGrid w:val="0"/>
        <w:rPr>
          <w:rFonts w:eastAsiaTheme="minorHAnsi"/>
          <w:b/>
        </w:rPr>
      </w:pPr>
    </w:p>
    <w:p w14:paraId="273590C2" w14:textId="33FAC950" w:rsidR="00CD2B02" w:rsidRPr="00CD2B02" w:rsidRDefault="00AD3849" w:rsidP="00CD2B02">
      <w:pPr>
        <w:snapToGrid w:val="0"/>
        <w:rPr>
          <w:rFonts w:eastAsiaTheme="minorHAnsi"/>
          <w:b/>
        </w:rPr>
      </w:pPr>
      <w:r>
        <w:rPr>
          <w:rFonts w:eastAsiaTheme="minorHAnsi"/>
          <w:b/>
        </w:rPr>
        <w:t>my</w:t>
      </w:r>
      <w:r w:rsidR="00CD2B02" w:rsidRPr="00CD2B02">
        <w:rPr>
          <w:rFonts w:eastAsiaTheme="minorHAnsi"/>
          <w:b/>
        </w:rPr>
        <w:t xml:space="preserve"> MyPharmacy</w:t>
      </w:r>
    </w:p>
    <w:p w14:paraId="4CFF26F6" w14:textId="77777777" w:rsidR="00CD2B02" w:rsidRPr="00CD2B02" w:rsidRDefault="00CD2B02" w:rsidP="00CD2B02">
      <w:pPr>
        <w:snapToGrid w:val="0"/>
        <w:rPr>
          <w:rFonts w:eastAsiaTheme="minorHAnsi"/>
          <w:b/>
        </w:rPr>
      </w:pPr>
    </w:p>
    <w:p w14:paraId="738685F4" w14:textId="4D61E884" w:rsidR="00CD2B02" w:rsidRPr="00CD2B02" w:rsidRDefault="008B65BA" w:rsidP="00CD2B02">
      <w:pPr>
        <w:snapToGrid w:val="0"/>
        <w:rPr>
          <w:rFonts w:eastAsiaTheme="minorHAnsi"/>
          <w:b/>
        </w:rPr>
      </w:pPr>
      <w:r>
        <w:rPr>
          <w:rFonts w:eastAsiaTheme="minorHAnsi"/>
          <w:b/>
        </w:rPr>
        <w:t>c</w:t>
      </w:r>
      <w:r w:rsidR="00C24D23">
        <w:rPr>
          <w:rFonts w:eastAsiaTheme="minorHAnsi"/>
          <w:b/>
        </w:rPr>
        <w:t>ond</w:t>
      </w:r>
      <w:r w:rsidR="00CF5C9F">
        <w:rPr>
          <w:rFonts w:eastAsiaTheme="minorHAnsi"/>
          <w:b/>
        </w:rPr>
        <w:t>ition</w:t>
      </w:r>
      <w:r w:rsidR="00CD2B02" w:rsidRPr="00CD2B02">
        <w:rPr>
          <w:rFonts w:eastAsiaTheme="minorHAnsi"/>
          <w:b/>
        </w:rPr>
        <w:t xml:space="preserve"> CUSTOMER</w:t>
      </w:r>
      <w:r w:rsidR="00C1504D">
        <w:rPr>
          <w:rFonts w:eastAsiaTheme="minorHAnsi"/>
          <w:b/>
        </w:rPr>
        <w:t xml:space="preserve"> {</w:t>
      </w:r>
    </w:p>
    <w:p w14:paraId="0ACDD2A3" w14:textId="271A3AAF" w:rsidR="00CD2B02" w:rsidRPr="00CD2B02" w:rsidRDefault="00C1504D" w:rsidP="00CD2B02">
      <w:pPr>
        <w:snapToGrid w:val="0"/>
        <w:rPr>
          <w:rFonts w:eastAsiaTheme="minorHAnsi"/>
          <w:b/>
        </w:rPr>
      </w:pPr>
      <w:r>
        <w:rPr>
          <w:rFonts w:eastAsiaTheme="minorHAnsi"/>
          <w:b/>
        </w:rPr>
        <w:tab/>
      </w:r>
      <w:r w:rsidR="00CD2B02" w:rsidRPr="00CD2B02">
        <w:rPr>
          <w:rFonts w:eastAsiaTheme="minorHAnsi"/>
          <w:b/>
        </w:rPr>
        <w:t>states = Select</w:t>
      </w:r>
    </w:p>
    <w:p w14:paraId="15166766" w14:textId="0B3687B2" w:rsidR="00CD2B02" w:rsidRPr="00CD2B02" w:rsidRDefault="00C1504D" w:rsidP="00CD2B02">
      <w:pPr>
        <w:snapToGrid w:val="0"/>
        <w:rPr>
          <w:rFonts w:eastAsiaTheme="minorHAnsi"/>
          <w:b/>
        </w:rPr>
      </w:pPr>
      <w:r>
        <w:rPr>
          <w:rFonts w:eastAsiaTheme="minorHAnsi"/>
          <w:b/>
        </w:rPr>
        <w:tab/>
      </w:r>
      <w:r w:rsidR="00CD2B02" w:rsidRPr="00CD2B02">
        <w:rPr>
          <w:rFonts w:eastAsiaTheme="minorHAnsi"/>
          <w:b/>
        </w:rPr>
        <w:t>enable_health_records = 1</w:t>
      </w:r>
    </w:p>
    <w:p w14:paraId="17895FAA" w14:textId="46007D59" w:rsidR="00CD2B02" w:rsidRPr="00CD2B02" w:rsidRDefault="00C1504D" w:rsidP="00CD2B02">
      <w:pPr>
        <w:snapToGrid w:val="0"/>
        <w:rPr>
          <w:rFonts w:eastAsiaTheme="minorHAnsi"/>
          <w:b/>
        </w:rPr>
      </w:pPr>
      <w:r>
        <w:rPr>
          <w:rFonts w:eastAsiaTheme="minorHAnsi"/>
          <w:b/>
        </w:rPr>
        <w:t>}</w:t>
      </w:r>
    </w:p>
    <w:p w14:paraId="089682E2" w14:textId="3F20D266" w:rsidR="00A00342" w:rsidRDefault="008B65BA" w:rsidP="008B65BA">
      <w:pPr>
        <w:snapToGrid w:val="0"/>
        <w:rPr>
          <w:rFonts w:eastAsiaTheme="minorHAnsi"/>
          <w:b/>
        </w:rPr>
      </w:pPr>
      <w:r>
        <w:rPr>
          <w:rFonts w:eastAsiaTheme="minorHAnsi"/>
          <w:b/>
        </w:rPr>
        <w:lastRenderedPageBreak/>
        <w:t>s</w:t>
      </w:r>
      <w:r w:rsidR="00CF0FA5">
        <w:rPr>
          <w:rFonts w:eastAsiaTheme="minorHAnsi"/>
          <w:b/>
        </w:rPr>
        <w:t>tate</w:t>
      </w:r>
      <w:r>
        <w:rPr>
          <w:rFonts w:eastAsiaTheme="minorHAnsi"/>
          <w:b/>
        </w:rPr>
        <w:t xml:space="preserve"> </w:t>
      </w:r>
      <w:r w:rsidR="00CD2B02" w:rsidRPr="00CD2B02">
        <w:rPr>
          <w:rFonts w:eastAsiaTheme="minorHAnsi"/>
          <w:b/>
        </w:rPr>
        <w:t>CUSTOMER</w:t>
      </w:r>
      <w:r>
        <w:rPr>
          <w:rFonts w:eastAsiaTheme="minorHAnsi"/>
          <w:b/>
        </w:rPr>
        <w:t>.</w:t>
      </w:r>
      <w:r w:rsidR="00CD2B02" w:rsidRPr="00CD2B02">
        <w:rPr>
          <w:rFonts w:eastAsiaTheme="minorHAnsi"/>
          <w:b/>
        </w:rPr>
        <w:t xml:space="preserve">Start </w:t>
      </w:r>
      <w:r>
        <w:rPr>
          <w:rFonts w:eastAsiaTheme="minorHAnsi"/>
          <w:b/>
        </w:rPr>
        <w:t>{</w:t>
      </w:r>
    </w:p>
    <w:p w14:paraId="6DBCD022" w14:textId="27973DE4" w:rsidR="00CD2B02" w:rsidRPr="00CD2B02" w:rsidRDefault="00CD2B02" w:rsidP="00A00342">
      <w:pPr>
        <w:snapToGrid w:val="0"/>
        <w:ind w:firstLine="720"/>
        <w:rPr>
          <w:rFonts w:eastAsiaTheme="minorHAnsi"/>
          <w:b/>
        </w:rPr>
      </w:pPr>
      <w:r w:rsidRPr="00CD2B02">
        <w:rPr>
          <w:rFonts w:eastAsiaTheme="minorHAnsi"/>
          <w:b/>
        </w:rPr>
        <w:t>if (age &gt; 64) then next(Select)</w:t>
      </w:r>
    </w:p>
    <w:p w14:paraId="7F899BF6" w14:textId="6526C52A" w:rsidR="00CD2B02" w:rsidRDefault="00CD2B02" w:rsidP="00A00342">
      <w:pPr>
        <w:snapToGrid w:val="0"/>
        <w:ind w:firstLine="720"/>
        <w:rPr>
          <w:rFonts w:eastAsiaTheme="minorHAnsi"/>
          <w:b/>
        </w:rPr>
      </w:pPr>
      <w:r w:rsidRPr="00CD2B02">
        <w:rPr>
          <w:rFonts w:eastAsiaTheme="minorHAnsi"/>
          <w:b/>
        </w:rPr>
        <w:t>default(Excluded)</w:t>
      </w:r>
    </w:p>
    <w:p w14:paraId="1B66D4F8" w14:textId="5304F979" w:rsidR="00A00342" w:rsidRPr="00CD2B02" w:rsidRDefault="00A00342" w:rsidP="00A00342">
      <w:pPr>
        <w:snapToGrid w:val="0"/>
        <w:rPr>
          <w:rFonts w:eastAsiaTheme="minorHAnsi"/>
          <w:b/>
        </w:rPr>
      </w:pPr>
      <w:r>
        <w:rPr>
          <w:rFonts w:eastAsiaTheme="minorHAnsi"/>
          <w:b/>
        </w:rPr>
        <w:t>}</w:t>
      </w:r>
    </w:p>
    <w:p w14:paraId="5D31370F" w14:textId="77777777" w:rsidR="00CD2B02" w:rsidRPr="00CD2B02" w:rsidRDefault="00CD2B02" w:rsidP="00CD2B02">
      <w:pPr>
        <w:snapToGrid w:val="0"/>
        <w:rPr>
          <w:rFonts w:eastAsiaTheme="minorHAnsi"/>
          <w:b/>
        </w:rPr>
      </w:pPr>
    </w:p>
    <w:p w14:paraId="24EDA423" w14:textId="7278CBE8" w:rsidR="00A00342" w:rsidRDefault="008B65BA" w:rsidP="00CD2B02">
      <w:pPr>
        <w:snapToGrid w:val="0"/>
        <w:rPr>
          <w:rFonts w:eastAsiaTheme="minorHAnsi"/>
          <w:b/>
        </w:rPr>
      </w:pPr>
      <w:r>
        <w:rPr>
          <w:rFonts w:eastAsiaTheme="minorHAnsi"/>
          <w:b/>
        </w:rPr>
        <w:t>s</w:t>
      </w:r>
      <w:r w:rsidR="00CF0FA5">
        <w:rPr>
          <w:rFonts w:eastAsiaTheme="minorHAnsi"/>
          <w:b/>
        </w:rPr>
        <w:t>tate</w:t>
      </w:r>
      <w:r>
        <w:rPr>
          <w:rFonts w:eastAsiaTheme="minorHAnsi"/>
          <w:b/>
        </w:rPr>
        <w:t xml:space="preserve"> </w:t>
      </w:r>
      <w:r w:rsidR="00CD2B02" w:rsidRPr="00CD2B02">
        <w:rPr>
          <w:rFonts w:eastAsiaTheme="minorHAnsi"/>
          <w:b/>
        </w:rPr>
        <w:t>CUSTOMER</w:t>
      </w:r>
      <w:r>
        <w:rPr>
          <w:rFonts w:eastAsiaTheme="minorHAnsi"/>
          <w:b/>
        </w:rPr>
        <w:t>.</w:t>
      </w:r>
      <w:r w:rsidR="00CD2B02" w:rsidRPr="00CD2B02">
        <w:rPr>
          <w:rFonts w:eastAsiaTheme="minorHAnsi"/>
          <w:b/>
        </w:rPr>
        <w:t xml:space="preserve">Select </w:t>
      </w:r>
      <w:r w:rsidR="00A00342">
        <w:rPr>
          <w:rFonts w:eastAsiaTheme="minorHAnsi"/>
          <w:b/>
        </w:rPr>
        <w:t>{</w:t>
      </w:r>
    </w:p>
    <w:p w14:paraId="07BFBF3A" w14:textId="77777777" w:rsidR="00A00342" w:rsidRDefault="00A00342" w:rsidP="00CD2B02">
      <w:pPr>
        <w:snapToGrid w:val="0"/>
        <w:rPr>
          <w:rFonts w:eastAsiaTheme="minorHAnsi"/>
          <w:b/>
        </w:rPr>
      </w:pPr>
    </w:p>
    <w:p w14:paraId="5B1EDEE8" w14:textId="77777777" w:rsidR="00A00342" w:rsidRPr="00CD2B02" w:rsidRDefault="00A00342" w:rsidP="00A00342">
      <w:pPr>
        <w:snapToGrid w:val="0"/>
        <w:ind w:firstLine="720"/>
        <w:rPr>
          <w:rFonts w:eastAsiaTheme="minorHAnsi"/>
          <w:b/>
        </w:rPr>
      </w:pPr>
      <w:r w:rsidRPr="00CD2B02">
        <w:rPr>
          <w:rFonts w:eastAsiaTheme="minorHAnsi"/>
          <w:b/>
        </w:rPr>
        <w:t># Step 1. Make a network to connect each participant to all the pharmacies.</w:t>
      </w:r>
    </w:p>
    <w:p w14:paraId="634D70BA" w14:textId="688E4294" w:rsidR="00CD2B02" w:rsidRPr="00CD2B02" w:rsidRDefault="00CD2B02" w:rsidP="00A00342">
      <w:pPr>
        <w:snapToGrid w:val="0"/>
        <w:ind w:firstLine="720"/>
        <w:rPr>
          <w:rFonts w:eastAsiaTheme="minorHAnsi"/>
          <w:b/>
        </w:rPr>
      </w:pPr>
      <w:r w:rsidRPr="00CD2B02">
        <w:rPr>
          <w:rFonts w:eastAsiaTheme="minorHAnsi"/>
          <w:b/>
        </w:rPr>
        <w:t>add_edge_to(PharmacyNet, PharmacyList)</w:t>
      </w:r>
    </w:p>
    <w:p w14:paraId="2CEA87C2" w14:textId="77777777" w:rsidR="00CD2B02" w:rsidRPr="00CD2B02" w:rsidRDefault="00CD2B02" w:rsidP="00CD2B02">
      <w:pPr>
        <w:snapToGrid w:val="0"/>
        <w:rPr>
          <w:rFonts w:eastAsiaTheme="minorHAnsi"/>
          <w:b/>
        </w:rPr>
      </w:pPr>
    </w:p>
    <w:p w14:paraId="3C66DE71" w14:textId="77777777" w:rsidR="00CD2B02" w:rsidRPr="00CD2B02" w:rsidRDefault="00CD2B02" w:rsidP="00A00342">
      <w:pPr>
        <w:snapToGrid w:val="0"/>
        <w:ind w:firstLine="720"/>
        <w:rPr>
          <w:rFonts w:eastAsiaTheme="minorHAnsi"/>
          <w:b/>
        </w:rPr>
      </w:pPr>
      <w:r w:rsidRPr="00CD2B02">
        <w:rPr>
          <w:rFonts w:eastAsiaTheme="minorHAnsi"/>
          <w:b/>
        </w:rPr>
        <w:t># Step 2: Give each edge in the network a weight inversely proportional to</w:t>
      </w:r>
    </w:p>
    <w:p w14:paraId="51705B08" w14:textId="77777777" w:rsidR="00CD2B02" w:rsidRPr="00CD2B02" w:rsidRDefault="00CD2B02" w:rsidP="00A00342">
      <w:pPr>
        <w:snapToGrid w:val="0"/>
        <w:ind w:firstLine="720"/>
        <w:rPr>
          <w:rFonts w:eastAsiaTheme="minorHAnsi"/>
          <w:b/>
        </w:rPr>
      </w:pPr>
      <w:r w:rsidRPr="00CD2B02">
        <w:rPr>
          <w:rFonts w:eastAsiaTheme="minorHAnsi"/>
          <w:b/>
        </w:rPr>
        <w:t>#         distance between the customer's household and the pharmacy.</w:t>
      </w:r>
    </w:p>
    <w:p w14:paraId="5E6134C5" w14:textId="612ABFBA" w:rsidR="00CD2B02" w:rsidRPr="00CD2B02" w:rsidRDefault="00CD2B02" w:rsidP="00A00342">
      <w:pPr>
        <w:snapToGrid w:val="0"/>
        <w:ind w:firstLine="720"/>
        <w:rPr>
          <w:rFonts w:eastAsiaTheme="minorHAnsi"/>
          <w:b/>
        </w:rPr>
      </w:pPr>
      <w:r w:rsidRPr="00CD2B02">
        <w:rPr>
          <w:rFonts w:eastAsiaTheme="minorHAnsi"/>
          <w:b/>
        </w:rPr>
        <w:t>set_weight(PharmacyNet, PharmacyList, 1.0/dist(Household,other:Pharmacy))</w:t>
      </w:r>
    </w:p>
    <w:p w14:paraId="523254DD" w14:textId="77777777" w:rsidR="00CD2B02" w:rsidRPr="00CD2B02" w:rsidRDefault="00CD2B02" w:rsidP="00CD2B02">
      <w:pPr>
        <w:snapToGrid w:val="0"/>
        <w:rPr>
          <w:rFonts w:eastAsiaTheme="minorHAnsi"/>
          <w:b/>
        </w:rPr>
      </w:pPr>
    </w:p>
    <w:p w14:paraId="6FEE8051" w14:textId="77777777" w:rsidR="00CD2B02" w:rsidRPr="00CD2B02" w:rsidRDefault="00CD2B02" w:rsidP="00A00342">
      <w:pPr>
        <w:snapToGrid w:val="0"/>
        <w:ind w:firstLine="720"/>
        <w:rPr>
          <w:rFonts w:eastAsiaTheme="minorHAnsi"/>
          <w:b/>
        </w:rPr>
      </w:pPr>
      <w:r w:rsidRPr="00CD2B02">
        <w:rPr>
          <w:rFonts w:eastAsiaTheme="minorHAnsi"/>
          <w:b/>
        </w:rPr>
        <w:t># Step 3. Have each customer select the closest pharmacy.</w:t>
      </w:r>
    </w:p>
    <w:p w14:paraId="2BBDA20E" w14:textId="700EDFB4" w:rsidR="00CD2B02" w:rsidRPr="00CD2B02" w:rsidRDefault="00CD2B02" w:rsidP="00A00342">
      <w:pPr>
        <w:snapToGrid w:val="0"/>
        <w:ind w:firstLine="720"/>
        <w:rPr>
          <w:rFonts w:eastAsiaTheme="minorHAnsi"/>
          <w:b/>
        </w:rPr>
      </w:pPr>
      <w:r w:rsidRPr="00CD2B02">
        <w:rPr>
          <w:rFonts w:eastAsiaTheme="minorHAnsi"/>
          <w:b/>
        </w:rPr>
        <w:t>#              Note: Use value function to get the pharmacy place id.</w:t>
      </w:r>
    </w:p>
    <w:p w14:paraId="24FECC07" w14:textId="4CEE0D12" w:rsidR="00CD2B02" w:rsidRPr="00CD2B02" w:rsidRDefault="00CD2B02" w:rsidP="00A00342">
      <w:pPr>
        <w:snapToGrid w:val="0"/>
        <w:ind w:firstLine="720"/>
        <w:rPr>
          <w:rFonts w:eastAsiaTheme="minorHAnsi"/>
          <w:b/>
        </w:rPr>
      </w:pPr>
      <w:r w:rsidRPr="00CD2B02">
        <w:rPr>
          <w:rFonts w:eastAsiaTheme="minorHAnsi"/>
          <w:b/>
        </w:rPr>
        <w:t>set(MyPharmacy, value(id_of_max_weight_outward_edge_in_PharmacyNet, Pharmacy))</w:t>
      </w:r>
    </w:p>
    <w:p w14:paraId="5DE5F352" w14:textId="77777777" w:rsidR="00CD2B02" w:rsidRPr="00CD2B02" w:rsidRDefault="00CD2B02" w:rsidP="00CD2B02">
      <w:pPr>
        <w:snapToGrid w:val="0"/>
        <w:rPr>
          <w:rFonts w:eastAsiaTheme="minorHAnsi"/>
          <w:b/>
        </w:rPr>
      </w:pPr>
    </w:p>
    <w:p w14:paraId="59B47544" w14:textId="77777777" w:rsidR="00CD2B02" w:rsidRPr="00CD2B02" w:rsidRDefault="00CD2B02" w:rsidP="00A00342">
      <w:pPr>
        <w:snapToGrid w:val="0"/>
        <w:ind w:firstLine="720"/>
        <w:rPr>
          <w:rFonts w:eastAsiaTheme="minorHAnsi"/>
          <w:b/>
        </w:rPr>
      </w:pPr>
      <w:r w:rsidRPr="00CD2B02">
        <w:rPr>
          <w:rFonts w:eastAsiaTheme="minorHAnsi"/>
          <w:b/>
        </w:rPr>
        <w:t># Step 4: The customer joins the closest pharmacy</w:t>
      </w:r>
    </w:p>
    <w:p w14:paraId="7B03A1CB" w14:textId="1C469F03" w:rsidR="00CD2B02" w:rsidRPr="00CD2B02" w:rsidRDefault="00CD2B02" w:rsidP="00A00342">
      <w:pPr>
        <w:snapToGrid w:val="0"/>
        <w:ind w:firstLine="720"/>
        <w:rPr>
          <w:rFonts w:eastAsiaTheme="minorHAnsi"/>
          <w:b/>
        </w:rPr>
      </w:pPr>
      <w:r w:rsidRPr="00CD2B02">
        <w:rPr>
          <w:rFonts w:eastAsiaTheme="minorHAnsi"/>
          <w:b/>
        </w:rPr>
        <w:t>join(Pharmacy,MyPharmacy)</w:t>
      </w:r>
    </w:p>
    <w:p w14:paraId="5562DEC2" w14:textId="77777777" w:rsidR="00CD2B02" w:rsidRPr="00CD2B02" w:rsidRDefault="00CD2B02" w:rsidP="00CD2B02">
      <w:pPr>
        <w:snapToGrid w:val="0"/>
        <w:rPr>
          <w:rFonts w:eastAsiaTheme="minorHAnsi"/>
          <w:b/>
        </w:rPr>
      </w:pPr>
    </w:p>
    <w:p w14:paraId="4D08959D" w14:textId="377E67CA" w:rsidR="00CD2B02" w:rsidRDefault="00CD2B02" w:rsidP="00A00342">
      <w:pPr>
        <w:snapToGrid w:val="0"/>
        <w:ind w:firstLine="720"/>
        <w:rPr>
          <w:rFonts w:eastAsiaTheme="minorHAnsi"/>
          <w:b/>
        </w:rPr>
      </w:pPr>
      <w:r w:rsidRPr="00CD2B02">
        <w:rPr>
          <w:rFonts w:eastAsiaTheme="minorHAnsi"/>
          <w:b/>
        </w:rPr>
        <w:t>wait()</w:t>
      </w:r>
    </w:p>
    <w:p w14:paraId="076073E6" w14:textId="1CC3E701" w:rsidR="00A00342" w:rsidRDefault="00A00342" w:rsidP="00A00342">
      <w:pPr>
        <w:snapToGrid w:val="0"/>
        <w:ind w:firstLine="720"/>
        <w:rPr>
          <w:rFonts w:eastAsiaTheme="minorHAnsi"/>
          <w:b/>
        </w:rPr>
      </w:pPr>
      <w:r>
        <w:rPr>
          <w:rFonts w:eastAsiaTheme="minorHAnsi"/>
          <w:b/>
        </w:rPr>
        <w:t>next()</w:t>
      </w:r>
    </w:p>
    <w:p w14:paraId="2281C2D1" w14:textId="5CA69653" w:rsidR="00A00342" w:rsidRPr="00CD2B02" w:rsidRDefault="00A00342" w:rsidP="00A00342">
      <w:pPr>
        <w:snapToGrid w:val="0"/>
        <w:rPr>
          <w:rFonts w:eastAsiaTheme="minorHAnsi"/>
          <w:b/>
        </w:rPr>
      </w:pPr>
      <w:r>
        <w:rPr>
          <w:rFonts w:eastAsiaTheme="minorHAnsi"/>
          <w:b/>
        </w:rPr>
        <w:t>}</w:t>
      </w:r>
    </w:p>
    <w:p w14:paraId="42F96A76" w14:textId="0937E60A" w:rsidR="00B3635F" w:rsidRDefault="00CD2B02" w:rsidP="00EB1A1A">
      <w:pPr>
        <w:pStyle w:val="BodyText"/>
      </w:pPr>
      <w:r>
        <w:t xml:space="preserve">The </w:t>
      </w:r>
      <w:r w:rsidRPr="00EB1A1A">
        <w:rPr>
          <w:b/>
        </w:rPr>
        <w:t>add_edge_to</w:t>
      </w:r>
      <w:r>
        <w:t xml:space="preserve"> action connects the agent in the PharmacyNet to all the pharmacy administrative agents in the PharmacyList. Remember that networks are connections between agents</w:t>
      </w:r>
      <w:r w:rsidR="00B3635F">
        <w:t>, in this case, connections between individual agents and administrative agents for pharmacies.</w:t>
      </w:r>
    </w:p>
    <w:p w14:paraId="0691BBEE" w14:textId="0A1C05F3" w:rsidR="00B3635F" w:rsidRDefault="00B3635F" w:rsidP="00EB1A1A">
      <w:pPr>
        <w:pStyle w:val="BodyText"/>
      </w:pPr>
      <w:r>
        <w:t>In Step 2, the agent sets the weights to all the admin agents with the value of 1 divided by the distance between the agent's household and the admin agent's pharmacy location.</w:t>
      </w:r>
    </w:p>
    <w:p w14:paraId="25DD0257" w14:textId="701CEB9A" w:rsidR="00B3635F" w:rsidRDefault="00B3635F" w:rsidP="00EB1A1A">
      <w:pPr>
        <w:pStyle w:val="BodyText"/>
      </w:pPr>
      <w:r>
        <w:t>In Step 3, the agent sets it MyPharmacy variable to the place id of the pharmacy associated with the agent id attached to the edge with the maximum weight in the network, that is, the admin agent whose pharmacy is closest.</w:t>
      </w:r>
    </w:p>
    <w:p w14:paraId="3D84A293" w14:textId="4AE26BE8" w:rsidR="00B3635F" w:rsidRDefault="00B3635F" w:rsidP="00EB1A1A">
      <w:pPr>
        <w:pStyle w:val="BodyText"/>
      </w:pPr>
      <w:r>
        <w:t>In Step 4, the agent finally joins the selected pharmacy, meaning that from this point on, that agent is associated with the given pharmacy location.</w:t>
      </w:r>
    </w:p>
    <w:p w14:paraId="56B87110" w14:textId="5DC6D57B" w:rsidR="009B7822" w:rsidRDefault="00B3635F" w:rsidP="00EB1A1A">
      <w:pPr>
        <w:pStyle w:val="BodyText"/>
      </w:pPr>
      <w:r>
        <w:t>The next snippet s</w:t>
      </w:r>
      <w:r w:rsidR="00EB1A1A">
        <w:t>h</w:t>
      </w:r>
      <w:r>
        <w:t xml:space="preserve">ows the results of this process on a </w:t>
      </w:r>
      <w:r w:rsidR="00CF565D">
        <w:t>Report</w:t>
      </w:r>
      <w:r>
        <w:t>.</w:t>
      </w:r>
    </w:p>
    <w:p w14:paraId="754306F3" w14:textId="77777777" w:rsidR="00320D68" w:rsidRDefault="00320D68">
      <w:pPr>
        <w:rPr>
          <w:rFonts w:asciiTheme="majorHAnsi" w:eastAsiaTheme="majorEastAsia" w:hAnsiTheme="majorHAnsi" w:cstheme="majorBidi"/>
          <w:color w:val="2F5496" w:themeColor="accent1" w:themeShade="BF"/>
          <w:sz w:val="26"/>
          <w:szCs w:val="26"/>
        </w:rPr>
      </w:pPr>
      <w:r>
        <w:br w:type="page"/>
      </w:r>
    </w:p>
    <w:p w14:paraId="7ECF5162" w14:textId="2A8A5F34" w:rsidR="00320D68" w:rsidRDefault="000D3F08" w:rsidP="00320D68">
      <w:pPr>
        <w:pStyle w:val="Heading2"/>
      </w:pPr>
      <w:bookmarkStart w:id="192" w:name="_Toc40674694"/>
      <w:r>
        <w:lastRenderedPageBreak/>
        <w:t>Mapping</w:t>
      </w:r>
      <w:r w:rsidR="00320D68">
        <w:t xml:space="preserve"> a Catchment Area</w:t>
      </w:r>
      <w:bookmarkEnd w:id="192"/>
    </w:p>
    <w:p w14:paraId="72720D24" w14:textId="77777777" w:rsidR="00320D68" w:rsidRDefault="00320D68" w:rsidP="00320D68"/>
    <w:p w14:paraId="1C6F17B0" w14:textId="58DA3038" w:rsidR="00320D68" w:rsidRDefault="00320D68" w:rsidP="00320D68">
      <w:r>
        <w:t xml:space="preserve">A </w:t>
      </w:r>
      <w:r>
        <w:rPr>
          <w:i/>
          <w:iCs/>
        </w:rPr>
        <w:t>catchment area</w:t>
      </w:r>
      <w:r>
        <w:t xml:space="preserve"> is the </w:t>
      </w:r>
      <w:r w:rsidR="004932B6">
        <w:t>ge</w:t>
      </w:r>
      <w:r w:rsidR="007B5150">
        <w:t>o</w:t>
      </w:r>
      <w:r w:rsidR="004932B6">
        <w:t xml:space="preserve">graphical </w:t>
      </w:r>
      <w:r>
        <w:t>area served by a</w:t>
      </w:r>
      <w:r w:rsidR="004932B6">
        <w:t>n institution</w:t>
      </w:r>
      <w:r>
        <w:t xml:space="preserve">. This snippet </w:t>
      </w:r>
      <w:r w:rsidR="000D3F08">
        <w:t xml:space="preserve">shows how to </w:t>
      </w:r>
      <w:r>
        <w:t>display the catchment area for the pharmacies defined in the last two snippets.</w:t>
      </w:r>
    </w:p>
    <w:p w14:paraId="0305E4EE" w14:textId="142C36F6" w:rsidR="00680C25" w:rsidRDefault="00680C25" w:rsidP="00320D68"/>
    <w:p w14:paraId="7F452D31" w14:textId="29E018C2" w:rsidR="00680C25" w:rsidRDefault="000D3F08" w:rsidP="00320D68">
      <w:r>
        <w:t>We use</w:t>
      </w:r>
      <w:r w:rsidR="00680C25">
        <w:t xml:space="preserve"> a Condition called MAP. The purpose of this conditi</w:t>
      </w:r>
      <w:r>
        <w:t>o</w:t>
      </w:r>
      <w:r w:rsidR="00680C25">
        <w:t xml:space="preserve">n is to put individuals into specific states depending on the specific pharmacy they selected </w:t>
      </w:r>
      <w:r>
        <w:t>as the</w:t>
      </w:r>
      <w:r w:rsidR="00680C25">
        <w:t xml:space="preserve"> closest</w:t>
      </w:r>
      <w:r>
        <w:t xml:space="preserve"> pharmacy</w:t>
      </w:r>
      <w:r w:rsidR="00680C25">
        <w:t xml:space="preserve"> to their home.</w:t>
      </w:r>
    </w:p>
    <w:p w14:paraId="03BD0927" w14:textId="5A833864" w:rsidR="00E003F2" w:rsidRDefault="00E003F2" w:rsidP="009B7822">
      <w:pPr>
        <w:rPr>
          <w:b/>
          <w:bCs/>
        </w:rPr>
      </w:pPr>
    </w:p>
    <w:p w14:paraId="14CA1C74" w14:textId="5DC98BE7" w:rsidR="009B7822" w:rsidRPr="009B7822" w:rsidRDefault="00C24D23" w:rsidP="009B7822">
      <w:pPr>
        <w:rPr>
          <w:b/>
          <w:bCs/>
        </w:rPr>
      </w:pPr>
      <w:r>
        <w:rPr>
          <w:b/>
          <w:bCs/>
        </w:rPr>
        <w:t>Cond</w:t>
      </w:r>
      <w:r w:rsidR="00CF5C9F">
        <w:rPr>
          <w:b/>
          <w:bCs/>
        </w:rPr>
        <w:t xml:space="preserve">ition </w:t>
      </w:r>
      <w:r w:rsidR="009B7822" w:rsidRPr="009B7822">
        <w:rPr>
          <w:b/>
          <w:bCs/>
        </w:rPr>
        <w:t xml:space="preserve"> </w:t>
      </w:r>
      <w:r w:rsidR="00CF565D">
        <w:rPr>
          <w:b/>
          <w:bCs/>
        </w:rPr>
        <w:t>MAP</w:t>
      </w:r>
      <w:r w:rsidR="00DC6F8D">
        <w:rPr>
          <w:b/>
          <w:bCs/>
        </w:rPr>
        <w:t xml:space="preserve">  {</w:t>
      </w:r>
    </w:p>
    <w:p w14:paraId="3DD2E0B6" w14:textId="57D18056" w:rsidR="00DC6F8D" w:rsidRDefault="00DC6F8D" w:rsidP="009B7822">
      <w:pPr>
        <w:rPr>
          <w:b/>
          <w:bCs/>
        </w:rPr>
      </w:pPr>
      <w:r>
        <w:rPr>
          <w:b/>
          <w:bCs/>
        </w:rPr>
        <w:tab/>
      </w:r>
      <w:r w:rsidR="009B7822" w:rsidRPr="009B7822">
        <w:rPr>
          <w:b/>
          <w:bCs/>
        </w:rPr>
        <w:t xml:space="preserve">states = </w:t>
      </w:r>
      <w:r w:rsidR="009B7822">
        <w:rPr>
          <w:b/>
          <w:bCs/>
        </w:rPr>
        <w:t>Individual Agent</w:t>
      </w:r>
      <w:r w:rsidR="00370234">
        <w:rPr>
          <w:b/>
          <w:bCs/>
        </w:rPr>
        <w:t xml:space="preserve"> Admin</w:t>
      </w:r>
      <w:r w:rsidR="009B7822">
        <w:rPr>
          <w:b/>
          <w:bCs/>
        </w:rPr>
        <w:t xml:space="preserve"> </w:t>
      </w:r>
      <w:r>
        <w:rPr>
          <w:b/>
          <w:bCs/>
        </w:rPr>
        <w:t>\</w:t>
      </w:r>
    </w:p>
    <w:p w14:paraId="655D0965" w14:textId="648967CF" w:rsidR="009B7822" w:rsidRDefault="00DC6F8D" w:rsidP="009B7822">
      <w:pPr>
        <w:rPr>
          <w:b/>
          <w:bCs/>
        </w:rPr>
      </w:pPr>
      <w:r>
        <w:rPr>
          <w:b/>
          <w:bCs/>
        </w:rPr>
        <w:tab/>
      </w:r>
      <w:r>
        <w:rPr>
          <w:b/>
          <w:bCs/>
        </w:rPr>
        <w:tab/>
      </w:r>
      <w:r w:rsidR="009B7822">
        <w:rPr>
          <w:b/>
          <w:bCs/>
        </w:rPr>
        <w:t>Pharmacy</w:t>
      </w:r>
      <w:r w:rsidR="009B7822" w:rsidRPr="009B7822">
        <w:rPr>
          <w:b/>
          <w:bCs/>
        </w:rPr>
        <w:t xml:space="preserve">1 </w:t>
      </w:r>
      <w:r w:rsidR="009B7822">
        <w:rPr>
          <w:b/>
          <w:bCs/>
        </w:rPr>
        <w:t>Pharmacy</w:t>
      </w:r>
      <w:r w:rsidR="009B7822" w:rsidRPr="009B7822">
        <w:rPr>
          <w:b/>
          <w:bCs/>
        </w:rPr>
        <w:t xml:space="preserve">2 </w:t>
      </w:r>
      <w:r w:rsidR="009B7822">
        <w:rPr>
          <w:b/>
          <w:bCs/>
        </w:rPr>
        <w:t>Pharmacy</w:t>
      </w:r>
      <w:r w:rsidR="009B7822" w:rsidRPr="009B7822">
        <w:rPr>
          <w:b/>
          <w:bCs/>
        </w:rPr>
        <w:t xml:space="preserve">3 </w:t>
      </w:r>
      <w:r w:rsidR="009B7822">
        <w:rPr>
          <w:b/>
          <w:bCs/>
        </w:rPr>
        <w:t>Pharmacy</w:t>
      </w:r>
      <w:r w:rsidR="009B7822" w:rsidRPr="009B7822">
        <w:rPr>
          <w:b/>
          <w:bCs/>
        </w:rPr>
        <w:t xml:space="preserve">4 </w:t>
      </w:r>
      <w:r w:rsidR="009B7822">
        <w:rPr>
          <w:b/>
          <w:bCs/>
        </w:rPr>
        <w:t>Pharmacy</w:t>
      </w:r>
      <w:r w:rsidR="009B7822" w:rsidRPr="009B7822">
        <w:rPr>
          <w:b/>
          <w:bCs/>
        </w:rPr>
        <w:t>5</w:t>
      </w:r>
    </w:p>
    <w:p w14:paraId="06606218" w14:textId="0AA6F707" w:rsidR="00356950" w:rsidRDefault="00356950" w:rsidP="009B7822">
      <w:pPr>
        <w:rPr>
          <w:b/>
          <w:bCs/>
        </w:rPr>
      </w:pPr>
      <w:r>
        <w:rPr>
          <w:b/>
          <w:bCs/>
        </w:rPr>
        <w:tab/>
        <w:t>admin_start_state = Start</w:t>
      </w:r>
    </w:p>
    <w:p w14:paraId="44753769" w14:textId="1F9C4713" w:rsidR="000D3F08" w:rsidRDefault="00DC6F8D" w:rsidP="000D3F08">
      <w:r>
        <w:t>}</w:t>
      </w:r>
    </w:p>
    <w:p w14:paraId="495F69A9" w14:textId="77777777" w:rsidR="00DC6F8D" w:rsidRDefault="00DC6F8D" w:rsidP="000D3F08"/>
    <w:p w14:paraId="5FDB9EC5" w14:textId="6811389B" w:rsidR="000D3F08" w:rsidRDefault="000D3F08" w:rsidP="000D3F08">
      <w:r>
        <w:t>The rules in the Start state separate the administrative agents (that have id &lt; 0) from the individual agents, so that we can display the pharmacy locations associated with the administrative agents:</w:t>
      </w:r>
    </w:p>
    <w:p w14:paraId="0BFB5840" w14:textId="77777777" w:rsidR="000D3F08" w:rsidRPr="009B7822" w:rsidRDefault="000D3F08" w:rsidP="009B7822">
      <w:pPr>
        <w:rPr>
          <w:b/>
          <w:bCs/>
        </w:rPr>
      </w:pPr>
    </w:p>
    <w:p w14:paraId="6CBAF3B3" w14:textId="12E90058" w:rsidR="00FB7939" w:rsidRDefault="00356950" w:rsidP="009B7822">
      <w:pPr>
        <w:rPr>
          <w:b/>
          <w:bCs/>
        </w:rPr>
      </w:pPr>
      <w:r>
        <w:rPr>
          <w:b/>
          <w:bCs/>
        </w:rPr>
        <w:t>s</w:t>
      </w:r>
      <w:r w:rsidR="00CF0FA5">
        <w:rPr>
          <w:b/>
          <w:bCs/>
        </w:rPr>
        <w:t>tate</w:t>
      </w:r>
      <w:r>
        <w:rPr>
          <w:b/>
          <w:bCs/>
        </w:rPr>
        <w:t xml:space="preserve"> </w:t>
      </w:r>
      <w:r w:rsidR="00CF565D">
        <w:rPr>
          <w:b/>
          <w:bCs/>
        </w:rPr>
        <w:t>MAP</w:t>
      </w:r>
      <w:r>
        <w:rPr>
          <w:b/>
          <w:bCs/>
        </w:rPr>
        <w:t>.</w:t>
      </w:r>
      <w:r w:rsidR="009B7822" w:rsidRPr="009B7822">
        <w:rPr>
          <w:b/>
          <w:bCs/>
        </w:rPr>
        <w:t xml:space="preserve">Start </w:t>
      </w:r>
      <w:r w:rsidR="00FB7939">
        <w:rPr>
          <w:b/>
          <w:bCs/>
        </w:rPr>
        <w:t>{</w:t>
      </w:r>
    </w:p>
    <w:p w14:paraId="62BEFD7A" w14:textId="68C41639" w:rsidR="009B7822" w:rsidRDefault="009B7822" w:rsidP="00FB7939">
      <w:pPr>
        <w:ind w:firstLine="720"/>
        <w:rPr>
          <w:b/>
          <w:bCs/>
        </w:rPr>
      </w:pPr>
      <w:r>
        <w:rPr>
          <w:b/>
          <w:bCs/>
        </w:rPr>
        <w:t xml:space="preserve">if </w:t>
      </w:r>
      <w:r w:rsidR="00CF565D">
        <w:rPr>
          <w:b/>
          <w:bCs/>
        </w:rPr>
        <w:t>(id &lt; 0) then next(Admin)</w:t>
      </w:r>
    </w:p>
    <w:p w14:paraId="3103D9D1" w14:textId="7CD95DE7" w:rsidR="00CF565D" w:rsidRDefault="00CF565D" w:rsidP="00FB7939">
      <w:pPr>
        <w:ind w:firstLine="720"/>
        <w:rPr>
          <w:b/>
          <w:bCs/>
        </w:rPr>
      </w:pPr>
      <w:r>
        <w:rPr>
          <w:b/>
          <w:bCs/>
        </w:rPr>
        <w:t>default(Individual)</w:t>
      </w:r>
    </w:p>
    <w:p w14:paraId="39F46DDD" w14:textId="7127965E" w:rsidR="00FB7939" w:rsidRDefault="00FB7939" w:rsidP="00FB7939">
      <w:pPr>
        <w:rPr>
          <w:b/>
          <w:bCs/>
        </w:rPr>
      </w:pPr>
      <w:r>
        <w:rPr>
          <w:b/>
          <w:bCs/>
        </w:rPr>
        <w:t>}</w:t>
      </w:r>
    </w:p>
    <w:p w14:paraId="07E9ED26" w14:textId="77777777" w:rsidR="000D3F08" w:rsidRDefault="000D3F08" w:rsidP="000D3F08"/>
    <w:p w14:paraId="343B89F8" w14:textId="086CC3AD" w:rsidR="000D3F08" w:rsidRPr="009B7822" w:rsidRDefault="000D3F08" w:rsidP="000D3F08">
      <w:r>
        <w:t>The rules for the Individual state separate the individual agents into states associated with each pharmacy in the model. Individuals with no pharmacy are excluded:</w:t>
      </w:r>
    </w:p>
    <w:p w14:paraId="6AE25529" w14:textId="77777777" w:rsidR="000D3F08" w:rsidRPr="009B7822" w:rsidRDefault="000D3F08" w:rsidP="009B7822">
      <w:pPr>
        <w:rPr>
          <w:b/>
          <w:bCs/>
        </w:rPr>
      </w:pPr>
    </w:p>
    <w:p w14:paraId="76BB483A" w14:textId="6222EA34" w:rsidR="00FB7939" w:rsidRDefault="00356950" w:rsidP="009B7822">
      <w:pPr>
        <w:rPr>
          <w:b/>
          <w:bCs/>
        </w:rPr>
      </w:pPr>
      <w:r>
        <w:rPr>
          <w:b/>
          <w:bCs/>
        </w:rPr>
        <w:t>s</w:t>
      </w:r>
      <w:r w:rsidR="00CF0FA5">
        <w:rPr>
          <w:b/>
          <w:bCs/>
        </w:rPr>
        <w:t>tate</w:t>
      </w:r>
      <w:r>
        <w:rPr>
          <w:b/>
          <w:bCs/>
        </w:rPr>
        <w:t xml:space="preserve"> </w:t>
      </w:r>
      <w:r w:rsidR="00E14D52">
        <w:rPr>
          <w:b/>
          <w:bCs/>
        </w:rPr>
        <w:t>MAP</w:t>
      </w:r>
      <w:r>
        <w:rPr>
          <w:b/>
          <w:bCs/>
        </w:rPr>
        <w:t>.In</w:t>
      </w:r>
      <w:r w:rsidR="00E14D52">
        <w:rPr>
          <w:b/>
          <w:bCs/>
        </w:rPr>
        <w:t>dividual</w:t>
      </w:r>
      <w:r w:rsidR="00E14D52" w:rsidRPr="009B7822">
        <w:rPr>
          <w:b/>
          <w:bCs/>
        </w:rPr>
        <w:t xml:space="preserve"> </w:t>
      </w:r>
      <w:r w:rsidR="00FB7939">
        <w:rPr>
          <w:b/>
          <w:bCs/>
        </w:rPr>
        <w:t>{</w:t>
      </w:r>
    </w:p>
    <w:p w14:paraId="30E8CB04" w14:textId="76D8EA34" w:rsidR="00E14D52" w:rsidRDefault="00E14D52" w:rsidP="00FB7939">
      <w:pPr>
        <w:ind w:firstLine="720"/>
        <w:rPr>
          <w:b/>
          <w:bCs/>
        </w:rPr>
      </w:pPr>
      <w:r w:rsidRPr="009B7822">
        <w:rPr>
          <w:b/>
          <w:bCs/>
        </w:rPr>
        <w:t>wait(</w:t>
      </w:r>
      <w:r>
        <w:rPr>
          <w:b/>
          <w:bCs/>
        </w:rPr>
        <w:t>0</w:t>
      </w:r>
      <w:r w:rsidRPr="009B7822">
        <w:rPr>
          <w:b/>
          <w:bCs/>
        </w:rPr>
        <w:t>)</w:t>
      </w:r>
    </w:p>
    <w:p w14:paraId="1998623E" w14:textId="2F4879B3" w:rsidR="009B7822" w:rsidRPr="009B7822" w:rsidRDefault="009B7822" w:rsidP="00FB7939">
      <w:pPr>
        <w:ind w:firstLine="720"/>
        <w:rPr>
          <w:b/>
          <w:bCs/>
        </w:rPr>
      </w:pPr>
      <w:r w:rsidRPr="009B7822">
        <w:rPr>
          <w:b/>
          <w:bCs/>
        </w:rPr>
        <w:t>if (</w:t>
      </w:r>
      <w:r w:rsidR="00CF565D">
        <w:rPr>
          <w:b/>
          <w:bCs/>
        </w:rPr>
        <w:t xml:space="preserve">MyPharmacy </w:t>
      </w:r>
      <w:r w:rsidRPr="009B7822">
        <w:rPr>
          <w:b/>
          <w:bCs/>
        </w:rPr>
        <w:t>==</w:t>
      </w:r>
      <w:r w:rsidR="00CF565D">
        <w:rPr>
          <w:b/>
          <w:bCs/>
        </w:rPr>
        <w:t xml:space="preserve"> 94200301</w:t>
      </w:r>
      <w:r w:rsidRPr="009B7822">
        <w:rPr>
          <w:b/>
          <w:bCs/>
        </w:rPr>
        <w:t>) then next(</w:t>
      </w:r>
      <w:r>
        <w:rPr>
          <w:b/>
          <w:bCs/>
        </w:rPr>
        <w:t>Pharmacy</w:t>
      </w:r>
      <w:r w:rsidRPr="009B7822">
        <w:rPr>
          <w:b/>
          <w:bCs/>
        </w:rPr>
        <w:t>1)</w:t>
      </w:r>
    </w:p>
    <w:p w14:paraId="05FDAAF6" w14:textId="45951F95" w:rsidR="009B7822" w:rsidRPr="009B7822" w:rsidRDefault="009B7822" w:rsidP="00FB7939">
      <w:pPr>
        <w:ind w:firstLine="720"/>
        <w:rPr>
          <w:b/>
          <w:bCs/>
        </w:rPr>
      </w:pPr>
      <w:r w:rsidRPr="009B7822">
        <w:rPr>
          <w:b/>
          <w:bCs/>
        </w:rPr>
        <w:t>if (</w:t>
      </w:r>
      <w:r w:rsidR="00CF565D">
        <w:rPr>
          <w:b/>
          <w:bCs/>
        </w:rPr>
        <w:t xml:space="preserve">MyPharmacy </w:t>
      </w:r>
      <w:r w:rsidRPr="009B7822">
        <w:rPr>
          <w:b/>
          <w:bCs/>
        </w:rPr>
        <w:t>==</w:t>
      </w:r>
      <w:r w:rsidR="00CF565D">
        <w:rPr>
          <w:b/>
          <w:bCs/>
        </w:rPr>
        <w:t xml:space="preserve"> 94200302</w:t>
      </w:r>
      <w:r w:rsidRPr="009B7822">
        <w:rPr>
          <w:b/>
          <w:bCs/>
        </w:rPr>
        <w:t>) then next(</w:t>
      </w:r>
      <w:r>
        <w:rPr>
          <w:b/>
          <w:bCs/>
        </w:rPr>
        <w:t>Pharmacy</w:t>
      </w:r>
      <w:r w:rsidRPr="009B7822">
        <w:rPr>
          <w:b/>
          <w:bCs/>
        </w:rPr>
        <w:t>2)</w:t>
      </w:r>
    </w:p>
    <w:p w14:paraId="6F9448F3" w14:textId="34A93C0F" w:rsidR="009B7822" w:rsidRPr="009B7822" w:rsidRDefault="009B7822" w:rsidP="00FB7939">
      <w:pPr>
        <w:ind w:firstLine="720"/>
        <w:rPr>
          <w:b/>
          <w:bCs/>
        </w:rPr>
      </w:pPr>
      <w:r w:rsidRPr="009B7822">
        <w:rPr>
          <w:b/>
          <w:bCs/>
        </w:rPr>
        <w:t>if (</w:t>
      </w:r>
      <w:r w:rsidR="00CF565D">
        <w:rPr>
          <w:b/>
          <w:bCs/>
        </w:rPr>
        <w:t xml:space="preserve">MyPharmacy </w:t>
      </w:r>
      <w:r w:rsidRPr="009B7822">
        <w:rPr>
          <w:b/>
          <w:bCs/>
        </w:rPr>
        <w:t>==</w:t>
      </w:r>
      <w:r w:rsidR="00CF565D">
        <w:rPr>
          <w:b/>
          <w:bCs/>
        </w:rPr>
        <w:t xml:space="preserve"> 94200303</w:t>
      </w:r>
      <w:r w:rsidRPr="009B7822">
        <w:rPr>
          <w:b/>
          <w:bCs/>
        </w:rPr>
        <w:t>) then next(</w:t>
      </w:r>
      <w:r>
        <w:rPr>
          <w:b/>
          <w:bCs/>
        </w:rPr>
        <w:t>Pharmacy</w:t>
      </w:r>
      <w:r w:rsidRPr="009B7822">
        <w:rPr>
          <w:b/>
          <w:bCs/>
        </w:rPr>
        <w:t>3)</w:t>
      </w:r>
    </w:p>
    <w:p w14:paraId="26BF8B37" w14:textId="703EC0A8" w:rsidR="009B7822" w:rsidRPr="009B7822" w:rsidRDefault="009B7822" w:rsidP="00FB7939">
      <w:pPr>
        <w:ind w:firstLine="720"/>
        <w:rPr>
          <w:b/>
          <w:bCs/>
        </w:rPr>
      </w:pPr>
      <w:r w:rsidRPr="009B7822">
        <w:rPr>
          <w:b/>
          <w:bCs/>
        </w:rPr>
        <w:t>if (</w:t>
      </w:r>
      <w:r w:rsidR="00CF565D">
        <w:rPr>
          <w:b/>
          <w:bCs/>
        </w:rPr>
        <w:t xml:space="preserve">MyPharmacy </w:t>
      </w:r>
      <w:r w:rsidRPr="009B7822">
        <w:rPr>
          <w:b/>
          <w:bCs/>
        </w:rPr>
        <w:t>=</w:t>
      </w:r>
      <w:r w:rsidR="00CF565D">
        <w:rPr>
          <w:b/>
          <w:bCs/>
        </w:rPr>
        <w:t>= 94200304</w:t>
      </w:r>
      <w:r w:rsidRPr="009B7822">
        <w:rPr>
          <w:b/>
          <w:bCs/>
        </w:rPr>
        <w:t>) then next(</w:t>
      </w:r>
      <w:r>
        <w:rPr>
          <w:b/>
          <w:bCs/>
        </w:rPr>
        <w:t>Pharmacy</w:t>
      </w:r>
      <w:r w:rsidRPr="009B7822">
        <w:rPr>
          <w:b/>
          <w:bCs/>
        </w:rPr>
        <w:t>4)</w:t>
      </w:r>
    </w:p>
    <w:p w14:paraId="1D4C770D" w14:textId="5C85FB1A" w:rsidR="009B7822" w:rsidRPr="009B7822" w:rsidRDefault="009B7822" w:rsidP="00FB7939">
      <w:pPr>
        <w:ind w:firstLine="720"/>
        <w:rPr>
          <w:b/>
          <w:bCs/>
        </w:rPr>
      </w:pPr>
      <w:r w:rsidRPr="009B7822">
        <w:rPr>
          <w:b/>
          <w:bCs/>
        </w:rPr>
        <w:t>if (</w:t>
      </w:r>
      <w:r w:rsidR="00CF565D">
        <w:rPr>
          <w:b/>
          <w:bCs/>
        </w:rPr>
        <w:t xml:space="preserve">MyPharmacy </w:t>
      </w:r>
      <w:r w:rsidRPr="009B7822">
        <w:rPr>
          <w:b/>
          <w:bCs/>
        </w:rPr>
        <w:t>==</w:t>
      </w:r>
      <w:r w:rsidR="00CF565D">
        <w:rPr>
          <w:b/>
          <w:bCs/>
        </w:rPr>
        <w:t xml:space="preserve"> 94200305</w:t>
      </w:r>
      <w:r w:rsidRPr="009B7822">
        <w:rPr>
          <w:b/>
          <w:bCs/>
        </w:rPr>
        <w:t>) then next(</w:t>
      </w:r>
      <w:r>
        <w:rPr>
          <w:b/>
          <w:bCs/>
        </w:rPr>
        <w:t>Pharmacy</w:t>
      </w:r>
      <w:r w:rsidRPr="009B7822">
        <w:rPr>
          <w:b/>
          <w:bCs/>
        </w:rPr>
        <w:t>5)</w:t>
      </w:r>
    </w:p>
    <w:p w14:paraId="197FFECC" w14:textId="38E05DFC" w:rsidR="009B7822" w:rsidRDefault="009B7822" w:rsidP="00FB7939">
      <w:pPr>
        <w:ind w:firstLine="720"/>
        <w:rPr>
          <w:b/>
          <w:bCs/>
        </w:rPr>
      </w:pPr>
      <w:r w:rsidRPr="009B7822">
        <w:rPr>
          <w:b/>
          <w:bCs/>
        </w:rPr>
        <w:t>default(Excluded)</w:t>
      </w:r>
    </w:p>
    <w:p w14:paraId="128252E8" w14:textId="2CB35743" w:rsidR="00FB7939" w:rsidRPr="009B7822" w:rsidRDefault="00FB7939" w:rsidP="00FB7939">
      <w:pPr>
        <w:rPr>
          <w:b/>
          <w:bCs/>
        </w:rPr>
      </w:pPr>
      <w:r>
        <w:rPr>
          <w:b/>
          <w:bCs/>
        </w:rPr>
        <w:t>}</w:t>
      </w:r>
    </w:p>
    <w:p w14:paraId="5E5EA01D" w14:textId="01102DF3" w:rsidR="009B7822" w:rsidRDefault="009B7822" w:rsidP="009B7822">
      <w:pPr>
        <w:rPr>
          <w:b/>
          <w:bCs/>
        </w:rPr>
      </w:pPr>
    </w:p>
    <w:p w14:paraId="64BF7D45" w14:textId="7E99C945" w:rsidR="000D3F08" w:rsidRPr="000D3F08" w:rsidRDefault="000D3F08" w:rsidP="009B7822">
      <w:r>
        <w:t>The remaining states are all absorbing state, that is, the agent remain in those states forever:</w:t>
      </w:r>
    </w:p>
    <w:p w14:paraId="19A243CF" w14:textId="77777777" w:rsidR="000D3F08" w:rsidRDefault="000D3F08" w:rsidP="00E14D52">
      <w:pPr>
        <w:rPr>
          <w:b/>
          <w:bCs/>
        </w:rPr>
      </w:pPr>
    </w:p>
    <w:p w14:paraId="6AAC8709" w14:textId="1732D573" w:rsidR="00960943" w:rsidRDefault="00CF0FA5" w:rsidP="00E14D52">
      <w:pPr>
        <w:rPr>
          <w:b/>
          <w:bCs/>
        </w:rPr>
      </w:pPr>
      <w:r>
        <w:rPr>
          <w:b/>
          <w:bCs/>
        </w:rPr>
        <w:t>State(</w:t>
      </w:r>
      <w:r w:rsidR="00E14D52">
        <w:rPr>
          <w:b/>
          <w:bCs/>
        </w:rPr>
        <w:t>MAP</w:t>
      </w:r>
      <w:r w:rsidR="00E14D52" w:rsidRPr="009B7822">
        <w:rPr>
          <w:b/>
          <w:bCs/>
        </w:rPr>
        <w:t>,</w:t>
      </w:r>
      <w:r w:rsidR="00E14D52">
        <w:rPr>
          <w:b/>
          <w:bCs/>
        </w:rPr>
        <w:t>Admin</w:t>
      </w:r>
      <w:r w:rsidR="00E14D52" w:rsidRPr="009B7822">
        <w:rPr>
          <w:b/>
          <w:bCs/>
        </w:rPr>
        <w:t xml:space="preserve">) </w:t>
      </w:r>
      <w:r w:rsidR="00960943">
        <w:rPr>
          <w:b/>
          <w:bCs/>
        </w:rPr>
        <w:t>{</w:t>
      </w:r>
      <w:r w:rsidR="00356950">
        <w:rPr>
          <w:b/>
          <w:bCs/>
        </w:rPr>
        <w:t>}</w:t>
      </w:r>
    </w:p>
    <w:p w14:paraId="5C187FC0" w14:textId="77777777" w:rsidR="00960943" w:rsidRPr="009B7822" w:rsidRDefault="00960943" w:rsidP="00960943">
      <w:pPr>
        <w:rPr>
          <w:b/>
          <w:bCs/>
        </w:rPr>
      </w:pPr>
    </w:p>
    <w:p w14:paraId="6F3167BA" w14:textId="14336B88" w:rsidR="009B7822" w:rsidRDefault="00CF0FA5" w:rsidP="009B7822">
      <w:pPr>
        <w:rPr>
          <w:b/>
          <w:bCs/>
        </w:rPr>
      </w:pPr>
      <w:r>
        <w:rPr>
          <w:b/>
          <w:bCs/>
        </w:rPr>
        <w:t>State(</w:t>
      </w:r>
      <w:r w:rsidR="00E14D52">
        <w:rPr>
          <w:b/>
          <w:bCs/>
        </w:rPr>
        <w:t>MAP</w:t>
      </w:r>
      <w:r w:rsidR="009B7822" w:rsidRPr="009B7822">
        <w:rPr>
          <w:b/>
          <w:bCs/>
        </w:rPr>
        <w:t>,</w:t>
      </w:r>
      <w:r w:rsidR="009B7822">
        <w:rPr>
          <w:b/>
          <w:bCs/>
        </w:rPr>
        <w:t>Pharmacy</w:t>
      </w:r>
      <w:r w:rsidR="009B7822" w:rsidRPr="009B7822">
        <w:rPr>
          <w:b/>
          <w:bCs/>
        </w:rPr>
        <w:t>1)</w:t>
      </w:r>
      <w:r w:rsidR="00960943">
        <w:rPr>
          <w:b/>
          <w:bCs/>
        </w:rPr>
        <w:t xml:space="preserve"> {</w:t>
      </w:r>
      <w:r w:rsidR="00356950">
        <w:rPr>
          <w:b/>
          <w:bCs/>
        </w:rPr>
        <w:t>}</w:t>
      </w:r>
    </w:p>
    <w:p w14:paraId="620059B6" w14:textId="29A4569D" w:rsidR="00960943" w:rsidRDefault="00960943" w:rsidP="009B7822">
      <w:pPr>
        <w:rPr>
          <w:b/>
          <w:bCs/>
        </w:rPr>
      </w:pPr>
    </w:p>
    <w:p w14:paraId="0CEB8BE5" w14:textId="13B0F037" w:rsidR="00960943" w:rsidRDefault="00CF0FA5" w:rsidP="00960943">
      <w:pPr>
        <w:rPr>
          <w:b/>
          <w:bCs/>
        </w:rPr>
      </w:pPr>
      <w:r>
        <w:rPr>
          <w:b/>
          <w:bCs/>
        </w:rPr>
        <w:t>State(</w:t>
      </w:r>
      <w:r w:rsidR="00960943">
        <w:rPr>
          <w:b/>
          <w:bCs/>
        </w:rPr>
        <w:t>MAP</w:t>
      </w:r>
      <w:r w:rsidR="00960943" w:rsidRPr="009B7822">
        <w:rPr>
          <w:b/>
          <w:bCs/>
        </w:rPr>
        <w:t>,</w:t>
      </w:r>
      <w:r w:rsidR="00960943">
        <w:rPr>
          <w:b/>
          <w:bCs/>
        </w:rPr>
        <w:t>Pharmacy2</w:t>
      </w:r>
      <w:r w:rsidR="00960943" w:rsidRPr="009B7822">
        <w:rPr>
          <w:b/>
          <w:bCs/>
        </w:rPr>
        <w:t>)</w:t>
      </w:r>
      <w:r w:rsidR="00960943">
        <w:rPr>
          <w:b/>
          <w:bCs/>
        </w:rPr>
        <w:t xml:space="preserve"> {</w:t>
      </w:r>
      <w:r w:rsidR="00356950">
        <w:rPr>
          <w:b/>
          <w:bCs/>
        </w:rPr>
        <w:t>}</w:t>
      </w:r>
    </w:p>
    <w:p w14:paraId="209B9D3A" w14:textId="42B308B9" w:rsidR="00960943" w:rsidRDefault="00960943" w:rsidP="009B7822">
      <w:pPr>
        <w:rPr>
          <w:b/>
          <w:bCs/>
        </w:rPr>
      </w:pPr>
    </w:p>
    <w:p w14:paraId="6962798C" w14:textId="70D53513" w:rsidR="00960943" w:rsidRDefault="00CF0FA5" w:rsidP="009B7822">
      <w:pPr>
        <w:rPr>
          <w:b/>
          <w:bCs/>
        </w:rPr>
      </w:pPr>
      <w:r>
        <w:rPr>
          <w:b/>
          <w:bCs/>
        </w:rPr>
        <w:t>State(</w:t>
      </w:r>
      <w:r w:rsidR="00960943">
        <w:rPr>
          <w:b/>
          <w:bCs/>
        </w:rPr>
        <w:t>MAP</w:t>
      </w:r>
      <w:r w:rsidR="00960943" w:rsidRPr="009B7822">
        <w:rPr>
          <w:b/>
          <w:bCs/>
        </w:rPr>
        <w:t>,</w:t>
      </w:r>
      <w:r w:rsidR="00960943">
        <w:rPr>
          <w:b/>
          <w:bCs/>
        </w:rPr>
        <w:t>Pharmacy3</w:t>
      </w:r>
      <w:r w:rsidR="00960943" w:rsidRPr="009B7822">
        <w:rPr>
          <w:b/>
          <w:bCs/>
        </w:rPr>
        <w:t>)</w:t>
      </w:r>
      <w:r w:rsidR="00960943">
        <w:rPr>
          <w:b/>
          <w:bCs/>
        </w:rPr>
        <w:t xml:space="preserve"> {</w:t>
      </w:r>
      <w:r w:rsidR="00356950">
        <w:rPr>
          <w:b/>
          <w:bCs/>
        </w:rPr>
        <w:t>}</w:t>
      </w:r>
    </w:p>
    <w:p w14:paraId="3E621F20" w14:textId="77777777" w:rsidR="00356950" w:rsidRDefault="00356950" w:rsidP="009B7822">
      <w:pPr>
        <w:rPr>
          <w:b/>
          <w:bCs/>
        </w:rPr>
      </w:pPr>
    </w:p>
    <w:p w14:paraId="1398994D" w14:textId="5550E6F7" w:rsidR="00960943" w:rsidRDefault="00CF0FA5" w:rsidP="00960943">
      <w:pPr>
        <w:rPr>
          <w:b/>
          <w:bCs/>
        </w:rPr>
      </w:pPr>
      <w:r>
        <w:rPr>
          <w:b/>
          <w:bCs/>
        </w:rPr>
        <w:t>State(</w:t>
      </w:r>
      <w:r w:rsidR="00960943">
        <w:rPr>
          <w:b/>
          <w:bCs/>
        </w:rPr>
        <w:t>MAP</w:t>
      </w:r>
      <w:r w:rsidR="00960943" w:rsidRPr="009B7822">
        <w:rPr>
          <w:b/>
          <w:bCs/>
        </w:rPr>
        <w:t>,</w:t>
      </w:r>
      <w:r w:rsidR="00960943">
        <w:rPr>
          <w:b/>
          <w:bCs/>
        </w:rPr>
        <w:t>Pharmacy4</w:t>
      </w:r>
      <w:r w:rsidR="00960943" w:rsidRPr="009B7822">
        <w:rPr>
          <w:b/>
          <w:bCs/>
        </w:rPr>
        <w:t>)</w:t>
      </w:r>
      <w:r w:rsidR="00960943">
        <w:rPr>
          <w:b/>
          <w:bCs/>
        </w:rPr>
        <w:t xml:space="preserve"> {</w:t>
      </w:r>
      <w:r w:rsidR="00356950">
        <w:rPr>
          <w:b/>
          <w:bCs/>
        </w:rPr>
        <w:t>}</w:t>
      </w:r>
    </w:p>
    <w:p w14:paraId="6C47A52D" w14:textId="50161610" w:rsidR="00960943" w:rsidRDefault="00960943" w:rsidP="009B7822">
      <w:pPr>
        <w:rPr>
          <w:b/>
          <w:bCs/>
        </w:rPr>
      </w:pPr>
    </w:p>
    <w:p w14:paraId="732CD702" w14:textId="3443A77F" w:rsidR="009B7822" w:rsidRPr="009B7822" w:rsidRDefault="00CF0FA5" w:rsidP="009B7822">
      <w:pPr>
        <w:rPr>
          <w:b/>
          <w:bCs/>
        </w:rPr>
      </w:pPr>
      <w:r>
        <w:rPr>
          <w:b/>
          <w:bCs/>
        </w:rPr>
        <w:t>State(</w:t>
      </w:r>
      <w:r w:rsidR="00960943">
        <w:rPr>
          <w:b/>
          <w:bCs/>
        </w:rPr>
        <w:t>MAP</w:t>
      </w:r>
      <w:r w:rsidR="00960943" w:rsidRPr="009B7822">
        <w:rPr>
          <w:b/>
          <w:bCs/>
        </w:rPr>
        <w:t>,</w:t>
      </w:r>
      <w:r w:rsidR="00960943">
        <w:rPr>
          <w:b/>
          <w:bCs/>
        </w:rPr>
        <w:t>Pharmacy5</w:t>
      </w:r>
      <w:r w:rsidR="00960943" w:rsidRPr="009B7822">
        <w:rPr>
          <w:b/>
          <w:bCs/>
        </w:rPr>
        <w:t>)</w:t>
      </w:r>
      <w:r w:rsidR="00960943">
        <w:rPr>
          <w:b/>
          <w:bCs/>
        </w:rPr>
        <w:t xml:space="preserve"> {</w:t>
      </w:r>
      <w:r w:rsidR="00356950">
        <w:rPr>
          <w:b/>
          <w:bCs/>
        </w:rPr>
        <w:t>}</w:t>
      </w:r>
    </w:p>
    <w:p w14:paraId="4DB7163C" w14:textId="52AC8816" w:rsidR="000D3F08" w:rsidRPr="000D3F08" w:rsidRDefault="000D3F08" w:rsidP="00E14D52">
      <w:r>
        <w:lastRenderedPageBreak/>
        <w:t>We want to display the household locations of the individuals of these states on a map:</w:t>
      </w:r>
    </w:p>
    <w:p w14:paraId="55AC2EA7" w14:textId="77777777" w:rsidR="00E14D52" w:rsidRPr="009B7822" w:rsidRDefault="00E14D52" w:rsidP="00E14D52">
      <w:pPr>
        <w:rPr>
          <w:b/>
          <w:bCs/>
        </w:rPr>
      </w:pPr>
    </w:p>
    <w:p w14:paraId="5BAFBDBF" w14:textId="42B92578" w:rsidR="00C734B1" w:rsidRDefault="00356950" w:rsidP="009B7822">
      <w:pPr>
        <w:rPr>
          <w:b/>
          <w:bCs/>
        </w:rPr>
      </w:pPr>
      <w:r>
        <w:rPr>
          <w:b/>
          <w:bCs/>
        </w:rPr>
        <w:t>c</w:t>
      </w:r>
      <w:r w:rsidR="00C734B1">
        <w:rPr>
          <w:b/>
          <w:bCs/>
        </w:rPr>
        <w:t>ondition MAP {</w:t>
      </w:r>
    </w:p>
    <w:p w14:paraId="37DC925A" w14:textId="77777777" w:rsidR="00C734B1" w:rsidRDefault="00C734B1" w:rsidP="009B7822">
      <w:pPr>
        <w:rPr>
          <w:b/>
          <w:bCs/>
        </w:rPr>
      </w:pPr>
      <w:r>
        <w:rPr>
          <w:b/>
          <w:bCs/>
        </w:rPr>
        <w:tab/>
      </w:r>
      <w:r w:rsidR="009B7822">
        <w:rPr>
          <w:b/>
          <w:bCs/>
        </w:rPr>
        <w:t>Pharmacy</w:t>
      </w:r>
      <w:r w:rsidR="009B7822" w:rsidRPr="009B7822">
        <w:rPr>
          <w:b/>
          <w:bCs/>
        </w:rPr>
        <w:t>1.visualize = 1</w:t>
      </w:r>
    </w:p>
    <w:p w14:paraId="577132DF" w14:textId="23E74B68" w:rsidR="009B7822" w:rsidRPr="009B7822" w:rsidRDefault="00C734B1" w:rsidP="009B7822">
      <w:pPr>
        <w:rPr>
          <w:b/>
          <w:bCs/>
        </w:rPr>
      </w:pPr>
      <w:r>
        <w:rPr>
          <w:b/>
          <w:bCs/>
        </w:rPr>
        <w:tab/>
      </w:r>
      <w:r w:rsidR="009B7822">
        <w:rPr>
          <w:b/>
          <w:bCs/>
        </w:rPr>
        <w:t>Pharmacy</w:t>
      </w:r>
      <w:r w:rsidR="009B7822" w:rsidRPr="009B7822">
        <w:rPr>
          <w:b/>
          <w:bCs/>
        </w:rPr>
        <w:t>2.visualize = 1</w:t>
      </w:r>
    </w:p>
    <w:p w14:paraId="2CB98A0D" w14:textId="1933A61D" w:rsidR="009B7822" w:rsidRPr="009B7822" w:rsidRDefault="00C734B1" w:rsidP="009B7822">
      <w:pPr>
        <w:rPr>
          <w:b/>
          <w:bCs/>
        </w:rPr>
      </w:pPr>
      <w:r>
        <w:rPr>
          <w:b/>
          <w:bCs/>
        </w:rPr>
        <w:tab/>
      </w:r>
      <w:r w:rsidR="009B7822">
        <w:rPr>
          <w:b/>
          <w:bCs/>
        </w:rPr>
        <w:t>Pharmacy</w:t>
      </w:r>
      <w:r w:rsidR="009B7822" w:rsidRPr="009B7822">
        <w:rPr>
          <w:b/>
          <w:bCs/>
        </w:rPr>
        <w:t>3.visualize = 1</w:t>
      </w:r>
    </w:p>
    <w:p w14:paraId="64F1E3EC" w14:textId="0249F91D" w:rsidR="009B7822" w:rsidRPr="009B7822" w:rsidRDefault="00C734B1" w:rsidP="009B7822">
      <w:pPr>
        <w:rPr>
          <w:b/>
          <w:bCs/>
        </w:rPr>
      </w:pPr>
      <w:r>
        <w:rPr>
          <w:b/>
          <w:bCs/>
        </w:rPr>
        <w:tab/>
      </w:r>
      <w:r w:rsidR="009B7822">
        <w:rPr>
          <w:b/>
          <w:bCs/>
        </w:rPr>
        <w:t>Pharmacy</w:t>
      </w:r>
      <w:r w:rsidR="009B7822" w:rsidRPr="009B7822">
        <w:rPr>
          <w:b/>
          <w:bCs/>
        </w:rPr>
        <w:t>4.visualize = 1</w:t>
      </w:r>
    </w:p>
    <w:p w14:paraId="167C47B9" w14:textId="5EA09572" w:rsidR="009B7822" w:rsidRDefault="00C734B1" w:rsidP="009B7822">
      <w:pPr>
        <w:rPr>
          <w:b/>
          <w:bCs/>
        </w:rPr>
      </w:pPr>
      <w:r>
        <w:rPr>
          <w:b/>
          <w:bCs/>
        </w:rPr>
        <w:tab/>
      </w:r>
      <w:r w:rsidR="009B7822">
        <w:rPr>
          <w:b/>
          <w:bCs/>
        </w:rPr>
        <w:t>Pharmacy</w:t>
      </w:r>
      <w:r w:rsidR="009B7822" w:rsidRPr="009B7822">
        <w:rPr>
          <w:b/>
          <w:bCs/>
        </w:rPr>
        <w:t>5.visualize = 1</w:t>
      </w:r>
    </w:p>
    <w:p w14:paraId="51921F63" w14:textId="6DCB0529" w:rsidR="00C734B1" w:rsidRDefault="00C734B1" w:rsidP="009B7822">
      <w:pPr>
        <w:rPr>
          <w:b/>
          <w:bCs/>
        </w:rPr>
      </w:pPr>
      <w:r>
        <w:rPr>
          <w:b/>
          <w:bCs/>
        </w:rPr>
        <w:t>}</w:t>
      </w:r>
    </w:p>
    <w:p w14:paraId="5A36223C" w14:textId="77777777" w:rsidR="000D3F08" w:rsidRDefault="000D3F08" w:rsidP="009B7822">
      <w:pPr>
        <w:rPr>
          <w:b/>
          <w:bCs/>
        </w:rPr>
      </w:pPr>
    </w:p>
    <w:p w14:paraId="69CC4AE2" w14:textId="27BFE3EA" w:rsidR="000D3F08" w:rsidRDefault="003C723C" w:rsidP="000D3F08">
      <w:r>
        <w:t>We also want to map the locations of the phamacies themselves. To do this, we can visualize the pharmacy associated with each adminstrative agent:</w:t>
      </w:r>
    </w:p>
    <w:p w14:paraId="469A58C2" w14:textId="77777777" w:rsidR="003C723C" w:rsidRPr="003C723C" w:rsidRDefault="003C723C" w:rsidP="000D3F08"/>
    <w:p w14:paraId="16849DE8" w14:textId="39CE68C7" w:rsidR="00C734B1" w:rsidRDefault="00356950" w:rsidP="00C734B1">
      <w:pPr>
        <w:rPr>
          <w:b/>
          <w:bCs/>
        </w:rPr>
      </w:pPr>
      <w:r>
        <w:rPr>
          <w:b/>
          <w:bCs/>
        </w:rPr>
        <w:t>c</w:t>
      </w:r>
      <w:r w:rsidR="00C734B1">
        <w:rPr>
          <w:b/>
          <w:bCs/>
        </w:rPr>
        <w:t>ondition MAP {</w:t>
      </w:r>
    </w:p>
    <w:p w14:paraId="5D61C04D" w14:textId="6E30D542" w:rsidR="000D3F08" w:rsidRDefault="00C734B1" w:rsidP="000D3F08">
      <w:pPr>
        <w:rPr>
          <w:b/>
          <w:bCs/>
        </w:rPr>
      </w:pPr>
      <w:r>
        <w:rPr>
          <w:b/>
          <w:bCs/>
        </w:rPr>
        <w:tab/>
      </w:r>
      <w:r w:rsidR="000D3F08">
        <w:rPr>
          <w:b/>
          <w:bCs/>
        </w:rPr>
        <w:t>Admin</w:t>
      </w:r>
      <w:r w:rsidR="000D3F08" w:rsidRPr="009B7822">
        <w:rPr>
          <w:b/>
          <w:bCs/>
        </w:rPr>
        <w:t>.visualize = 1</w:t>
      </w:r>
    </w:p>
    <w:p w14:paraId="4C46D9BB" w14:textId="2641B7D4" w:rsidR="004932B6" w:rsidRDefault="00C734B1" w:rsidP="009B7822">
      <w:pPr>
        <w:rPr>
          <w:b/>
          <w:bCs/>
        </w:rPr>
      </w:pPr>
      <w:r>
        <w:rPr>
          <w:b/>
          <w:bCs/>
        </w:rPr>
        <w:tab/>
      </w:r>
      <w:r w:rsidR="000D3F08">
        <w:rPr>
          <w:b/>
          <w:bCs/>
        </w:rPr>
        <w:t>Admin.place_type_to_visualize = Pharmacy</w:t>
      </w:r>
    </w:p>
    <w:p w14:paraId="42361044" w14:textId="2F1AC8C9" w:rsidR="00C734B1" w:rsidRDefault="00C734B1" w:rsidP="009B7822">
      <w:pPr>
        <w:rPr>
          <w:b/>
          <w:bCs/>
        </w:rPr>
      </w:pPr>
      <w:r>
        <w:rPr>
          <w:b/>
          <w:bCs/>
        </w:rPr>
        <w:t>}</w:t>
      </w:r>
    </w:p>
    <w:p w14:paraId="298DF781" w14:textId="77777777" w:rsidR="004932B6" w:rsidRDefault="004932B6" w:rsidP="009B7822">
      <w:pPr>
        <w:rPr>
          <w:b/>
          <w:bCs/>
        </w:rPr>
      </w:pPr>
    </w:p>
    <w:p w14:paraId="423A5006" w14:textId="31B8A54B" w:rsidR="004932B6" w:rsidRDefault="004932B6" w:rsidP="009B7822">
      <w:pPr>
        <w:rPr>
          <w:bCs/>
        </w:rPr>
      </w:pPr>
      <w:r>
        <w:rPr>
          <w:bCs/>
        </w:rPr>
        <w:t>For convenience, we include the entire program here</w:t>
      </w:r>
      <w:r w:rsidR="00912A92">
        <w:rPr>
          <w:bCs/>
        </w:rPr>
        <w:t xml:space="preserve">. </w:t>
      </w:r>
    </w:p>
    <w:p w14:paraId="00C4BE0C" w14:textId="13AA0ED5" w:rsidR="00960943" w:rsidRDefault="00960943">
      <w:pPr>
        <w:rPr>
          <w:bCs/>
        </w:rPr>
      </w:pPr>
      <w:r>
        <w:rPr>
          <w:bCs/>
        </w:rPr>
        <w:br w:type="page"/>
      </w:r>
    </w:p>
    <w:p w14:paraId="2DDA441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lastRenderedPageBreak/>
        <w:t>################################################################</w:t>
      </w:r>
    </w:p>
    <w:p w14:paraId="2973BFA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588BA568" w14:textId="17CF90D8"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Mapping a Catchment Area</w:t>
      </w:r>
    </w:p>
    <w:p w14:paraId="005574C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696DC2A5" w14:textId="0B050B1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File: catchment.fred</w:t>
      </w:r>
    </w:p>
    <w:p w14:paraId="32D1114E" w14:textId="69386116"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Author: John Grefenstette</w:t>
      </w:r>
    </w:p>
    <w:p w14:paraId="1991ABA4" w14:textId="732F829D"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Date: 5 Dec 2019</w:t>
      </w:r>
    </w:p>
    <w:p w14:paraId="04725EF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474FB84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85C669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IMULATED LOCATION</w:t>
      </w:r>
    </w:p>
    <w:p w14:paraId="6BD9561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locations = Allegheny_County_PA</w:t>
      </w:r>
    </w:p>
    <w:p w14:paraId="0BC7E3D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E7D110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IMULATED TIMEFRAME</w:t>
      </w:r>
    </w:p>
    <w:p w14:paraId="6F0292B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start_date = 2020-Jan-01</w:t>
      </w:r>
    </w:p>
    <w:p w14:paraId="50C3E65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end_date = 2020-Jan-01</w:t>
      </w:r>
    </w:p>
    <w:p w14:paraId="0667E8A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B54203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OUTPUT OPTIONS</w:t>
      </w:r>
    </w:p>
    <w:p w14:paraId="236F786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enable_visualization_layer = 1</w:t>
      </w:r>
    </w:p>
    <w:p w14:paraId="066A2258" w14:textId="77777777" w:rsidR="004932B6" w:rsidRPr="00C734B1"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0B43C2C" w14:textId="77777777" w:rsidR="004932B6" w:rsidRPr="00C734B1"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 Places to be generated:</w:t>
      </w:r>
    </w:p>
    <w:p w14:paraId="2E77D1D5" w14:textId="08F9AD1D" w:rsidR="00C734B1" w:rsidRPr="00C734B1" w:rsidRDefault="00024B4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p</w:t>
      </w:r>
      <w:r w:rsidR="00C734B1" w:rsidRPr="00C734B1">
        <w:rPr>
          <w:rFonts w:ascii="Courier" w:eastAsiaTheme="minorHAnsi" w:hAnsi="Courier" w:cstheme="minorHAnsi"/>
          <w:b/>
          <w:bCs/>
          <w:color w:val="000000"/>
          <w:sz w:val="18"/>
          <w:szCs w:val="18"/>
        </w:rPr>
        <w:t>lace Pharmacy {</w:t>
      </w:r>
    </w:p>
    <w:p w14:paraId="45B99572" w14:textId="77777777" w:rsidR="00C734B1" w:rsidRPr="00C734B1" w:rsidRDefault="00C734B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ab/>
        <w:t>has_administrator = 1</w:t>
      </w:r>
    </w:p>
    <w:p w14:paraId="7BA711AC" w14:textId="77777777" w:rsidR="00C734B1" w:rsidRPr="00C734B1" w:rsidRDefault="00C734B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ab/>
        <w:t>add = 94200301 40.436276 -79.985191 0</w:t>
      </w:r>
    </w:p>
    <w:p w14:paraId="535DFCD4" w14:textId="77777777" w:rsidR="00C734B1" w:rsidRPr="00C734B1" w:rsidRDefault="00C734B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ab/>
        <w:t>add = 94200302 40.366906 -80.086822 0</w:t>
      </w:r>
    </w:p>
    <w:p w14:paraId="57B928E8" w14:textId="77777777" w:rsidR="00C734B1" w:rsidRPr="00C734B1" w:rsidRDefault="00C734B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ab/>
        <w:t>add = 94200303 40.351389 -79.960502 0</w:t>
      </w:r>
    </w:p>
    <w:p w14:paraId="75632897" w14:textId="77777777" w:rsidR="00C734B1" w:rsidRPr="00C734B1" w:rsidRDefault="00C734B1" w:rsidP="00C734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ab/>
        <w:t>add = 94200304 40.346519 -79.855764 0</w:t>
      </w:r>
    </w:p>
    <w:p w14:paraId="781920AA" w14:textId="790AB666" w:rsidR="00C734B1" w:rsidRPr="00C734B1" w:rsidRDefault="00C734B1" w:rsidP="00C734B1">
      <w:pPr>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 xml:space="preserve">     add = 94200305 40.469444 -79.95553 0</w:t>
      </w:r>
    </w:p>
    <w:p w14:paraId="770704AD" w14:textId="77777777" w:rsidR="00C734B1" w:rsidRPr="00C734B1" w:rsidRDefault="00C734B1" w:rsidP="00C734B1">
      <w:pPr>
        <w:rPr>
          <w:rFonts w:ascii="Courier" w:eastAsiaTheme="minorHAnsi" w:hAnsi="Courier" w:cstheme="minorHAnsi"/>
          <w:b/>
          <w:bCs/>
          <w:color w:val="000000"/>
          <w:sz w:val="18"/>
          <w:szCs w:val="18"/>
        </w:rPr>
      </w:pPr>
      <w:r w:rsidRPr="00C734B1">
        <w:rPr>
          <w:rFonts w:ascii="Courier" w:eastAsiaTheme="minorHAnsi" w:hAnsi="Courier" w:cstheme="minorHAnsi"/>
          <w:b/>
          <w:bCs/>
          <w:color w:val="000000"/>
          <w:sz w:val="18"/>
          <w:szCs w:val="18"/>
        </w:rPr>
        <w:t>}</w:t>
      </w:r>
    </w:p>
    <w:p w14:paraId="346C513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3A74154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12601E8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0C7FF89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URVEY CONDITION</w:t>
      </w:r>
    </w:p>
    <w:p w14:paraId="246F65C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60A08FB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elect a random sample of the population for a survey</w:t>
      </w:r>
    </w:p>
    <w:p w14:paraId="0AB5FBB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0286FAC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F4F1623" w14:textId="22F988B1" w:rsidR="004932B6" w:rsidRPr="00912A92" w:rsidRDefault="00024B4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c</w:t>
      </w:r>
      <w:r w:rsidR="00C24D23">
        <w:rPr>
          <w:rFonts w:ascii="Courier" w:eastAsiaTheme="minorHAnsi" w:hAnsi="Courier" w:cstheme="minorHAnsi"/>
          <w:b/>
          <w:bCs/>
          <w:color w:val="000000"/>
          <w:sz w:val="16"/>
          <w:szCs w:val="16"/>
        </w:rPr>
        <w:t>ond</w:t>
      </w:r>
      <w:r w:rsidR="00CF5C9F">
        <w:rPr>
          <w:rFonts w:ascii="Courier" w:eastAsiaTheme="minorHAnsi" w:hAnsi="Courier" w:cstheme="minorHAnsi"/>
          <w:b/>
          <w:bCs/>
          <w:color w:val="000000"/>
          <w:sz w:val="16"/>
          <w:szCs w:val="16"/>
        </w:rPr>
        <w:t xml:space="preserve">ition </w:t>
      </w:r>
      <w:r w:rsidR="004932B6" w:rsidRPr="00912A92">
        <w:rPr>
          <w:rFonts w:ascii="Courier" w:eastAsiaTheme="minorHAnsi" w:hAnsi="Courier" w:cstheme="minorHAnsi"/>
          <w:b/>
          <w:bCs/>
          <w:color w:val="000000"/>
          <w:sz w:val="16"/>
          <w:szCs w:val="16"/>
        </w:rPr>
        <w:t>SURVEY</w:t>
      </w:r>
      <w:r w:rsidR="00C734B1">
        <w:rPr>
          <w:rFonts w:ascii="Courier" w:eastAsiaTheme="minorHAnsi" w:hAnsi="Courier" w:cstheme="minorHAnsi"/>
          <w:b/>
          <w:bCs/>
          <w:color w:val="000000"/>
          <w:sz w:val="16"/>
          <w:szCs w:val="16"/>
        </w:rPr>
        <w:t xml:space="preserve"> {</w:t>
      </w:r>
    </w:p>
    <w:p w14:paraId="6810E387" w14:textId="130CCEB6" w:rsidR="004932B6" w:rsidRPr="00912A92"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 xml:space="preserve">  </w:t>
      </w:r>
      <w:r w:rsidR="004932B6" w:rsidRPr="00912A92">
        <w:rPr>
          <w:rFonts w:ascii="Courier" w:eastAsiaTheme="minorHAnsi" w:hAnsi="Courier" w:cstheme="minorHAnsi"/>
          <w:b/>
          <w:bCs/>
          <w:color w:val="000000"/>
          <w:sz w:val="16"/>
          <w:szCs w:val="16"/>
        </w:rPr>
        <w:t xml:space="preserve">states = </w:t>
      </w:r>
      <w:r w:rsidR="00024B41">
        <w:rPr>
          <w:rFonts w:ascii="Courier" w:eastAsiaTheme="minorHAnsi" w:hAnsi="Courier" w:cstheme="minorHAnsi"/>
          <w:b/>
          <w:bCs/>
          <w:color w:val="000000"/>
          <w:sz w:val="16"/>
          <w:szCs w:val="16"/>
        </w:rPr>
        <w:t xml:space="preserve">Ready </w:t>
      </w:r>
      <w:r w:rsidR="004932B6" w:rsidRPr="00912A92">
        <w:rPr>
          <w:rFonts w:ascii="Courier" w:eastAsiaTheme="minorHAnsi" w:hAnsi="Courier" w:cstheme="minorHAnsi"/>
          <w:b/>
          <w:bCs/>
          <w:color w:val="000000"/>
          <w:sz w:val="16"/>
          <w:szCs w:val="16"/>
        </w:rPr>
        <w:t>Participating Impor</w:t>
      </w:r>
      <w:r w:rsidR="00024B41">
        <w:rPr>
          <w:rFonts w:ascii="Courier" w:eastAsiaTheme="minorHAnsi" w:hAnsi="Courier" w:cstheme="minorHAnsi"/>
          <w:b/>
          <w:bCs/>
          <w:color w:val="000000"/>
          <w:sz w:val="16"/>
          <w:szCs w:val="16"/>
        </w:rPr>
        <w:t>t</w:t>
      </w:r>
    </w:p>
    <w:p w14:paraId="6AF5A654" w14:textId="1F1D655C" w:rsidR="004932B6" w:rsidRPr="00912A92"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 xml:space="preserve">  </w:t>
      </w:r>
      <w:r w:rsidR="004932B6" w:rsidRPr="00912A92">
        <w:rPr>
          <w:rFonts w:ascii="Courier" w:eastAsiaTheme="minorHAnsi" w:hAnsi="Courier" w:cstheme="minorHAnsi"/>
          <w:b/>
          <w:bCs/>
          <w:color w:val="000000"/>
          <w:sz w:val="16"/>
          <w:szCs w:val="16"/>
        </w:rPr>
        <w:t>import_start_state = Import</w:t>
      </w:r>
    </w:p>
    <w:p w14:paraId="6CFAE11E" w14:textId="3A47F519" w:rsidR="004932B6"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 xml:space="preserve">  </w:t>
      </w:r>
      <w:r w:rsidR="00960943">
        <w:rPr>
          <w:rFonts w:ascii="Courier" w:eastAsiaTheme="minorHAnsi" w:hAnsi="Courier" w:cstheme="minorHAnsi"/>
          <w:b/>
          <w:bCs/>
          <w:color w:val="000000"/>
          <w:sz w:val="16"/>
          <w:szCs w:val="16"/>
        </w:rPr>
        <w:t>exposed_state = Participating</w:t>
      </w:r>
    </w:p>
    <w:p w14:paraId="75928DDB" w14:textId="1258F93B" w:rsidR="00C734B1"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w:t>
      </w:r>
    </w:p>
    <w:p w14:paraId="419F1141" w14:textId="77777777" w:rsidR="00960943" w:rsidRPr="00912A92"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AD53296" w14:textId="5AC77659" w:rsidR="00960943"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state SURVEY</w:t>
      </w:r>
      <w:r w:rsidR="00024B41">
        <w:rPr>
          <w:rFonts w:ascii="Courier" w:eastAsiaTheme="minorHAnsi" w:hAnsi="Courier" w:cstheme="minorHAnsi"/>
          <w:b/>
          <w:bCs/>
          <w:color w:val="000000"/>
          <w:sz w:val="16"/>
          <w:szCs w:val="16"/>
        </w:rPr>
        <w:t>.Ready</w:t>
      </w:r>
      <w:r w:rsidRPr="00912A92">
        <w:rPr>
          <w:rFonts w:ascii="Courier" w:eastAsiaTheme="minorHAnsi" w:hAnsi="Courier" w:cstheme="minorHAnsi"/>
          <w:b/>
          <w:bCs/>
          <w:color w:val="000000"/>
          <w:sz w:val="16"/>
          <w:szCs w:val="16"/>
        </w:rPr>
        <w:t xml:space="preserve"> </w:t>
      </w:r>
      <w:r w:rsidR="00960943">
        <w:rPr>
          <w:rFonts w:ascii="Courier" w:eastAsiaTheme="minorHAnsi" w:hAnsi="Courier" w:cstheme="minorHAnsi"/>
          <w:b/>
          <w:bCs/>
          <w:color w:val="000000"/>
          <w:sz w:val="16"/>
          <w:szCs w:val="16"/>
        </w:rPr>
        <w:t>{</w:t>
      </w:r>
    </w:p>
    <w:p w14:paraId="6F9B3ECC" w14:textId="29396A1A" w:rsidR="004932B6" w:rsidRPr="00912A92"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r>
      <w:r w:rsidR="004932B6" w:rsidRPr="00912A92">
        <w:rPr>
          <w:rFonts w:ascii="Courier" w:eastAsiaTheme="minorHAnsi" w:hAnsi="Courier" w:cstheme="minorHAnsi"/>
          <w:b/>
          <w:bCs/>
          <w:color w:val="000000"/>
          <w:sz w:val="16"/>
          <w:szCs w:val="16"/>
        </w:rPr>
        <w:t>set_sus(SURVEY,1)</w:t>
      </w:r>
    </w:p>
    <w:p w14:paraId="31C4FE8A" w14:textId="32F0015E" w:rsidR="004932B6"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r>
      <w:r w:rsidR="004932B6" w:rsidRPr="00912A92">
        <w:rPr>
          <w:rFonts w:ascii="Courier" w:eastAsiaTheme="minorHAnsi" w:hAnsi="Courier" w:cstheme="minorHAnsi"/>
          <w:b/>
          <w:bCs/>
          <w:color w:val="000000"/>
          <w:sz w:val="16"/>
          <w:szCs w:val="16"/>
        </w:rPr>
        <w:t>wait()</w:t>
      </w:r>
    </w:p>
    <w:p w14:paraId="3C7144E5" w14:textId="2D520594" w:rsidR="00960943"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t>next()</w:t>
      </w:r>
    </w:p>
    <w:p w14:paraId="3EACB83C" w14:textId="0324BBDA" w:rsidR="00960943" w:rsidRPr="00912A92"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w:t>
      </w:r>
    </w:p>
    <w:p w14:paraId="6D65B34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3DADE137" w14:textId="7927F041" w:rsidR="00960943" w:rsidRDefault="00024B4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s</w:t>
      </w:r>
      <w:r w:rsidR="00CF0FA5">
        <w:rPr>
          <w:rFonts w:ascii="Courier" w:eastAsiaTheme="minorHAnsi" w:hAnsi="Courier" w:cstheme="minorHAnsi"/>
          <w:b/>
          <w:bCs/>
          <w:color w:val="000000"/>
          <w:sz w:val="16"/>
          <w:szCs w:val="16"/>
        </w:rPr>
        <w:t>tate</w:t>
      </w:r>
      <w:r>
        <w:rPr>
          <w:rFonts w:ascii="Courier" w:eastAsiaTheme="minorHAnsi" w:hAnsi="Courier" w:cstheme="minorHAnsi"/>
          <w:b/>
          <w:bCs/>
          <w:color w:val="000000"/>
          <w:sz w:val="16"/>
          <w:szCs w:val="16"/>
        </w:rPr>
        <w:t xml:space="preserve"> </w:t>
      </w:r>
      <w:r w:rsidR="004932B6" w:rsidRPr="00912A92">
        <w:rPr>
          <w:rFonts w:ascii="Courier" w:eastAsiaTheme="minorHAnsi" w:hAnsi="Courier" w:cstheme="minorHAnsi"/>
          <w:b/>
          <w:bCs/>
          <w:color w:val="000000"/>
          <w:sz w:val="16"/>
          <w:szCs w:val="16"/>
        </w:rPr>
        <w:t>SURVEY</w:t>
      </w:r>
      <w:r>
        <w:rPr>
          <w:rFonts w:ascii="Courier" w:eastAsiaTheme="minorHAnsi" w:hAnsi="Courier" w:cstheme="minorHAnsi"/>
          <w:b/>
          <w:bCs/>
          <w:color w:val="000000"/>
          <w:sz w:val="16"/>
          <w:szCs w:val="16"/>
        </w:rPr>
        <w:t>.</w:t>
      </w:r>
      <w:r w:rsidR="004932B6" w:rsidRPr="00912A92">
        <w:rPr>
          <w:rFonts w:ascii="Courier" w:eastAsiaTheme="minorHAnsi" w:hAnsi="Courier" w:cstheme="minorHAnsi"/>
          <w:b/>
          <w:bCs/>
          <w:color w:val="000000"/>
          <w:sz w:val="16"/>
          <w:szCs w:val="16"/>
        </w:rPr>
        <w:t xml:space="preserve">Import </w:t>
      </w:r>
      <w:r w:rsidR="00960943">
        <w:rPr>
          <w:rFonts w:ascii="Courier" w:eastAsiaTheme="minorHAnsi" w:hAnsi="Courier" w:cstheme="minorHAnsi"/>
          <w:b/>
          <w:bCs/>
          <w:color w:val="000000"/>
          <w:sz w:val="16"/>
          <w:szCs w:val="16"/>
        </w:rPr>
        <w:t>{</w:t>
      </w:r>
    </w:p>
    <w:p w14:paraId="719C492B" w14:textId="0FB7D120" w:rsidR="004932B6" w:rsidRPr="00912A92"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t>i</w:t>
      </w:r>
      <w:r w:rsidR="004932B6" w:rsidRPr="00912A92">
        <w:rPr>
          <w:rFonts w:ascii="Courier" w:eastAsiaTheme="minorHAnsi" w:hAnsi="Courier" w:cstheme="minorHAnsi"/>
          <w:b/>
          <w:bCs/>
          <w:color w:val="000000"/>
          <w:sz w:val="16"/>
          <w:szCs w:val="16"/>
        </w:rPr>
        <w:t>mport_count(1000)</w:t>
      </w:r>
    </w:p>
    <w:p w14:paraId="13AFD974" w14:textId="2E647BAB" w:rsidR="004932B6" w:rsidRPr="00912A92"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r>
      <w:r w:rsidR="004932B6" w:rsidRPr="00912A92">
        <w:rPr>
          <w:rFonts w:ascii="Courier" w:eastAsiaTheme="minorHAnsi" w:hAnsi="Courier" w:cstheme="minorHAnsi"/>
          <w:b/>
          <w:bCs/>
          <w:color w:val="000000"/>
          <w:sz w:val="16"/>
          <w:szCs w:val="16"/>
        </w:rPr>
        <w:t>wait()</w:t>
      </w:r>
    </w:p>
    <w:p w14:paraId="5C360118" w14:textId="713B8CCE" w:rsidR="004932B6"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ab/>
        <w:t>next()</w:t>
      </w:r>
    </w:p>
    <w:p w14:paraId="1495A756" w14:textId="7E9A007A" w:rsidR="00960943" w:rsidRDefault="0096094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w:t>
      </w:r>
    </w:p>
    <w:p w14:paraId="1ED4DA46" w14:textId="0E65C67B"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FEDC0E1" w14:textId="44FECD9F" w:rsidR="00BF1D2D" w:rsidRPr="00024B41" w:rsidRDefault="00CF0FA5" w:rsidP="00BF1D2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State(</w:t>
      </w:r>
      <w:r w:rsidR="004932B6" w:rsidRPr="00912A92">
        <w:rPr>
          <w:rFonts w:ascii="Courier" w:eastAsiaTheme="minorHAnsi" w:hAnsi="Courier" w:cstheme="minorHAnsi"/>
          <w:b/>
          <w:bCs/>
          <w:color w:val="000000"/>
          <w:sz w:val="16"/>
          <w:szCs w:val="16"/>
        </w:rPr>
        <w:t xml:space="preserve">SURVEY,Participating) </w:t>
      </w:r>
      <w:r w:rsidR="00960943">
        <w:rPr>
          <w:rFonts w:ascii="Courier" w:eastAsiaTheme="minorHAnsi" w:hAnsi="Courier" w:cstheme="minorHAnsi"/>
          <w:b/>
          <w:bCs/>
          <w:color w:val="000000"/>
          <w:sz w:val="16"/>
          <w:szCs w:val="16"/>
        </w:rPr>
        <w:t>{</w:t>
      </w:r>
      <w:r w:rsidR="002B5955">
        <w:rPr>
          <w:rFonts w:ascii="Courier" w:eastAsiaTheme="minorHAnsi" w:hAnsi="Courier" w:cstheme="minorHAnsi"/>
          <w:b/>
          <w:bCs/>
          <w:color w:val="000000"/>
          <w:sz w:val="16"/>
          <w:szCs w:val="16"/>
        </w:rPr>
        <w:t>}</w:t>
      </w:r>
    </w:p>
    <w:p w14:paraId="6A566857" w14:textId="77777777" w:rsidR="00BF1D2D" w:rsidRPr="00BF1D2D" w:rsidRDefault="00BF1D2D"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0FACE63" w14:textId="77777777" w:rsidR="004932B6" w:rsidRPr="00BF1D2D"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BF1D2D">
        <w:rPr>
          <w:rFonts w:ascii="Courier" w:eastAsiaTheme="minorHAnsi" w:hAnsi="Courier" w:cstheme="minorHAnsi"/>
          <w:b/>
          <w:bCs/>
          <w:color w:val="000000"/>
          <w:sz w:val="16"/>
          <w:szCs w:val="16"/>
        </w:rPr>
        <w:t>#</w:t>
      </w:r>
    </w:p>
    <w:p w14:paraId="40CC993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END OF SURVEY CONDITION</w:t>
      </w:r>
    </w:p>
    <w:p w14:paraId="041E800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2121D34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29B3ED2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769D527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C70CD7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E87E17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1DE08C4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CUSTOMER CONDITION</w:t>
      </w:r>
    </w:p>
    <w:p w14:paraId="4A71A28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474299A" w14:textId="4578A830"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For each participant in the SURVEY, select the closest pharmacy.</w:t>
      </w:r>
    </w:p>
    <w:p w14:paraId="2ABE0F3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2E8E68E" w14:textId="6F41518B" w:rsidR="004932B6" w:rsidRPr="00912A92" w:rsidRDefault="00024B4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n</w:t>
      </w:r>
      <w:r w:rsidR="00C24D23">
        <w:rPr>
          <w:rFonts w:ascii="Courier" w:eastAsiaTheme="minorHAnsi" w:hAnsi="Courier" w:cstheme="minorHAnsi"/>
          <w:b/>
          <w:bCs/>
          <w:color w:val="000000"/>
          <w:sz w:val="18"/>
          <w:szCs w:val="18"/>
        </w:rPr>
        <w:t>etwork</w:t>
      </w:r>
      <w:r w:rsidR="00CF5C9F">
        <w:rPr>
          <w:rFonts w:ascii="Courier" w:eastAsiaTheme="minorHAnsi" w:hAnsi="Courier" w:cstheme="minorHAnsi"/>
          <w:b/>
          <w:bCs/>
          <w:color w:val="000000"/>
          <w:sz w:val="18"/>
          <w:szCs w:val="18"/>
        </w:rPr>
        <w:t xml:space="preserve"> </w:t>
      </w:r>
      <w:r w:rsidR="004932B6" w:rsidRPr="00912A92">
        <w:rPr>
          <w:rFonts w:ascii="Courier" w:eastAsiaTheme="minorHAnsi" w:hAnsi="Courier" w:cstheme="minorHAnsi"/>
          <w:b/>
          <w:bCs/>
          <w:color w:val="000000"/>
          <w:sz w:val="18"/>
          <w:szCs w:val="18"/>
        </w:rPr>
        <w:t>PharmacyNet</w:t>
      </w:r>
      <w:r>
        <w:rPr>
          <w:rFonts w:ascii="Courier" w:eastAsiaTheme="minorHAnsi" w:hAnsi="Courier" w:cstheme="minorHAnsi"/>
          <w:b/>
          <w:bCs/>
          <w:color w:val="000000"/>
          <w:sz w:val="18"/>
          <w:szCs w:val="18"/>
        </w:rPr>
        <w:t xml:space="preserve"> {}</w:t>
      </w:r>
    </w:p>
    <w:p w14:paraId="2BE19FE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9C0B50B" w14:textId="36DDA4F2" w:rsidR="004932B6" w:rsidRPr="00912A92" w:rsidRDefault="00B92EDA"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lastRenderedPageBreak/>
        <w:t>my</w:t>
      </w:r>
      <w:r w:rsidR="00024B41">
        <w:rPr>
          <w:rFonts w:ascii="Courier" w:eastAsiaTheme="minorHAnsi" w:hAnsi="Courier" w:cstheme="minorHAnsi"/>
          <w:b/>
          <w:bCs/>
          <w:color w:val="000000"/>
          <w:sz w:val="18"/>
          <w:szCs w:val="18"/>
        </w:rPr>
        <w:t xml:space="preserve"> </w:t>
      </w:r>
      <w:r w:rsidR="004932B6" w:rsidRPr="00912A92">
        <w:rPr>
          <w:rFonts w:ascii="Courier" w:eastAsiaTheme="minorHAnsi" w:hAnsi="Courier" w:cstheme="minorHAnsi"/>
          <w:b/>
          <w:bCs/>
          <w:color w:val="000000"/>
          <w:sz w:val="18"/>
          <w:szCs w:val="18"/>
        </w:rPr>
        <w:t>MyPharmacy</w:t>
      </w:r>
    </w:p>
    <w:p w14:paraId="40EE231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AC4F6C3" w14:textId="030A6EBA" w:rsidR="004932B6" w:rsidRPr="00912A92" w:rsidRDefault="00024B4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c</w:t>
      </w:r>
      <w:r w:rsidR="00C24D23">
        <w:rPr>
          <w:rFonts w:ascii="Courier" w:eastAsiaTheme="minorHAnsi" w:hAnsi="Courier" w:cstheme="minorHAnsi"/>
          <w:b/>
          <w:bCs/>
          <w:color w:val="000000"/>
          <w:sz w:val="18"/>
          <w:szCs w:val="18"/>
        </w:rPr>
        <w:t>ond</w:t>
      </w:r>
      <w:r w:rsidR="00CF5C9F">
        <w:rPr>
          <w:rFonts w:ascii="Courier" w:eastAsiaTheme="minorHAnsi" w:hAnsi="Courier" w:cstheme="minorHAnsi"/>
          <w:b/>
          <w:bCs/>
          <w:color w:val="000000"/>
          <w:sz w:val="18"/>
          <w:szCs w:val="18"/>
        </w:rPr>
        <w:t>ition</w:t>
      </w:r>
      <w:r>
        <w:rPr>
          <w:rFonts w:ascii="Courier" w:eastAsiaTheme="minorHAnsi" w:hAnsi="Courier" w:cstheme="minorHAnsi"/>
          <w:b/>
          <w:bCs/>
          <w:color w:val="000000"/>
          <w:sz w:val="18"/>
          <w:szCs w:val="18"/>
        </w:rPr>
        <w:t xml:space="preserve"> </w:t>
      </w:r>
      <w:r w:rsidR="004932B6" w:rsidRPr="00912A92">
        <w:rPr>
          <w:rFonts w:ascii="Courier" w:eastAsiaTheme="minorHAnsi" w:hAnsi="Courier" w:cstheme="minorHAnsi"/>
          <w:b/>
          <w:bCs/>
          <w:color w:val="000000"/>
          <w:sz w:val="18"/>
          <w:szCs w:val="18"/>
        </w:rPr>
        <w:t>CUSTOMER</w:t>
      </w:r>
      <w:r w:rsidR="00C734B1">
        <w:rPr>
          <w:rFonts w:ascii="Courier" w:eastAsiaTheme="minorHAnsi" w:hAnsi="Courier" w:cstheme="minorHAnsi"/>
          <w:b/>
          <w:bCs/>
          <w:color w:val="000000"/>
          <w:sz w:val="18"/>
          <w:szCs w:val="18"/>
        </w:rPr>
        <w:t xml:space="preserve"> {</w:t>
      </w:r>
    </w:p>
    <w:p w14:paraId="413B3C4E" w14:textId="5C7C9CF0" w:rsidR="004932B6" w:rsidRPr="00912A92"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ab/>
      </w:r>
      <w:r w:rsidR="004932B6" w:rsidRPr="00912A92">
        <w:rPr>
          <w:rFonts w:ascii="Courier" w:eastAsiaTheme="minorHAnsi" w:hAnsi="Courier" w:cstheme="minorHAnsi"/>
          <w:b/>
          <w:bCs/>
          <w:color w:val="000000"/>
          <w:sz w:val="18"/>
          <w:szCs w:val="18"/>
        </w:rPr>
        <w:t>states = Select</w:t>
      </w:r>
    </w:p>
    <w:p w14:paraId="18854F49" w14:textId="51457BA0" w:rsidR="004932B6" w:rsidRPr="00912A92" w:rsidRDefault="00C734B1"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ab/>
      </w:r>
      <w:r w:rsidR="004932B6" w:rsidRPr="00912A92">
        <w:rPr>
          <w:rFonts w:ascii="Courier" w:eastAsiaTheme="minorHAnsi" w:hAnsi="Courier" w:cstheme="minorHAnsi"/>
          <w:b/>
          <w:bCs/>
          <w:color w:val="000000"/>
          <w:sz w:val="18"/>
          <w:szCs w:val="18"/>
        </w:rPr>
        <w:t>enable_health_records = 1</w:t>
      </w:r>
    </w:p>
    <w:p w14:paraId="673FAB50" w14:textId="51CD920B" w:rsidR="00960943" w:rsidRDefault="00C734B1" w:rsidP="00960943">
      <w:pPr>
        <w:snapToGrid w:val="0"/>
        <w:rPr>
          <w:rFonts w:ascii="Courier" w:eastAsiaTheme="minorHAnsi" w:hAnsi="Courier"/>
          <w:b/>
          <w:sz w:val="18"/>
          <w:szCs w:val="18"/>
        </w:rPr>
      </w:pPr>
      <w:r>
        <w:rPr>
          <w:rFonts w:ascii="Courier" w:eastAsiaTheme="minorHAnsi" w:hAnsi="Courier"/>
          <w:b/>
          <w:sz w:val="18"/>
          <w:szCs w:val="18"/>
        </w:rPr>
        <w:t>}</w:t>
      </w:r>
    </w:p>
    <w:p w14:paraId="5668A110" w14:textId="77777777" w:rsidR="00C734B1" w:rsidRPr="00960943" w:rsidRDefault="00C734B1" w:rsidP="00960943">
      <w:pPr>
        <w:snapToGrid w:val="0"/>
        <w:rPr>
          <w:rFonts w:ascii="Courier" w:eastAsiaTheme="minorHAnsi" w:hAnsi="Courier"/>
          <w:b/>
          <w:sz w:val="18"/>
          <w:szCs w:val="18"/>
        </w:rPr>
      </w:pPr>
    </w:p>
    <w:p w14:paraId="109BFCB9" w14:textId="1BEEC9AD" w:rsidR="00960943" w:rsidRPr="00960943" w:rsidRDefault="00024B41" w:rsidP="00960943">
      <w:pPr>
        <w:snapToGrid w:val="0"/>
        <w:rPr>
          <w:rFonts w:ascii="Courier" w:eastAsiaTheme="minorHAnsi" w:hAnsi="Courier"/>
          <w:b/>
          <w:sz w:val="18"/>
          <w:szCs w:val="18"/>
        </w:rPr>
      </w:pPr>
      <w:r>
        <w:rPr>
          <w:rFonts w:ascii="Courier" w:eastAsiaTheme="minorHAnsi" w:hAnsi="Courier"/>
          <w:b/>
          <w:sz w:val="18"/>
          <w:szCs w:val="18"/>
        </w:rPr>
        <w:t>s</w:t>
      </w:r>
      <w:r w:rsidR="00CF0FA5">
        <w:rPr>
          <w:rFonts w:ascii="Courier" w:eastAsiaTheme="minorHAnsi" w:hAnsi="Courier"/>
          <w:b/>
          <w:sz w:val="18"/>
          <w:szCs w:val="18"/>
        </w:rPr>
        <w:t>tate</w:t>
      </w:r>
      <w:r>
        <w:rPr>
          <w:rFonts w:ascii="Courier" w:eastAsiaTheme="minorHAnsi" w:hAnsi="Courier"/>
          <w:b/>
          <w:sz w:val="18"/>
          <w:szCs w:val="18"/>
        </w:rPr>
        <w:t xml:space="preserve"> </w:t>
      </w:r>
      <w:r w:rsidR="00960943" w:rsidRPr="00960943">
        <w:rPr>
          <w:rFonts w:ascii="Courier" w:eastAsiaTheme="minorHAnsi" w:hAnsi="Courier"/>
          <w:b/>
          <w:sz w:val="18"/>
          <w:szCs w:val="18"/>
        </w:rPr>
        <w:t>CUSTOMER</w:t>
      </w:r>
      <w:r>
        <w:rPr>
          <w:rFonts w:ascii="Courier" w:eastAsiaTheme="minorHAnsi" w:hAnsi="Courier"/>
          <w:b/>
          <w:sz w:val="18"/>
          <w:szCs w:val="18"/>
        </w:rPr>
        <w:t>.</w:t>
      </w:r>
      <w:r w:rsidR="00960943" w:rsidRPr="00960943">
        <w:rPr>
          <w:rFonts w:ascii="Courier" w:eastAsiaTheme="minorHAnsi" w:hAnsi="Courier"/>
          <w:b/>
          <w:sz w:val="18"/>
          <w:szCs w:val="18"/>
        </w:rPr>
        <w:t>Start {</w:t>
      </w:r>
    </w:p>
    <w:p w14:paraId="3234CE4C"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wait(0)</w:t>
      </w:r>
    </w:p>
    <w:p w14:paraId="2EDB0391" w14:textId="77D586BF"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xml:space="preserve">if </w:t>
      </w:r>
      <w:r>
        <w:rPr>
          <w:rFonts w:ascii="Courier" w:eastAsiaTheme="minorHAnsi" w:hAnsi="Courier"/>
          <w:b/>
          <w:sz w:val="18"/>
          <w:szCs w:val="18"/>
        </w:rPr>
        <w:t>(</w:t>
      </w:r>
      <w:r w:rsidRPr="00912A92">
        <w:rPr>
          <w:rFonts w:ascii="Courier" w:eastAsiaTheme="minorHAnsi" w:hAnsi="Courier" w:cstheme="minorHAnsi"/>
          <w:b/>
          <w:bCs/>
          <w:color w:val="000000"/>
          <w:sz w:val="18"/>
          <w:szCs w:val="18"/>
        </w:rPr>
        <w:t>current_state_in_SURVEY == Participating</w:t>
      </w:r>
      <w:r>
        <w:rPr>
          <w:rFonts w:ascii="Courier" w:eastAsiaTheme="minorHAnsi" w:hAnsi="Courier" w:cstheme="minorHAnsi"/>
          <w:b/>
          <w:bCs/>
          <w:color w:val="000000"/>
          <w:sz w:val="18"/>
          <w:szCs w:val="18"/>
        </w:rPr>
        <w:t>)</w:t>
      </w:r>
      <w:r w:rsidRPr="00960943">
        <w:rPr>
          <w:rFonts w:ascii="Courier" w:eastAsiaTheme="minorHAnsi" w:hAnsi="Courier"/>
          <w:b/>
          <w:sz w:val="18"/>
          <w:szCs w:val="18"/>
        </w:rPr>
        <w:t xml:space="preserve"> then next(Select)</w:t>
      </w:r>
    </w:p>
    <w:p w14:paraId="23248FDE"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default(Excluded)</w:t>
      </w:r>
    </w:p>
    <w:p w14:paraId="4CB00859" w14:textId="77777777" w:rsidR="00960943" w:rsidRPr="00960943" w:rsidRDefault="00960943" w:rsidP="00960943">
      <w:pPr>
        <w:snapToGrid w:val="0"/>
        <w:rPr>
          <w:rFonts w:ascii="Courier" w:eastAsiaTheme="minorHAnsi" w:hAnsi="Courier"/>
          <w:b/>
          <w:sz w:val="18"/>
          <w:szCs w:val="18"/>
        </w:rPr>
      </w:pPr>
      <w:r w:rsidRPr="00960943">
        <w:rPr>
          <w:rFonts w:ascii="Courier" w:eastAsiaTheme="minorHAnsi" w:hAnsi="Courier"/>
          <w:b/>
          <w:sz w:val="18"/>
          <w:szCs w:val="18"/>
        </w:rPr>
        <w:t>}</w:t>
      </w:r>
    </w:p>
    <w:p w14:paraId="183D09DD" w14:textId="77777777" w:rsidR="00960943" w:rsidRPr="00960943" w:rsidRDefault="00960943" w:rsidP="00960943">
      <w:pPr>
        <w:snapToGrid w:val="0"/>
        <w:rPr>
          <w:rFonts w:ascii="Courier" w:eastAsiaTheme="minorHAnsi" w:hAnsi="Courier"/>
          <w:b/>
          <w:sz w:val="18"/>
          <w:szCs w:val="18"/>
        </w:rPr>
      </w:pPr>
    </w:p>
    <w:p w14:paraId="78B01A5B" w14:textId="5A60379C" w:rsidR="00960943" w:rsidRPr="00960943" w:rsidRDefault="00024B41" w:rsidP="00960943">
      <w:pPr>
        <w:snapToGrid w:val="0"/>
        <w:rPr>
          <w:rFonts w:ascii="Courier" w:eastAsiaTheme="minorHAnsi" w:hAnsi="Courier"/>
          <w:b/>
          <w:sz w:val="18"/>
          <w:szCs w:val="18"/>
        </w:rPr>
      </w:pPr>
      <w:r>
        <w:rPr>
          <w:rFonts w:ascii="Courier" w:eastAsiaTheme="minorHAnsi" w:hAnsi="Courier"/>
          <w:b/>
          <w:sz w:val="18"/>
          <w:szCs w:val="18"/>
        </w:rPr>
        <w:t>s</w:t>
      </w:r>
      <w:r w:rsidR="00CF0FA5">
        <w:rPr>
          <w:rFonts w:ascii="Courier" w:eastAsiaTheme="minorHAnsi" w:hAnsi="Courier"/>
          <w:b/>
          <w:sz w:val="18"/>
          <w:szCs w:val="18"/>
        </w:rPr>
        <w:t>tate</w:t>
      </w:r>
      <w:r>
        <w:rPr>
          <w:rFonts w:ascii="Courier" w:eastAsiaTheme="minorHAnsi" w:hAnsi="Courier"/>
          <w:b/>
          <w:sz w:val="18"/>
          <w:szCs w:val="18"/>
        </w:rPr>
        <w:t xml:space="preserve"> </w:t>
      </w:r>
      <w:r w:rsidR="00960943" w:rsidRPr="00960943">
        <w:rPr>
          <w:rFonts w:ascii="Courier" w:eastAsiaTheme="minorHAnsi" w:hAnsi="Courier"/>
          <w:b/>
          <w:sz w:val="18"/>
          <w:szCs w:val="18"/>
        </w:rPr>
        <w:t>CUSTOMER</w:t>
      </w:r>
      <w:r>
        <w:rPr>
          <w:rFonts w:ascii="Courier" w:eastAsiaTheme="minorHAnsi" w:hAnsi="Courier"/>
          <w:b/>
          <w:sz w:val="18"/>
          <w:szCs w:val="18"/>
        </w:rPr>
        <w:t>.</w:t>
      </w:r>
      <w:r w:rsidR="00960943" w:rsidRPr="00960943">
        <w:rPr>
          <w:rFonts w:ascii="Courier" w:eastAsiaTheme="minorHAnsi" w:hAnsi="Courier"/>
          <w:b/>
          <w:sz w:val="18"/>
          <w:szCs w:val="18"/>
        </w:rPr>
        <w:t>Select {</w:t>
      </w:r>
    </w:p>
    <w:p w14:paraId="16F0024F" w14:textId="77777777" w:rsidR="00960943" w:rsidRPr="00960943" w:rsidRDefault="00960943" w:rsidP="00960943">
      <w:pPr>
        <w:snapToGrid w:val="0"/>
        <w:rPr>
          <w:rFonts w:ascii="Courier" w:eastAsiaTheme="minorHAnsi" w:hAnsi="Courier"/>
          <w:b/>
          <w:sz w:val="18"/>
          <w:szCs w:val="18"/>
        </w:rPr>
      </w:pPr>
    </w:p>
    <w:p w14:paraId="10953DE2"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Step 1. Make a network to connect each participant to all the pharmacies.</w:t>
      </w:r>
    </w:p>
    <w:p w14:paraId="4873CEE2"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add_edge_to(PharmacyNet, PharmacyList)</w:t>
      </w:r>
    </w:p>
    <w:p w14:paraId="1DD48E64" w14:textId="77777777" w:rsidR="00960943" w:rsidRPr="00960943" w:rsidRDefault="00960943" w:rsidP="00960943">
      <w:pPr>
        <w:snapToGrid w:val="0"/>
        <w:rPr>
          <w:rFonts w:ascii="Courier" w:eastAsiaTheme="minorHAnsi" w:hAnsi="Courier"/>
          <w:b/>
          <w:sz w:val="18"/>
          <w:szCs w:val="18"/>
        </w:rPr>
      </w:pPr>
    </w:p>
    <w:p w14:paraId="7E676771"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Step 2: Give each edge in the network a weight inversely proportional to</w:t>
      </w:r>
    </w:p>
    <w:p w14:paraId="5FF86770"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distance between the customer's household and the pharmacy.</w:t>
      </w:r>
    </w:p>
    <w:p w14:paraId="57A52A99"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set_weight(PharmacyNet, PharmacyList, 1.0/dist(Household,other:Pharmacy))</w:t>
      </w:r>
    </w:p>
    <w:p w14:paraId="76601389" w14:textId="77777777" w:rsidR="00960943" w:rsidRPr="00960943" w:rsidRDefault="00960943" w:rsidP="00960943">
      <w:pPr>
        <w:snapToGrid w:val="0"/>
        <w:rPr>
          <w:rFonts w:ascii="Courier" w:eastAsiaTheme="minorHAnsi" w:hAnsi="Courier"/>
          <w:b/>
          <w:sz w:val="18"/>
          <w:szCs w:val="18"/>
        </w:rPr>
      </w:pPr>
    </w:p>
    <w:p w14:paraId="5EDA5472"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Step 3. Have each customer select the closest pharmacy.</w:t>
      </w:r>
    </w:p>
    <w:p w14:paraId="78E685FB"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Note: Use value function to get the pharmacy place id.</w:t>
      </w:r>
    </w:p>
    <w:p w14:paraId="3EAEF5F4"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set(MyPharmacy, value(id_of_max_weight_outward_edge_in_PharmacyNet, Pharmacy))</w:t>
      </w:r>
    </w:p>
    <w:p w14:paraId="591E7093" w14:textId="77777777" w:rsidR="00960943" w:rsidRPr="00960943" w:rsidRDefault="00960943" w:rsidP="00960943">
      <w:pPr>
        <w:snapToGrid w:val="0"/>
        <w:rPr>
          <w:rFonts w:ascii="Courier" w:eastAsiaTheme="minorHAnsi" w:hAnsi="Courier"/>
          <w:b/>
          <w:sz w:val="18"/>
          <w:szCs w:val="18"/>
        </w:rPr>
      </w:pPr>
    </w:p>
    <w:p w14:paraId="7FD1968F"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 Step 4: The customer joins the closest pharmacy</w:t>
      </w:r>
    </w:p>
    <w:p w14:paraId="2689E004"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join(Pharmacy,MyPharmacy)</w:t>
      </w:r>
    </w:p>
    <w:p w14:paraId="1263BADE" w14:textId="77777777" w:rsidR="00960943" w:rsidRPr="00960943" w:rsidRDefault="00960943" w:rsidP="00960943">
      <w:pPr>
        <w:snapToGrid w:val="0"/>
        <w:rPr>
          <w:rFonts w:ascii="Courier" w:eastAsiaTheme="minorHAnsi" w:hAnsi="Courier"/>
          <w:b/>
          <w:sz w:val="18"/>
          <w:szCs w:val="18"/>
        </w:rPr>
      </w:pPr>
    </w:p>
    <w:p w14:paraId="1704A015"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wait()</w:t>
      </w:r>
    </w:p>
    <w:p w14:paraId="277DF968" w14:textId="77777777" w:rsidR="00960943" w:rsidRPr="00960943" w:rsidRDefault="00960943" w:rsidP="00960943">
      <w:pPr>
        <w:snapToGrid w:val="0"/>
        <w:ind w:firstLine="720"/>
        <w:rPr>
          <w:rFonts w:ascii="Courier" w:eastAsiaTheme="minorHAnsi" w:hAnsi="Courier"/>
          <w:b/>
          <w:sz w:val="18"/>
          <w:szCs w:val="18"/>
        </w:rPr>
      </w:pPr>
      <w:r w:rsidRPr="00960943">
        <w:rPr>
          <w:rFonts w:ascii="Courier" w:eastAsiaTheme="minorHAnsi" w:hAnsi="Courier"/>
          <w:b/>
          <w:sz w:val="18"/>
          <w:szCs w:val="18"/>
        </w:rPr>
        <w:t>next()</w:t>
      </w:r>
    </w:p>
    <w:p w14:paraId="26D5D1F7" w14:textId="77777777" w:rsidR="00960943" w:rsidRPr="00960943" w:rsidRDefault="00960943" w:rsidP="00960943">
      <w:pPr>
        <w:snapToGrid w:val="0"/>
        <w:rPr>
          <w:rFonts w:ascii="Courier" w:eastAsiaTheme="minorHAnsi" w:hAnsi="Courier"/>
          <w:b/>
          <w:sz w:val="18"/>
          <w:szCs w:val="18"/>
        </w:rPr>
      </w:pPr>
      <w:r w:rsidRPr="00960943">
        <w:rPr>
          <w:rFonts w:ascii="Courier" w:eastAsiaTheme="minorHAnsi" w:hAnsi="Courier"/>
          <w:b/>
          <w:sz w:val="18"/>
          <w:szCs w:val="18"/>
        </w:rPr>
        <w:t>}</w:t>
      </w:r>
    </w:p>
    <w:p w14:paraId="4D5E6A61" w14:textId="38422F25"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A23EF5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FA1D03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END of CONDITION CUSTOMER</w:t>
      </w:r>
    </w:p>
    <w:p w14:paraId="4DBDD89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72B40C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2160A19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32386B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4F37C5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1BF6AE8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MAP CONDITION</w:t>
      </w:r>
    </w:p>
    <w:p w14:paraId="6191B04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2D257C9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228DDE2" w14:textId="2557869F" w:rsidR="004932B6" w:rsidRPr="002B5955" w:rsidRDefault="00C24D23"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2B5955">
        <w:rPr>
          <w:rFonts w:ascii="Courier" w:eastAsiaTheme="minorHAnsi" w:hAnsi="Courier" w:cstheme="minorHAnsi"/>
          <w:b/>
          <w:bCs/>
          <w:color w:val="000000"/>
          <w:sz w:val="18"/>
          <w:szCs w:val="18"/>
        </w:rPr>
        <w:t>Cond</w:t>
      </w:r>
      <w:r w:rsidR="00CF5C9F" w:rsidRPr="002B5955">
        <w:rPr>
          <w:rFonts w:ascii="Courier" w:eastAsiaTheme="minorHAnsi" w:hAnsi="Courier" w:cstheme="minorHAnsi"/>
          <w:b/>
          <w:bCs/>
          <w:color w:val="000000"/>
          <w:sz w:val="18"/>
          <w:szCs w:val="18"/>
        </w:rPr>
        <w:t>ition</w:t>
      </w:r>
      <w:r w:rsidR="00E44B1F">
        <w:rPr>
          <w:rFonts w:ascii="Courier" w:eastAsiaTheme="minorHAnsi" w:hAnsi="Courier" w:cstheme="minorHAnsi"/>
          <w:b/>
          <w:bCs/>
          <w:color w:val="000000"/>
          <w:sz w:val="18"/>
          <w:szCs w:val="18"/>
        </w:rPr>
        <w:t xml:space="preserve"> </w:t>
      </w:r>
      <w:r w:rsidR="004932B6" w:rsidRPr="002B5955">
        <w:rPr>
          <w:rFonts w:ascii="Courier" w:eastAsiaTheme="minorHAnsi" w:hAnsi="Courier" w:cstheme="minorHAnsi"/>
          <w:b/>
          <w:bCs/>
          <w:color w:val="000000"/>
          <w:sz w:val="18"/>
          <w:szCs w:val="18"/>
        </w:rPr>
        <w:t>MAP</w:t>
      </w:r>
      <w:r w:rsidR="002B5955" w:rsidRPr="002B5955">
        <w:rPr>
          <w:rFonts w:ascii="Courier" w:eastAsiaTheme="minorHAnsi" w:hAnsi="Courier" w:cstheme="minorHAnsi"/>
          <w:b/>
          <w:bCs/>
          <w:color w:val="000000"/>
          <w:sz w:val="18"/>
          <w:szCs w:val="18"/>
        </w:rPr>
        <w:t xml:space="preserve"> {</w:t>
      </w:r>
    </w:p>
    <w:p w14:paraId="0DC6CE8C" w14:textId="1D4F94E6" w:rsidR="002B5955" w:rsidRPr="002B5955" w:rsidRDefault="002B5955"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2B5955">
        <w:rPr>
          <w:rFonts w:ascii="Courier" w:eastAsiaTheme="minorHAnsi" w:hAnsi="Courier" w:cstheme="minorHAnsi"/>
          <w:b/>
          <w:bCs/>
          <w:color w:val="000000"/>
          <w:sz w:val="18"/>
          <w:szCs w:val="18"/>
        </w:rPr>
        <w:t xml:space="preserve">  </w:t>
      </w:r>
      <w:r w:rsidR="004932B6" w:rsidRPr="002B5955">
        <w:rPr>
          <w:rFonts w:ascii="Courier" w:eastAsiaTheme="minorHAnsi" w:hAnsi="Courier" w:cstheme="minorHAnsi"/>
          <w:b/>
          <w:bCs/>
          <w:color w:val="000000"/>
          <w:sz w:val="18"/>
          <w:szCs w:val="18"/>
        </w:rPr>
        <w:t xml:space="preserve">states = Admin Individual </w:t>
      </w:r>
      <w:r w:rsidRPr="002B5955">
        <w:rPr>
          <w:rFonts w:ascii="Courier" w:eastAsiaTheme="minorHAnsi" w:hAnsi="Courier" w:cstheme="minorHAnsi"/>
          <w:b/>
          <w:bCs/>
          <w:color w:val="000000"/>
          <w:sz w:val="18"/>
          <w:szCs w:val="18"/>
        </w:rPr>
        <w:t>\</w:t>
      </w:r>
    </w:p>
    <w:p w14:paraId="44D4EFB5" w14:textId="7BF46AE7" w:rsidR="004932B6" w:rsidRPr="002B5955" w:rsidRDefault="002B5955"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2B5955">
        <w:rPr>
          <w:rFonts w:ascii="Courier" w:eastAsiaTheme="minorHAnsi" w:hAnsi="Courier" w:cstheme="minorHAnsi"/>
          <w:b/>
          <w:bCs/>
          <w:color w:val="000000"/>
          <w:sz w:val="18"/>
          <w:szCs w:val="18"/>
        </w:rPr>
        <w:tab/>
      </w:r>
      <w:r w:rsidR="004932B6" w:rsidRPr="002B5955">
        <w:rPr>
          <w:rFonts w:ascii="Courier" w:eastAsiaTheme="minorHAnsi" w:hAnsi="Courier" w:cstheme="minorHAnsi"/>
          <w:b/>
          <w:bCs/>
          <w:color w:val="000000"/>
          <w:sz w:val="18"/>
          <w:szCs w:val="18"/>
        </w:rPr>
        <w:t>Pharmacy1 Pharmacy2 Pharmacy3 Pharmacy4 Pharmacy5 Excluded</w:t>
      </w:r>
    </w:p>
    <w:p w14:paraId="5EBCEBE9" w14:textId="77777777" w:rsidR="002B5955" w:rsidRDefault="002B5955" w:rsidP="002B5955">
      <w:pPr>
        <w:rPr>
          <w:rFonts w:ascii="Courier" w:hAnsi="Courier"/>
          <w:b/>
          <w:bCs/>
          <w:sz w:val="18"/>
          <w:szCs w:val="18"/>
        </w:rPr>
      </w:pPr>
    </w:p>
    <w:p w14:paraId="5B81FE8D" w14:textId="73CA4F82"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Pharmacy1.visualize = 1</w:t>
      </w:r>
    </w:p>
    <w:p w14:paraId="250F4017" w14:textId="2CBEB257"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Pharmacy2.visualize = 1</w:t>
      </w:r>
    </w:p>
    <w:p w14:paraId="551A762A" w14:textId="70046CF1"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Pharmacy3.visualize = 1</w:t>
      </w:r>
    </w:p>
    <w:p w14:paraId="733411DB" w14:textId="6BAFAB3E"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Pharmacy4.visualize = 1</w:t>
      </w:r>
    </w:p>
    <w:p w14:paraId="2F9DEE47" w14:textId="4F6F9041"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Pharmacy5.visualize = 1</w:t>
      </w:r>
    </w:p>
    <w:p w14:paraId="3B5DEA09" w14:textId="55C44EFD"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Admin.visualize = 1</w:t>
      </w:r>
    </w:p>
    <w:p w14:paraId="467D99CC" w14:textId="5CD4FDA0" w:rsidR="002B5955" w:rsidRPr="002B5955" w:rsidRDefault="002B5955" w:rsidP="002B5955">
      <w:pPr>
        <w:rPr>
          <w:rFonts w:ascii="Courier" w:hAnsi="Courier"/>
          <w:b/>
          <w:bCs/>
          <w:sz w:val="18"/>
          <w:szCs w:val="18"/>
        </w:rPr>
      </w:pPr>
      <w:r>
        <w:rPr>
          <w:rFonts w:ascii="Courier" w:hAnsi="Courier"/>
          <w:b/>
          <w:bCs/>
          <w:sz w:val="18"/>
          <w:szCs w:val="18"/>
        </w:rPr>
        <w:t xml:space="preserve">  </w:t>
      </w:r>
      <w:r w:rsidRPr="002B5955">
        <w:rPr>
          <w:rFonts w:ascii="Courier" w:hAnsi="Courier"/>
          <w:b/>
          <w:bCs/>
          <w:sz w:val="18"/>
          <w:szCs w:val="18"/>
        </w:rPr>
        <w:t>Admin.place_type_to_visualize = Pharmacy</w:t>
      </w:r>
    </w:p>
    <w:p w14:paraId="7850143E" w14:textId="1AE5EEE3" w:rsidR="004932B6" w:rsidRPr="002B5955" w:rsidRDefault="002B5955"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2B5955">
        <w:rPr>
          <w:rFonts w:ascii="Courier" w:eastAsiaTheme="minorHAnsi" w:hAnsi="Courier" w:cstheme="minorHAnsi"/>
          <w:b/>
          <w:bCs/>
          <w:color w:val="000000"/>
          <w:sz w:val="18"/>
          <w:szCs w:val="18"/>
        </w:rPr>
        <w:t>}</w:t>
      </w:r>
    </w:p>
    <w:p w14:paraId="020A42ED" w14:textId="77777777" w:rsidR="002B5955" w:rsidRPr="00960943" w:rsidRDefault="002B5955"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75F8045" w14:textId="532D4642" w:rsidR="00960943" w:rsidRPr="00960943" w:rsidRDefault="00E44B1F" w:rsidP="00960943">
      <w:pPr>
        <w:rPr>
          <w:rFonts w:ascii="Courier" w:hAnsi="Courier"/>
          <w:b/>
          <w:bCs/>
          <w:sz w:val="18"/>
          <w:szCs w:val="18"/>
        </w:rPr>
      </w:pPr>
      <w:r>
        <w:rPr>
          <w:rFonts w:ascii="Courier" w:hAnsi="Courier"/>
          <w:b/>
          <w:bCs/>
          <w:sz w:val="18"/>
          <w:szCs w:val="18"/>
        </w:rPr>
        <w:t>s</w:t>
      </w:r>
      <w:r w:rsidR="00CF0FA5">
        <w:rPr>
          <w:rFonts w:ascii="Courier" w:hAnsi="Courier"/>
          <w:b/>
          <w:bCs/>
          <w:sz w:val="18"/>
          <w:szCs w:val="18"/>
        </w:rPr>
        <w:t>tate</w:t>
      </w:r>
      <w:r>
        <w:rPr>
          <w:rFonts w:ascii="Courier" w:hAnsi="Courier"/>
          <w:b/>
          <w:bCs/>
          <w:sz w:val="18"/>
          <w:szCs w:val="18"/>
        </w:rPr>
        <w:t xml:space="preserve"> </w:t>
      </w:r>
      <w:r w:rsidR="00960943" w:rsidRPr="00960943">
        <w:rPr>
          <w:rFonts w:ascii="Courier" w:hAnsi="Courier"/>
          <w:b/>
          <w:bCs/>
          <w:sz w:val="18"/>
          <w:szCs w:val="18"/>
        </w:rPr>
        <w:t>MAP</w:t>
      </w:r>
      <w:r>
        <w:rPr>
          <w:rFonts w:ascii="Courier" w:hAnsi="Courier"/>
          <w:b/>
          <w:bCs/>
          <w:sz w:val="18"/>
          <w:szCs w:val="18"/>
        </w:rPr>
        <w:t>.</w:t>
      </w:r>
      <w:r w:rsidR="00960943" w:rsidRPr="00960943">
        <w:rPr>
          <w:rFonts w:ascii="Courier" w:hAnsi="Courier"/>
          <w:b/>
          <w:bCs/>
          <w:sz w:val="18"/>
          <w:szCs w:val="18"/>
        </w:rPr>
        <w:t>Start {</w:t>
      </w:r>
    </w:p>
    <w:p w14:paraId="4346F303"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if (id &lt; 0) then next(Admin)</w:t>
      </w:r>
    </w:p>
    <w:p w14:paraId="13E58851"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default(Individual)</w:t>
      </w:r>
    </w:p>
    <w:p w14:paraId="548288CC" w14:textId="0AED2FF1" w:rsidR="0097071A" w:rsidRPr="00960943" w:rsidRDefault="00960943" w:rsidP="00960943">
      <w:pPr>
        <w:rPr>
          <w:rFonts w:ascii="Courier" w:hAnsi="Courier"/>
          <w:b/>
          <w:bCs/>
          <w:sz w:val="18"/>
          <w:szCs w:val="18"/>
        </w:rPr>
      </w:pPr>
      <w:r w:rsidRPr="00960943">
        <w:rPr>
          <w:rFonts w:ascii="Courier" w:hAnsi="Courier"/>
          <w:b/>
          <w:bCs/>
          <w:sz w:val="18"/>
          <w:szCs w:val="18"/>
        </w:rPr>
        <w:t>}</w:t>
      </w:r>
    </w:p>
    <w:p w14:paraId="46812009" w14:textId="77777777" w:rsidR="004932B6" w:rsidRPr="00960943"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4CB68506" w14:textId="635B256A" w:rsidR="00960943" w:rsidRPr="00960943" w:rsidRDefault="00E44B1F" w:rsidP="00960943">
      <w:pPr>
        <w:rPr>
          <w:rFonts w:ascii="Courier" w:hAnsi="Courier"/>
          <w:b/>
          <w:bCs/>
          <w:sz w:val="18"/>
          <w:szCs w:val="18"/>
        </w:rPr>
      </w:pPr>
      <w:r>
        <w:rPr>
          <w:rFonts w:ascii="Courier" w:hAnsi="Courier"/>
          <w:b/>
          <w:bCs/>
          <w:sz w:val="18"/>
          <w:szCs w:val="18"/>
        </w:rPr>
        <w:t>s</w:t>
      </w:r>
      <w:r w:rsidR="00CF0FA5">
        <w:rPr>
          <w:rFonts w:ascii="Courier" w:hAnsi="Courier"/>
          <w:b/>
          <w:bCs/>
          <w:sz w:val="18"/>
          <w:szCs w:val="18"/>
        </w:rPr>
        <w:t>tate</w:t>
      </w:r>
      <w:r>
        <w:rPr>
          <w:rFonts w:ascii="Courier" w:hAnsi="Courier"/>
          <w:b/>
          <w:bCs/>
          <w:sz w:val="18"/>
          <w:szCs w:val="18"/>
        </w:rPr>
        <w:t xml:space="preserve"> </w:t>
      </w:r>
      <w:r w:rsidR="00960943" w:rsidRPr="00960943">
        <w:rPr>
          <w:rFonts w:ascii="Courier" w:hAnsi="Courier"/>
          <w:b/>
          <w:bCs/>
          <w:sz w:val="18"/>
          <w:szCs w:val="18"/>
        </w:rPr>
        <w:t>MAP</w:t>
      </w:r>
      <w:r>
        <w:rPr>
          <w:rFonts w:ascii="Courier" w:hAnsi="Courier"/>
          <w:b/>
          <w:bCs/>
          <w:sz w:val="18"/>
          <w:szCs w:val="18"/>
        </w:rPr>
        <w:t>.</w:t>
      </w:r>
      <w:r w:rsidR="00960943" w:rsidRPr="00960943">
        <w:rPr>
          <w:rFonts w:ascii="Courier" w:hAnsi="Courier"/>
          <w:b/>
          <w:bCs/>
          <w:sz w:val="18"/>
          <w:szCs w:val="18"/>
        </w:rPr>
        <w:t>Individual {</w:t>
      </w:r>
    </w:p>
    <w:p w14:paraId="2EC12D5D"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wait(0)</w:t>
      </w:r>
    </w:p>
    <w:p w14:paraId="43F60960"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if (MyPharmacy == 94200301) then next(Pharmacy1)</w:t>
      </w:r>
    </w:p>
    <w:p w14:paraId="50D27161"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if (MyPharmacy == 94200302) then next(Pharmacy2)</w:t>
      </w:r>
    </w:p>
    <w:p w14:paraId="34547759"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lastRenderedPageBreak/>
        <w:t>if (MyPharmacy == 94200303) then next(Pharmacy3)</w:t>
      </w:r>
    </w:p>
    <w:p w14:paraId="27735465"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if (MyPharmacy == 94200304) then next(Pharmacy4)</w:t>
      </w:r>
    </w:p>
    <w:p w14:paraId="0E796FFA"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if (MyPharmacy == 94200305) then next(Pharmacy5)</w:t>
      </w:r>
    </w:p>
    <w:p w14:paraId="63C96FA8" w14:textId="77777777" w:rsidR="00960943" w:rsidRPr="00960943" w:rsidRDefault="00960943" w:rsidP="00960943">
      <w:pPr>
        <w:ind w:firstLine="720"/>
        <w:rPr>
          <w:rFonts w:ascii="Courier" w:hAnsi="Courier"/>
          <w:b/>
          <w:bCs/>
          <w:sz w:val="18"/>
          <w:szCs w:val="18"/>
        </w:rPr>
      </w:pPr>
      <w:r w:rsidRPr="00960943">
        <w:rPr>
          <w:rFonts w:ascii="Courier" w:hAnsi="Courier"/>
          <w:b/>
          <w:bCs/>
          <w:sz w:val="18"/>
          <w:szCs w:val="18"/>
        </w:rPr>
        <w:t>default(Excluded)</w:t>
      </w:r>
    </w:p>
    <w:p w14:paraId="41CD75D2" w14:textId="77777777" w:rsidR="00960943" w:rsidRPr="00960943" w:rsidRDefault="00960943" w:rsidP="00960943">
      <w:pPr>
        <w:rPr>
          <w:rFonts w:ascii="Courier" w:hAnsi="Courier"/>
          <w:b/>
          <w:bCs/>
          <w:sz w:val="18"/>
          <w:szCs w:val="18"/>
        </w:rPr>
      </w:pPr>
      <w:r w:rsidRPr="00960943">
        <w:rPr>
          <w:rFonts w:ascii="Courier" w:hAnsi="Courier"/>
          <w:b/>
          <w:bCs/>
          <w:sz w:val="18"/>
          <w:szCs w:val="18"/>
        </w:rPr>
        <w:t>}</w:t>
      </w:r>
    </w:p>
    <w:p w14:paraId="0D1AD219" w14:textId="77777777" w:rsidR="004932B6" w:rsidRPr="00960943"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CDF008C" w14:textId="07012BCD" w:rsidR="00960943" w:rsidRPr="00960943" w:rsidRDefault="00E44B1F" w:rsidP="00960943">
      <w:pPr>
        <w:rPr>
          <w:rFonts w:ascii="Courier" w:hAnsi="Courier"/>
          <w:b/>
          <w:bCs/>
          <w:sz w:val="18"/>
          <w:szCs w:val="18"/>
        </w:rPr>
      </w:pPr>
      <w:r>
        <w:rPr>
          <w:rFonts w:ascii="Courier" w:hAnsi="Courier"/>
          <w:b/>
          <w:bCs/>
          <w:sz w:val="18"/>
          <w:szCs w:val="18"/>
        </w:rPr>
        <w:t>s</w:t>
      </w:r>
      <w:r w:rsidR="00CF0FA5">
        <w:rPr>
          <w:rFonts w:ascii="Courier" w:hAnsi="Courier"/>
          <w:b/>
          <w:bCs/>
          <w:sz w:val="18"/>
          <w:szCs w:val="18"/>
        </w:rPr>
        <w:t>tate</w:t>
      </w:r>
      <w:r>
        <w:rPr>
          <w:rFonts w:ascii="Courier" w:hAnsi="Courier"/>
          <w:b/>
          <w:bCs/>
          <w:sz w:val="18"/>
          <w:szCs w:val="18"/>
        </w:rPr>
        <w:t xml:space="preserve"> </w:t>
      </w:r>
      <w:r w:rsidR="00960943" w:rsidRPr="00960943">
        <w:rPr>
          <w:rFonts w:ascii="Courier" w:hAnsi="Courier"/>
          <w:b/>
          <w:bCs/>
          <w:sz w:val="18"/>
          <w:szCs w:val="18"/>
        </w:rPr>
        <w:t>MAP</w:t>
      </w:r>
      <w:r>
        <w:rPr>
          <w:rFonts w:ascii="Courier" w:hAnsi="Courier"/>
          <w:b/>
          <w:bCs/>
          <w:sz w:val="18"/>
          <w:szCs w:val="18"/>
        </w:rPr>
        <w:t>.</w:t>
      </w:r>
      <w:r w:rsidR="00960943" w:rsidRPr="00960943">
        <w:rPr>
          <w:rFonts w:ascii="Courier" w:hAnsi="Courier"/>
          <w:b/>
          <w:bCs/>
          <w:sz w:val="18"/>
          <w:szCs w:val="18"/>
        </w:rPr>
        <w:t xml:space="preserve">Admin </w:t>
      </w:r>
      <w:r>
        <w:rPr>
          <w:rFonts w:ascii="Courier" w:hAnsi="Courier"/>
          <w:b/>
          <w:bCs/>
          <w:sz w:val="18"/>
          <w:szCs w:val="18"/>
        </w:rPr>
        <w:t>{</w:t>
      </w:r>
      <w:r w:rsidR="002B5955">
        <w:rPr>
          <w:rFonts w:ascii="Courier" w:hAnsi="Courier"/>
          <w:b/>
          <w:bCs/>
          <w:sz w:val="18"/>
          <w:szCs w:val="18"/>
        </w:rPr>
        <w:t>}</w:t>
      </w:r>
    </w:p>
    <w:p w14:paraId="13101147" w14:textId="77777777" w:rsidR="00960943" w:rsidRPr="00960943" w:rsidRDefault="00960943" w:rsidP="00960943">
      <w:pPr>
        <w:rPr>
          <w:rFonts w:ascii="Courier" w:hAnsi="Courier"/>
          <w:b/>
          <w:bCs/>
          <w:sz w:val="18"/>
          <w:szCs w:val="18"/>
        </w:rPr>
      </w:pPr>
    </w:p>
    <w:p w14:paraId="6A73992C" w14:textId="52FA075A" w:rsidR="00960943" w:rsidRPr="00960943" w:rsidRDefault="00E44B1F" w:rsidP="00960943">
      <w:pPr>
        <w:rPr>
          <w:rFonts w:ascii="Courier" w:hAnsi="Courier"/>
          <w:b/>
          <w:bCs/>
          <w:sz w:val="18"/>
          <w:szCs w:val="18"/>
        </w:rPr>
      </w:pPr>
      <w:r>
        <w:rPr>
          <w:rFonts w:ascii="Courier" w:hAnsi="Courier"/>
          <w:b/>
          <w:bCs/>
          <w:sz w:val="18"/>
          <w:szCs w:val="18"/>
        </w:rPr>
        <w:t>s</w:t>
      </w:r>
      <w:r w:rsidR="00CF0FA5">
        <w:rPr>
          <w:rFonts w:ascii="Courier" w:hAnsi="Courier"/>
          <w:b/>
          <w:bCs/>
          <w:sz w:val="18"/>
          <w:szCs w:val="18"/>
        </w:rPr>
        <w:t>tate</w:t>
      </w:r>
      <w:r>
        <w:rPr>
          <w:rFonts w:ascii="Courier" w:hAnsi="Courier"/>
          <w:b/>
          <w:bCs/>
          <w:sz w:val="18"/>
          <w:szCs w:val="18"/>
        </w:rPr>
        <w:t xml:space="preserve"> </w:t>
      </w:r>
      <w:r w:rsidR="00960943" w:rsidRPr="00960943">
        <w:rPr>
          <w:rFonts w:ascii="Courier" w:hAnsi="Courier"/>
          <w:b/>
          <w:bCs/>
          <w:sz w:val="18"/>
          <w:szCs w:val="18"/>
        </w:rPr>
        <w:t>MAP</w:t>
      </w:r>
      <w:r>
        <w:rPr>
          <w:rFonts w:ascii="Courier" w:hAnsi="Courier"/>
          <w:b/>
          <w:bCs/>
          <w:sz w:val="18"/>
          <w:szCs w:val="18"/>
        </w:rPr>
        <w:t>.</w:t>
      </w:r>
      <w:r w:rsidR="00960943" w:rsidRPr="00960943">
        <w:rPr>
          <w:rFonts w:ascii="Courier" w:hAnsi="Courier"/>
          <w:b/>
          <w:bCs/>
          <w:sz w:val="18"/>
          <w:szCs w:val="18"/>
        </w:rPr>
        <w:t>Pharmacy1 {</w:t>
      </w:r>
      <w:r w:rsidR="002B5955">
        <w:rPr>
          <w:rFonts w:ascii="Courier" w:hAnsi="Courier"/>
          <w:b/>
          <w:bCs/>
          <w:sz w:val="18"/>
          <w:szCs w:val="18"/>
        </w:rPr>
        <w:t>}</w:t>
      </w:r>
    </w:p>
    <w:p w14:paraId="3B506A2A" w14:textId="77777777" w:rsidR="002B5955" w:rsidRDefault="002B5955" w:rsidP="002B5955">
      <w:pPr>
        <w:rPr>
          <w:rFonts w:ascii="Courier" w:hAnsi="Courier"/>
          <w:b/>
          <w:bCs/>
          <w:sz w:val="18"/>
          <w:szCs w:val="18"/>
        </w:rPr>
      </w:pPr>
    </w:p>
    <w:p w14:paraId="4FFECCAB" w14:textId="5CF8E428" w:rsidR="002B5955" w:rsidRPr="00960943" w:rsidRDefault="00E44B1F" w:rsidP="002B5955">
      <w:pPr>
        <w:rPr>
          <w:rFonts w:ascii="Courier" w:hAnsi="Courier"/>
          <w:b/>
          <w:bCs/>
          <w:sz w:val="18"/>
          <w:szCs w:val="18"/>
        </w:rPr>
      </w:pPr>
      <w:r>
        <w:rPr>
          <w:rFonts w:ascii="Courier" w:hAnsi="Courier"/>
          <w:b/>
          <w:bCs/>
          <w:sz w:val="18"/>
          <w:szCs w:val="18"/>
        </w:rPr>
        <w:t>s</w:t>
      </w:r>
      <w:r w:rsidR="002B5955">
        <w:rPr>
          <w:rFonts w:ascii="Courier" w:hAnsi="Courier"/>
          <w:b/>
          <w:bCs/>
          <w:sz w:val="18"/>
          <w:szCs w:val="18"/>
        </w:rPr>
        <w:t>tate</w:t>
      </w:r>
      <w:r>
        <w:rPr>
          <w:rFonts w:ascii="Courier" w:hAnsi="Courier"/>
          <w:b/>
          <w:bCs/>
          <w:sz w:val="18"/>
          <w:szCs w:val="18"/>
        </w:rPr>
        <w:t xml:space="preserve"> </w:t>
      </w:r>
      <w:r w:rsidR="002B5955" w:rsidRPr="00960943">
        <w:rPr>
          <w:rFonts w:ascii="Courier" w:hAnsi="Courier"/>
          <w:b/>
          <w:bCs/>
          <w:sz w:val="18"/>
          <w:szCs w:val="18"/>
        </w:rPr>
        <w:t>MAP</w:t>
      </w:r>
      <w:r>
        <w:rPr>
          <w:rFonts w:ascii="Courier" w:hAnsi="Courier"/>
          <w:b/>
          <w:bCs/>
          <w:sz w:val="18"/>
          <w:szCs w:val="18"/>
        </w:rPr>
        <w:t>.</w:t>
      </w:r>
      <w:r w:rsidR="002B5955" w:rsidRPr="00960943">
        <w:rPr>
          <w:rFonts w:ascii="Courier" w:hAnsi="Courier"/>
          <w:b/>
          <w:bCs/>
          <w:sz w:val="18"/>
          <w:szCs w:val="18"/>
        </w:rPr>
        <w:t>Pharmacy</w:t>
      </w:r>
      <w:r w:rsidR="002B5955">
        <w:rPr>
          <w:rFonts w:ascii="Courier" w:hAnsi="Courier"/>
          <w:b/>
          <w:bCs/>
          <w:sz w:val="18"/>
          <w:szCs w:val="18"/>
        </w:rPr>
        <w:t>2</w:t>
      </w:r>
      <w:r w:rsidR="002B5955" w:rsidRPr="00960943">
        <w:rPr>
          <w:rFonts w:ascii="Courier" w:hAnsi="Courier"/>
          <w:b/>
          <w:bCs/>
          <w:sz w:val="18"/>
          <w:szCs w:val="18"/>
        </w:rPr>
        <w:t xml:space="preserve"> {</w:t>
      </w:r>
      <w:r w:rsidR="002B5955">
        <w:rPr>
          <w:rFonts w:ascii="Courier" w:hAnsi="Courier"/>
          <w:b/>
          <w:bCs/>
          <w:sz w:val="18"/>
          <w:szCs w:val="18"/>
        </w:rPr>
        <w:t>}</w:t>
      </w:r>
    </w:p>
    <w:p w14:paraId="4FA0337A" w14:textId="77777777" w:rsidR="002B5955" w:rsidRDefault="002B5955" w:rsidP="002B5955">
      <w:pPr>
        <w:rPr>
          <w:rFonts w:ascii="Courier" w:hAnsi="Courier"/>
          <w:b/>
          <w:bCs/>
          <w:sz w:val="18"/>
          <w:szCs w:val="18"/>
        </w:rPr>
      </w:pPr>
    </w:p>
    <w:p w14:paraId="7CFE986E" w14:textId="5A96A25F" w:rsidR="002B5955" w:rsidRPr="00960943" w:rsidRDefault="00E44B1F" w:rsidP="002B5955">
      <w:pPr>
        <w:rPr>
          <w:rFonts w:ascii="Courier" w:hAnsi="Courier"/>
          <w:b/>
          <w:bCs/>
          <w:sz w:val="18"/>
          <w:szCs w:val="18"/>
        </w:rPr>
      </w:pPr>
      <w:r>
        <w:rPr>
          <w:rFonts w:ascii="Courier" w:hAnsi="Courier"/>
          <w:b/>
          <w:bCs/>
          <w:sz w:val="18"/>
          <w:szCs w:val="18"/>
        </w:rPr>
        <w:t>s</w:t>
      </w:r>
      <w:r w:rsidR="002B5955">
        <w:rPr>
          <w:rFonts w:ascii="Courier" w:hAnsi="Courier"/>
          <w:b/>
          <w:bCs/>
          <w:sz w:val="18"/>
          <w:szCs w:val="18"/>
        </w:rPr>
        <w:t>tate</w:t>
      </w:r>
      <w:r>
        <w:rPr>
          <w:rFonts w:ascii="Courier" w:hAnsi="Courier"/>
          <w:b/>
          <w:bCs/>
          <w:sz w:val="18"/>
          <w:szCs w:val="18"/>
        </w:rPr>
        <w:t xml:space="preserve"> </w:t>
      </w:r>
      <w:r w:rsidR="002B5955" w:rsidRPr="00960943">
        <w:rPr>
          <w:rFonts w:ascii="Courier" w:hAnsi="Courier"/>
          <w:b/>
          <w:bCs/>
          <w:sz w:val="18"/>
          <w:szCs w:val="18"/>
        </w:rPr>
        <w:t>MAP</w:t>
      </w:r>
      <w:r>
        <w:rPr>
          <w:rFonts w:ascii="Courier" w:hAnsi="Courier"/>
          <w:b/>
          <w:bCs/>
          <w:sz w:val="18"/>
          <w:szCs w:val="18"/>
        </w:rPr>
        <w:t>.</w:t>
      </w:r>
      <w:r w:rsidR="002B5955" w:rsidRPr="00960943">
        <w:rPr>
          <w:rFonts w:ascii="Courier" w:hAnsi="Courier"/>
          <w:b/>
          <w:bCs/>
          <w:sz w:val="18"/>
          <w:szCs w:val="18"/>
        </w:rPr>
        <w:t>Pharmacy</w:t>
      </w:r>
      <w:r w:rsidR="002B5955">
        <w:rPr>
          <w:rFonts w:ascii="Courier" w:hAnsi="Courier"/>
          <w:b/>
          <w:bCs/>
          <w:sz w:val="18"/>
          <w:szCs w:val="18"/>
        </w:rPr>
        <w:t>3</w:t>
      </w:r>
      <w:r w:rsidR="002B5955" w:rsidRPr="00960943">
        <w:rPr>
          <w:rFonts w:ascii="Courier" w:hAnsi="Courier"/>
          <w:b/>
          <w:bCs/>
          <w:sz w:val="18"/>
          <w:szCs w:val="18"/>
        </w:rPr>
        <w:t xml:space="preserve"> {</w:t>
      </w:r>
      <w:r w:rsidR="002B5955">
        <w:rPr>
          <w:rFonts w:ascii="Courier" w:hAnsi="Courier"/>
          <w:b/>
          <w:bCs/>
          <w:sz w:val="18"/>
          <w:szCs w:val="18"/>
        </w:rPr>
        <w:t>}</w:t>
      </w:r>
    </w:p>
    <w:p w14:paraId="6C841410" w14:textId="77777777" w:rsidR="002B5955" w:rsidRDefault="002B5955" w:rsidP="002B5955">
      <w:pPr>
        <w:rPr>
          <w:rFonts w:ascii="Courier" w:hAnsi="Courier"/>
          <w:b/>
          <w:bCs/>
          <w:sz w:val="18"/>
          <w:szCs w:val="18"/>
        </w:rPr>
      </w:pPr>
    </w:p>
    <w:p w14:paraId="4E2AABC5" w14:textId="5FE00075" w:rsidR="002B5955" w:rsidRPr="00960943" w:rsidRDefault="00E44B1F" w:rsidP="002B5955">
      <w:pPr>
        <w:rPr>
          <w:rFonts w:ascii="Courier" w:hAnsi="Courier"/>
          <w:b/>
          <w:bCs/>
          <w:sz w:val="18"/>
          <w:szCs w:val="18"/>
        </w:rPr>
      </w:pPr>
      <w:r>
        <w:rPr>
          <w:rFonts w:ascii="Courier" w:hAnsi="Courier"/>
          <w:b/>
          <w:bCs/>
          <w:sz w:val="18"/>
          <w:szCs w:val="18"/>
        </w:rPr>
        <w:t>s</w:t>
      </w:r>
      <w:r w:rsidR="002B5955">
        <w:rPr>
          <w:rFonts w:ascii="Courier" w:hAnsi="Courier"/>
          <w:b/>
          <w:bCs/>
          <w:sz w:val="18"/>
          <w:szCs w:val="18"/>
        </w:rPr>
        <w:t>tate</w:t>
      </w:r>
      <w:r>
        <w:rPr>
          <w:rFonts w:ascii="Courier" w:hAnsi="Courier"/>
          <w:b/>
          <w:bCs/>
          <w:sz w:val="18"/>
          <w:szCs w:val="18"/>
        </w:rPr>
        <w:t xml:space="preserve"> </w:t>
      </w:r>
      <w:r w:rsidR="002B5955" w:rsidRPr="00960943">
        <w:rPr>
          <w:rFonts w:ascii="Courier" w:hAnsi="Courier"/>
          <w:b/>
          <w:bCs/>
          <w:sz w:val="18"/>
          <w:szCs w:val="18"/>
        </w:rPr>
        <w:t>MAP</w:t>
      </w:r>
      <w:r>
        <w:rPr>
          <w:rFonts w:ascii="Courier" w:hAnsi="Courier"/>
          <w:b/>
          <w:bCs/>
          <w:sz w:val="18"/>
          <w:szCs w:val="18"/>
        </w:rPr>
        <w:t>.</w:t>
      </w:r>
      <w:r w:rsidR="002B5955" w:rsidRPr="00960943">
        <w:rPr>
          <w:rFonts w:ascii="Courier" w:hAnsi="Courier"/>
          <w:b/>
          <w:bCs/>
          <w:sz w:val="18"/>
          <w:szCs w:val="18"/>
        </w:rPr>
        <w:t>Pharmacy</w:t>
      </w:r>
      <w:r w:rsidR="002B5955">
        <w:rPr>
          <w:rFonts w:ascii="Courier" w:hAnsi="Courier"/>
          <w:b/>
          <w:bCs/>
          <w:sz w:val="18"/>
          <w:szCs w:val="18"/>
        </w:rPr>
        <w:t>4</w:t>
      </w:r>
      <w:r w:rsidR="002B5955" w:rsidRPr="00960943">
        <w:rPr>
          <w:rFonts w:ascii="Courier" w:hAnsi="Courier"/>
          <w:b/>
          <w:bCs/>
          <w:sz w:val="18"/>
          <w:szCs w:val="18"/>
        </w:rPr>
        <w:t xml:space="preserve"> {</w:t>
      </w:r>
      <w:r w:rsidR="002B5955">
        <w:rPr>
          <w:rFonts w:ascii="Courier" w:hAnsi="Courier"/>
          <w:b/>
          <w:bCs/>
          <w:sz w:val="18"/>
          <w:szCs w:val="18"/>
        </w:rPr>
        <w:t>}</w:t>
      </w:r>
    </w:p>
    <w:p w14:paraId="59DCBD3C" w14:textId="77777777" w:rsidR="002B5955" w:rsidRDefault="002B5955" w:rsidP="002B5955">
      <w:pPr>
        <w:rPr>
          <w:rFonts w:ascii="Courier" w:hAnsi="Courier"/>
          <w:b/>
          <w:bCs/>
          <w:sz w:val="18"/>
          <w:szCs w:val="18"/>
        </w:rPr>
      </w:pPr>
    </w:p>
    <w:p w14:paraId="560C8F7D" w14:textId="2F7E8290" w:rsidR="002B5955" w:rsidRPr="00960943" w:rsidRDefault="00E44B1F" w:rsidP="002B5955">
      <w:pPr>
        <w:rPr>
          <w:rFonts w:ascii="Courier" w:hAnsi="Courier"/>
          <w:b/>
          <w:bCs/>
          <w:sz w:val="18"/>
          <w:szCs w:val="18"/>
        </w:rPr>
      </w:pPr>
      <w:r>
        <w:rPr>
          <w:rFonts w:ascii="Courier" w:hAnsi="Courier"/>
          <w:b/>
          <w:bCs/>
          <w:sz w:val="18"/>
          <w:szCs w:val="18"/>
        </w:rPr>
        <w:t>s</w:t>
      </w:r>
      <w:r w:rsidR="002B5955">
        <w:rPr>
          <w:rFonts w:ascii="Courier" w:hAnsi="Courier"/>
          <w:b/>
          <w:bCs/>
          <w:sz w:val="18"/>
          <w:szCs w:val="18"/>
        </w:rPr>
        <w:t>tate</w:t>
      </w:r>
      <w:r>
        <w:rPr>
          <w:rFonts w:ascii="Courier" w:hAnsi="Courier"/>
          <w:b/>
          <w:bCs/>
          <w:sz w:val="18"/>
          <w:szCs w:val="18"/>
        </w:rPr>
        <w:t xml:space="preserve"> </w:t>
      </w:r>
      <w:r w:rsidR="002B5955" w:rsidRPr="00960943">
        <w:rPr>
          <w:rFonts w:ascii="Courier" w:hAnsi="Courier"/>
          <w:b/>
          <w:bCs/>
          <w:sz w:val="18"/>
          <w:szCs w:val="18"/>
        </w:rPr>
        <w:t>MAP</w:t>
      </w:r>
      <w:r>
        <w:rPr>
          <w:rFonts w:ascii="Courier" w:hAnsi="Courier"/>
          <w:b/>
          <w:bCs/>
          <w:sz w:val="18"/>
          <w:szCs w:val="18"/>
        </w:rPr>
        <w:t>.</w:t>
      </w:r>
      <w:r w:rsidR="002B5955" w:rsidRPr="00960943">
        <w:rPr>
          <w:rFonts w:ascii="Courier" w:hAnsi="Courier"/>
          <w:b/>
          <w:bCs/>
          <w:sz w:val="18"/>
          <w:szCs w:val="18"/>
        </w:rPr>
        <w:t>Pharmacy</w:t>
      </w:r>
      <w:r w:rsidR="002B5955">
        <w:rPr>
          <w:rFonts w:ascii="Courier" w:hAnsi="Courier"/>
          <w:b/>
          <w:bCs/>
          <w:sz w:val="18"/>
          <w:szCs w:val="18"/>
        </w:rPr>
        <w:t>5</w:t>
      </w:r>
      <w:r w:rsidR="002B5955" w:rsidRPr="00960943">
        <w:rPr>
          <w:rFonts w:ascii="Courier" w:hAnsi="Courier"/>
          <w:b/>
          <w:bCs/>
          <w:sz w:val="18"/>
          <w:szCs w:val="18"/>
        </w:rPr>
        <w:t xml:space="preserve"> {</w:t>
      </w:r>
      <w:r w:rsidR="002B5955">
        <w:rPr>
          <w:rFonts w:ascii="Courier" w:hAnsi="Courier"/>
          <w:b/>
          <w:bCs/>
          <w:sz w:val="18"/>
          <w:szCs w:val="18"/>
        </w:rPr>
        <w:t>}</w:t>
      </w:r>
    </w:p>
    <w:p w14:paraId="78CB88D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34DD5A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4C0A6C5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END of MAP CONDITION</w:t>
      </w:r>
    </w:p>
    <w:p w14:paraId="46EC1FE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325DBC2D" w14:textId="77777777" w:rsidR="004932B6" w:rsidRDefault="004932B6" w:rsidP="004932B6">
      <w:pPr>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B9E78C3" w14:textId="77777777" w:rsidR="00912A92" w:rsidRDefault="00912A92" w:rsidP="004932B6">
      <w:pPr>
        <w:rPr>
          <w:rFonts w:ascii="Courier" w:hAnsi="Courier" w:cstheme="minorHAnsi"/>
          <w:bCs/>
          <w:sz w:val="18"/>
          <w:szCs w:val="18"/>
        </w:rPr>
      </w:pPr>
    </w:p>
    <w:p w14:paraId="69C6C65A" w14:textId="77777777" w:rsidR="00960943" w:rsidRDefault="00960943">
      <w:pPr>
        <w:rPr>
          <w:rFonts w:cstheme="minorHAnsi"/>
          <w:bCs/>
          <w:szCs w:val="22"/>
        </w:rPr>
      </w:pPr>
      <w:r>
        <w:rPr>
          <w:rFonts w:cstheme="minorHAnsi"/>
          <w:bCs/>
          <w:szCs w:val="22"/>
        </w:rPr>
        <w:br w:type="page"/>
      </w:r>
    </w:p>
    <w:p w14:paraId="65E63BEC" w14:textId="09785E50" w:rsidR="00AA2C3F" w:rsidRDefault="00AA2C3F" w:rsidP="004932B6">
      <w:pPr>
        <w:rPr>
          <w:rFonts w:cstheme="minorHAnsi"/>
          <w:bCs/>
          <w:szCs w:val="22"/>
        </w:rPr>
      </w:pPr>
      <w:r>
        <w:rPr>
          <w:rFonts w:cstheme="minorHAnsi"/>
          <w:bCs/>
          <w:szCs w:val="22"/>
        </w:rPr>
        <w:lastRenderedPageBreak/>
        <w:t xml:space="preserve">Assuming the job called </w:t>
      </w:r>
      <w:r w:rsidRPr="00AA2C3F">
        <w:rPr>
          <w:rFonts w:cstheme="minorHAnsi"/>
          <w:bCs/>
          <w:szCs w:val="22"/>
        </w:rPr>
        <w:t>catchme</w:t>
      </w:r>
      <w:r>
        <w:rPr>
          <w:rFonts w:cstheme="minorHAnsi"/>
          <w:bCs/>
          <w:szCs w:val="22"/>
        </w:rPr>
        <w:t>nt is run, the following command produces the map below:</w:t>
      </w:r>
    </w:p>
    <w:p w14:paraId="2931ACE1" w14:textId="71C20016" w:rsidR="00AA2C3F" w:rsidRDefault="00AA2C3F" w:rsidP="004932B6">
      <w:pPr>
        <w:rPr>
          <w:rFonts w:cstheme="minorHAnsi"/>
          <w:bCs/>
          <w:szCs w:val="22"/>
        </w:rPr>
      </w:pPr>
    </w:p>
    <w:p w14:paraId="10822175" w14:textId="6AC85E3B"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fred_make_movie -k catchment </w:t>
      </w:r>
      <w:r>
        <w:rPr>
          <w:rFonts w:ascii="Courier" w:eastAsiaTheme="minorHAnsi" w:hAnsi="Courier" w:cs="Courier"/>
          <w:b/>
          <w:bCs/>
          <w:color w:val="000000"/>
          <w:sz w:val="20"/>
          <w:szCs w:val="20"/>
        </w:rPr>
        <w:t xml:space="preserve">--play 1 </w:t>
      </w:r>
      <w:r w:rsidRPr="00AA2C3F">
        <w:rPr>
          <w:rFonts w:ascii="Courier" w:eastAsiaTheme="minorHAnsi" w:hAnsi="Courier" w:cs="Courier"/>
          <w:b/>
          <w:bCs/>
          <w:color w:val="000000"/>
          <w:sz w:val="20"/>
          <w:szCs w:val="20"/>
        </w:rPr>
        <w:t>-v</w:t>
      </w:r>
    </w:p>
    <w:p w14:paraId="19E601F2" w14:textId="636FFA12"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MAP.Pharmacy1,MAP.Pharmacy2,MAP.Pharmacy3,MAP.Pharmacy4,MAP.Pharmacy5,MAP.Admin</w:t>
      </w:r>
    </w:p>
    <w:p w14:paraId="3BB6CA4E" w14:textId="77777777"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ps 0.005,0.005,0.005,0.005,0.005,0.008</w:t>
      </w:r>
    </w:p>
    <w:p w14:paraId="11A3F869" w14:textId="77777777"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olors</w:t>
      </w: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red,green,blue,orange,yellow,black</w:t>
      </w:r>
    </w:p>
    <w:p w14:paraId="42B18DB6" w14:textId="4FCB270E"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 xml:space="preserve">--title </w:t>
      </w:r>
      <w:r w:rsidR="00D505C8">
        <w:rPr>
          <w:rFonts w:ascii="Courier" w:eastAsiaTheme="minorHAnsi" w:hAnsi="Courier" w:cs="Courier"/>
          <w:b/>
          <w:bCs/>
          <w:color w:val="000000"/>
          <w:sz w:val="20"/>
          <w:szCs w:val="20"/>
        </w:rPr>
        <w:t>"</w:t>
      </w:r>
      <w:r w:rsidRPr="00AA2C3F">
        <w:rPr>
          <w:rFonts w:ascii="Courier" w:eastAsiaTheme="minorHAnsi" w:hAnsi="Courier" w:cs="Courier"/>
          <w:b/>
          <w:bCs/>
          <w:color w:val="000000"/>
          <w:sz w:val="20"/>
          <w:szCs w:val="20"/>
        </w:rPr>
        <w:t>Closest Pharmacy</w:t>
      </w:r>
      <w:r w:rsidR="00D505C8">
        <w:rPr>
          <w:rFonts w:ascii="Courier" w:eastAsiaTheme="minorHAnsi" w:hAnsi="Courier" w:cs="Courier"/>
          <w:b/>
          <w:bCs/>
          <w:color w:val="000000"/>
          <w:sz w:val="20"/>
          <w:szCs w:val="20"/>
        </w:rPr>
        <w:t>"</w:t>
      </w:r>
    </w:p>
    <w:p w14:paraId="24D9DF13" w14:textId="598CB650"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enter_caption</w:t>
      </w: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Black dot = Pharmacy"</w:t>
      </w:r>
    </w:p>
    <w:p w14:paraId="5B7FED2E" w14:textId="235E3F37" w:rsidR="00912A92"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aption_colors black,black,black</w:t>
      </w:r>
      <w:r>
        <w:rPr>
          <w:rFonts w:ascii="Courier" w:eastAsiaTheme="minorHAnsi" w:hAnsi="Courier" w:cs="Courier"/>
          <w:b/>
          <w:bCs/>
          <w:color w:val="000000"/>
          <w:sz w:val="20"/>
          <w:szCs w:val="20"/>
        </w:rPr>
        <w:t xml:space="preserve"> </w:t>
      </w:r>
    </w:p>
    <w:p w14:paraId="3B28C950" w14:textId="77777777" w:rsidR="00AA2C3F" w:rsidRDefault="00AA2C3F" w:rsidP="004932B6">
      <w:pPr>
        <w:rPr>
          <w:rFonts w:ascii="Courier" w:eastAsiaTheme="minorHAnsi" w:hAnsi="Courier" w:cs="Courier"/>
          <w:b/>
          <w:bCs/>
          <w:color w:val="000000"/>
          <w:sz w:val="20"/>
          <w:szCs w:val="20"/>
        </w:rPr>
      </w:pPr>
    </w:p>
    <w:p w14:paraId="20CB9BFD" w14:textId="77777777" w:rsidR="00AA2C3F" w:rsidRDefault="00AA2C3F" w:rsidP="004932B6">
      <w:pPr>
        <w:rPr>
          <w:rFonts w:ascii="Courier" w:eastAsiaTheme="minorHAnsi" w:hAnsi="Courier" w:cs="Courier"/>
          <w:b/>
          <w:bCs/>
          <w:color w:val="000000"/>
          <w:sz w:val="20"/>
          <w:szCs w:val="20"/>
        </w:rPr>
      </w:pPr>
    </w:p>
    <w:p w14:paraId="01A416E5" w14:textId="77777777" w:rsidR="00912A92" w:rsidRDefault="00912A92" w:rsidP="00912A92">
      <w:pPr>
        <w:jc w:val="center"/>
        <w:rPr>
          <w:rFonts w:cstheme="minorHAnsi"/>
          <w:bCs/>
          <w:szCs w:val="22"/>
          <w14:textOutline w14:w="9525" w14:cap="rnd" w14:cmpd="sng" w14:algn="ctr">
            <w14:solidFill>
              <w14:schemeClr w14:val="tx1"/>
            </w14:solidFill>
            <w14:prstDash w14:val="solid"/>
            <w14:bevel/>
          </w14:textOutline>
        </w:rPr>
      </w:pPr>
      <w:r w:rsidRPr="00912A92">
        <w:rPr>
          <w:rFonts w:cstheme="minorHAnsi"/>
          <w:bCs/>
          <w:noProof/>
          <w:szCs w:val="22"/>
          <w:highlight w:val="blue"/>
        </w:rPr>
        <w:drawing>
          <wp:inline distT="0" distB="0" distL="0" distR="0" wp14:anchorId="7D246284" wp14:editId="00375A25">
            <wp:extent cx="3191298" cy="3191298"/>
            <wp:effectExtent l="12700" t="1270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5 at 11.24.14 AM.png"/>
                    <pic:cNvPicPr/>
                  </pic:nvPicPr>
                  <pic:blipFill>
                    <a:blip r:embed="rId25">
                      <a:extLst>
                        <a:ext uri="{28A0092B-C50C-407E-A947-70E740481C1C}">
                          <a14:useLocalDpi xmlns:a14="http://schemas.microsoft.com/office/drawing/2010/main" val="0"/>
                        </a:ext>
                      </a:extLst>
                    </a:blip>
                    <a:stretch>
                      <a:fillRect/>
                    </a:stretch>
                  </pic:blipFill>
                  <pic:spPr>
                    <a:xfrm>
                      <a:off x="0" y="0"/>
                      <a:ext cx="3200726" cy="3200726"/>
                    </a:xfrm>
                    <a:prstGeom prst="rect">
                      <a:avLst/>
                    </a:prstGeom>
                    <a:ln w="12700">
                      <a:solidFill>
                        <a:schemeClr val="tx1"/>
                      </a:solidFill>
                    </a:ln>
                  </pic:spPr>
                </pic:pic>
              </a:graphicData>
            </a:graphic>
          </wp:inline>
        </w:drawing>
      </w:r>
    </w:p>
    <w:p w14:paraId="1A8AC110" w14:textId="77777777" w:rsidR="00AA2C3F" w:rsidRDefault="00AA2C3F" w:rsidP="00AA2C3F">
      <w:pPr>
        <w:rPr>
          <w:rFonts w:cstheme="minorHAnsi"/>
          <w:bCs/>
          <w:szCs w:val="22"/>
        </w:rPr>
      </w:pPr>
    </w:p>
    <w:p w14:paraId="581D30AB" w14:textId="77777777" w:rsidR="00AA2C3F" w:rsidRDefault="00AA2C3F" w:rsidP="00AA2C3F">
      <w:pPr>
        <w:rPr>
          <w:rFonts w:ascii="Courier" w:eastAsiaTheme="minorHAnsi" w:hAnsi="Courier" w:cs="Courier"/>
          <w:b/>
          <w:bCs/>
          <w:color w:val="000000"/>
          <w:sz w:val="20"/>
          <w:szCs w:val="20"/>
        </w:rPr>
      </w:pPr>
    </w:p>
    <w:p w14:paraId="577B94B9" w14:textId="0C4D3150" w:rsidR="00C44BC1" w:rsidRDefault="00AA2C3F" w:rsidP="003D4A6A">
      <w:pPr>
        <w:rPr>
          <w:rFonts w:eastAsiaTheme="minorHAnsi" w:cstheme="minorHAnsi"/>
          <w:bCs/>
          <w:color w:val="000000"/>
          <w:szCs w:val="22"/>
        </w:rPr>
      </w:pPr>
      <w:r w:rsidRPr="00AA2C3F">
        <w:rPr>
          <w:rFonts w:eastAsiaTheme="minorHAnsi" w:cstheme="minorHAnsi"/>
          <w:bCs/>
          <w:color w:val="000000"/>
          <w:szCs w:val="22"/>
        </w:rPr>
        <w:t>This map can also be created using the Make Movie page on FRED W</w:t>
      </w:r>
      <w:r w:rsidR="000E2F44">
        <w:rPr>
          <w:rFonts w:eastAsiaTheme="minorHAnsi" w:cstheme="minorHAnsi"/>
          <w:bCs/>
          <w:color w:val="000000"/>
          <w:szCs w:val="22"/>
        </w:rPr>
        <w:t>eb.</w:t>
      </w:r>
    </w:p>
    <w:p w14:paraId="6E68D03E" w14:textId="77777777" w:rsidR="00626D11" w:rsidRDefault="00626D11">
      <w:pPr>
        <w:rPr>
          <w:rFonts w:eastAsiaTheme="minorHAnsi" w:cstheme="minorHAnsi"/>
          <w:bCs/>
          <w:color w:val="000000"/>
          <w:szCs w:val="22"/>
        </w:rPr>
      </w:pPr>
      <w:r>
        <w:rPr>
          <w:rFonts w:eastAsiaTheme="minorHAnsi" w:cstheme="minorHAnsi"/>
          <w:bCs/>
          <w:color w:val="000000"/>
          <w:szCs w:val="22"/>
        </w:rPr>
        <w:br w:type="page"/>
      </w:r>
    </w:p>
    <w:p w14:paraId="5DFCBD12" w14:textId="269D4050" w:rsidR="00626D11" w:rsidRDefault="005A4899" w:rsidP="00626D11">
      <w:pPr>
        <w:pStyle w:val="Heading2"/>
        <w:rPr>
          <w:rFonts w:eastAsiaTheme="minorHAnsi"/>
        </w:rPr>
      </w:pPr>
      <w:bookmarkStart w:id="193" w:name="_Toc40674695"/>
      <w:r>
        <w:rPr>
          <w:rFonts w:eastAsiaTheme="minorHAnsi"/>
        </w:rPr>
        <w:lastRenderedPageBreak/>
        <w:t>Changing the Contact Rates of Places</w:t>
      </w:r>
      <w:bookmarkEnd w:id="193"/>
    </w:p>
    <w:p w14:paraId="25125572" w14:textId="66A2C795" w:rsidR="00626D11" w:rsidRDefault="00626D11" w:rsidP="00626D11">
      <w:pPr>
        <w:pStyle w:val="BodyText"/>
        <w:rPr>
          <w:rFonts w:cstheme="minorHAnsi"/>
          <w:color w:val="000000"/>
          <w:szCs w:val="22"/>
        </w:rPr>
      </w:pPr>
      <w:r w:rsidRPr="00626D11">
        <w:rPr>
          <w:rFonts w:cstheme="minorHAnsi"/>
          <w:szCs w:val="22"/>
        </w:rPr>
        <w:t xml:space="preserve">We can use administrative agents to change the </w:t>
      </w:r>
      <w:r>
        <w:rPr>
          <w:rFonts w:cstheme="minorHAnsi"/>
          <w:szCs w:val="22"/>
        </w:rPr>
        <w:t xml:space="preserve">rate </w:t>
      </w:r>
      <w:r w:rsidRPr="00626D11">
        <w:rPr>
          <w:rFonts w:cstheme="minorHAnsi"/>
          <w:szCs w:val="22"/>
        </w:rPr>
        <w:t>transmi</w:t>
      </w:r>
      <w:r>
        <w:rPr>
          <w:rFonts w:cstheme="minorHAnsi"/>
          <w:szCs w:val="22"/>
        </w:rPr>
        <w:t>ssibility contacts</w:t>
      </w:r>
      <w:r w:rsidRPr="00626D11">
        <w:rPr>
          <w:rFonts w:cstheme="minorHAnsi"/>
          <w:szCs w:val="22"/>
        </w:rPr>
        <w:t xml:space="preserve"> in particular places.</w:t>
      </w:r>
      <w:r>
        <w:rPr>
          <w:rFonts w:cstheme="minorHAnsi"/>
          <w:szCs w:val="22"/>
        </w:rPr>
        <w:t xml:space="preserve"> </w:t>
      </w:r>
      <w:r w:rsidRPr="00626D11">
        <w:rPr>
          <w:rFonts w:cstheme="minorHAnsi"/>
          <w:color w:val="000000"/>
          <w:szCs w:val="22"/>
        </w:rPr>
        <w:t xml:space="preserve">This is done through </w:t>
      </w:r>
      <w:r>
        <w:rPr>
          <w:rFonts w:cstheme="minorHAnsi"/>
          <w:color w:val="000000"/>
          <w:szCs w:val="22"/>
        </w:rPr>
        <w:t xml:space="preserve">the </w:t>
      </w:r>
      <w:r w:rsidRPr="00626D11">
        <w:rPr>
          <w:rFonts w:cstheme="minorHAnsi"/>
          <w:color w:val="000000"/>
          <w:szCs w:val="22"/>
        </w:rPr>
        <w:t xml:space="preserve">administrative action </w:t>
      </w:r>
      <w:r w:rsidRPr="00626D11">
        <w:rPr>
          <w:rFonts w:cstheme="minorHAnsi"/>
          <w:b/>
          <w:bCs/>
          <w:color w:val="000000"/>
          <w:szCs w:val="22"/>
        </w:rPr>
        <w:t>set_contacts(Expression).</w:t>
      </w:r>
      <w:r w:rsidRPr="00626D11">
        <w:rPr>
          <w:rFonts w:cstheme="minorHAnsi"/>
          <w:color w:val="000000"/>
          <w:szCs w:val="22"/>
        </w:rPr>
        <w:t xml:space="preserve"> The original contact rate for the place administered is multiplied by the value of the Expression.</w:t>
      </w:r>
    </w:p>
    <w:p w14:paraId="6255270E" w14:textId="2440F4EE" w:rsidR="00626D11" w:rsidRDefault="00626D11" w:rsidP="006D2DBA">
      <w:pPr>
        <w:pStyle w:val="BodyText"/>
      </w:pPr>
      <w:r w:rsidRPr="006D2DBA">
        <w:t>Consider the following model</w:t>
      </w:r>
      <w:r w:rsidR="00D06171">
        <w:t xml:space="preserve"> called </w:t>
      </w:r>
      <w:r w:rsidR="00960D20" w:rsidRPr="00960D20">
        <w:rPr>
          <w:b/>
          <w:bCs/>
        </w:rPr>
        <w:t>full-</w:t>
      </w:r>
      <w:r w:rsidR="00D06171">
        <w:rPr>
          <w:b/>
          <w:bCs/>
        </w:rPr>
        <w:t>contacts.fred</w:t>
      </w:r>
      <w:r w:rsidRPr="006D2DBA">
        <w:t>:</w:t>
      </w:r>
    </w:p>
    <w:p w14:paraId="71BB8A6A"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 Simulated Location</w:t>
      </w:r>
    </w:p>
    <w:p w14:paraId="42B9E970"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locations = Allegheny_County_PA</w:t>
      </w:r>
    </w:p>
    <w:p w14:paraId="713D3AF0"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p>
    <w:p w14:paraId="550AED71"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 Simulated Timeframe</w:t>
      </w:r>
    </w:p>
    <w:p w14:paraId="1F43E364"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start_date = 2020-Jan-01</w:t>
      </w:r>
    </w:p>
    <w:p w14:paraId="0A7736EB"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end_date = 2020-Jul-01</w:t>
      </w:r>
    </w:p>
    <w:p w14:paraId="1A8282B5"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p>
    <w:p w14:paraId="1BDD091C"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 simple influenza model:</w:t>
      </w:r>
    </w:p>
    <w:p w14:paraId="09B34939"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include inf.fred</w:t>
      </w:r>
    </w:p>
    <w:p w14:paraId="3E0CBF36"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p>
    <w:p w14:paraId="0A105A9B"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 to report where infections occur:</w:t>
      </w:r>
    </w:p>
    <w:p w14:paraId="30709393" w14:textId="77777777" w:rsidR="00960D20" w:rsidRPr="00960D20" w:rsidRDefault="00960D20" w:rsidP="00960D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21"/>
          <w:szCs w:val="21"/>
        </w:rPr>
      </w:pPr>
      <w:r w:rsidRPr="00960D20">
        <w:rPr>
          <w:rFonts w:ascii="Courier" w:eastAsiaTheme="minorHAnsi" w:hAnsi="Courier" w:cs="Menlo"/>
          <w:b/>
          <w:bCs/>
          <w:color w:val="000000"/>
          <w:sz w:val="21"/>
          <w:szCs w:val="21"/>
        </w:rPr>
        <w:t>include where.fred</w:t>
      </w:r>
    </w:p>
    <w:p w14:paraId="2463E00E" w14:textId="77777777" w:rsidR="006D2DBA" w:rsidRDefault="006D2DBA">
      <w:pPr>
        <w:rPr>
          <w:rFonts w:eastAsiaTheme="minorHAnsi"/>
        </w:rPr>
      </w:pPr>
    </w:p>
    <w:p w14:paraId="4A956C26" w14:textId="7B43B5E6" w:rsidR="002B3E6F" w:rsidRDefault="006B7FF2">
      <w:pPr>
        <w:rPr>
          <w:rFonts w:eastAsiaTheme="minorHAnsi"/>
        </w:rPr>
      </w:pPr>
      <w:r>
        <w:rPr>
          <w:rFonts w:eastAsiaTheme="minorHAnsi"/>
        </w:rPr>
        <w:t xml:space="preserve">This model uses </w:t>
      </w:r>
      <w:r w:rsidR="00960D20">
        <w:rPr>
          <w:rFonts w:eastAsiaTheme="minorHAnsi"/>
        </w:rPr>
        <w:t xml:space="preserve">the WHERE </w:t>
      </w:r>
      <w:r>
        <w:rPr>
          <w:rFonts w:eastAsiaTheme="minorHAnsi"/>
        </w:rPr>
        <w:t xml:space="preserve">condition </w:t>
      </w:r>
      <w:r w:rsidR="00960D20">
        <w:rPr>
          <w:rFonts w:eastAsiaTheme="minorHAnsi"/>
        </w:rPr>
        <w:t>discussed previously</w:t>
      </w:r>
      <w:r w:rsidR="00307306">
        <w:rPr>
          <w:rFonts w:eastAsiaTheme="minorHAnsi"/>
          <w:b/>
          <w:bCs/>
        </w:rPr>
        <w:t xml:space="preserve"> </w:t>
      </w:r>
      <w:r w:rsidR="00307306">
        <w:rPr>
          <w:rFonts w:eastAsiaTheme="minorHAnsi"/>
        </w:rPr>
        <w:t>to keep track of how many agents are infected in each type of place.</w:t>
      </w:r>
    </w:p>
    <w:p w14:paraId="259D5619" w14:textId="77777777" w:rsidR="002B3E6F" w:rsidRDefault="002B3E6F">
      <w:pPr>
        <w:rPr>
          <w:rFonts w:eastAsiaTheme="minorHAnsi"/>
        </w:rPr>
      </w:pPr>
    </w:p>
    <w:p w14:paraId="57663604" w14:textId="05B15B7D" w:rsidR="00960D20" w:rsidRDefault="00960D20">
      <w:pPr>
        <w:rPr>
          <w:rFonts w:eastAsiaTheme="minorHAnsi"/>
        </w:rPr>
      </w:pPr>
      <w:r>
        <w:rPr>
          <w:rFonts w:eastAsiaTheme="minorHAnsi"/>
        </w:rPr>
        <w:t xml:space="preserve">For comparison, we define a model call </w:t>
      </w:r>
      <w:r>
        <w:rPr>
          <w:rFonts w:eastAsiaTheme="minorHAnsi"/>
          <w:b/>
          <w:bCs/>
        </w:rPr>
        <w:t>reduced-contacts.fred</w:t>
      </w:r>
      <w:r>
        <w:rPr>
          <w:rFonts w:eastAsiaTheme="minorHAnsi"/>
        </w:rPr>
        <w:t xml:space="preserve"> in which the contacts in each neighborhood are reduced </w:t>
      </w:r>
      <w:r w:rsidR="004D0279">
        <w:rPr>
          <w:rFonts w:eastAsiaTheme="minorHAnsi"/>
        </w:rPr>
        <w:t>at</w:t>
      </w:r>
      <w:r>
        <w:rPr>
          <w:rFonts w:eastAsiaTheme="minorHAnsi"/>
        </w:rPr>
        <w:t xml:space="preserve"> simulation </w:t>
      </w:r>
      <w:r w:rsidR="004D0279">
        <w:rPr>
          <w:rFonts w:eastAsiaTheme="minorHAnsi"/>
        </w:rPr>
        <w:t xml:space="preserve">day 10 </w:t>
      </w:r>
      <w:r>
        <w:rPr>
          <w:rFonts w:eastAsiaTheme="minorHAnsi"/>
        </w:rPr>
        <w:t>(perhaps due to increased social distancing).</w:t>
      </w:r>
      <w:r w:rsidR="004D0279">
        <w:rPr>
          <w:rFonts w:eastAsiaTheme="minorHAnsi"/>
        </w:rPr>
        <w:t xml:space="preserve">  This is accomplished by defining an administrative agent for each neighborhood. The CONTROL condition is designed for these administrative agents (all others are Excluded). After 10 days, the contacts are deuced by 50% in the SetContacts state:</w:t>
      </w:r>
    </w:p>
    <w:p w14:paraId="154F9E60" w14:textId="508195D4" w:rsidR="004D0279" w:rsidRDefault="004D0279">
      <w:pPr>
        <w:rPr>
          <w:rFonts w:eastAsiaTheme="minorHAnsi"/>
        </w:rPr>
      </w:pPr>
    </w:p>
    <w:p w14:paraId="1F259673" w14:textId="77777777" w:rsidR="004D0279" w:rsidRPr="00A04403" w:rsidRDefault="004D0279" w:rsidP="00EB2000">
      <w:pPr>
        <w:pStyle w:val="PlainText"/>
        <w:rPr>
          <w:rFonts w:ascii="Courier New" w:hAnsi="Courier New" w:cs="Courier New"/>
        </w:rPr>
      </w:pPr>
    </w:p>
    <w:p w14:paraId="00098DA0"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Simulated Location</w:t>
      </w:r>
    </w:p>
    <w:p w14:paraId="098AF06C"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locations = Allegheny_County_PA</w:t>
      </w:r>
    </w:p>
    <w:p w14:paraId="323602AE" w14:textId="77777777" w:rsidR="004D0279" w:rsidRPr="004D0279" w:rsidRDefault="004D0279" w:rsidP="00EB2000">
      <w:pPr>
        <w:pStyle w:val="PlainText"/>
        <w:rPr>
          <w:rFonts w:ascii="Courier New" w:hAnsi="Courier New" w:cs="Courier New"/>
          <w:b/>
          <w:bCs/>
        </w:rPr>
      </w:pPr>
    </w:p>
    <w:p w14:paraId="5D118B1E"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Simulated Timeframe</w:t>
      </w:r>
    </w:p>
    <w:p w14:paraId="0512F796"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start_date = 2020-Jan-01</w:t>
      </w:r>
    </w:p>
    <w:p w14:paraId="43B0E85E"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end_date = 2020-Jul-01</w:t>
      </w:r>
    </w:p>
    <w:p w14:paraId="74CF44CC" w14:textId="77777777" w:rsidR="004D0279" w:rsidRPr="004D0279" w:rsidRDefault="004D0279" w:rsidP="00EB2000">
      <w:pPr>
        <w:pStyle w:val="PlainText"/>
        <w:rPr>
          <w:rFonts w:ascii="Courier New" w:hAnsi="Courier New" w:cs="Courier New"/>
          <w:b/>
          <w:bCs/>
        </w:rPr>
      </w:pPr>
    </w:p>
    <w:p w14:paraId="4E8F4077"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simple influenza model:</w:t>
      </w:r>
    </w:p>
    <w:p w14:paraId="68A906E5"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include inf.fred</w:t>
      </w:r>
    </w:p>
    <w:p w14:paraId="377A6E16" w14:textId="77777777" w:rsidR="004D0279" w:rsidRPr="004D0279" w:rsidRDefault="004D0279" w:rsidP="00EB2000">
      <w:pPr>
        <w:pStyle w:val="PlainText"/>
        <w:rPr>
          <w:rFonts w:ascii="Courier New" w:hAnsi="Courier New" w:cs="Courier New"/>
          <w:b/>
          <w:bCs/>
        </w:rPr>
      </w:pPr>
    </w:p>
    <w:p w14:paraId="6EDE153C"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to report where infections occur:</w:t>
      </w:r>
    </w:p>
    <w:p w14:paraId="58E1976E"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include where.fred</w:t>
      </w:r>
    </w:p>
    <w:p w14:paraId="617B41E2" w14:textId="77777777" w:rsidR="004D0279" w:rsidRPr="004D0279" w:rsidRDefault="004D0279" w:rsidP="00EB2000">
      <w:pPr>
        <w:pStyle w:val="PlainText"/>
        <w:rPr>
          <w:rFonts w:ascii="Courier New" w:hAnsi="Courier New" w:cs="Courier New"/>
          <w:b/>
          <w:bCs/>
        </w:rPr>
      </w:pPr>
    </w:p>
    <w:p w14:paraId="509B5CA8"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include an admin agent for each neighborhood</w:t>
      </w:r>
    </w:p>
    <w:p w14:paraId="733E85E6"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place Neighborhood {</w:t>
      </w:r>
    </w:p>
    <w:p w14:paraId="40A3C5D6"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has_administrator = 1</w:t>
      </w:r>
    </w:p>
    <w:p w14:paraId="65E97131"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w:t>
      </w:r>
    </w:p>
    <w:p w14:paraId="47A84575" w14:textId="77777777" w:rsidR="004D0279" w:rsidRPr="004D0279" w:rsidRDefault="004D0279" w:rsidP="00EB2000">
      <w:pPr>
        <w:pStyle w:val="PlainText"/>
        <w:rPr>
          <w:rFonts w:ascii="Courier New" w:hAnsi="Courier New" w:cs="Courier New"/>
          <w:b/>
          <w:bCs/>
        </w:rPr>
      </w:pPr>
    </w:p>
    <w:p w14:paraId="1D7D7F7C"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sample admin agent condition</w:t>
      </w:r>
    </w:p>
    <w:p w14:paraId="729073B0"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condition CONTROL {</w:t>
      </w:r>
    </w:p>
    <w:p w14:paraId="2AB31742"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states = Wait SetContacts</w:t>
      </w:r>
    </w:p>
    <w:p w14:paraId="338FFD3E"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admin_start_state = Start</w:t>
      </w:r>
    </w:p>
    <w:p w14:paraId="35F30B31"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lastRenderedPageBreak/>
        <w:t>}</w:t>
      </w:r>
    </w:p>
    <w:p w14:paraId="48011E35" w14:textId="77777777" w:rsidR="004D0279" w:rsidRPr="004D0279" w:rsidRDefault="004D0279" w:rsidP="00EB2000">
      <w:pPr>
        <w:pStyle w:val="PlainText"/>
        <w:rPr>
          <w:rFonts w:ascii="Courier New" w:hAnsi="Courier New" w:cs="Courier New"/>
          <w:b/>
          <w:bCs/>
        </w:rPr>
      </w:pPr>
    </w:p>
    <w:p w14:paraId="6DF0B510"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state CONTROL.Start {</w:t>
      </w:r>
    </w:p>
    <w:p w14:paraId="465F1089"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if (admin(Neighborhood)) then next(Wait)</w:t>
      </w:r>
    </w:p>
    <w:p w14:paraId="480A3CFF"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default(Excluded)</w:t>
      </w:r>
    </w:p>
    <w:p w14:paraId="4BD2EBB0"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w:t>
      </w:r>
    </w:p>
    <w:p w14:paraId="75A88BBC" w14:textId="77777777" w:rsidR="004D0279" w:rsidRPr="004D0279" w:rsidRDefault="004D0279" w:rsidP="00EB2000">
      <w:pPr>
        <w:pStyle w:val="PlainText"/>
        <w:rPr>
          <w:rFonts w:ascii="Courier New" w:hAnsi="Courier New" w:cs="Courier New"/>
          <w:b/>
          <w:bCs/>
        </w:rPr>
      </w:pPr>
    </w:p>
    <w:p w14:paraId="5E05B277"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state CONTROL.Wait {</w:t>
      </w:r>
    </w:p>
    <w:p w14:paraId="1B9C7326"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wait(24*10)</w:t>
      </w:r>
    </w:p>
    <w:p w14:paraId="5BFA2C34"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next(SetContacts)</w:t>
      </w:r>
    </w:p>
    <w:p w14:paraId="277EB7F6"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w:t>
      </w:r>
    </w:p>
    <w:p w14:paraId="43640F84" w14:textId="77777777" w:rsidR="004D0279" w:rsidRPr="004D0279" w:rsidRDefault="004D0279" w:rsidP="00EB2000">
      <w:pPr>
        <w:pStyle w:val="PlainText"/>
        <w:rPr>
          <w:rFonts w:ascii="Courier New" w:hAnsi="Courier New" w:cs="Courier New"/>
          <w:b/>
          <w:bCs/>
        </w:rPr>
      </w:pPr>
    </w:p>
    <w:p w14:paraId="70B408CD"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state CONTROL.SetContacts {</w:t>
      </w:r>
    </w:p>
    <w:p w14:paraId="45C2961C"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set_contacts(0.5)</w:t>
      </w:r>
    </w:p>
    <w:p w14:paraId="550590E7"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wait()</w:t>
      </w:r>
    </w:p>
    <w:p w14:paraId="5194DADD"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 xml:space="preserve">  next()</w:t>
      </w:r>
    </w:p>
    <w:p w14:paraId="569D2E2B" w14:textId="77777777" w:rsidR="004D0279" w:rsidRPr="004D0279" w:rsidRDefault="004D0279" w:rsidP="00EB2000">
      <w:pPr>
        <w:pStyle w:val="PlainText"/>
        <w:rPr>
          <w:rFonts w:ascii="Courier New" w:hAnsi="Courier New" w:cs="Courier New"/>
          <w:b/>
          <w:bCs/>
        </w:rPr>
      </w:pPr>
      <w:r w:rsidRPr="004D0279">
        <w:rPr>
          <w:rFonts w:ascii="Courier New" w:hAnsi="Courier New" w:cs="Courier New"/>
          <w:b/>
          <w:bCs/>
        </w:rPr>
        <w:t>}</w:t>
      </w:r>
    </w:p>
    <w:p w14:paraId="67011850" w14:textId="77777777" w:rsidR="004D0279" w:rsidRPr="00A04403" w:rsidRDefault="004D0279" w:rsidP="00EB2000">
      <w:pPr>
        <w:pStyle w:val="PlainText"/>
        <w:rPr>
          <w:rFonts w:ascii="Courier New" w:hAnsi="Courier New" w:cs="Courier New"/>
        </w:rPr>
      </w:pPr>
    </w:p>
    <w:p w14:paraId="5042FCA9" w14:textId="4C3690B0" w:rsidR="00307306" w:rsidRDefault="004D0279" w:rsidP="00F34814">
      <w:pPr>
        <w:pStyle w:val="PlainText"/>
        <w:rPr>
          <w:rFonts w:asciiTheme="minorHAnsi" w:hAnsiTheme="minorHAnsi" w:cs="Times New Roman"/>
          <w:sz w:val="22"/>
          <w:szCs w:val="24"/>
        </w:rPr>
      </w:pPr>
      <w:r>
        <w:rPr>
          <w:rFonts w:asciiTheme="minorHAnsi" w:hAnsiTheme="minorHAnsi" w:cs="Times New Roman"/>
          <w:sz w:val="22"/>
          <w:szCs w:val="24"/>
        </w:rPr>
        <w:t>The following plot compares the weekly incidence for the full-contact and reduced-contact models:</w:t>
      </w:r>
    </w:p>
    <w:p w14:paraId="64598E1F" w14:textId="5AAE2176" w:rsidR="004D0279" w:rsidRDefault="004D0279" w:rsidP="00F34814">
      <w:pPr>
        <w:pStyle w:val="PlainText"/>
        <w:rPr>
          <w:rFonts w:asciiTheme="minorHAnsi" w:hAnsiTheme="minorHAnsi" w:cs="Times New Roman"/>
          <w:sz w:val="22"/>
          <w:szCs w:val="24"/>
        </w:rPr>
      </w:pPr>
    </w:p>
    <w:p w14:paraId="6546A2C7" w14:textId="0B1227BD" w:rsidR="004D0279" w:rsidRDefault="004D0279" w:rsidP="004D0279">
      <w:pPr>
        <w:pStyle w:val="PlainText"/>
        <w:jc w:val="center"/>
        <w:rPr>
          <w:rFonts w:ascii="Courier New" w:hAnsi="Courier New" w:cs="Courier New"/>
        </w:rPr>
      </w:pPr>
      <w:r>
        <w:rPr>
          <w:rFonts w:ascii="Courier New" w:hAnsi="Courier New" w:cs="Courier New"/>
          <w:noProof/>
        </w:rPr>
        <w:drawing>
          <wp:inline distT="0" distB="0" distL="0" distR="0" wp14:anchorId="18DBCED0" wp14:editId="55F2C72D">
            <wp:extent cx="3191256" cy="22768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duced-inc.pdf"/>
                    <pic:cNvPicPr/>
                  </pic:nvPicPr>
                  <pic:blipFill>
                    <a:blip r:embed="rId26">
                      <a:extLst>
                        <a:ext uri="{28A0092B-C50C-407E-A947-70E740481C1C}">
                          <a14:useLocalDpi xmlns:a14="http://schemas.microsoft.com/office/drawing/2010/main" val="0"/>
                        </a:ext>
                      </a:extLst>
                    </a:blip>
                    <a:stretch>
                      <a:fillRect/>
                    </a:stretch>
                  </pic:blipFill>
                  <pic:spPr>
                    <a:xfrm>
                      <a:off x="0" y="0"/>
                      <a:ext cx="3191256" cy="2276856"/>
                    </a:xfrm>
                    <a:prstGeom prst="rect">
                      <a:avLst/>
                    </a:prstGeom>
                  </pic:spPr>
                </pic:pic>
              </a:graphicData>
            </a:graphic>
          </wp:inline>
        </w:drawing>
      </w:r>
    </w:p>
    <w:p w14:paraId="528B3BDA" w14:textId="15348470" w:rsidR="004D0279" w:rsidRDefault="004D0279" w:rsidP="004D0279">
      <w:pPr>
        <w:pStyle w:val="BodyText"/>
      </w:pPr>
      <w:r>
        <w:t>We can drill down to see the difference in incidence within the neighborhood:</w:t>
      </w:r>
    </w:p>
    <w:p w14:paraId="0F0A9B2C" w14:textId="160B5DCB" w:rsidR="004D0279" w:rsidRDefault="004D0279" w:rsidP="004D0279">
      <w:pPr>
        <w:pStyle w:val="BodyText"/>
        <w:jc w:val="center"/>
      </w:pPr>
      <w:r>
        <w:rPr>
          <w:noProof/>
        </w:rPr>
        <w:drawing>
          <wp:inline distT="0" distB="0" distL="0" distR="0" wp14:anchorId="4D19F509" wp14:editId="063FBAED">
            <wp:extent cx="3191256" cy="227685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educed-nbr.pdf"/>
                    <pic:cNvPicPr/>
                  </pic:nvPicPr>
                  <pic:blipFill>
                    <a:blip r:embed="rId27">
                      <a:extLst>
                        <a:ext uri="{28A0092B-C50C-407E-A947-70E740481C1C}">
                          <a14:useLocalDpi xmlns:a14="http://schemas.microsoft.com/office/drawing/2010/main" val="0"/>
                        </a:ext>
                      </a:extLst>
                    </a:blip>
                    <a:stretch>
                      <a:fillRect/>
                    </a:stretch>
                  </pic:blipFill>
                  <pic:spPr>
                    <a:xfrm>
                      <a:off x="0" y="0"/>
                      <a:ext cx="3191256" cy="2276856"/>
                    </a:xfrm>
                    <a:prstGeom prst="rect">
                      <a:avLst/>
                    </a:prstGeom>
                  </pic:spPr>
                </pic:pic>
              </a:graphicData>
            </a:graphic>
          </wp:inline>
        </w:drawing>
      </w:r>
    </w:p>
    <w:p w14:paraId="39938874" w14:textId="6BE692E5" w:rsidR="00C9720C" w:rsidRDefault="00C9720C" w:rsidP="007A19A7">
      <w:pPr>
        <w:rPr>
          <w:rFonts w:eastAsiaTheme="minorHAnsi" w:cstheme="minorHAnsi"/>
          <w:color w:val="000000" w:themeColor="text1"/>
          <w:szCs w:val="22"/>
        </w:rPr>
      </w:pPr>
    </w:p>
    <w:p w14:paraId="58CFA752" w14:textId="78055671" w:rsidR="00EB2000" w:rsidRDefault="00C9720C" w:rsidP="007A19A7">
      <w:pPr>
        <w:rPr>
          <w:rFonts w:eastAsiaTheme="minorHAnsi" w:cstheme="minorHAnsi"/>
          <w:color w:val="000000" w:themeColor="text1"/>
          <w:szCs w:val="22"/>
        </w:rPr>
      </w:pPr>
      <w:r>
        <w:rPr>
          <w:rFonts w:eastAsiaTheme="minorHAnsi" w:cstheme="minorHAnsi"/>
          <w:color w:val="000000" w:themeColor="text1"/>
          <w:szCs w:val="22"/>
        </w:rPr>
        <w:t xml:space="preserve">Perhaps a more realistic version of the previous rule would be one that take the density of the neighborhood into account directly.  </w:t>
      </w:r>
      <w:r w:rsidR="00EB2000">
        <w:rPr>
          <w:rFonts w:eastAsiaTheme="minorHAnsi" w:cstheme="minorHAnsi"/>
          <w:color w:val="000000" w:themeColor="text1"/>
          <w:szCs w:val="22"/>
        </w:rPr>
        <w:t xml:space="preserve">We created a third model called </w:t>
      </w:r>
      <w:r w:rsidR="00EB2000">
        <w:rPr>
          <w:rFonts w:eastAsiaTheme="minorHAnsi" w:cstheme="minorHAnsi"/>
          <w:b/>
          <w:bCs/>
          <w:color w:val="000000" w:themeColor="text1"/>
          <w:szCs w:val="22"/>
        </w:rPr>
        <w:t>proportional-contacts</w:t>
      </w:r>
      <w:r w:rsidR="00EB2000" w:rsidRPr="00EB2000">
        <w:rPr>
          <w:rFonts w:eastAsiaTheme="minorHAnsi" w:cstheme="minorHAnsi"/>
          <w:b/>
          <w:bCs/>
          <w:color w:val="000000" w:themeColor="text1"/>
          <w:szCs w:val="22"/>
        </w:rPr>
        <w:t>.fred</w:t>
      </w:r>
      <w:r w:rsidR="00EB2000">
        <w:rPr>
          <w:rFonts w:eastAsiaTheme="minorHAnsi" w:cstheme="minorHAnsi"/>
          <w:color w:val="000000" w:themeColor="text1"/>
          <w:szCs w:val="22"/>
        </w:rPr>
        <w:t xml:space="preserve"> that is identical to </w:t>
      </w:r>
      <w:r w:rsidR="00EB2000" w:rsidRPr="00EB2000">
        <w:rPr>
          <w:rFonts w:eastAsiaTheme="minorHAnsi" w:cstheme="minorHAnsi"/>
          <w:b/>
          <w:bCs/>
          <w:color w:val="000000" w:themeColor="text1"/>
          <w:szCs w:val="22"/>
        </w:rPr>
        <w:t>reduced-contacts.fred</w:t>
      </w:r>
      <w:r w:rsidR="00EB2000">
        <w:rPr>
          <w:rFonts w:eastAsiaTheme="minorHAnsi" w:cstheme="minorHAnsi"/>
          <w:color w:val="000000" w:themeColor="text1"/>
          <w:szCs w:val="22"/>
        </w:rPr>
        <w:t xml:space="preserve"> except for the SetContact state:</w:t>
      </w:r>
    </w:p>
    <w:p w14:paraId="5D8B3A0E" w14:textId="77777777" w:rsidR="00EB2000" w:rsidRPr="005C103B" w:rsidRDefault="00EB2000" w:rsidP="00EB2000">
      <w:pPr>
        <w:pStyle w:val="PlainText"/>
        <w:rPr>
          <w:rFonts w:ascii="Courier New" w:hAnsi="Courier New" w:cs="Courier New"/>
        </w:rPr>
      </w:pPr>
    </w:p>
    <w:p w14:paraId="413F0CCB"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state CONTROL.SetContacts {</w:t>
      </w:r>
    </w:p>
    <w:p w14:paraId="1C4FEAEC"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 xml:space="preserve">  if (size_of_Neighborhood &lt; 1000) then \</w:t>
      </w:r>
    </w:p>
    <w:p w14:paraId="2ADA9C31" w14:textId="6372EF45" w:rsidR="00EB2000" w:rsidRPr="00EB2000" w:rsidRDefault="00EB2000" w:rsidP="00EB2000">
      <w:pPr>
        <w:pStyle w:val="PlainText"/>
        <w:rPr>
          <w:rFonts w:ascii="Courier New" w:hAnsi="Courier New" w:cs="Courier New"/>
          <w:b/>
          <w:bCs/>
        </w:rPr>
      </w:pPr>
      <w:r w:rsidRPr="00EB2000">
        <w:rPr>
          <w:rFonts w:ascii="Courier New" w:hAnsi="Courier New" w:cs="Courier New"/>
          <w:b/>
          <w:bCs/>
        </w:rPr>
        <w:tab/>
      </w:r>
      <w:r w:rsidRPr="00EB2000">
        <w:rPr>
          <w:rFonts w:ascii="Courier New" w:hAnsi="Courier New" w:cs="Courier New"/>
          <w:b/>
          <w:bCs/>
        </w:rPr>
        <w:tab/>
      </w:r>
      <w:r w:rsidRPr="00EB2000">
        <w:rPr>
          <w:rFonts w:ascii="Courier New" w:hAnsi="Courier New" w:cs="Courier New"/>
          <w:b/>
          <w:bCs/>
        </w:rPr>
        <w:tab/>
      </w:r>
      <w:r w:rsidRPr="00EB2000">
        <w:rPr>
          <w:rFonts w:ascii="Courier New" w:hAnsi="Courier New" w:cs="Courier New"/>
          <w:b/>
          <w:bCs/>
        </w:rPr>
        <w:tab/>
        <w:t>set_contacts(0.5 + size_of_Neighborhood</w:t>
      </w:r>
      <w:r>
        <w:rPr>
          <w:rFonts w:ascii="Courier New" w:hAnsi="Courier New" w:cs="Courier New"/>
          <w:b/>
          <w:bCs/>
        </w:rPr>
        <w:t>*0.0005</w:t>
      </w:r>
      <w:r w:rsidRPr="00EB2000">
        <w:rPr>
          <w:rFonts w:ascii="Courier New" w:hAnsi="Courier New" w:cs="Courier New"/>
          <w:b/>
          <w:bCs/>
        </w:rPr>
        <w:t>)</w:t>
      </w:r>
    </w:p>
    <w:p w14:paraId="61BB24C1"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 xml:space="preserve">  if (1000 &lt;= size_of_Neighborhood) then \</w:t>
      </w:r>
    </w:p>
    <w:p w14:paraId="1FA6D27A" w14:textId="4011E2AC" w:rsidR="00EB2000" w:rsidRPr="00EB2000" w:rsidRDefault="00EB2000" w:rsidP="00EB2000">
      <w:pPr>
        <w:pStyle w:val="PlainText"/>
        <w:rPr>
          <w:rFonts w:ascii="Courier New" w:hAnsi="Courier New" w:cs="Courier New"/>
          <w:b/>
          <w:bCs/>
        </w:rPr>
      </w:pPr>
      <w:r w:rsidRPr="00EB2000">
        <w:rPr>
          <w:rFonts w:ascii="Courier New" w:hAnsi="Courier New" w:cs="Courier New"/>
          <w:b/>
          <w:bCs/>
        </w:rPr>
        <w:tab/>
      </w:r>
      <w:r w:rsidRPr="00EB2000">
        <w:rPr>
          <w:rFonts w:ascii="Courier New" w:hAnsi="Courier New" w:cs="Courier New"/>
          <w:b/>
          <w:bCs/>
        </w:rPr>
        <w:tab/>
      </w:r>
      <w:r w:rsidRPr="00EB2000">
        <w:rPr>
          <w:rFonts w:ascii="Courier New" w:hAnsi="Courier New" w:cs="Courier New"/>
          <w:b/>
          <w:bCs/>
        </w:rPr>
        <w:tab/>
      </w:r>
      <w:r w:rsidRPr="00EB2000">
        <w:rPr>
          <w:rFonts w:ascii="Courier New" w:hAnsi="Courier New" w:cs="Courier New"/>
          <w:b/>
          <w:bCs/>
        </w:rPr>
        <w:tab/>
        <w:t>set_contacts(size_of_Neighborhoo</w:t>
      </w:r>
      <w:r w:rsidR="00434059">
        <w:rPr>
          <w:rFonts w:ascii="Courier New" w:hAnsi="Courier New" w:cs="Courier New"/>
          <w:b/>
          <w:bCs/>
        </w:rPr>
        <w:t>d*0.0001</w:t>
      </w:r>
      <w:r w:rsidRPr="00EB2000">
        <w:rPr>
          <w:rFonts w:ascii="Courier New" w:hAnsi="Courier New" w:cs="Courier New"/>
          <w:b/>
          <w:bCs/>
        </w:rPr>
        <w:t>)</w:t>
      </w:r>
    </w:p>
    <w:p w14:paraId="5DE56185"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 xml:space="preserve">  wait()</w:t>
      </w:r>
    </w:p>
    <w:p w14:paraId="43DB04EE"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 xml:space="preserve">  next()</w:t>
      </w:r>
    </w:p>
    <w:p w14:paraId="44590197" w14:textId="77777777" w:rsidR="00EB2000" w:rsidRPr="00EB2000" w:rsidRDefault="00EB2000" w:rsidP="00EB2000">
      <w:pPr>
        <w:pStyle w:val="PlainText"/>
        <w:rPr>
          <w:rFonts w:ascii="Courier New" w:hAnsi="Courier New" w:cs="Courier New"/>
          <w:b/>
          <w:bCs/>
        </w:rPr>
      </w:pPr>
      <w:r w:rsidRPr="00EB2000">
        <w:rPr>
          <w:rFonts w:ascii="Courier New" w:hAnsi="Courier New" w:cs="Courier New"/>
          <w:b/>
          <w:bCs/>
        </w:rPr>
        <w:t>}</w:t>
      </w:r>
    </w:p>
    <w:p w14:paraId="259EE39C" w14:textId="77777777" w:rsidR="00EB2000" w:rsidRPr="005C103B" w:rsidRDefault="00EB2000" w:rsidP="00EB2000">
      <w:pPr>
        <w:pStyle w:val="PlainText"/>
        <w:rPr>
          <w:rFonts w:ascii="Courier New" w:hAnsi="Courier New" w:cs="Courier New"/>
        </w:rPr>
      </w:pPr>
    </w:p>
    <w:p w14:paraId="0A541640" w14:textId="2B097967" w:rsidR="00EB2000" w:rsidRDefault="00EB2000" w:rsidP="00EB2000">
      <w:pPr>
        <w:pStyle w:val="BodyText"/>
      </w:pPr>
      <w:r>
        <w:t xml:space="preserve">In this case, the contact factor is set to 0.5 plus 0.0005 for each individual for neighborhoods with up to 999 individuals. For neighborhoods with 1000 or more individuals, the contact factor </w:t>
      </w:r>
      <w:r w:rsidR="00434059">
        <w:t>is set to 0.0001 time the number of individuals.  The effect is that contact rates grow slowly for the first 1000 individuals, then faster for larger neighborhoods.  This is not meant to represent an actual contact pattern, but is meant to illustrate that the model can include any form of contact pattern than the modeler needs to specify.</w:t>
      </w:r>
    </w:p>
    <w:p w14:paraId="4EF8A8E1" w14:textId="50DFB332" w:rsidR="00434059" w:rsidRDefault="00434059" w:rsidP="00434059">
      <w:pPr>
        <w:pStyle w:val="PlainText"/>
        <w:rPr>
          <w:rFonts w:asciiTheme="minorHAnsi" w:hAnsiTheme="minorHAnsi" w:cs="Times New Roman"/>
          <w:sz w:val="22"/>
          <w:szCs w:val="24"/>
        </w:rPr>
      </w:pPr>
      <w:r>
        <w:rPr>
          <w:rFonts w:asciiTheme="minorHAnsi" w:hAnsiTheme="minorHAnsi" w:cs="Times New Roman"/>
          <w:sz w:val="22"/>
          <w:szCs w:val="24"/>
        </w:rPr>
        <w:t>The following plot compares the weekly incidence for the full-contact and proportional-contact models:</w:t>
      </w:r>
    </w:p>
    <w:p w14:paraId="31B02E9A" w14:textId="2A56FA85" w:rsidR="00434059" w:rsidRDefault="00434059" w:rsidP="00434059">
      <w:pPr>
        <w:pStyle w:val="BodyText"/>
        <w:jc w:val="center"/>
      </w:pPr>
      <w:r>
        <w:rPr>
          <w:noProof/>
        </w:rPr>
        <w:drawing>
          <wp:inline distT="0" distB="0" distL="0" distR="0" wp14:anchorId="65D58938" wp14:editId="73BF201C">
            <wp:extent cx="3191256" cy="227685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oportional-inc.pdf"/>
                    <pic:cNvPicPr/>
                  </pic:nvPicPr>
                  <pic:blipFill>
                    <a:blip r:embed="rId28">
                      <a:extLst>
                        <a:ext uri="{28A0092B-C50C-407E-A947-70E740481C1C}">
                          <a14:useLocalDpi xmlns:a14="http://schemas.microsoft.com/office/drawing/2010/main" val="0"/>
                        </a:ext>
                      </a:extLst>
                    </a:blip>
                    <a:stretch>
                      <a:fillRect/>
                    </a:stretch>
                  </pic:blipFill>
                  <pic:spPr>
                    <a:xfrm>
                      <a:off x="0" y="0"/>
                      <a:ext cx="3191256" cy="2276856"/>
                    </a:xfrm>
                    <a:prstGeom prst="rect">
                      <a:avLst/>
                    </a:prstGeom>
                  </pic:spPr>
                </pic:pic>
              </a:graphicData>
            </a:graphic>
          </wp:inline>
        </w:drawing>
      </w:r>
    </w:p>
    <w:p w14:paraId="051C34D2" w14:textId="0B261BCB" w:rsidR="00434059" w:rsidRDefault="00434059" w:rsidP="00EB2000">
      <w:pPr>
        <w:pStyle w:val="BodyText"/>
      </w:pPr>
    </w:p>
    <w:p w14:paraId="5004FCFB" w14:textId="7437CB82" w:rsidR="00434059" w:rsidRPr="005C103B" w:rsidRDefault="00434059" w:rsidP="00EB2000">
      <w:pPr>
        <w:pStyle w:val="BodyText"/>
      </w:pPr>
      <w:r>
        <w:t>Please see FRED/models/set_contacts for working copies of the models described aboved as well as the METHODS script for the commands used to generate the plots shown.</w:t>
      </w:r>
    </w:p>
    <w:p w14:paraId="30D389DF" w14:textId="77777777" w:rsidR="00EB2000" w:rsidRDefault="00EB2000" w:rsidP="007A19A7">
      <w:pPr>
        <w:rPr>
          <w:rFonts w:eastAsiaTheme="minorHAnsi" w:cstheme="minorHAnsi"/>
          <w:color w:val="000000" w:themeColor="text1"/>
          <w:szCs w:val="22"/>
        </w:rPr>
      </w:pPr>
    </w:p>
    <w:p w14:paraId="5088CB43" w14:textId="77777777" w:rsidR="00EB2000" w:rsidRDefault="00EB2000" w:rsidP="007A19A7">
      <w:pPr>
        <w:rPr>
          <w:rFonts w:eastAsiaTheme="minorHAnsi" w:cstheme="minorHAnsi"/>
          <w:color w:val="000000" w:themeColor="text1"/>
          <w:szCs w:val="22"/>
        </w:rPr>
      </w:pPr>
    </w:p>
    <w:p w14:paraId="19720A0A" w14:textId="2AEAB8E9" w:rsidR="003811A0" w:rsidRDefault="003811A0" w:rsidP="003811A0">
      <w:pPr>
        <w:jc w:val="center"/>
      </w:pPr>
    </w:p>
    <w:p w14:paraId="5B1F07C4" w14:textId="77777777" w:rsidR="00CA3497" w:rsidRDefault="00CA3497">
      <w:r>
        <w:br w:type="page"/>
      </w:r>
    </w:p>
    <w:p w14:paraId="476499A7" w14:textId="10858F09" w:rsidR="00270F02" w:rsidRDefault="00270F02" w:rsidP="00CA3497">
      <w:pPr>
        <w:pStyle w:val="Heading2"/>
      </w:pPr>
      <w:bookmarkStart w:id="194" w:name="_Toc40674696"/>
      <w:r>
        <w:lastRenderedPageBreak/>
        <w:t>Density-Based Transmission</w:t>
      </w:r>
      <w:r w:rsidR="00262DC8">
        <w:t xml:space="preserve"> in Urban vs Rural </w:t>
      </w:r>
      <w:r w:rsidR="00816AC5">
        <w:t>Locations</w:t>
      </w:r>
      <w:bookmarkEnd w:id="194"/>
    </w:p>
    <w:p w14:paraId="0FA6BE53" w14:textId="35B0A12D" w:rsidR="00270F02" w:rsidRDefault="00270F02" w:rsidP="00CA3497">
      <w:pPr>
        <w:pStyle w:val="Heading2"/>
      </w:pPr>
    </w:p>
    <w:p w14:paraId="36D220D5" w14:textId="57FD8656" w:rsidR="00270F02" w:rsidRDefault="00270F02" w:rsidP="00270F02">
      <w:r>
        <w:t xml:space="preserve">This model illustrates the use of the </w:t>
      </w:r>
      <w:r w:rsidRPr="00270F02">
        <w:rPr>
          <w:i/>
          <w:iCs/>
        </w:rPr>
        <w:t>transmission by probability</w:t>
      </w:r>
      <w:r>
        <w:t xml:space="preserve"> mode, or </w:t>
      </w:r>
      <w:r w:rsidRPr="00270F02">
        <w:rPr>
          <w:i/>
          <w:iCs/>
        </w:rPr>
        <w:t>density-based transmission</w:t>
      </w:r>
      <w:r>
        <w:t>. This mode is useful for models in which a condition might be easily transmitted to everyone an individual comes into slight contact with (for example, a highly contagious respiratory disease like measles). With density-based transmission, an infectious individual may transmit the condition to a large number of people in a crowded place.</w:t>
      </w:r>
    </w:p>
    <w:p w14:paraId="59C4EAA9" w14:textId="726B33BB" w:rsidR="00FD40C4" w:rsidRDefault="00FD40C4" w:rsidP="00270F02"/>
    <w:p w14:paraId="15AC71B7" w14:textId="6EF8704B" w:rsidR="00FD40C4" w:rsidRPr="00FD40C4" w:rsidRDefault="00FD40C4" w:rsidP="00270F02">
      <w:r>
        <w:t xml:space="preserve">The following model is called </w:t>
      </w:r>
      <w:r>
        <w:rPr>
          <w:b/>
          <w:bCs/>
        </w:rPr>
        <w:t>urban-density.fred.</w:t>
      </w:r>
      <w:r>
        <w:t xml:space="preserve"> It includes the INF and WHERE conditions discussed previously.  It adds the properties to the </w:t>
      </w:r>
      <w:r>
        <w:rPr>
          <w:b/>
          <w:bCs/>
        </w:rPr>
        <w:t>Neighborhood</w:t>
      </w:r>
      <w:r>
        <w:t xml:space="preserve"> place type to use density-based transmission for the INF condition, with a probability = 0.0003 of contact between any two individuals in a neighborhood in any given hour.  The location is Allegheny County, which surrounds the city of Pittsburgh, PA.</w:t>
      </w:r>
    </w:p>
    <w:p w14:paraId="66637D03" w14:textId="77777777" w:rsidR="00270F02" w:rsidRPr="000E5855" w:rsidRDefault="00270F02" w:rsidP="00EB2000">
      <w:pPr>
        <w:pStyle w:val="PlainText"/>
        <w:rPr>
          <w:rFonts w:ascii="Courier New" w:hAnsi="Courier New" w:cs="Courier New"/>
        </w:rPr>
      </w:pPr>
    </w:p>
    <w:p w14:paraId="383EDAA6" w14:textId="77777777" w:rsidR="007C5362" w:rsidRDefault="007C5362" w:rsidP="00EB2000">
      <w:pPr>
        <w:pStyle w:val="PlainText"/>
        <w:rPr>
          <w:rFonts w:ascii="Courier New" w:hAnsi="Courier New" w:cs="Courier New"/>
          <w:b/>
          <w:bCs/>
        </w:rPr>
      </w:pPr>
    </w:p>
    <w:p w14:paraId="11BFBFE6" w14:textId="13301FC1" w:rsidR="00270F02" w:rsidRPr="00FD40C4" w:rsidRDefault="00270F02" w:rsidP="00EB2000">
      <w:pPr>
        <w:pStyle w:val="PlainText"/>
        <w:rPr>
          <w:rFonts w:ascii="Courier New" w:hAnsi="Courier New" w:cs="Courier New"/>
          <w:b/>
          <w:bCs/>
        </w:rPr>
      </w:pPr>
      <w:r w:rsidRPr="00FD40C4">
        <w:rPr>
          <w:rFonts w:ascii="Courier New" w:hAnsi="Courier New" w:cs="Courier New"/>
          <w:b/>
          <w:bCs/>
        </w:rPr>
        <w:t>##### Simulated Location</w:t>
      </w:r>
    </w:p>
    <w:p w14:paraId="7BD21E32" w14:textId="6E0085A0" w:rsidR="00270F02" w:rsidRPr="00FD40C4" w:rsidRDefault="00270F02" w:rsidP="00EB2000">
      <w:pPr>
        <w:pStyle w:val="PlainText"/>
        <w:rPr>
          <w:rFonts w:ascii="Courier New" w:hAnsi="Courier New" w:cs="Courier New"/>
          <w:b/>
          <w:bCs/>
        </w:rPr>
      </w:pPr>
      <w:r w:rsidRPr="00FD40C4">
        <w:rPr>
          <w:rFonts w:ascii="Courier New" w:hAnsi="Courier New" w:cs="Courier New"/>
          <w:b/>
          <w:bCs/>
        </w:rPr>
        <w:t>locations = Allegheny_County_PA</w:t>
      </w:r>
    </w:p>
    <w:p w14:paraId="46DD6437" w14:textId="77777777" w:rsidR="00270F02" w:rsidRPr="00FD40C4" w:rsidRDefault="00270F02" w:rsidP="00EB2000">
      <w:pPr>
        <w:pStyle w:val="PlainText"/>
        <w:rPr>
          <w:rFonts w:ascii="Courier New" w:hAnsi="Courier New" w:cs="Courier New"/>
          <w:b/>
          <w:bCs/>
        </w:rPr>
      </w:pPr>
    </w:p>
    <w:p w14:paraId="365A7C28"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 Simulated Timeframe</w:t>
      </w:r>
    </w:p>
    <w:p w14:paraId="4859CCC5"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start_date = 2020-Jan-01</w:t>
      </w:r>
    </w:p>
    <w:p w14:paraId="38116AEC"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end_date = 2020-Jul-01</w:t>
      </w:r>
    </w:p>
    <w:p w14:paraId="10FF736D" w14:textId="77777777" w:rsidR="00270F02" w:rsidRPr="00FD40C4" w:rsidRDefault="00270F02" w:rsidP="00EB2000">
      <w:pPr>
        <w:pStyle w:val="PlainText"/>
        <w:rPr>
          <w:rFonts w:ascii="Courier New" w:hAnsi="Courier New" w:cs="Courier New"/>
          <w:b/>
          <w:bCs/>
        </w:rPr>
      </w:pPr>
    </w:p>
    <w:p w14:paraId="32FBC9DB"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include inf.fred</w:t>
      </w:r>
    </w:p>
    <w:p w14:paraId="007BA550"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include where.fred</w:t>
      </w:r>
    </w:p>
    <w:p w14:paraId="22819DDE" w14:textId="77777777" w:rsidR="00270F02" w:rsidRPr="00FD40C4" w:rsidRDefault="00270F02" w:rsidP="00EB2000">
      <w:pPr>
        <w:pStyle w:val="PlainText"/>
        <w:rPr>
          <w:rFonts w:ascii="Courier New" w:hAnsi="Courier New" w:cs="Courier New"/>
          <w:b/>
          <w:bCs/>
        </w:rPr>
      </w:pPr>
    </w:p>
    <w:p w14:paraId="61922324"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place Neighborhood {</w:t>
      </w:r>
    </w:p>
    <w:p w14:paraId="3E5B0B16"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 xml:space="preserve">  density_transmission_for_INF = 1</w:t>
      </w:r>
    </w:p>
    <w:p w14:paraId="45C51579" w14:textId="758769E7" w:rsidR="00270F02" w:rsidRPr="00FD40C4" w:rsidRDefault="00270F02" w:rsidP="00EB2000">
      <w:pPr>
        <w:pStyle w:val="PlainText"/>
        <w:rPr>
          <w:rFonts w:ascii="Courier New" w:hAnsi="Courier New" w:cs="Courier New"/>
          <w:b/>
          <w:bCs/>
        </w:rPr>
      </w:pPr>
      <w:r w:rsidRPr="00FD40C4">
        <w:rPr>
          <w:rFonts w:ascii="Courier New" w:hAnsi="Courier New" w:cs="Courier New"/>
          <w:b/>
          <w:bCs/>
        </w:rPr>
        <w:t xml:space="preserve">  density_contact_prob</w:t>
      </w:r>
      <w:r w:rsidR="00CE188C">
        <w:rPr>
          <w:rFonts w:ascii="Courier New" w:hAnsi="Courier New" w:cs="Courier New"/>
          <w:b/>
          <w:bCs/>
        </w:rPr>
        <w:t>_for_INF</w:t>
      </w:r>
      <w:r w:rsidRPr="00FD40C4">
        <w:rPr>
          <w:rFonts w:ascii="Courier New" w:hAnsi="Courier New" w:cs="Courier New"/>
          <w:b/>
          <w:bCs/>
        </w:rPr>
        <w:t xml:space="preserve"> = 0.0003</w:t>
      </w:r>
    </w:p>
    <w:p w14:paraId="34D58B90" w14:textId="77777777" w:rsidR="00270F02" w:rsidRPr="00FD40C4" w:rsidRDefault="00270F02" w:rsidP="00EB2000">
      <w:pPr>
        <w:pStyle w:val="PlainText"/>
        <w:rPr>
          <w:rFonts w:ascii="Courier New" w:hAnsi="Courier New" w:cs="Courier New"/>
          <w:b/>
          <w:bCs/>
        </w:rPr>
      </w:pPr>
      <w:r w:rsidRPr="00FD40C4">
        <w:rPr>
          <w:rFonts w:ascii="Courier New" w:hAnsi="Courier New" w:cs="Courier New"/>
          <w:b/>
          <w:bCs/>
        </w:rPr>
        <w:t>}</w:t>
      </w:r>
    </w:p>
    <w:p w14:paraId="7F57ED86" w14:textId="77777777" w:rsidR="00270F02" w:rsidRPr="000E5855" w:rsidRDefault="00270F02" w:rsidP="00EB2000">
      <w:pPr>
        <w:pStyle w:val="PlainText"/>
        <w:rPr>
          <w:rFonts w:ascii="Courier New" w:hAnsi="Courier New" w:cs="Courier New"/>
        </w:rPr>
      </w:pPr>
    </w:p>
    <w:p w14:paraId="0A4152B5" w14:textId="77777777" w:rsidR="00270F02" w:rsidRDefault="00270F02" w:rsidP="00270F02"/>
    <w:p w14:paraId="54240A52" w14:textId="07A21207" w:rsidR="00270F02" w:rsidRDefault="00FD40C4" w:rsidP="00270F02">
      <w:r>
        <w:t xml:space="preserve">We compare this with another model called </w:t>
      </w:r>
      <w:r>
        <w:rPr>
          <w:b/>
          <w:bCs/>
        </w:rPr>
        <w:t>rural-density.fred</w:t>
      </w:r>
      <w:r>
        <w:t xml:space="preserve"> in which the only change is the location, a rural county in Pennsylvania:</w:t>
      </w:r>
    </w:p>
    <w:p w14:paraId="6F9A5029" w14:textId="0E0228E3" w:rsidR="00FD40C4" w:rsidRDefault="00FD40C4" w:rsidP="00270F02"/>
    <w:p w14:paraId="42B595F6" w14:textId="77777777" w:rsidR="00FD40C4" w:rsidRPr="00FD40C4" w:rsidRDefault="00FD40C4" w:rsidP="00FD40C4">
      <w:pPr>
        <w:pStyle w:val="PlainText"/>
        <w:rPr>
          <w:rFonts w:ascii="Courier New" w:hAnsi="Courier New" w:cs="Courier New"/>
          <w:b/>
          <w:bCs/>
        </w:rPr>
      </w:pPr>
      <w:r w:rsidRPr="00FD40C4">
        <w:rPr>
          <w:rFonts w:ascii="Courier New" w:hAnsi="Courier New" w:cs="Courier New"/>
          <w:b/>
          <w:bCs/>
        </w:rPr>
        <w:t>##### Simulated Location</w:t>
      </w:r>
    </w:p>
    <w:p w14:paraId="4B46DF66" w14:textId="43F63993" w:rsidR="00FD40C4" w:rsidRDefault="00FD40C4" w:rsidP="00FD40C4">
      <w:pPr>
        <w:pStyle w:val="PlainText"/>
        <w:rPr>
          <w:rFonts w:ascii="Courier New" w:hAnsi="Courier New" w:cs="Courier New"/>
          <w:b/>
          <w:bCs/>
        </w:rPr>
      </w:pPr>
      <w:r w:rsidRPr="00FD40C4">
        <w:rPr>
          <w:rFonts w:ascii="Courier New" w:hAnsi="Courier New" w:cs="Courier New"/>
          <w:b/>
          <w:bCs/>
        </w:rPr>
        <w:t xml:space="preserve">locations = </w:t>
      </w:r>
      <w:r>
        <w:rPr>
          <w:rFonts w:ascii="Courier New" w:hAnsi="Courier New" w:cs="Courier New"/>
          <w:b/>
          <w:bCs/>
        </w:rPr>
        <w:t>Jefferson</w:t>
      </w:r>
      <w:r w:rsidRPr="00FD40C4">
        <w:rPr>
          <w:rFonts w:ascii="Courier New" w:hAnsi="Courier New" w:cs="Courier New"/>
          <w:b/>
          <w:bCs/>
        </w:rPr>
        <w:t>_County_PA</w:t>
      </w:r>
    </w:p>
    <w:p w14:paraId="580B8DC6" w14:textId="4E4AC8CF" w:rsidR="00FD40C4" w:rsidRDefault="00FD40C4" w:rsidP="00FD40C4">
      <w:pPr>
        <w:pStyle w:val="PlainText"/>
        <w:rPr>
          <w:rFonts w:ascii="Courier New" w:hAnsi="Courier New" w:cs="Courier New"/>
          <w:b/>
          <w:bCs/>
        </w:rPr>
      </w:pPr>
    </w:p>
    <w:p w14:paraId="6DE9B588" w14:textId="1C2C9A6A" w:rsidR="00262DC8" w:rsidRDefault="00262DC8" w:rsidP="00FD40C4">
      <w:pPr>
        <w:pStyle w:val="BodyText"/>
      </w:pPr>
      <w:r>
        <w:t>Note that both models us</w:t>
      </w:r>
      <w:r w:rsidR="00C40142">
        <w:t>e</w:t>
      </w:r>
      <w:r>
        <w:t xml:space="preserve"> identical parameters for the transmissibility of influenza and the same contact rates for households, schools and workplaces.  The probability of contact in the neighborhood is </w:t>
      </w:r>
      <w:r w:rsidR="00C40142">
        <w:t xml:space="preserve">also </w:t>
      </w:r>
      <w:r>
        <w:t xml:space="preserve">the same, but we expect different </w:t>
      </w:r>
      <w:r w:rsidR="00C40142">
        <w:t>outcomes</w:t>
      </w:r>
      <w:r>
        <w:t xml:space="preserve"> because the density of people is substantially less in the rural county than in the urban county. </w:t>
      </w:r>
    </w:p>
    <w:p w14:paraId="26068BE9" w14:textId="7B8CB9FF" w:rsidR="00FD40C4" w:rsidRDefault="00FD40C4" w:rsidP="00FD40C4">
      <w:pPr>
        <w:pStyle w:val="BodyText"/>
      </w:pPr>
      <w:r>
        <w:t xml:space="preserve">After running both models, we can compare the two resulting influenza epidemics to see the different effects of density-based transmission in urban and rural </w:t>
      </w:r>
      <w:r w:rsidR="007C5362">
        <w:t>locations</w:t>
      </w:r>
      <w:r>
        <w:t xml:space="preserve">.  First, we see that the attack rate, or percentage of the population that gets infected, varies from </w:t>
      </w:r>
      <w:r w:rsidR="00816AC5">
        <w:t xml:space="preserve">about </w:t>
      </w:r>
      <w:r>
        <w:t>3</w:t>
      </w:r>
      <w:r w:rsidR="00816AC5">
        <w:t>6</w:t>
      </w:r>
      <w:r>
        <w:t xml:space="preserve">% in the urban county to </w:t>
      </w:r>
      <w:r w:rsidR="00816AC5">
        <w:t xml:space="preserve">about </w:t>
      </w:r>
      <w:r>
        <w:t>25% in the rural county.</w:t>
      </w:r>
    </w:p>
    <w:p w14:paraId="260A98FA" w14:textId="4C8CE60F" w:rsidR="00C40142" w:rsidRDefault="00C02A7C" w:rsidP="00C02A7C">
      <w:pPr>
        <w:pStyle w:val="BodyText"/>
        <w:jc w:val="center"/>
      </w:pPr>
      <w:r>
        <w:rPr>
          <w:noProof/>
        </w:rPr>
        <w:lastRenderedPageBreak/>
        <w:drawing>
          <wp:inline distT="0" distB="0" distL="0" distR="0" wp14:anchorId="54629B86" wp14:editId="0EA3BB65">
            <wp:extent cx="3831336" cy="27340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ttack.pdf"/>
                    <pic:cNvPicPr/>
                  </pic:nvPicPr>
                  <pic:blipFill>
                    <a:blip r:embed="rId29">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489AB496" w14:textId="77777777" w:rsidR="00816AC5" w:rsidRDefault="00816AC5" w:rsidP="00FD40C4">
      <w:pPr>
        <w:pStyle w:val="BodyText"/>
      </w:pPr>
    </w:p>
    <w:p w14:paraId="0CB40E9F" w14:textId="45C8EF8C" w:rsidR="00C40142" w:rsidRDefault="00C40142" w:rsidP="00FD40C4">
      <w:pPr>
        <w:pStyle w:val="BodyText"/>
      </w:pPr>
      <w:r>
        <w:t>The next plot shows difference in weekly incidence.</w:t>
      </w:r>
      <w:r w:rsidR="00816AC5">
        <w:t xml:space="preserve">  We can see that the epidemic in the urban setting is larger and happens more quickly than does the epidemic in the rural location:</w:t>
      </w:r>
    </w:p>
    <w:p w14:paraId="7DB28C9A" w14:textId="77777777" w:rsidR="00816AC5" w:rsidRDefault="00816AC5" w:rsidP="00FD40C4">
      <w:pPr>
        <w:pStyle w:val="BodyText"/>
      </w:pPr>
    </w:p>
    <w:p w14:paraId="2944844F" w14:textId="6AFD7BC7" w:rsidR="00C40142" w:rsidRDefault="00C02A7C" w:rsidP="00816AC5">
      <w:pPr>
        <w:pStyle w:val="BodyText"/>
        <w:jc w:val="center"/>
      </w:pPr>
      <w:r>
        <w:rPr>
          <w:noProof/>
        </w:rPr>
        <w:drawing>
          <wp:inline distT="0" distB="0" distL="0" distR="0" wp14:anchorId="19826D0B" wp14:editId="3A58D008">
            <wp:extent cx="3831336" cy="273405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c.pdf"/>
                    <pic:cNvPicPr/>
                  </pic:nvPicPr>
                  <pic:blipFill>
                    <a:blip r:embed="rId30">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39ED849D" w14:textId="77777777" w:rsidR="00816AC5" w:rsidRDefault="00816AC5" w:rsidP="00FD40C4">
      <w:pPr>
        <w:pStyle w:val="BodyText"/>
      </w:pPr>
    </w:p>
    <w:p w14:paraId="3D91E4BF" w14:textId="5A1F851E" w:rsidR="00C40142" w:rsidRDefault="00C40142" w:rsidP="00FD40C4">
      <w:pPr>
        <w:pStyle w:val="BodyText"/>
      </w:pPr>
      <w:r>
        <w:t>By plotting the states in the WHERE condition, we can see difference</w:t>
      </w:r>
      <w:r w:rsidR="007C5362">
        <w:t>s</w:t>
      </w:r>
      <w:r>
        <w:t xml:space="preserve"> in where individual get infected.  In the urban model, about </w:t>
      </w:r>
      <w:r w:rsidR="00816AC5">
        <w:t>28</w:t>
      </w:r>
      <w:r>
        <w:t>% of infection</w:t>
      </w:r>
      <w:r w:rsidR="007C5362">
        <w:t>s</w:t>
      </w:r>
      <w:r>
        <w:t xml:space="preserve"> occur in the densely population neighborhoods</w:t>
      </w:r>
      <w:r w:rsidR="00816AC5">
        <w:t>, nearly the same as the percentage in households:</w:t>
      </w:r>
    </w:p>
    <w:p w14:paraId="37024879" w14:textId="6DCD70DB" w:rsidR="00C40142" w:rsidRDefault="00C40142" w:rsidP="00816AC5">
      <w:pPr>
        <w:pStyle w:val="BodyText"/>
        <w:jc w:val="center"/>
      </w:pPr>
    </w:p>
    <w:p w14:paraId="610FD823" w14:textId="77777777" w:rsidR="007C5362" w:rsidRDefault="007C5362" w:rsidP="00FD40C4">
      <w:pPr>
        <w:pStyle w:val="BodyText"/>
      </w:pPr>
    </w:p>
    <w:p w14:paraId="244855D0" w14:textId="19999C50" w:rsidR="00C40142" w:rsidRDefault="00C40142" w:rsidP="00FD40C4">
      <w:pPr>
        <w:pStyle w:val="BodyText"/>
      </w:pPr>
      <w:r>
        <w:lastRenderedPageBreak/>
        <w:t xml:space="preserve">In the rural </w:t>
      </w:r>
      <w:r w:rsidR="00816AC5">
        <w:t>locati</w:t>
      </w:r>
      <w:r w:rsidR="007C5362">
        <w:t>o</w:t>
      </w:r>
      <w:r w:rsidR="00816AC5">
        <w:t>n</w:t>
      </w:r>
      <w:r>
        <w:t xml:space="preserve">, the percent of infection in the neighborhood drops to </w:t>
      </w:r>
      <w:r w:rsidR="00816AC5">
        <w:t>about 8</w:t>
      </w:r>
      <w:r>
        <w:t xml:space="preserve">%, reflecting the lower density </w:t>
      </w:r>
      <w:r w:rsidR="00816AC5">
        <w:t xml:space="preserve">in this county. The percentage of infection occurring in the other place types (Household, Classroom, School, Office and Workplace) are in the same relative order as in the urban setting, but </w:t>
      </w:r>
      <w:r w:rsidR="007C5362">
        <w:t>they</w:t>
      </w:r>
      <w:r w:rsidR="00816AC5">
        <w:t xml:space="preserve"> vary in absolute percentages because of the </w:t>
      </w:r>
      <w:r w:rsidR="007C5362">
        <w:t>relatively small</w:t>
      </w:r>
      <w:r w:rsidR="00816AC5">
        <w:t xml:space="preserve"> number of infections in the neighborhood.</w:t>
      </w:r>
    </w:p>
    <w:p w14:paraId="32D6FFE1" w14:textId="77777777" w:rsidR="00816AC5" w:rsidRDefault="00816AC5" w:rsidP="00FD40C4">
      <w:pPr>
        <w:pStyle w:val="BodyText"/>
      </w:pPr>
    </w:p>
    <w:p w14:paraId="37A6A20E" w14:textId="77777777" w:rsidR="00C02A7C" w:rsidRDefault="00C02A7C" w:rsidP="00816AC5">
      <w:pPr>
        <w:pStyle w:val="BodyText"/>
        <w:jc w:val="center"/>
      </w:pPr>
      <w:r>
        <w:rPr>
          <w:noProof/>
        </w:rPr>
        <w:drawing>
          <wp:inline distT="0" distB="0" distL="0" distR="0" wp14:anchorId="4F52AD7F" wp14:editId="7C31A18A">
            <wp:extent cx="3831336" cy="273405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rban-density.pdf"/>
                    <pic:cNvPicPr/>
                  </pic:nvPicPr>
                  <pic:blipFill>
                    <a:blip r:embed="rId31">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5EB095AA" w14:textId="42E072F3" w:rsidR="00C40142" w:rsidRDefault="00C02A7C" w:rsidP="00816AC5">
      <w:pPr>
        <w:pStyle w:val="BodyText"/>
        <w:jc w:val="center"/>
      </w:pPr>
      <w:r>
        <w:rPr>
          <w:noProof/>
        </w:rPr>
        <w:drawing>
          <wp:inline distT="0" distB="0" distL="0" distR="0" wp14:anchorId="46456E4E" wp14:editId="170F14C9">
            <wp:extent cx="3831336" cy="27340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ral-density.pdf"/>
                    <pic:cNvPicPr/>
                  </pic:nvPicPr>
                  <pic:blipFill>
                    <a:blip r:embed="rId32">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480FC12F" w14:textId="2B3AC72D" w:rsidR="00816AC5" w:rsidRDefault="00816AC5" w:rsidP="00FD40C4">
      <w:pPr>
        <w:pStyle w:val="BodyText"/>
      </w:pPr>
    </w:p>
    <w:p w14:paraId="08F7CD3D" w14:textId="52689B41" w:rsidR="00816AC5" w:rsidRDefault="00816AC5" w:rsidP="00FD40C4">
      <w:pPr>
        <w:pStyle w:val="BodyText"/>
      </w:pPr>
      <w:r>
        <w:t>As this example shows, the use of density-based transmission can lead to significant differences int he spread of conditions in urban and rural locations.</w:t>
      </w:r>
    </w:p>
    <w:p w14:paraId="0C39FC15" w14:textId="77777777" w:rsidR="00480975" w:rsidRDefault="00C40142" w:rsidP="007C5362">
      <w:pPr>
        <w:pStyle w:val="BodyText"/>
      </w:pPr>
      <w:r>
        <w:t>Please see FRED/models/density/METHODS for the commands used to generate the plots shown above.</w:t>
      </w:r>
    </w:p>
    <w:p w14:paraId="4BEB8A22" w14:textId="77777777" w:rsidR="00480975" w:rsidRDefault="00480975" w:rsidP="00480975">
      <w:pPr>
        <w:pStyle w:val="Heading2"/>
      </w:pPr>
      <w:bookmarkStart w:id="195" w:name="_Toc40674697"/>
      <w:r>
        <w:lastRenderedPageBreak/>
        <w:t>Small Ad Hoc Gatherings</w:t>
      </w:r>
      <w:bookmarkEnd w:id="195"/>
    </w:p>
    <w:p w14:paraId="13339802" w14:textId="1B2F3244" w:rsidR="00480975" w:rsidRDefault="00480975" w:rsidP="00480975">
      <w:pPr>
        <w:pStyle w:val="Heading2"/>
      </w:pPr>
    </w:p>
    <w:p w14:paraId="7CA819CA" w14:textId="08227FE0" w:rsidR="00480975" w:rsidRDefault="00480975" w:rsidP="00480975">
      <w:r>
        <w:t>This section illustrates the process of defining small ad hoc gathering such as house parties</w:t>
      </w:r>
      <w:r w:rsidR="00FC7706">
        <w:t>. We use</w:t>
      </w:r>
      <w:r>
        <w:t xml:space="preserve"> </w:t>
      </w:r>
      <w:r w:rsidR="007C0016">
        <w:t>two</w:t>
      </w:r>
      <w:r>
        <w:t xml:space="preserve"> </w:t>
      </w:r>
      <w:r w:rsidR="007C0016">
        <w:t>advanced features of FRED:</w:t>
      </w:r>
    </w:p>
    <w:p w14:paraId="3588BEDE" w14:textId="72682696" w:rsidR="007C0016" w:rsidRDefault="007C0016" w:rsidP="007C0016">
      <w:pPr>
        <w:pStyle w:val="ListParagraph"/>
        <w:numPr>
          <w:ilvl w:val="0"/>
          <w:numId w:val="104"/>
        </w:numPr>
      </w:pPr>
      <w:r>
        <w:t>dynamically generated places</w:t>
      </w:r>
    </w:p>
    <w:p w14:paraId="64BCE30D" w14:textId="44E156C0" w:rsidR="007C0016" w:rsidRDefault="007C0016" w:rsidP="007C0016">
      <w:pPr>
        <w:pStyle w:val="ListParagraph"/>
        <w:numPr>
          <w:ilvl w:val="0"/>
          <w:numId w:val="104"/>
        </w:numPr>
      </w:pPr>
      <w:r>
        <w:t>transmission of places (i.e., invitations)</w:t>
      </w:r>
    </w:p>
    <w:p w14:paraId="13C9DFB1" w14:textId="084C7753" w:rsidR="007C0016" w:rsidRDefault="007C0016" w:rsidP="007C0016"/>
    <w:p w14:paraId="788A55EF" w14:textId="4869BD07" w:rsidR="007C0016" w:rsidRDefault="007C0016" w:rsidP="007C0016">
      <w:r>
        <w:t xml:space="preserve">Narrative of the model: A subset of the households is selected to host house parties. House parties occur each Saturday evening at 6pm, last for 4 hours, and are limited to </w:t>
      </w:r>
      <w:r w:rsidR="002511D2">
        <w:t>2</w:t>
      </w:r>
      <w:r>
        <w:t xml:space="preserve">5 guests.  Guests are invited based on the social contacts of the head of the household.  Each week, the host invites up to </w:t>
      </w:r>
      <w:r w:rsidR="002511D2">
        <w:t>2</w:t>
      </w:r>
      <w:r>
        <w:t>5 people, randomly selected from the pool of neighbors and co-workers.  The invited guests and the host attend the party each week, during which time they may transmit other communicable conditions.</w:t>
      </w:r>
    </w:p>
    <w:p w14:paraId="26B9A53A" w14:textId="3B0464D5" w:rsidR="007C0016" w:rsidRDefault="007C0016" w:rsidP="007C0016"/>
    <w:p w14:paraId="329D1326" w14:textId="1C1D0DF6" w:rsidR="007C0016" w:rsidRDefault="007C0016" w:rsidP="007C0016">
      <w:r>
        <w:t>To define a dynamically generated Place Type, we use the declaration:</w:t>
      </w:r>
    </w:p>
    <w:p w14:paraId="21AD5FCD" w14:textId="1340EF40" w:rsidR="007C0016" w:rsidRDefault="007C0016" w:rsidP="007C0016"/>
    <w:p w14:paraId="47D37B3B" w14:textId="77777777" w:rsidR="007C0016" w:rsidRPr="00480975" w:rsidRDefault="007C0016" w:rsidP="007C0016">
      <w:pPr>
        <w:pStyle w:val="PlainText"/>
        <w:rPr>
          <w:rFonts w:ascii="Courier New" w:hAnsi="Courier New" w:cs="Courier New"/>
          <w:b/>
          <w:bCs/>
        </w:rPr>
      </w:pPr>
      <w:r w:rsidRPr="00480975">
        <w:rPr>
          <w:rFonts w:ascii="Courier New" w:hAnsi="Courier New" w:cs="Courier New"/>
          <w:b/>
          <w:bCs/>
        </w:rPr>
        <w:t>place Party {</w:t>
      </w:r>
    </w:p>
    <w:p w14:paraId="172B5988" w14:textId="77777777" w:rsidR="007C0016" w:rsidRDefault="007C0016" w:rsidP="007C0016">
      <w:pPr>
        <w:pStyle w:val="PlainText"/>
        <w:rPr>
          <w:rFonts w:ascii="Courier New" w:hAnsi="Courier New" w:cs="Courier New"/>
          <w:b/>
          <w:bCs/>
        </w:rPr>
      </w:pPr>
      <w:r w:rsidRPr="00480975">
        <w:rPr>
          <w:rFonts w:ascii="Courier New" w:hAnsi="Courier New" w:cs="Courier New"/>
          <w:b/>
          <w:bCs/>
        </w:rPr>
        <w:t xml:space="preserve">  </w:t>
      </w:r>
      <w:r>
        <w:rPr>
          <w:rFonts w:ascii="Courier New" w:hAnsi="Courier New" w:cs="Courier New"/>
          <w:b/>
          <w:bCs/>
        </w:rPr>
        <w:t>base_type = Household</w:t>
      </w:r>
    </w:p>
    <w:p w14:paraId="75167ABD" w14:textId="77777777" w:rsidR="007C0016" w:rsidRPr="00480975" w:rsidRDefault="007C0016" w:rsidP="007C0016">
      <w:pPr>
        <w:pStyle w:val="PlainText"/>
        <w:rPr>
          <w:rFonts w:ascii="Courier New" w:hAnsi="Courier New" w:cs="Courier New"/>
          <w:b/>
          <w:bCs/>
        </w:rPr>
      </w:pPr>
      <w:r>
        <w:rPr>
          <w:rFonts w:ascii="Courier New" w:hAnsi="Courier New" w:cs="Courier New"/>
          <w:b/>
          <w:bCs/>
        </w:rPr>
        <w:t xml:space="preserve">  </w:t>
      </w:r>
      <w:r w:rsidRPr="00480975">
        <w:rPr>
          <w:rFonts w:ascii="Courier New" w:hAnsi="Courier New" w:cs="Courier New"/>
          <w:b/>
          <w:bCs/>
        </w:rPr>
        <w:t>starts_at_hour_18_on_Sat = 4</w:t>
      </w:r>
    </w:p>
    <w:p w14:paraId="7A6F97AC" w14:textId="77777777" w:rsidR="007C0016" w:rsidRPr="00480975" w:rsidRDefault="007C0016" w:rsidP="007C0016">
      <w:pPr>
        <w:pStyle w:val="PlainText"/>
        <w:rPr>
          <w:rFonts w:ascii="Courier New" w:hAnsi="Courier New" w:cs="Courier New"/>
          <w:b/>
          <w:bCs/>
        </w:rPr>
      </w:pPr>
      <w:r w:rsidRPr="00480975">
        <w:rPr>
          <w:rFonts w:ascii="Courier New" w:hAnsi="Courier New" w:cs="Courier New"/>
          <w:b/>
          <w:bCs/>
        </w:rPr>
        <w:t xml:space="preserve">  max_size = </w:t>
      </w:r>
      <w:r>
        <w:rPr>
          <w:rFonts w:ascii="Courier New" w:hAnsi="Courier New" w:cs="Courier New"/>
          <w:b/>
          <w:bCs/>
        </w:rPr>
        <w:t>4</w:t>
      </w:r>
      <w:r w:rsidRPr="00480975">
        <w:rPr>
          <w:rFonts w:ascii="Courier New" w:hAnsi="Courier New" w:cs="Courier New"/>
          <w:b/>
          <w:bCs/>
        </w:rPr>
        <w:t>5</w:t>
      </w:r>
    </w:p>
    <w:p w14:paraId="5B2141FD" w14:textId="77777777" w:rsidR="007C0016" w:rsidRPr="00480975" w:rsidRDefault="007C0016" w:rsidP="007C0016">
      <w:pPr>
        <w:pStyle w:val="PlainText"/>
        <w:rPr>
          <w:rFonts w:ascii="Courier New" w:hAnsi="Courier New" w:cs="Courier New"/>
          <w:b/>
          <w:bCs/>
        </w:rPr>
      </w:pPr>
      <w:r w:rsidRPr="00480975">
        <w:rPr>
          <w:rFonts w:ascii="Courier New" w:hAnsi="Courier New" w:cs="Courier New"/>
          <w:b/>
          <w:bCs/>
        </w:rPr>
        <w:t>}</w:t>
      </w:r>
    </w:p>
    <w:p w14:paraId="3D27316F" w14:textId="77777777" w:rsidR="007C0016" w:rsidRDefault="007C0016" w:rsidP="007C0016"/>
    <w:p w14:paraId="11086290" w14:textId="698F1AC4" w:rsidR="007C0016" w:rsidRDefault="00A53D9B" w:rsidP="007C0016">
      <w:r>
        <w:t>The base_type property defines which of the place types of the host is used as the location for an instance of the type.  In this case, we are using the host's household location.  The next property specifies the days and times that the place is open for meetings.  The final property gives the maximum size for the meeting.</w:t>
      </w:r>
    </w:p>
    <w:p w14:paraId="3202CB43" w14:textId="303C9F0F" w:rsidR="00A53D9B" w:rsidRDefault="00A53D9B" w:rsidP="007C0016"/>
    <w:p w14:paraId="61026670" w14:textId="60C6C34E" w:rsidR="009A3E68" w:rsidRDefault="00FC7706" w:rsidP="007C0016">
      <w:r>
        <w:t>We also define a condition called PARTY that contains states for both hosts and guests</w:t>
      </w:r>
      <w:r w:rsidR="009A3E68">
        <w:t xml:space="preserve"> with the declaration:</w:t>
      </w:r>
    </w:p>
    <w:p w14:paraId="443F70CC" w14:textId="50D72204" w:rsidR="009A3E68" w:rsidRDefault="009A3E68" w:rsidP="007C0016"/>
    <w:p w14:paraId="160F44F5"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condition PARTY {</w:t>
      </w:r>
    </w:p>
    <w:p w14:paraId="62D53269" w14:textId="73A024D9"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states = Start Host Invite StopInviting \</w:t>
      </w:r>
    </w:p>
    <w:p w14:paraId="27FBC3F5" w14:textId="2DC34FD7"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w:t>
      </w:r>
      <w:r w:rsidRPr="00480975">
        <w:rPr>
          <w:rFonts w:ascii="Courier New" w:hAnsi="Courier New" w:cs="Courier New"/>
          <w:b/>
          <w:bCs/>
        </w:rPr>
        <w:tab/>
        <w:t xml:space="preserve">   Guest Waiting Invited Accepted \</w:t>
      </w:r>
    </w:p>
    <w:p w14:paraId="0099515E"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ab/>
        <w:t xml:space="preserve">   Attend Over Excluded</w:t>
      </w:r>
    </w:p>
    <w:p w14:paraId="14D341F1"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transmission_mode = proximity</w:t>
      </w:r>
    </w:p>
    <w:p w14:paraId="07957646"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transmissibility = 1</w:t>
      </w:r>
    </w:p>
    <w:p w14:paraId="0BE7117E"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place_type_to_transmit = Party</w:t>
      </w:r>
    </w:p>
    <w:p w14:paraId="3A96D77E"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exposed_state = Invited</w:t>
      </w:r>
    </w:p>
    <w:p w14:paraId="47D5CE42" w14:textId="56B48BE2" w:rsidR="009A3E68" w:rsidRPr="00480975" w:rsidRDefault="009A3E68" w:rsidP="009A3E68">
      <w:pPr>
        <w:pStyle w:val="PlainText"/>
        <w:rPr>
          <w:rFonts w:ascii="Courier New" w:hAnsi="Courier New" w:cs="Courier New"/>
          <w:b/>
          <w:bCs/>
        </w:rPr>
      </w:pPr>
      <w:r w:rsidRPr="00480975">
        <w:rPr>
          <w:rFonts w:ascii="Courier New" w:hAnsi="Courier New" w:cs="Courier New"/>
          <w:b/>
          <w:bCs/>
        </w:rPr>
        <w:t xml:space="preserve">  Host.start_hosting = 1</w:t>
      </w:r>
    </w:p>
    <w:p w14:paraId="70569516" w14:textId="77777777" w:rsidR="009A3E68" w:rsidRPr="00480975" w:rsidRDefault="009A3E68" w:rsidP="009A3E68">
      <w:pPr>
        <w:pStyle w:val="PlainText"/>
        <w:rPr>
          <w:rFonts w:ascii="Courier New" w:hAnsi="Courier New" w:cs="Courier New"/>
          <w:b/>
          <w:bCs/>
        </w:rPr>
      </w:pPr>
      <w:r w:rsidRPr="00480975">
        <w:rPr>
          <w:rFonts w:ascii="Courier New" w:hAnsi="Courier New" w:cs="Courier New"/>
          <w:b/>
          <w:bCs/>
        </w:rPr>
        <w:t>}</w:t>
      </w:r>
    </w:p>
    <w:p w14:paraId="6840E079" w14:textId="77777777" w:rsidR="009A3E68" w:rsidRDefault="009A3E68" w:rsidP="007C0016"/>
    <w:p w14:paraId="6634F04C" w14:textId="117ADF54" w:rsidR="009A3E68" w:rsidRDefault="009A3E68" w:rsidP="007C0016">
      <w:r>
        <w:t xml:space="preserve">The condition is transmissible with proximity transmission mode and transmits a place type. This means that transmissible agents (e.g. party hosts) can transmit their specific party to others that the host comes into contact with.  The person receiving the invitation will join the host's place (unless it is already at maximum capacity). The person receiving the invitation proceeds immediately to the </w:t>
      </w:r>
      <w:r w:rsidRPr="009A3E68">
        <w:rPr>
          <w:b/>
          <w:bCs/>
        </w:rPr>
        <w:t>Invited</w:t>
      </w:r>
      <w:r>
        <w:t xml:space="preserve"> state.</w:t>
      </w:r>
    </w:p>
    <w:p w14:paraId="5BE8D85E" w14:textId="77777777" w:rsidR="009A3E68" w:rsidRDefault="009A3E68" w:rsidP="007C0016"/>
    <w:p w14:paraId="20AED47F" w14:textId="3420B7B8" w:rsidR="00A53D9B" w:rsidRDefault="00FC7706" w:rsidP="007C0016">
      <w:r>
        <w:t>The states associated with hosts are:</w:t>
      </w:r>
    </w:p>
    <w:p w14:paraId="103AD85F" w14:textId="47B43062" w:rsidR="00FC7706" w:rsidRDefault="00FC7706" w:rsidP="00FC7706">
      <w:pPr>
        <w:pStyle w:val="ListParagraph"/>
        <w:numPr>
          <w:ilvl w:val="0"/>
          <w:numId w:val="105"/>
        </w:numPr>
      </w:pPr>
      <w:r>
        <w:t xml:space="preserve">Host - the agent </w:t>
      </w:r>
      <w:r w:rsidR="00AE1D27">
        <w:t>creates an instance of a party and</w:t>
      </w:r>
      <w:r>
        <w:t xml:space="preserve"> wait</w:t>
      </w:r>
      <w:r w:rsidR="006915FB">
        <w:t>s before</w:t>
      </w:r>
      <w:r>
        <w:t xml:space="preserve"> invit</w:t>
      </w:r>
      <w:r w:rsidR="006915FB">
        <w:t>ing</w:t>
      </w:r>
      <w:r>
        <w:t xml:space="preserve"> people to the next party.</w:t>
      </w:r>
    </w:p>
    <w:p w14:paraId="790F400F" w14:textId="71845364" w:rsidR="00FC7706" w:rsidRDefault="00FC7706" w:rsidP="00FC7706">
      <w:pPr>
        <w:pStyle w:val="ListParagraph"/>
        <w:numPr>
          <w:ilvl w:val="0"/>
          <w:numId w:val="105"/>
        </w:numPr>
      </w:pPr>
      <w:r>
        <w:t>Invite - the host of the party invites others to join the party.</w:t>
      </w:r>
    </w:p>
    <w:p w14:paraId="7C80233A" w14:textId="0B5F5C5E" w:rsidR="00FC7706" w:rsidRDefault="00FC7706" w:rsidP="00FC7706">
      <w:pPr>
        <w:pStyle w:val="ListParagraph"/>
        <w:numPr>
          <w:ilvl w:val="0"/>
          <w:numId w:val="105"/>
        </w:numPr>
      </w:pPr>
      <w:r>
        <w:t>StopInviting - the host cuts off the invitation process</w:t>
      </w:r>
    </w:p>
    <w:p w14:paraId="646735FF" w14:textId="1E7CA9F6" w:rsidR="00FC7706" w:rsidRDefault="00FC7706" w:rsidP="00FC7706">
      <w:pPr>
        <w:pStyle w:val="ListParagraph"/>
        <w:numPr>
          <w:ilvl w:val="0"/>
          <w:numId w:val="105"/>
        </w:numPr>
      </w:pPr>
      <w:r>
        <w:t>Over - the party is over, return to Host state.</w:t>
      </w:r>
    </w:p>
    <w:p w14:paraId="6B352D6D" w14:textId="77777777" w:rsidR="009A3E68" w:rsidRDefault="009A3E68" w:rsidP="00FC7706"/>
    <w:p w14:paraId="2F90F83E" w14:textId="58B67862" w:rsidR="00FC7706" w:rsidRDefault="00FC7706" w:rsidP="00FC7706">
      <w:r>
        <w:lastRenderedPageBreak/>
        <w:t>The states associated with guests are:</w:t>
      </w:r>
    </w:p>
    <w:p w14:paraId="36458E10" w14:textId="08BCCD91" w:rsidR="00FC7706" w:rsidRDefault="00FC7706" w:rsidP="00FC7706">
      <w:pPr>
        <w:pStyle w:val="ListParagraph"/>
        <w:numPr>
          <w:ilvl w:val="0"/>
          <w:numId w:val="106"/>
        </w:numPr>
      </w:pPr>
      <w:r>
        <w:t>Guest - the set of potential guests.</w:t>
      </w:r>
    </w:p>
    <w:p w14:paraId="75C0FD5D" w14:textId="4BE1DEBD" w:rsidR="00FC7706" w:rsidRDefault="00FC7706" w:rsidP="00FC7706">
      <w:pPr>
        <w:pStyle w:val="ListParagraph"/>
        <w:numPr>
          <w:ilvl w:val="0"/>
          <w:numId w:val="106"/>
        </w:numPr>
      </w:pPr>
      <w:r>
        <w:t>Waiting - the agents wait</w:t>
      </w:r>
      <w:r w:rsidR="006915FB">
        <w:t>s</w:t>
      </w:r>
      <w:r>
        <w:t xml:space="preserve"> to be invited to a party.</w:t>
      </w:r>
    </w:p>
    <w:p w14:paraId="73DD6C0E" w14:textId="490D9643" w:rsidR="00FC7706" w:rsidRDefault="00FC7706" w:rsidP="00FC7706">
      <w:pPr>
        <w:pStyle w:val="ListParagraph"/>
        <w:numPr>
          <w:ilvl w:val="0"/>
          <w:numId w:val="106"/>
        </w:numPr>
      </w:pPr>
      <w:r>
        <w:t>Invited - the agent received an invitation to a party.</w:t>
      </w:r>
    </w:p>
    <w:p w14:paraId="294A6A80" w14:textId="597577DB" w:rsidR="00FC7706" w:rsidRDefault="00FC7706" w:rsidP="00FC7706">
      <w:pPr>
        <w:pStyle w:val="ListParagraph"/>
        <w:numPr>
          <w:ilvl w:val="0"/>
          <w:numId w:val="106"/>
        </w:numPr>
      </w:pPr>
      <w:r>
        <w:t>Accepted - the agent accepts an invitation to a party.</w:t>
      </w:r>
    </w:p>
    <w:p w14:paraId="0A83FD67" w14:textId="4D6FE524" w:rsidR="00FC7706" w:rsidRDefault="00FC7706" w:rsidP="00FC7706">
      <w:pPr>
        <w:pStyle w:val="ListParagraph"/>
        <w:numPr>
          <w:ilvl w:val="0"/>
          <w:numId w:val="106"/>
        </w:numPr>
      </w:pPr>
      <w:r>
        <w:t>Attend - the agent attend</w:t>
      </w:r>
      <w:r w:rsidR="009A3E68">
        <w:t>s</w:t>
      </w:r>
      <w:r>
        <w:t xml:space="preserve"> a party and interacts with other attendees.</w:t>
      </w:r>
    </w:p>
    <w:p w14:paraId="576E935A" w14:textId="191B6AEE" w:rsidR="009A3E68" w:rsidRDefault="00FC7706" w:rsidP="00FC7706">
      <w:pPr>
        <w:pStyle w:val="ListParagraph"/>
        <w:numPr>
          <w:ilvl w:val="0"/>
          <w:numId w:val="106"/>
        </w:numPr>
      </w:pPr>
      <w:r>
        <w:t xml:space="preserve">Over - the party is over. Return to the </w:t>
      </w:r>
      <w:r w:rsidR="009A3E68">
        <w:t>Waiting state.</w:t>
      </w:r>
    </w:p>
    <w:p w14:paraId="51678719" w14:textId="2CF21974" w:rsidR="009A3E68" w:rsidRDefault="009A3E68" w:rsidP="009A3E68"/>
    <w:p w14:paraId="5EC74ECE" w14:textId="1075E766" w:rsidR="009A3E68" w:rsidRDefault="009A3E68" w:rsidP="009A3E68">
      <w:r>
        <w:t xml:space="preserve">The </w:t>
      </w:r>
      <w:r>
        <w:rPr>
          <w:b/>
          <w:bCs/>
        </w:rPr>
        <w:t>Start</w:t>
      </w:r>
      <w:r>
        <w:t xml:space="preserve"> pseudostate decides which agents enter the Host Pool, the Guest Pool, or are Excluded.</w:t>
      </w:r>
    </w:p>
    <w:p w14:paraId="163AFAA4" w14:textId="6FAE341A" w:rsidR="009A3E68" w:rsidRDefault="009A3E68" w:rsidP="009A3E68"/>
    <w:p w14:paraId="0911B113" w14:textId="22DF1EBE" w:rsidR="009A3E68" w:rsidRDefault="009A3E68" w:rsidP="009A3E68">
      <w:r>
        <w:t xml:space="preserve">A global variable called </w:t>
      </w:r>
      <w:r>
        <w:rPr>
          <w:b/>
          <w:bCs/>
        </w:rPr>
        <w:t>HostingRate</w:t>
      </w:r>
      <w:r>
        <w:t xml:space="preserve"> is defined and gives the fraction of households that can host a party in this model.</w:t>
      </w:r>
    </w:p>
    <w:p w14:paraId="64AB2E98" w14:textId="162779AD" w:rsidR="00AE1D27" w:rsidRDefault="00AE1D27" w:rsidP="009A3E68"/>
    <w:p w14:paraId="0373B060" w14:textId="7D9FB878" w:rsidR="00AE1D27" w:rsidRDefault="00AE1D27" w:rsidP="009A3E68">
      <w:r>
        <w:t>The model also defines how the PARTY condition spreads.  Since PARTY has proximity transmission, the host can transmit invitations to anyone who shares activity locations with host without any further definitions in the model. However, we can override the usual transmission rates if desired.  In this example, we define the transmission mode to be density transmission in neighborhoods with a contact probability of 0.1 (a high rate of contact).</w:t>
      </w:r>
    </w:p>
    <w:p w14:paraId="76671D45" w14:textId="6CDAD22E" w:rsidR="00AE1D27" w:rsidRDefault="00AE1D27" w:rsidP="009A3E68"/>
    <w:p w14:paraId="1609B08E" w14:textId="77777777" w:rsidR="00AE1D27" w:rsidRPr="00480975" w:rsidRDefault="00AE1D27" w:rsidP="00AE1D27">
      <w:pPr>
        <w:pStyle w:val="PlainText"/>
        <w:rPr>
          <w:rFonts w:ascii="Courier New" w:hAnsi="Courier New" w:cs="Courier New"/>
          <w:b/>
          <w:bCs/>
        </w:rPr>
      </w:pPr>
      <w:r w:rsidRPr="00480975">
        <w:rPr>
          <w:rFonts w:ascii="Courier New" w:hAnsi="Courier New" w:cs="Courier New"/>
          <w:b/>
          <w:bCs/>
        </w:rPr>
        <w:t>place Neighborhood {</w:t>
      </w:r>
    </w:p>
    <w:p w14:paraId="0CC6E898" w14:textId="77777777" w:rsidR="00AE1D27" w:rsidRPr="00480975" w:rsidRDefault="00AE1D27" w:rsidP="00AE1D27">
      <w:pPr>
        <w:pStyle w:val="PlainText"/>
        <w:rPr>
          <w:rFonts w:ascii="Courier New" w:hAnsi="Courier New" w:cs="Courier New"/>
          <w:b/>
          <w:bCs/>
        </w:rPr>
      </w:pPr>
      <w:r w:rsidRPr="00480975">
        <w:rPr>
          <w:rFonts w:ascii="Courier New" w:hAnsi="Courier New" w:cs="Courier New"/>
          <w:b/>
          <w:bCs/>
        </w:rPr>
        <w:t xml:space="preserve">  density_transmission_for_PARTY = 1</w:t>
      </w:r>
    </w:p>
    <w:p w14:paraId="45D5BAC1" w14:textId="187B655F" w:rsidR="00AE1D27" w:rsidRPr="00480975" w:rsidRDefault="00AE1D27" w:rsidP="00AE1D27">
      <w:pPr>
        <w:pStyle w:val="PlainText"/>
        <w:rPr>
          <w:rFonts w:ascii="Courier New" w:hAnsi="Courier New" w:cs="Courier New"/>
          <w:b/>
          <w:bCs/>
        </w:rPr>
      </w:pPr>
      <w:r w:rsidRPr="00480975">
        <w:rPr>
          <w:rFonts w:ascii="Courier New" w:hAnsi="Courier New" w:cs="Courier New"/>
          <w:b/>
          <w:bCs/>
        </w:rPr>
        <w:t xml:space="preserve">  density_contact_prob</w:t>
      </w:r>
      <w:r w:rsidR="00C02A7C">
        <w:rPr>
          <w:rFonts w:ascii="Courier New" w:hAnsi="Courier New" w:cs="Courier New"/>
          <w:b/>
          <w:bCs/>
        </w:rPr>
        <w:t>_for_PARTY</w:t>
      </w:r>
      <w:r w:rsidRPr="00480975">
        <w:rPr>
          <w:rFonts w:ascii="Courier New" w:hAnsi="Courier New" w:cs="Courier New"/>
          <w:b/>
          <w:bCs/>
        </w:rPr>
        <w:t xml:space="preserve"> = 0.1</w:t>
      </w:r>
    </w:p>
    <w:p w14:paraId="336A460C" w14:textId="77777777" w:rsidR="00AE1D27" w:rsidRPr="00480975" w:rsidRDefault="00AE1D27" w:rsidP="00AE1D27">
      <w:pPr>
        <w:pStyle w:val="PlainText"/>
        <w:rPr>
          <w:rFonts w:ascii="Courier New" w:hAnsi="Courier New" w:cs="Courier New"/>
          <w:b/>
          <w:bCs/>
        </w:rPr>
      </w:pPr>
      <w:r w:rsidRPr="00480975">
        <w:rPr>
          <w:rFonts w:ascii="Courier New" w:hAnsi="Courier New" w:cs="Courier New"/>
          <w:b/>
          <w:bCs/>
        </w:rPr>
        <w:t>}</w:t>
      </w:r>
    </w:p>
    <w:p w14:paraId="21BE2121" w14:textId="332ACDEE" w:rsidR="00AE1D27" w:rsidRDefault="00AE1D27" w:rsidP="009A3E68"/>
    <w:p w14:paraId="0847288C" w14:textId="7FF9AD61" w:rsidR="002511D2" w:rsidRDefault="006915FB" w:rsidP="002511D2">
      <w:r>
        <w:t>Note that the host is transmissible only during the Invite state, which is set to last 4 days in this model.</w:t>
      </w:r>
    </w:p>
    <w:p w14:paraId="287D6AE9" w14:textId="6E7B2C1B" w:rsidR="002511D2" w:rsidRDefault="002511D2" w:rsidP="002511D2"/>
    <w:p w14:paraId="0658023F" w14:textId="5E80FA24" w:rsidR="002511D2" w:rsidRDefault="002511D2" w:rsidP="002511D2">
      <w:r>
        <w:t>Whenever agents enter the Waiting state, they quit any PArty that they may be a member of. This allows guests to change the party they attend, depending on which host (if any) invites them this week.</w:t>
      </w:r>
    </w:p>
    <w:p w14:paraId="15091185" w14:textId="17F1D803" w:rsidR="002511D2" w:rsidRDefault="002511D2" w:rsidP="002511D2"/>
    <w:p w14:paraId="33F8A383" w14:textId="59637EB9" w:rsidR="002511D2" w:rsidRDefault="002511D2" w:rsidP="002511D2">
      <w:r>
        <w:t>Once an agent enters the Invited state, due to have been transmitted a party invitation, the agent accepts the party if they actually obtain membership.  They will not be a member if the party already has the maximum number of members.</w:t>
      </w:r>
    </w:p>
    <w:p w14:paraId="59016961" w14:textId="263496D7" w:rsidR="00376D4C" w:rsidRDefault="00376D4C" w:rsidP="002511D2"/>
    <w:p w14:paraId="4A8B7F76" w14:textId="0DBA9564" w:rsidR="00376D4C" w:rsidRDefault="00376D4C" w:rsidP="002511D2">
      <w:r>
        <w:t>The full model is shown below:</w:t>
      </w:r>
    </w:p>
    <w:p w14:paraId="0A85676D" w14:textId="77777777" w:rsidR="002511D2" w:rsidRPr="002511D2" w:rsidRDefault="002511D2" w:rsidP="002511D2"/>
    <w:p w14:paraId="40477BC1" w14:textId="77777777" w:rsidR="006915FB" w:rsidRPr="00801108" w:rsidRDefault="006915FB" w:rsidP="00CE188C">
      <w:pPr>
        <w:pStyle w:val="PlainText"/>
        <w:rPr>
          <w:rFonts w:ascii="Courier New" w:hAnsi="Courier New" w:cs="Courier New"/>
        </w:rPr>
      </w:pPr>
    </w:p>
    <w:p w14:paraId="11638105"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3159687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4E0A9525"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A model of ad hoc house parties</w:t>
      </w:r>
    </w:p>
    <w:p w14:paraId="6EC0968E"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6D5CC51D" w14:textId="77777777" w:rsidR="006915FB" w:rsidRPr="006915FB" w:rsidRDefault="006915FB" w:rsidP="00CE188C">
      <w:pPr>
        <w:pStyle w:val="PlainText"/>
        <w:rPr>
          <w:rFonts w:ascii="Courier New" w:hAnsi="Courier New" w:cs="Courier New"/>
          <w:b/>
          <w:bCs/>
        </w:rPr>
      </w:pPr>
    </w:p>
    <w:p w14:paraId="1B02C95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place Party {</w:t>
      </w:r>
    </w:p>
    <w:p w14:paraId="54F4014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starts_at_hour_18_on_Sat = 4</w:t>
      </w:r>
    </w:p>
    <w:p w14:paraId="2FE1CA60"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max_size = 25</w:t>
      </w:r>
    </w:p>
    <w:p w14:paraId="041D869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nsity_transmission_for_INF = 1</w:t>
      </w:r>
    </w:p>
    <w:p w14:paraId="7BC10DCB" w14:textId="00B53642"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nsity_contact_prob</w:t>
      </w:r>
      <w:r w:rsidR="00CE188C">
        <w:rPr>
          <w:rFonts w:ascii="Courier New" w:hAnsi="Courier New" w:cs="Courier New"/>
          <w:b/>
          <w:bCs/>
        </w:rPr>
        <w:t>_for_INF</w:t>
      </w:r>
      <w:r w:rsidRPr="006915FB">
        <w:rPr>
          <w:rFonts w:ascii="Courier New" w:hAnsi="Courier New" w:cs="Courier New"/>
          <w:b/>
          <w:bCs/>
        </w:rPr>
        <w:t xml:space="preserve"> = 0.1</w:t>
      </w:r>
    </w:p>
    <w:p w14:paraId="383B14C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4D986BF5" w14:textId="77777777" w:rsidR="006915FB" w:rsidRPr="006915FB" w:rsidRDefault="006915FB" w:rsidP="00CE188C">
      <w:pPr>
        <w:pStyle w:val="PlainText"/>
        <w:rPr>
          <w:rFonts w:ascii="Courier New" w:hAnsi="Courier New" w:cs="Courier New"/>
          <w:b/>
          <w:bCs/>
        </w:rPr>
      </w:pPr>
    </w:p>
    <w:p w14:paraId="6B727E2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global HostingRate</w:t>
      </w:r>
    </w:p>
    <w:p w14:paraId="225E8A7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HostingRate = 0.01</w:t>
      </w:r>
    </w:p>
    <w:p w14:paraId="1FF1D6A9" w14:textId="77777777" w:rsidR="006915FB" w:rsidRPr="006915FB" w:rsidRDefault="006915FB" w:rsidP="00CE188C">
      <w:pPr>
        <w:pStyle w:val="PlainText"/>
        <w:rPr>
          <w:rFonts w:ascii="Courier New" w:hAnsi="Courier New" w:cs="Courier New"/>
          <w:b/>
          <w:bCs/>
        </w:rPr>
      </w:pPr>
    </w:p>
    <w:p w14:paraId="1BC4E16C" w14:textId="77777777" w:rsidR="006915FB" w:rsidRPr="006915FB" w:rsidRDefault="006915FB" w:rsidP="00CE188C">
      <w:pPr>
        <w:pStyle w:val="PlainText"/>
        <w:rPr>
          <w:rFonts w:ascii="Courier New" w:hAnsi="Courier New" w:cs="Courier New"/>
          <w:b/>
          <w:bCs/>
        </w:rPr>
      </w:pPr>
    </w:p>
    <w:p w14:paraId="6B089F68"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condition PARTY {</w:t>
      </w:r>
    </w:p>
    <w:p w14:paraId="44D85B4E"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states = Start Host Invite StopInviting \</w:t>
      </w:r>
    </w:p>
    <w:p w14:paraId="3B33A95C"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t>
      </w:r>
      <w:r w:rsidRPr="006915FB">
        <w:rPr>
          <w:rFonts w:ascii="Courier New" w:hAnsi="Courier New" w:cs="Courier New"/>
          <w:b/>
          <w:bCs/>
        </w:rPr>
        <w:tab/>
        <w:t xml:space="preserve">   Guest Waiting Invited Accepted \</w:t>
      </w:r>
    </w:p>
    <w:p w14:paraId="47F5091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ab/>
        <w:t xml:space="preserve">   Attend Over Excluded</w:t>
      </w:r>
    </w:p>
    <w:p w14:paraId="1E6A629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transmission_mode = proximity</w:t>
      </w:r>
    </w:p>
    <w:p w14:paraId="72550D4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transmissibility = 1</w:t>
      </w:r>
    </w:p>
    <w:p w14:paraId="43EB2F2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place_type_to_transmit = Party</w:t>
      </w:r>
    </w:p>
    <w:p w14:paraId="307C4388"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exposed_state = Invited</w:t>
      </w:r>
    </w:p>
    <w:p w14:paraId="2A378EE0"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Host.start_hosting = 1</w:t>
      </w:r>
    </w:p>
    <w:p w14:paraId="3070F26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780F4641" w14:textId="77777777" w:rsidR="006915FB" w:rsidRPr="006915FB" w:rsidRDefault="006915FB" w:rsidP="00CE188C">
      <w:pPr>
        <w:pStyle w:val="PlainText"/>
        <w:rPr>
          <w:rFonts w:ascii="Courier New" w:hAnsi="Courier New" w:cs="Courier New"/>
          <w:b/>
          <w:bCs/>
        </w:rPr>
      </w:pPr>
    </w:p>
    <w:p w14:paraId="7D0735B4" w14:textId="77777777" w:rsidR="006915FB" w:rsidRPr="006915FB" w:rsidRDefault="006915FB" w:rsidP="00CE188C">
      <w:pPr>
        <w:pStyle w:val="PlainText"/>
        <w:rPr>
          <w:rFonts w:ascii="Courier New" w:hAnsi="Courier New" w:cs="Courier New"/>
          <w:b/>
          <w:bCs/>
        </w:rPr>
      </w:pPr>
    </w:p>
    <w:p w14:paraId="18A4319B"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place Neighborhood {</w:t>
      </w:r>
    </w:p>
    <w:p w14:paraId="6E0FBA7B"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nsity_transmission_for_PARTY = 1</w:t>
      </w:r>
    </w:p>
    <w:p w14:paraId="6C720335" w14:textId="717F129C"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nsity_contact_prob</w:t>
      </w:r>
      <w:r w:rsidR="00A2784E">
        <w:rPr>
          <w:rFonts w:ascii="Courier New" w:hAnsi="Courier New" w:cs="Courier New"/>
          <w:b/>
          <w:bCs/>
        </w:rPr>
        <w:t>_for_PARTY</w:t>
      </w:r>
      <w:r w:rsidRPr="006915FB">
        <w:rPr>
          <w:rFonts w:ascii="Courier New" w:hAnsi="Courier New" w:cs="Courier New"/>
          <w:b/>
          <w:bCs/>
        </w:rPr>
        <w:t xml:space="preserve"> = 0.1</w:t>
      </w:r>
    </w:p>
    <w:p w14:paraId="6CF1F24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18E86889" w14:textId="77777777" w:rsidR="006915FB" w:rsidRPr="006915FB" w:rsidRDefault="006915FB" w:rsidP="00CE188C">
      <w:pPr>
        <w:pStyle w:val="PlainText"/>
        <w:rPr>
          <w:rFonts w:ascii="Courier New" w:hAnsi="Courier New" w:cs="Courier New"/>
          <w:b/>
          <w:bCs/>
        </w:rPr>
      </w:pPr>
    </w:p>
    <w:p w14:paraId="26FF020C" w14:textId="77777777" w:rsidR="006915FB" w:rsidRPr="006915FB" w:rsidRDefault="006915FB" w:rsidP="00CE188C">
      <w:pPr>
        <w:pStyle w:val="PlainText"/>
        <w:rPr>
          <w:rFonts w:ascii="Courier New" w:hAnsi="Courier New" w:cs="Courier New"/>
          <w:b/>
          <w:bCs/>
        </w:rPr>
      </w:pPr>
    </w:p>
    <w:p w14:paraId="1FFE5BA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Start {</w:t>
      </w:r>
    </w:p>
    <w:p w14:paraId="7C0DFE1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0)</w:t>
      </w:r>
    </w:p>
    <w:p w14:paraId="3FD9809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if (household_relationship==householder) then next(Host) with prob(HostingRate)</w:t>
      </w:r>
    </w:p>
    <w:p w14:paraId="1626D83B"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fault(Guest)</w:t>
      </w:r>
    </w:p>
    <w:p w14:paraId="6B420BD3"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5FCC86ED" w14:textId="77777777" w:rsidR="006915FB" w:rsidRPr="006915FB" w:rsidRDefault="006915FB" w:rsidP="00CE188C">
      <w:pPr>
        <w:pStyle w:val="PlainText"/>
        <w:rPr>
          <w:rFonts w:ascii="Courier New" w:hAnsi="Courier New" w:cs="Courier New"/>
          <w:b/>
          <w:bCs/>
        </w:rPr>
      </w:pPr>
    </w:p>
    <w:p w14:paraId="446113E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Host {</w:t>
      </w:r>
    </w:p>
    <w:p w14:paraId="5B447A2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24)</w:t>
      </w:r>
    </w:p>
    <w:p w14:paraId="6D0EF4B8"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Invite)</w:t>
      </w:r>
    </w:p>
    <w:p w14:paraId="71CF2CC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33F5CAE6" w14:textId="77777777" w:rsidR="006915FB" w:rsidRPr="006915FB" w:rsidRDefault="006915FB" w:rsidP="00CE188C">
      <w:pPr>
        <w:pStyle w:val="PlainText"/>
        <w:rPr>
          <w:rFonts w:ascii="Courier New" w:hAnsi="Courier New" w:cs="Courier New"/>
          <w:b/>
          <w:bCs/>
        </w:rPr>
      </w:pPr>
    </w:p>
    <w:p w14:paraId="7775B61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Invite {</w:t>
      </w:r>
    </w:p>
    <w:p w14:paraId="79D776B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set_trans(PARTY, 1.0)</w:t>
      </w:r>
    </w:p>
    <w:p w14:paraId="59F1DC63"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24*4)</w:t>
      </w:r>
    </w:p>
    <w:p w14:paraId="2EA0ABB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StopInviting)</w:t>
      </w:r>
    </w:p>
    <w:p w14:paraId="64E7641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1BF7A870" w14:textId="77777777" w:rsidR="006915FB" w:rsidRPr="006915FB" w:rsidRDefault="006915FB" w:rsidP="00CE188C">
      <w:pPr>
        <w:pStyle w:val="PlainText"/>
        <w:rPr>
          <w:rFonts w:ascii="Courier New" w:hAnsi="Courier New" w:cs="Courier New"/>
          <w:b/>
          <w:bCs/>
        </w:rPr>
      </w:pPr>
    </w:p>
    <w:p w14:paraId="0705A19D"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StopInviting {</w:t>
      </w:r>
    </w:p>
    <w:p w14:paraId="7E15BE1A"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set_trans(PARTY, 0.0)</w:t>
      </w:r>
    </w:p>
    <w:p w14:paraId="232AE2E2"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24)</w:t>
      </w:r>
    </w:p>
    <w:p w14:paraId="3F4EC042"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Over)</w:t>
      </w:r>
    </w:p>
    <w:p w14:paraId="4B327ABE"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6A9BB1E6" w14:textId="77777777" w:rsidR="006915FB" w:rsidRPr="006915FB" w:rsidRDefault="006915FB" w:rsidP="00CE188C">
      <w:pPr>
        <w:pStyle w:val="PlainText"/>
        <w:rPr>
          <w:rFonts w:ascii="Courier New" w:hAnsi="Courier New" w:cs="Courier New"/>
          <w:b/>
          <w:bCs/>
        </w:rPr>
      </w:pPr>
    </w:p>
    <w:p w14:paraId="7204AD7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Guest {</w:t>
      </w:r>
    </w:p>
    <w:p w14:paraId="387F205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1)</w:t>
      </w:r>
    </w:p>
    <w:p w14:paraId="00099F4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Waiting)</w:t>
      </w:r>
    </w:p>
    <w:p w14:paraId="0C30143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2B83C537" w14:textId="77777777" w:rsidR="006915FB" w:rsidRPr="006915FB" w:rsidRDefault="006915FB" w:rsidP="00CE188C">
      <w:pPr>
        <w:pStyle w:val="PlainText"/>
        <w:rPr>
          <w:rFonts w:ascii="Courier New" w:hAnsi="Courier New" w:cs="Courier New"/>
          <w:b/>
          <w:bCs/>
        </w:rPr>
      </w:pPr>
    </w:p>
    <w:p w14:paraId="7931AA8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Waiting {</w:t>
      </w:r>
    </w:p>
    <w:p w14:paraId="016926F1"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quit(Party)</w:t>
      </w:r>
    </w:p>
    <w:p w14:paraId="3A0789B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set_sus(PARTY, 1.0)</w:t>
      </w:r>
    </w:p>
    <w:p w14:paraId="4E3C45F2"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w:t>
      </w:r>
    </w:p>
    <w:p w14:paraId="795426E2"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w:t>
      </w:r>
    </w:p>
    <w:p w14:paraId="2C64A15E"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lastRenderedPageBreak/>
        <w:t>}</w:t>
      </w:r>
    </w:p>
    <w:p w14:paraId="2B8F50F7" w14:textId="77777777" w:rsidR="006915FB" w:rsidRPr="006915FB" w:rsidRDefault="006915FB" w:rsidP="00CE188C">
      <w:pPr>
        <w:pStyle w:val="PlainText"/>
        <w:rPr>
          <w:rFonts w:ascii="Courier New" w:hAnsi="Courier New" w:cs="Courier New"/>
          <w:b/>
          <w:bCs/>
        </w:rPr>
      </w:pPr>
    </w:p>
    <w:p w14:paraId="3421E7F3"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Invited {</w:t>
      </w:r>
    </w:p>
    <w:p w14:paraId="13CC356A"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0)</w:t>
      </w:r>
    </w:p>
    <w:p w14:paraId="1C29D8B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if (not(member(Party))) then next(Waiting)</w:t>
      </w:r>
    </w:p>
    <w:p w14:paraId="0C6B703F"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fault(Accepted)</w:t>
      </w:r>
    </w:p>
    <w:p w14:paraId="10BDE839"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6082832F" w14:textId="77777777" w:rsidR="006915FB" w:rsidRPr="006915FB" w:rsidRDefault="006915FB" w:rsidP="00CE188C">
      <w:pPr>
        <w:pStyle w:val="PlainText"/>
        <w:rPr>
          <w:rFonts w:ascii="Courier New" w:hAnsi="Courier New" w:cs="Courier New"/>
          <w:b/>
          <w:bCs/>
        </w:rPr>
      </w:pPr>
    </w:p>
    <w:p w14:paraId="09EF8FEC"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Accepted {</w:t>
      </w:r>
    </w:p>
    <w:p w14:paraId="46710F2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1)</w:t>
      </w:r>
    </w:p>
    <w:p w14:paraId="7A5F0A6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fault(Attend)</w:t>
      </w:r>
    </w:p>
    <w:p w14:paraId="2B1F1D50"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63B43E55" w14:textId="77777777" w:rsidR="006915FB" w:rsidRPr="006915FB" w:rsidRDefault="006915FB" w:rsidP="00CE188C">
      <w:pPr>
        <w:pStyle w:val="PlainText"/>
        <w:rPr>
          <w:rFonts w:ascii="Courier New" w:hAnsi="Courier New" w:cs="Courier New"/>
          <w:b/>
          <w:bCs/>
        </w:rPr>
      </w:pPr>
    </w:p>
    <w:p w14:paraId="14C82C88"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Attend {</w:t>
      </w:r>
    </w:p>
    <w:p w14:paraId="5E61153A"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until_Sat_at_11pm)</w:t>
      </w:r>
    </w:p>
    <w:p w14:paraId="4D783846"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next(Over)</w:t>
      </w:r>
    </w:p>
    <w:p w14:paraId="1813A5FB"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44D34BC6" w14:textId="77777777" w:rsidR="006915FB" w:rsidRPr="006915FB" w:rsidRDefault="006915FB" w:rsidP="00CE188C">
      <w:pPr>
        <w:pStyle w:val="PlainText"/>
        <w:rPr>
          <w:rFonts w:ascii="Courier New" w:hAnsi="Courier New" w:cs="Courier New"/>
          <w:b/>
          <w:bCs/>
        </w:rPr>
      </w:pPr>
    </w:p>
    <w:p w14:paraId="790ED09B"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state PARTY.Over {</w:t>
      </w:r>
    </w:p>
    <w:p w14:paraId="4865B6CE"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wait(until_Sun)</w:t>
      </w:r>
    </w:p>
    <w:p w14:paraId="0122D747"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if (host(Party)) then next(Host)</w:t>
      </w:r>
    </w:p>
    <w:p w14:paraId="30A97B7C"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 xml:space="preserve">  default(Waiting)</w:t>
      </w:r>
    </w:p>
    <w:p w14:paraId="70F322D4" w14:textId="77777777" w:rsidR="006915FB" w:rsidRPr="006915FB" w:rsidRDefault="006915FB" w:rsidP="00CE188C">
      <w:pPr>
        <w:pStyle w:val="PlainText"/>
        <w:rPr>
          <w:rFonts w:ascii="Courier New" w:hAnsi="Courier New" w:cs="Courier New"/>
          <w:b/>
          <w:bCs/>
        </w:rPr>
      </w:pPr>
      <w:r w:rsidRPr="006915FB">
        <w:rPr>
          <w:rFonts w:ascii="Courier New" w:hAnsi="Courier New" w:cs="Courier New"/>
          <w:b/>
          <w:bCs/>
        </w:rPr>
        <w:t>}</w:t>
      </w:r>
    </w:p>
    <w:p w14:paraId="3A8C221A" w14:textId="77777777" w:rsidR="006915FB" w:rsidRPr="00801108" w:rsidRDefault="006915FB" w:rsidP="00CE188C">
      <w:pPr>
        <w:pStyle w:val="PlainText"/>
        <w:rPr>
          <w:rFonts w:ascii="Courier New" w:hAnsi="Courier New" w:cs="Courier New"/>
        </w:rPr>
      </w:pPr>
    </w:p>
    <w:p w14:paraId="3531C2E3" w14:textId="487886D5" w:rsidR="00376D4C" w:rsidRDefault="00376D4C" w:rsidP="00376D4C">
      <w:pPr>
        <w:pStyle w:val="BodyText"/>
      </w:pPr>
      <w:r>
        <w:t xml:space="preserve">After running the model, we can plot the number of agents in states </w:t>
      </w:r>
      <w:r w:rsidRPr="00376D4C">
        <w:rPr>
          <w:b/>
          <w:bCs/>
        </w:rPr>
        <w:t>Host, Invite</w:t>
      </w:r>
      <w:r>
        <w:t xml:space="preserve"> and </w:t>
      </w:r>
      <w:r w:rsidRPr="00376D4C">
        <w:rPr>
          <w:b/>
          <w:bCs/>
        </w:rPr>
        <w:t>Attend</w:t>
      </w:r>
      <w:r>
        <w:t xml:space="preserve"> to see the dynamics of the party activities:</w:t>
      </w:r>
    </w:p>
    <w:p w14:paraId="2D058987" w14:textId="04F64CCC" w:rsidR="00376D4C" w:rsidRPr="00801108" w:rsidRDefault="00376D4C" w:rsidP="00376D4C">
      <w:pPr>
        <w:pStyle w:val="BodyText"/>
        <w:jc w:val="center"/>
      </w:pPr>
      <w:r>
        <w:rPr>
          <w:noProof/>
        </w:rPr>
        <w:drawing>
          <wp:inline distT="0" distB="0" distL="0" distR="0" wp14:anchorId="77ECD418" wp14:editId="52D97E88">
            <wp:extent cx="3831336" cy="27340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rty.pdf"/>
                    <pic:cNvPicPr/>
                  </pic:nvPicPr>
                  <pic:blipFill>
                    <a:blip r:embed="rId33">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47ECE986" w14:textId="77777777" w:rsidR="006915FB" w:rsidRPr="006E3F30" w:rsidRDefault="006915FB" w:rsidP="00CE188C">
      <w:pPr>
        <w:pStyle w:val="PlainText"/>
        <w:rPr>
          <w:rFonts w:ascii="Courier New" w:hAnsi="Courier New" w:cs="Courier New"/>
        </w:rPr>
      </w:pPr>
    </w:p>
    <w:p w14:paraId="66C78355" w14:textId="332E0C04" w:rsidR="006915FB" w:rsidRDefault="00376D4C" w:rsidP="00376D4C">
      <w:pPr>
        <w:pStyle w:val="BodyText"/>
      </w:pPr>
      <w:r>
        <w:t>Finally, the demonstrate that the agents at parties do actually interact, we included the INF and WHERE conditions described previously in the model's main program:</w:t>
      </w:r>
    </w:p>
    <w:p w14:paraId="088FB765" w14:textId="0C7B4B2D" w:rsidR="00376D4C" w:rsidRDefault="00376D4C" w:rsidP="00376D4C">
      <w:pPr>
        <w:pStyle w:val="BodyText"/>
      </w:pPr>
    </w:p>
    <w:p w14:paraId="02CF42FC" w14:textId="77777777" w:rsidR="00376D4C" w:rsidRPr="00A74E96" w:rsidRDefault="00376D4C" w:rsidP="00CE188C">
      <w:pPr>
        <w:pStyle w:val="PlainText"/>
        <w:rPr>
          <w:rFonts w:ascii="Courier New" w:hAnsi="Courier New" w:cs="Courier New"/>
        </w:rPr>
      </w:pPr>
    </w:p>
    <w:p w14:paraId="64496BDA"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lastRenderedPageBreak/>
        <w:t>##### Simulated Location</w:t>
      </w:r>
    </w:p>
    <w:p w14:paraId="6FBB6DC6"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locations = Jefferson_County_PA</w:t>
      </w:r>
    </w:p>
    <w:p w14:paraId="046F4523"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 locations = Allegheny_County_PA</w:t>
      </w:r>
    </w:p>
    <w:p w14:paraId="3BBBFB19" w14:textId="77777777" w:rsidR="00376D4C" w:rsidRPr="00376D4C" w:rsidRDefault="00376D4C" w:rsidP="00CE188C">
      <w:pPr>
        <w:pStyle w:val="PlainText"/>
        <w:rPr>
          <w:rFonts w:ascii="Courier New" w:hAnsi="Courier New" w:cs="Courier New"/>
          <w:b/>
          <w:bCs/>
        </w:rPr>
      </w:pPr>
    </w:p>
    <w:p w14:paraId="359CCE71"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 Simulated Timeframe</w:t>
      </w:r>
    </w:p>
    <w:p w14:paraId="5BA88F27"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start_date = 2020-May-01</w:t>
      </w:r>
    </w:p>
    <w:p w14:paraId="6C88BDA8"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end_date = 2020-Aug-15</w:t>
      </w:r>
    </w:p>
    <w:p w14:paraId="54E0C4D9" w14:textId="77777777" w:rsidR="00376D4C" w:rsidRPr="00376D4C" w:rsidRDefault="00376D4C" w:rsidP="00CE188C">
      <w:pPr>
        <w:pStyle w:val="PlainText"/>
        <w:rPr>
          <w:rFonts w:ascii="Courier New" w:hAnsi="Courier New" w:cs="Courier New"/>
          <w:b/>
          <w:bCs/>
        </w:rPr>
      </w:pPr>
    </w:p>
    <w:p w14:paraId="0B7DF739"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include party.fred</w:t>
      </w:r>
    </w:p>
    <w:p w14:paraId="701E069E" w14:textId="77777777" w:rsidR="00376D4C" w:rsidRPr="00376D4C" w:rsidRDefault="00376D4C" w:rsidP="00376D4C">
      <w:pPr>
        <w:pStyle w:val="PlainText"/>
        <w:rPr>
          <w:rFonts w:ascii="Courier New" w:hAnsi="Courier New" w:cs="Courier New"/>
          <w:b/>
          <w:bCs/>
        </w:rPr>
      </w:pPr>
      <w:r>
        <w:rPr>
          <w:rFonts w:ascii="Courier New" w:hAnsi="Courier New" w:cs="Courier New"/>
          <w:b/>
          <w:bCs/>
        </w:rPr>
        <w:t>include inf.fred</w:t>
      </w:r>
    </w:p>
    <w:p w14:paraId="7A82059E" w14:textId="77777777" w:rsidR="00376D4C" w:rsidRPr="00376D4C" w:rsidRDefault="00376D4C" w:rsidP="00CE188C">
      <w:pPr>
        <w:pStyle w:val="PlainText"/>
        <w:rPr>
          <w:rFonts w:ascii="Courier New" w:hAnsi="Courier New" w:cs="Courier New"/>
          <w:b/>
          <w:bCs/>
        </w:rPr>
      </w:pPr>
      <w:r w:rsidRPr="00376D4C">
        <w:rPr>
          <w:rFonts w:ascii="Courier New" w:hAnsi="Courier New" w:cs="Courier New"/>
          <w:b/>
          <w:bCs/>
        </w:rPr>
        <w:t>include where.fred</w:t>
      </w:r>
    </w:p>
    <w:p w14:paraId="691E7C47" w14:textId="4AF0C13A" w:rsidR="00376D4C" w:rsidRDefault="00376D4C" w:rsidP="00CE188C">
      <w:pPr>
        <w:pStyle w:val="PlainText"/>
        <w:rPr>
          <w:rFonts w:ascii="Courier New" w:hAnsi="Courier New" w:cs="Courier New"/>
        </w:rPr>
      </w:pPr>
    </w:p>
    <w:p w14:paraId="585191D1" w14:textId="6AC317EF" w:rsidR="00A71B52" w:rsidRDefault="00376D4C" w:rsidP="00376D4C">
      <w:pPr>
        <w:pStyle w:val="BodyText"/>
      </w:pPr>
      <w:r>
        <w:t>After running this</w:t>
      </w:r>
      <w:r w:rsidR="00A71B52">
        <w:t xml:space="preserve"> model, we can plot the incidence of influenza that occurs at parties:</w:t>
      </w:r>
    </w:p>
    <w:p w14:paraId="49F16EE1" w14:textId="45A0902F" w:rsidR="00A71B52" w:rsidRPr="00A74E96" w:rsidRDefault="00A71B52" w:rsidP="00A71B52">
      <w:pPr>
        <w:pStyle w:val="BodyText"/>
        <w:jc w:val="center"/>
      </w:pPr>
      <w:r>
        <w:rPr>
          <w:noProof/>
        </w:rPr>
        <w:drawing>
          <wp:inline distT="0" distB="0" distL="0" distR="0" wp14:anchorId="3BC83BE2" wp14:editId="66BFE50D">
            <wp:extent cx="3831336" cy="27340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c.pdf"/>
                    <pic:cNvPicPr/>
                  </pic:nvPicPr>
                  <pic:blipFill>
                    <a:blip r:embed="rId34">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3B6FAA63" w14:textId="77777777" w:rsidR="00376D4C" w:rsidRPr="00A74E96" w:rsidRDefault="00376D4C" w:rsidP="00CE188C">
      <w:pPr>
        <w:pStyle w:val="PlainText"/>
        <w:rPr>
          <w:rFonts w:ascii="Courier New" w:hAnsi="Courier New" w:cs="Courier New"/>
        </w:rPr>
      </w:pPr>
    </w:p>
    <w:p w14:paraId="45E875B3" w14:textId="77777777" w:rsidR="00376D4C" w:rsidRPr="00A74E96" w:rsidRDefault="00376D4C" w:rsidP="00CE188C">
      <w:pPr>
        <w:pStyle w:val="PlainText"/>
        <w:rPr>
          <w:rFonts w:ascii="Courier New" w:hAnsi="Courier New" w:cs="Courier New"/>
        </w:rPr>
      </w:pPr>
    </w:p>
    <w:p w14:paraId="3D628C73" w14:textId="6BEAD704" w:rsidR="00A71B52" w:rsidRDefault="00A71B52" w:rsidP="00A71B52">
      <w:pPr>
        <w:pStyle w:val="BodyText"/>
      </w:pPr>
      <w:r>
        <w:t xml:space="preserve">Please see FRED/models/party for the files for this example. The METHODS </w:t>
      </w:r>
      <w:r w:rsidR="00A2784E">
        <w:t xml:space="preserve">file </w:t>
      </w:r>
      <w:r>
        <w:t>contains the commands used to generate the plots shown above.</w:t>
      </w:r>
    </w:p>
    <w:p w14:paraId="70FFBAA3" w14:textId="39B8B47A" w:rsidR="00212E02" w:rsidRDefault="00212E02">
      <w:pPr>
        <w:rPr>
          <w:rFonts w:eastAsiaTheme="minorHAnsi" w:cstheme="minorBidi"/>
        </w:rPr>
      </w:pPr>
      <w:r>
        <w:br w:type="page"/>
      </w:r>
    </w:p>
    <w:p w14:paraId="7DF08568" w14:textId="07F6B633" w:rsidR="00376D4C" w:rsidRDefault="00212E02" w:rsidP="00212E02">
      <w:pPr>
        <w:pStyle w:val="Heading2"/>
      </w:pPr>
      <w:bookmarkStart w:id="196" w:name="_Toc40674698"/>
      <w:r>
        <w:lastRenderedPageBreak/>
        <w:t>Mass Gatherings</w:t>
      </w:r>
      <w:bookmarkEnd w:id="196"/>
    </w:p>
    <w:p w14:paraId="1EB884FE" w14:textId="27D2BC2C" w:rsidR="00212E02" w:rsidRDefault="00212E02" w:rsidP="00212E02"/>
    <w:p w14:paraId="5A89AACA" w14:textId="77FBAFF3" w:rsidR="00212E02" w:rsidRDefault="00212E02" w:rsidP="00212E02">
      <w:r>
        <w:t xml:space="preserve">Mass gathering are of particular interest due to the possibility of </w:t>
      </w:r>
      <w:r>
        <w:rPr>
          <w:i/>
          <w:iCs/>
        </w:rPr>
        <w:t xml:space="preserve">super-spreader </w:t>
      </w:r>
      <w:r>
        <w:t xml:space="preserve">events in which a susceptible person infects a large number of people at once in a densely crowded space.  In this example, we show how to define a new place type called a </w:t>
      </w:r>
      <w:r>
        <w:rPr>
          <w:b/>
          <w:bCs/>
        </w:rPr>
        <w:t>Concert</w:t>
      </w:r>
      <w:r>
        <w:t xml:space="preserve"> that attracts a large crowd.</w:t>
      </w:r>
    </w:p>
    <w:p w14:paraId="0D9A0128" w14:textId="682B0304" w:rsidR="0043430D" w:rsidRDefault="0043430D" w:rsidP="00212E02"/>
    <w:p w14:paraId="551FA617" w14:textId="0CA35E58" w:rsidR="0043430D" w:rsidRDefault="0043430D" w:rsidP="00212E02">
      <w:r>
        <w:t xml:space="preserve">The model begins by defining the </w:t>
      </w:r>
      <w:r>
        <w:rPr>
          <w:b/>
          <w:bCs/>
        </w:rPr>
        <w:t>Concert</w:t>
      </w:r>
      <w:r>
        <w:t xml:space="preserve"> place type. Each place of this type has an administrative agent, and all places have hours of operations, in this case, Saturday from 6pm to 10pm.  The place type has a contact rate of 100 (this is just for illustration purposes -- not based on observational data.)</w:t>
      </w:r>
    </w:p>
    <w:p w14:paraId="72672012" w14:textId="79464507" w:rsidR="0043430D" w:rsidRDefault="0043430D" w:rsidP="00212E02"/>
    <w:p w14:paraId="17D30C5D" w14:textId="7FA947B2" w:rsidR="0043430D" w:rsidRDefault="0043430D" w:rsidP="00212E02">
      <w:r>
        <w:t xml:space="preserve">The </w:t>
      </w:r>
      <w:r>
        <w:rPr>
          <w:b/>
          <w:bCs/>
        </w:rPr>
        <w:t>add</w:t>
      </w:r>
      <w:r>
        <w:t xml:space="preserve"> property is used to define three specific places, corresponding in this case to actual concert venues in Pittsnurgh, PA.  Some global variables are defined so that the rest of the program can refer to these places by their symbolic names.</w:t>
      </w:r>
    </w:p>
    <w:p w14:paraId="1C3086DB" w14:textId="0CB23789" w:rsidR="0043430D" w:rsidRDefault="0043430D" w:rsidP="00212E02"/>
    <w:p w14:paraId="2C092A2F" w14:textId="2CE02E08" w:rsidR="0043430D" w:rsidRDefault="0043430D" w:rsidP="00212E02">
      <w:pPr>
        <w:rPr>
          <w:b/>
          <w:bCs/>
        </w:rPr>
      </w:pPr>
      <w:r>
        <w:t xml:space="preserve">The model then defines a condition called </w:t>
      </w:r>
      <w:r>
        <w:rPr>
          <w:b/>
          <w:bCs/>
        </w:rPr>
        <w:t>CONCERT</w:t>
      </w:r>
      <w:r>
        <w:t xml:space="preserve"> that corresponds to an individual's state of participation at concerts.  The </w:t>
      </w:r>
      <w:r>
        <w:rPr>
          <w:b/>
          <w:bCs/>
        </w:rPr>
        <w:t>Start</w:t>
      </w:r>
      <w:r>
        <w:t xml:space="preserve"> start selects some individuals who attend concerts in these venues.  These agents the</w:t>
      </w:r>
      <w:r w:rsidR="008D62C2">
        <w:t>n</w:t>
      </w:r>
      <w:r>
        <w:t xml:space="preserve"> proceed to the </w:t>
      </w:r>
      <w:r>
        <w:rPr>
          <w:b/>
          <w:bCs/>
        </w:rPr>
        <w:t xml:space="preserve">Select </w:t>
      </w:r>
      <w:r>
        <w:t>state where they select their next concert venue.</w:t>
      </w:r>
      <w:r w:rsidR="008D62C2">
        <w:t xml:space="preserve">  Agents then </w:t>
      </w:r>
      <w:r w:rsidR="008D62C2">
        <w:rPr>
          <w:b/>
          <w:bCs/>
        </w:rPr>
        <w:t>Wait</w:t>
      </w:r>
      <w:r w:rsidR="008D62C2">
        <w:t xml:space="preserve"> for the next Saturday at 6pm, and if their concert is open, they </w:t>
      </w:r>
      <w:r w:rsidR="008D62C2">
        <w:rPr>
          <w:b/>
          <w:bCs/>
        </w:rPr>
        <w:t>Attend</w:t>
      </w:r>
      <w:r w:rsidR="008D62C2">
        <w:t xml:space="preserve"> the concert.  When the concert is </w:t>
      </w:r>
      <w:r w:rsidR="008D62C2">
        <w:rPr>
          <w:b/>
          <w:bCs/>
        </w:rPr>
        <w:t>Over,</w:t>
      </w:r>
      <w:r w:rsidR="008D62C2">
        <w:t xml:space="preserve"> the customer leaves the concert (that is, quit being a member of the concert), and returns to the </w:t>
      </w:r>
      <w:r w:rsidR="008D62C2">
        <w:rPr>
          <w:b/>
          <w:bCs/>
        </w:rPr>
        <w:t>Select state.</w:t>
      </w:r>
    </w:p>
    <w:p w14:paraId="2F52C598" w14:textId="15732626" w:rsidR="008D62C2" w:rsidRDefault="008D62C2" w:rsidP="00212E02">
      <w:pPr>
        <w:rPr>
          <w:b/>
          <w:bCs/>
        </w:rPr>
      </w:pPr>
    </w:p>
    <w:p w14:paraId="7D8B2FAE" w14:textId="74E767FC" w:rsidR="008D62C2" w:rsidRPr="008D62C2" w:rsidRDefault="008D62C2" w:rsidP="00212E02">
      <w:r>
        <w:t xml:space="preserve">The admin agents start in the </w:t>
      </w:r>
      <w:r>
        <w:rPr>
          <w:b/>
          <w:bCs/>
        </w:rPr>
        <w:t>Schedule</w:t>
      </w:r>
      <w:r>
        <w:t xml:space="preserve"> state and stay there for a week.  Since the agent's conceert is open by default, this amount to holding a concert during that week.  The admin agent then </w:t>
      </w:r>
      <w:r>
        <w:rPr>
          <w:b/>
          <w:bCs/>
        </w:rPr>
        <w:t>closes</w:t>
      </w:r>
      <w:r>
        <w:t xml:space="preserve"> the concert and waits a period of time before returning to the </w:t>
      </w:r>
      <w:r>
        <w:rPr>
          <w:b/>
          <w:bCs/>
        </w:rPr>
        <w:t>Schedule</w:t>
      </w:r>
      <w:r>
        <w:t xml:space="preserve"> state and re-opening the concert.</w:t>
      </w:r>
    </w:p>
    <w:p w14:paraId="206B2FF0" w14:textId="4B1ABC9D" w:rsidR="00212E02" w:rsidRDefault="00212E02" w:rsidP="00212E02"/>
    <w:p w14:paraId="3CEF3C12" w14:textId="77777777" w:rsidR="00B937CD" w:rsidRPr="00E80492" w:rsidRDefault="00B937CD" w:rsidP="00E80492">
      <w:pPr>
        <w:pStyle w:val="PlainText"/>
        <w:rPr>
          <w:rFonts w:ascii="Courier New" w:hAnsi="Courier New" w:cs="Courier New"/>
        </w:rPr>
      </w:pPr>
    </w:p>
    <w:p w14:paraId="40E04A71"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7794AAF6"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1D6F9E60"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A model of mass gatherings -- concerts</w:t>
      </w:r>
    </w:p>
    <w:p w14:paraId="5E1B77DB" w14:textId="77777777" w:rsidR="00B937CD" w:rsidRPr="00B937CD" w:rsidRDefault="00B937CD" w:rsidP="00E80492">
      <w:pPr>
        <w:pStyle w:val="PlainText"/>
        <w:rPr>
          <w:rFonts w:ascii="Courier New" w:hAnsi="Courier New" w:cs="Courier New"/>
          <w:b/>
          <w:bCs/>
        </w:rPr>
      </w:pPr>
    </w:p>
    <w:p w14:paraId="5ED1E220"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place Concert {</w:t>
      </w:r>
    </w:p>
    <w:p w14:paraId="34DCD019"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has_administrator = 1</w:t>
      </w:r>
    </w:p>
    <w:p w14:paraId="16282D3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starts_at_hour_18_on_Sat = 4</w:t>
      </w:r>
    </w:p>
    <w:p w14:paraId="1E5A9009"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contacts = 100.0</w:t>
      </w:r>
    </w:p>
    <w:p w14:paraId="13547DF1" w14:textId="77777777" w:rsidR="00B937CD" w:rsidRPr="00B937CD" w:rsidRDefault="00B937CD" w:rsidP="00E80492">
      <w:pPr>
        <w:pStyle w:val="PlainText"/>
        <w:rPr>
          <w:rFonts w:ascii="Courier New" w:hAnsi="Courier New" w:cs="Courier New"/>
          <w:b/>
          <w:bCs/>
        </w:rPr>
      </w:pPr>
    </w:p>
    <w:p w14:paraId="2B7043C5"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 Heinz Field:</w:t>
      </w:r>
    </w:p>
    <w:p w14:paraId="0CE49F6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add = 100 40.446686 -80.015851 200.0</w:t>
      </w:r>
    </w:p>
    <w:p w14:paraId="39C40D28" w14:textId="77777777" w:rsidR="00B937CD" w:rsidRPr="00B937CD" w:rsidRDefault="00B937CD" w:rsidP="00E80492">
      <w:pPr>
        <w:pStyle w:val="PlainText"/>
        <w:rPr>
          <w:rFonts w:ascii="Courier New" w:hAnsi="Courier New" w:cs="Courier New"/>
          <w:b/>
          <w:bCs/>
        </w:rPr>
      </w:pPr>
    </w:p>
    <w:p w14:paraId="31399019"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 Stage AE</w:t>
      </w:r>
    </w:p>
    <w:p w14:paraId="0859DD63"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add = 101 40.446160 -80.012300 200.0</w:t>
      </w:r>
    </w:p>
    <w:p w14:paraId="7A8ECB52" w14:textId="77777777" w:rsidR="00B937CD" w:rsidRPr="00B937CD" w:rsidRDefault="00B937CD" w:rsidP="00E80492">
      <w:pPr>
        <w:pStyle w:val="PlainText"/>
        <w:rPr>
          <w:rFonts w:ascii="Courier New" w:hAnsi="Courier New" w:cs="Courier New"/>
          <w:b/>
          <w:bCs/>
        </w:rPr>
      </w:pPr>
    </w:p>
    <w:p w14:paraId="531AF70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 Peterson Event Center:</w:t>
      </w:r>
    </w:p>
    <w:p w14:paraId="4C82E90F"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add = 102 40.444016 -79.962144 200.0</w:t>
      </w:r>
    </w:p>
    <w:p w14:paraId="5533BC6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3CD011CA" w14:textId="77777777" w:rsidR="00B937CD" w:rsidRPr="00B937CD" w:rsidRDefault="00B937CD" w:rsidP="00E80492">
      <w:pPr>
        <w:pStyle w:val="PlainText"/>
        <w:rPr>
          <w:rFonts w:ascii="Courier New" w:hAnsi="Courier New" w:cs="Courier New"/>
          <w:b/>
          <w:bCs/>
        </w:rPr>
      </w:pPr>
    </w:p>
    <w:p w14:paraId="15473FB6"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global HeinzField StageAE Peterson</w:t>
      </w:r>
    </w:p>
    <w:p w14:paraId="6963EDF9" w14:textId="77777777" w:rsidR="00B937CD" w:rsidRPr="00B937CD" w:rsidRDefault="00B937CD" w:rsidP="00E80492">
      <w:pPr>
        <w:pStyle w:val="PlainText"/>
        <w:rPr>
          <w:rFonts w:ascii="Courier New" w:hAnsi="Courier New" w:cs="Courier New"/>
          <w:b/>
          <w:bCs/>
        </w:rPr>
      </w:pPr>
    </w:p>
    <w:p w14:paraId="39AD66E3"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give each venue a name</w:t>
      </w:r>
    </w:p>
    <w:p w14:paraId="4C50EED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HeinzField = 100</w:t>
      </w:r>
    </w:p>
    <w:p w14:paraId="57E7F99C"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geAE = 101</w:t>
      </w:r>
    </w:p>
    <w:p w14:paraId="795FBC65"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Peterson = 102</w:t>
      </w:r>
    </w:p>
    <w:p w14:paraId="68CB7004" w14:textId="77777777" w:rsidR="00B937CD" w:rsidRPr="00B937CD" w:rsidRDefault="00B937CD" w:rsidP="00E80492">
      <w:pPr>
        <w:pStyle w:val="PlainText"/>
        <w:rPr>
          <w:rFonts w:ascii="Courier New" w:hAnsi="Courier New" w:cs="Courier New"/>
          <w:b/>
          <w:bCs/>
        </w:rPr>
      </w:pPr>
    </w:p>
    <w:p w14:paraId="5F95371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my myConcert</w:t>
      </w:r>
    </w:p>
    <w:p w14:paraId="7A6EA3C6"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myConcert = 0</w:t>
      </w:r>
    </w:p>
    <w:p w14:paraId="018DD4E6" w14:textId="77777777" w:rsidR="00B937CD" w:rsidRPr="00B937CD" w:rsidRDefault="00B937CD" w:rsidP="00E80492">
      <w:pPr>
        <w:pStyle w:val="PlainText"/>
        <w:rPr>
          <w:rFonts w:ascii="Courier New" w:hAnsi="Courier New" w:cs="Courier New"/>
          <w:b/>
          <w:bCs/>
        </w:rPr>
      </w:pPr>
    </w:p>
    <w:p w14:paraId="392D39AC"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condition CONCERT {</w:t>
      </w:r>
    </w:p>
    <w:p w14:paraId="170A453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states = Start Select Wait Attend Over Schedule Reschedule Excluded</w:t>
      </w:r>
    </w:p>
    <w:p w14:paraId="000E2A19"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admin_start_state = Schedule</w:t>
      </w:r>
    </w:p>
    <w:p w14:paraId="3A71AFC3"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3670ABE6" w14:textId="77777777" w:rsidR="00B937CD" w:rsidRPr="00B937CD" w:rsidRDefault="00B937CD" w:rsidP="00E80492">
      <w:pPr>
        <w:pStyle w:val="PlainText"/>
        <w:rPr>
          <w:rFonts w:ascii="Courier New" w:hAnsi="Courier New" w:cs="Courier New"/>
          <w:b/>
          <w:bCs/>
        </w:rPr>
      </w:pPr>
    </w:p>
    <w:p w14:paraId="1B7F78C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Start {</w:t>
      </w:r>
    </w:p>
    <w:p w14:paraId="044995E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if (range(age, 18, 60)) then next(Select) with prob(0.02)</w:t>
      </w:r>
    </w:p>
    <w:p w14:paraId="1607B0EF"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default(Excluded)</w:t>
      </w:r>
    </w:p>
    <w:p w14:paraId="401B6C4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7715ED7B" w14:textId="77777777" w:rsidR="00B937CD" w:rsidRPr="00B937CD" w:rsidRDefault="00B937CD" w:rsidP="00E80492">
      <w:pPr>
        <w:pStyle w:val="PlainText"/>
        <w:rPr>
          <w:rFonts w:ascii="Courier New" w:hAnsi="Courier New" w:cs="Courier New"/>
          <w:b/>
          <w:bCs/>
        </w:rPr>
      </w:pPr>
    </w:p>
    <w:p w14:paraId="1F44740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Select {</w:t>
      </w:r>
    </w:p>
    <w:p w14:paraId="2024238F"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set(myConcert, HeinzField)</w:t>
      </w:r>
    </w:p>
    <w:p w14:paraId="2574F7D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24)</w:t>
      </w:r>
    </w:p>
    <w:p w14:paraId="13540916"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next(Wait)</w:t>
      </w:r>
    </w:p>
    <w:p w14:paraId="19ED43A5"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3E48E2B0" w14:textId="77777777" w:rsidR="00B937CD" w:rsidRPr="00B937CD" w:rsidRDefault="00B937CD" w:rsidP="00E80492">
      <w:pPr>
        <w:pStyle w:val="PlainText"/>
        <w:rPr>
          <w:rFonts w:ascii="Courier New" w:hAnsi="Courier New" w:cs="Courier New"/>
          <w:b/>
          <w:bCs/>
        </w:rPr>
      </w:pPr>
    </w:p>
    <w:p w14:paraId="0D2D5A4C"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Wait {</w:t>
      </w:r>
    </w:p>
    <w:p w14:paraId="1FEDDFB7"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join(Concert, myConcert)</w:t>
      </w:r>
    </w:p>
    <w:p w14:paraId="03AC3B9D"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until_Sat_at_6pm)</w:t>
      </w:r>
    </w:p>
    <w:p w14:paraId="0177982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if (open(Concert)) then next(Attend)</w:t>
      </w:r>
    </w:p>
    <w:p w14:paraId="6413F643"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default(Select)</w:t>
      </w:r>
    </w:p>
    <w:p w14:paraId="6CDB651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37C23F95" w14:textId="77777777" w:rsidR="00B937CD" w:rsidRPr="00B937CD" w:rsidRDefault="00B937CD" w:rsidP="00E80492">
      <w:pPr>
        <w:pStyle w:val="PlainText"/>
        <w:rPr>
          <w:rFonts w:ascii="Courier New" w:hAnsi="Courier New" w:cs="Courier New"/>
          <w:b/>
          <w:bCs/>
        </w:rPr>
      </w:pPr>
    </w:p>
    <w:p w14:paraId="320E0654"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Attend {</w:t>
      </w:r>
    </w:p>
    <w:p w14:paraId="5F159E21"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4)</w:t>
      </w:r>
    </w:p>
    <w:p w14:paraId="5B603B1E"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next(Over)</w:t>
      </w:r>
    </w:p>
    <w:p w14:paraId="15C8D3A7"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546C7AC5" w14:textId="77777777" w:rsidR="00B937CD" w:rsidRPr="00B937CD" w:rsidRDefault="00B937CD" w:rsidP="00E80492">
      <w:pPr>
        <w:pStyle w:val="PlainText"/>
        <w:rPr>
          <w:rFonts w:ascii="Courier New" w:hAnsi="Courier New" w:cs="Courier New"/>
          <w:b/>
          <w:bCs/>
        </w:rPr>
      </w:pPr>
    </w:p>
    <w:p w14:paraId="60AEADE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Over {</w:t>
      </w:r>
    </w:p>
    <w:p w14:paraId="28519A8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quit(Concert)</w:t>
      </w:r>
    </w:p>
    <w:p w14:paraId="5DA22EAB"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24)</w:t>
      </w:r>
    </w:p>
    <w:p w14:paraId="31E5391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next(Select)</w:t>
      </w:r>
    </w:p>
    <w:p w14:paraId="41CC7243"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5B4849AF" w14:textId="77777777" w:rsidR="00B937CD" w:rsidRPr="00B937CD" w:rsidRDefault="00B937CD" w:rsidP="00E80492">
      <w:pPr>
        <w:pStyle w:val="PlainText"/>
        <w:rPr>
          <w:rFonts w:ascii="Courier New" w:hAnsi="Courier New" w:cs="Courier New"/>
          <w:b/>
          <w:bCs/>
        </w:rPr>
      </w:pPr>
    </w:p>
    <w:p w14:paraId="7F3F9424"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administrative states:</w:t>
      </w:r>
    </w:p>
    <w:p w14:paraId="4523138D" w14:textId="77777777" w:rsidR="00B937CD" w:rsidRPr="00B937CD" w:rsidRDefault="00B937CD" w:rsidP="00E80492">
      <w:pPr>
        <w:pStyle w:val="PlainText"/>
        <w:rPr>
          <w:rFonts w:ascii="Courier New" w:hAnsi="Courier New" w:cs="Courier New"/>
          <w:b/>
          <w:bCs/>
        </w:rPr>
      </w:pPr>
    </w:p>
    <w:p w14:paraId="6DB1E66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Example: hold a concert once a week, every 20 days</w:t>
      </w:r>
    </w:p>
    <w:p w14:paraId="5CE109FB" w14:textId="77777777" w:rsidR="00B937CD" w:rsidRPr="00B937CD" w:rsidRDefault="00B937CD" w:rsidP="00E80492">
      <w:pPr>
        <w:pStyle w:val="PlainText"/>
        <w:rPr>
          <w:rFonts w:ascii="Courier New" w:hAnsi="Courier New" w:cs="Courier New"/>
          <w:b/>
          <w:bCs/>
        </w:rPr>
      </w:pPr>
    </w:p>
    <w:p w14:paraId="4048D918"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Schedule {</w:t>
      </w:r>
    </w:p>
    <w:p w14:paraId="45BD51AC"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24*7)</w:t>
      </w:r>
    </w:p>
    <w:p w14:paraId="0AF3192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next(Reschedule)</w:t>
      </w:r>
    </w:p>
    <w:p w14:paraId="2B192664"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7EE2A4C3" w14:textId="77777777" w:rsidR="00B937CD" w:rsidRPr="00B937CD" w:rsidRDefault="00B937CD" w:rsidP="00E80492">
      <w:pPr>
        <w:pStyle w:val="PlainText"/>
        <w:rPr>
          <w:rFonts w:ascii="Courier New" w:hAnsi="Courier New" w:cs="Courier New"/>
          <w:b/>
          <w:bCs/>
        </w:rPr>
      </w:pPr>
    </w:p>
    <w:p w14:paraId="57D7D642"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state CONCERT.Reschedule {</w:t>
      </w:r>
    </w:p>
    <w:p w14:paraId="0E4380E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close(Concert)</w:t>
      </w:r>
    </w:p>
    <w:p w14:paraId="4EB549CE"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wait(24*13)</w:t>
      </w:r>
    </w:p>
    <w:p w14:paraId="1BDD318A"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 xml:space="preserve">  default(Schedule)</w:t>
      </w:r>
    </w:p>
    <w:p w14:paraId="0FC23C79" w14:textId="77777777" w:rsidR="00B937CD" w:rsidRPr="00B937CD" w:rsidRDefault="00B937CD" w:rsidP="00E80492">
      <w:pPr>
        <w:pStyle w:val="PlainText"/>
        <w:rPr>
          <w:rFonts w:ascii="Courier New" w:hAnsi="Courier New" w:cs="Courier New"/>
          <w:b/>
          <w:bCs/>
        </w:rPr>
      </w:pPr>
      <w:r w:rsidRPr="00B937CD">
        <w:rPr>
          <w:rFonts w:ascii="Courier New" w:hAnsi="Courier New" w:cs="Courier New"/>
          <w:b/>
          <w:bCs/>
        </w:rPr>
        <w:t>}</w:t>
      </w:r>
    </w:p>
    <w:p w14:paraId="2996B06C" w14:textId="77777777" w:rsidR="00B937CD" w:rsidRPr="00E80492" w:rsidRDefault="00B937CD" w:rsidP="00E80492">
      <w:pPr>
        <w:pStyle w:val="PlainText"/>
        <w:rPr>
          <w:rFonts w:ascii="Courier New" w:hAnsi="Courier New" w:cs="Courier New"/>
        </w:rPr>
      </w:pPr>
    </w:p>
    <w:p w14:paraId="14FAD722" w14:textId="73EC1C52" w:rsidR="00B937CD" w:rsidRDefault="008D62C2" w:rsidP="008D62C2">
      <w:pPr>
        <w:pStyle w:val="BodyText"/>
      </w:pPr>
      <w:r>
        <w:lastRenderedPageBreak/>
        <w:t>The particular rules used here could be replaced with more elaborate rules as needed to model concert-going behavior.  For this example, we just want to illustrate that large crowds attend the concerts when they are open, and other conditions can be transmitted within the crowds at a concert.</w:t>
      </w:r>
    </w:p>
    <w:p w14:paraId="0FCC68BA" w14:textId="41F7F8C1" w:rsidR="008D62C2" w:rsidRPr="00E80492" w:rsidRDefault="008D62C2" w:rsidP="008D62C2">
      <w:pPr>
        <w:pStyle w:val="BodyText"/>
      </w:pPr>
      <w:r>
        <w:t>First let</w:t>
      </w:r>
      <w:r w:rsidR="009D0EB8">
        <w:t>'s</w:t>
      </w:r>
      <w:r>
        <w:t xml:space="preserve"> verify that actions of the admin agents. The next plot shows the number of concerts open as a function of time.</w:t>
      </w:r>
      <w:r w:rsidR="009D0EB8">
        <w:t xml:space="preserve">  It is clear that all three venues are scheduled for business during the first week after each 20-day period.</w:t>
      </w:r>
    </w:p>
    <w:p w14:paraId="6D51BDD2" w14:textId="0C5994D3" w:rsidR="008D62C2" w:rsidRDefault="0043430D" w:rsidP="0043430D">
      <w:pPr>
        <w:jc w:val="center"/>
      </w:pPr>
      <w:r>
        <w:rPr>
          <w:noProof/>
        </w:rPr>
        <w:drawing>
          <wp:inline distT="0" distB="0" distL="0" distR="0" wp14:anchorId="55163DD9" wp14:editId="69C9A63F">
            <wp:extent cx="3831336" cy="27340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edule.pdf"/>
                    <pic:cNvPicPr/>
                  </pic:nvPicPr>
                  <pic:blipFill>
                    <a:blip r:embed="rId35">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63AF0B56" w14:textId="4D52D448" w:rsidR="009D0EB8" w:rsidRDefault="009D0EB8" w:rsidP="0043430D">
      <w:pPr>
        <w:jc w:val="center"/>
      </w:pPr>
    </w:p>
    <w:p w14:paraId="7DA6B986" w14:textId="0028550D" w:rsidR="009D0EB8" w:rsidRDefault="009D0EB8" w:rsidP="009D0EB8"/>
    <w:p w14:paraId="26538181" w14:textId="65247E05" w:rsidR="009D0EB8" w:rsidRPr="009D0EB8" w:rsidRDefault="009D0EB8" w:rsidP="009D0EB8">
      <w:r>
        <w:t xml:space="preserve">Next we plot the number of individual in the </w:t>
      </w:r>
      <w:r>
        <w:rPr>
          <w:b/>
          <w:bCs/>
        </w:rPr>
        <w:t xml:space="preserve">Attend </w:t>
      </w:r>
      <w:r>
        <w:t>state, which shows that about 14,000 guests attend concerts early in each 20-day period.</w:t>
      </w:r>
    </w:p>
    <w:p w14:paraId="14B8B08C" w14:textId="4403723D" w:rsidR="009D0EB8" w:rsidRDefault="0043430D" w:rsidP="0043430D">
      <w:pPr>
        <w:jc w:val="center"/>
      </w:pPr>
      <w:r>
        <w:rPr>
          <w:noProof/>
        </w:rPr>
        <w:drawing>
          <wp:inline distT="0" distB="0" distL="0" distR="0" wp14:anchorId="579C353B" wp14:editId="4432BEAC">
            <wp:extent cx="3831336" cy="273405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ttend.pdf"/>
                    <pic:cNvPicPr/>
                  </pic:nvPicPr>
                  <pic:blipFill>
                    <a:blip r:embed="rId36">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534261A1" w14:textId="1DFBB456" w:rsidR="009D0EB8" w:rsidRDefault="009D0EB8" w:rsidP="0043430D">
      <w:pPr>
        <w:jc w:val="center"/>
      </w:pPr>
    </w:p>
    <w:p w14:paraId="5C42061B" w14:textId="22FC895D" w:rsidR="009D0EB8" w:rsidRDefault="009D0EB8" w:rsidP="009D0EB8">
      <w:pPr>
        <w:pStyle w:val="BodyText"/>
      </w:pPr>
      <w:r>
        <w:t xml:space="preserve">Now we run a model that includes the influenza condition described previously.  Since influenza is transmitted by proximity, it is possible that infectious agents can transmit influenza to susceptible agents who share a place with the infectious agents.  In this model, we have defined the. contact rate for concerts </w:t>
      </w:r>
      <w:r>
        <w:lastRenderedPageBreak/>
        <w:t>to be 100, so each infectios agents is expected to make about 100 potentially transmissible contacts during each hour at the concerts.  When we plot out the incidence curve for influenza showing the number of transmission events at concerts, we see the spikes of transmissions occurring during the same periods of time when the guests were attending the concerts:</w:t>
      </w:r>
    </w:p>
    <w:p w14:paraId="5BC2B63D" w14:textId="610EED76" w:rsidR="00212E02" w:rsidRPr="00212E02" w:rsidRDefault="0043430D" w:rsidP="0043430D">
      <w:pPr>
        <w:jc w:val="center"/>
      </w:pPr>
      <w:r>
        <w:rPr>
          <w:noProof/>
        </w:rPr>
        <w:drawing>
          <wp:inline distT="0" distB="0" distL="0" distR="0" wp14:anchorId="1787BE48" wp14:editId="1BB685AB">
            <wp:extent cx="3831336" cy="27340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c-concert.pdf"/>
                    <pic:cNvPicPr/>
                  </pic:nvPicPr>
                  <pic:blipFill>
                    <a:blip r:embed="rId37">
                      <a:extLst>
                        <a:ext uri="{28A0092B-C50C-407E-A947-70E740481C1C}">
                          <a14:useLocalDpi xmlns:a14="http://schemas.microsoft.com/office/drawing/2010/main" val="0"/>
                        </a:ext>
                      </a:extLst>
                    </a:blip>
                    <a:stretch>
                      <a:fillRect/>
                    </a:stretch>
                  </pic:blipFill>
                  <pic:spPr>
                    <a:xfrm>
                      <a:off x="0" y="0"/>
                      <a:ext cx="3831336" cy="2734056"/>
                    </a:xfrm>
                    <a:prstGeom prst="rect">
                      <a:avLst/>
                    </a:prstGeom>
                  </pic:spPr>
                </pic:pic>
              </a:graphicData>
            </a:graphic>
          </wp:inline>
        </w:drawing>
      </w:r>
    </w:p>
    <w:p w14:paraId="0F0642ED" w14:textId="77777777" w:rsidR="006915FB" w:rsidRPr="006E3F30" w:rsidRDefault="006915FB" w:rsidP="00CE188C">
      <w:pPr>
        <w:pStyle w:val="PlainText"/>
        <w:rPr>
          <w:rFonts w:ascii="Courier New" w:hAnsi="Courier New" w:cs="Courier New"/>
        </w:rPr>
      </w:pPr>
    </w:p>
    <w:p w14:paraId="5A62F8AC" w14:textId="77777777" w:rsidR="00480975" w:rsidRPr="005A706D" w:rsidRDefault="00480975" w:rsidP="00480975">
      <w:pPr>
        <w:pStyle w:val="PlainText"/>
        <w:rPr>
          <w:rFonts w:ascii="Courier New" w:hAnsi="Courier New" w:cs="Courier New"/>
        </w:rPr>
      </w:pPr>
    </w:p>
    <w:p w14:paraId="456051CE" w14:textId="66297024" w:rsidR="00480975" w:rsidRPr="00E74D4F" w:rsidRDefault="009D0EB8" w:rsidP="00E74D4F">
      <w:pPr>
        <w:pStyle w:val="BodyText"/>
      </w:pPr>
      <w:r>
        <w:t>Why is there no significant spike after the concert on day 64?  I</w:t>
      </w:r>
      <w:r w:rsidR="00E74D4F">
        <w:t>n this simple model, all 14,000 people attend the same conference at once, and the earlier concerts appear to have exhausted the supply of susceptibles.  This is unlikely to happen in more realistic forms of this model.</w:t>
      </w:r>
    </w:p>
    <w:p w14:paraId="12553C6E" w14:textId="0ECA13F4" w:rsidR="00E74D4F" w:rsidRDefault="00E74D4F" w:rsidP="00E74D4F">
      <w:pPr>
        <w:pStyle w:val="BodyText"/>
      </w:pPr>
      <w:r>
        <w:t xml:space="preserve">Please see the directory </w:t>
      </w:r>
      <w:r w:rsidRPr="00E74D4F">
        <w:rPr>
          <w:b/>
          <w:bCs/>
        </w:rPr>
        <w:t>FRED/models/concert</w:t>
      </w:r>
      <w:r>
        <w:t xml:space="preserve"> for the files for this example. The METHODS file contains the commands used to generate the plots shown above.</w:t>
      </w:r>
    </w:p>
    <w:p w14:paraId="584D2D42" w14:textId="261F20A1" w:rsidR="00270F02" w:rsidRPr="007C5362" w:rsidRDefault="00270F02" w:rsidP="00480975">
      <w:pPr>
        <w:pStyle w:val="Heading2"/>
      </w:pPr>
      <w:r>
        <w:br w:type="page"/>
      </w:r>
    </w:p>
    <w:p w14:paraId="37A33C4D" w14:textId="2E62D8B2" w:rsidR="005A2A11" w:rsidRPr="005A2A11" w:rsidRDefault="005A2A11" w:rsidP="005A2A11">
      <w:pPr>
        <w:pStyle w:val="BodyText"/>
        <w:adjustRightInd w:val="0"/>
        <w:snapToGrid w:val="0"/>
        <w:sectPr w:rsidR="005A2A11" w:rsidRPr="005A2A11" w:rsidSect="00D71999">
          <w:type w:val="continuous"/>
          <w:pgSz w:w="12240" w:h="15840"/>
          <w:pgMar w:top="1440" w:right="1152" w:bottom="1440" w:left="1440" w:header="720" w:footer="720" w:gutter="0"/>
          <w:pgNumType w:start="1"/>
          <w:cols w:space="720"/>
          <w:docGrid w:linePitch="360"/>
        </w:sectPr>
      </w:pPr>
    </w:p>
    <w:p w14:paraId="130E3D67" w14:textId="05E62DE0" w:rsidR="000064B0" w:rsidRDefault="00C44BC1" w:rsidP="000064B0">
      <w:pPr>
        <w:pStyle w:val="Heading1"/>
      </w:pPr>
      <w:bookmarkStart w:id="197" w:name="_Toc40674699"/>
      <w:r>
        <w:lastRenderedPageBreak/>
        <w:t>C</w:t>
      </w:r>
      <w:r w:rsidR="000064B0">
        <w:t xml:space="preserve">hapter 14: </w:t>
      </w:r>
      <w:r w:rsidR="000064B0" w:rsidRPr="00126FA0">
        <w:t>Applications</w:t>
      </w:r>
      <w:bookmarkEnd w:id="197"/>
    </w:p>
    <w:p w14:paraId="71B50C72" w14:textId="7541CAFE" w:rsidR="00A272DA" w:rsidRDefault="00A272DA" w:rsidP="00A272DA"/>
    <w:p w14:paraId="78156DD4" w14:textId="236CB23A" w:rsidR="00A272DA" w:rsidRDefault="00A272DA" w:rsidP="00A272DA">
      <w:r>
        <w:t>This Chapter include several complete FRED programs along with sample of outputs.</w:t>
      </w:r>
    </w:p>
    <w:p w14:paraId="51BC85F0" w14:textId="77777777" w:rsidR="00A272DA" w:rsidRDefault="00A272DA" w:rsidP="00A272DA">
      <w:pPr>
        <w:pStyle w:val="Heading2"/>
      </w:pPr>
    </w:p>
    <w:p w14:paraId="02560E05" w14:textId="1BFE2A1F" w:rsidR="00A272DA" w:rsidRDefault="00A272DA" w:rsidP="00A272DA">
      <w:pPr>
        <w:pStyle w:val="Heading2"/>
      </w:pPr>
      <w:bookmarkStart w:id="198" w:name="_Toc40674700"/>
      <w:r>
        <w:t>Pandemic Influenza</w:t>
      </w:r>
      <w:bookmarkEnd w:id="198"/>
    </w:p>
    <w:p w14:paraId="00A2B2F2" w14:textId="7CB78C8E" w:rsidR="00A272DA" w:rsidRDefault="00A272DA" w:rsidP="00A272DA"/>
    <w:p w14:paraId="28982EF5" w14:textId="60229DD8" w:rsidR="00A272DA" w:rsidRDefault="00A272DA" w:rsidP="00A272DA">
      <w:r>
        <w:t xml:space="preserve">The following program is included in the FRED library. It comprises a simple S-E-I-R model of pandemic influenza. Influenza is spread largely through inhalation of </w:t>
      </w:r>
      <w:r w:rsidR="00413FA8">
        <w:t>viral particles shed by infectious individuals, so the transmission mode is by proximity (i.e., sharing the same place).</w:t>
      </w:r>
      <w:r>
        <w:t xml:space="preserve"> A pandemic disease is one that spreads within many countries, and usually means that immunity is very low across the human population. In this model, we assume that all individuals are completely susceptible to the disease. This model was used to calibrate the place-specific contact rates in FRED; therefore</w:t>
      </w:r>
      <w:r w:rsidR="00B10B7C">
        <w:t>,</w:t>
      </w:r>
      <w:r>
        <w:t xml:space="preserve"> the transmissibility of the INF Condition is set to 1.0.  </w:t>
      </w:r>
    </w:p>
    <w:p w14:paraId="10197CE7" w14:textId="3CD95347" w:rsidR="00A272DA" w:rsidRDefault="00A272DA" w:rsidP="00A272DA"/>
    <w:p w14:paraId="46BD7B4E" w14:textId="78A10B04" w:rsidR="00413FA8" w:rsidRDefault="00A272DA" w:rsidP="00A272DA">
      <w:r>
        <w:t>In this model, we assume that 10 randomly selected individuals are exposed at the start of the simulation.</w:t>
      </w:r>
      <w:r w:rsidR="00413FA8">
        <w:t xml:space="preserve"> It is futher assumed that infectious individuals are all equally infectious (e.g., no "super-spreaders" are included in the model).  Infected individuals become infectious after a period of time drawn from a lognormal distribution with median of 1.9 days and dispersion of 1.23 days (citation). Two-thirds of infectious individuals become symptomatic, and one-third become infectious but asymptomatic. It is assumed that asymtpomatic individual are half as infectious as symptomatic cases. The infectious phase lasts for a median duration of 5 days, with a lognormal dispersion of 1.5 days.  This means that majority of infectious periods lasts between about 3.3 and 7.5 days. After the infectious phase, individual</w:t>
      </w:r>
      <w:r w:rsidR="00583F88">
        <w:t>s</w:t>
      </w:r>
      <w:r w:rsidR="00413FA8">
        <w:t xml:space="preserve"> recover and remain immune to influenza for the duration of th simulation. Case mortality is not modeled.</w:t>
      </w:r>
    </w:p>
    <w:p w14:paraId="43A65731" w14:textId="5F6BC91E" w:rsidR="00413FA8" w:rsidRDefault="00413FA8" w:rsidP="00A272DA"/>
    <w:p w14:paraId="450F6754" w14:textId="513E8272" w:rsidR="00413FA8" w:rsidRPr="00A272DA" w:rsidRDefault="00413FA8" w:rsidP="00A272DA">
      <w:r>
        <w:t>The model include</w:t>
      </w:r>
      <w:r w:rsidR="005901A5">
        <w:t>s</w:t>
      </w:r>
      <w:r>
        <w:t xml:space="preserve"> a simple model of agent behavior based on their disease status: one half of all individuals with influenza symptoms are assumed to remain confined to the household for the duration of their illness.  After recovery, </w:t>
      </w:r>
      <w:r w:rsidR="001005B7">
        <w:t>the agents resume their normal schedule of activities.</w:t>
      </w:r>
    </w:p>
    <w:p w14:paraId="1C828FD1" w14:textId="77777777" w:rsidR="00587BB8" w:rsidRPr="000A350A" w:rsidRDefault="00587BB8"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b/>
          <w:bCs/>
          <w:color w:val="000000"/>
          <w:sz w:val="18"/>
          <w:szCs w:val="18"/>
        </w:rPr>
      </w:pPr>
    </w:p>
    <w:p w14:paraId="1A3725F6" w14:textId="77777777" w:rsidR="00397A42" w:rsidRPr="008919C8" w:rsidRDefault="00397A42" w:rsidP="00397A42">
      <w:pPr>
        <w:pStyle w:val="PlainText"/>
        <w:rPr>
          <w:rFonts w:ascii="Courier New" w:hAnsi="Courier New" w:cs="Courier New"/>
        </w:rPr>
      </w:pPr>
    </w:p>
    <w:p w14:paraId="1D097A42" w14:textId="77777777"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Location</w:t>
      </w:r>
    </w:p>
    <w:p w14:paraId="0FA4027B" w14:textId="77777777"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locations = Jefferson_County_PA</w:t>
      </w:r>
    </w:p>
    <w:p w14:paraId="21FFED9F" w14:textId="77777777"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24BA46E" w14:textId="77777777"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Timeframe</w:t>
      </w:r>
    </w:p>
    <w:p w14:paraId="5AF00E97" w14:textId="77777777"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start_date = 2020-Jan-01</w:t>
      </w:r>
    </w:p>
    <w:p w14:paraId="466C8FCC" w14:textId="54C90C1E" w:rsidR="002E6B5E" w:rsidRPr="00C96D59" w:rsidRDefault="002E6B5E" w:rsidP="002E6B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end_date = 2020-Apr-10</w:t>
      </w:r>
    </w:p>
    <w:p w14:paraId="1DC3EDE0" w14:textId="77777777" w:rsidR="00397A42" w:rsidRPr="00397A42" w:rsidRDefault="00397A42" w:rsidP="00397A42">
      <w:pPr>
        <w:pStyle w:val="PlainText"/>
        <w:rPr>
          <w:rFonts w:asciiTheme="minorHAnsi" w:hAnsiTheme="minorHAnsi" w:cstheme="minorHAnsi"/>
          <w:b/>
          <w:bCs/>
          <w:sz w:val="22"/>
          <w:szCs w:val="22"/>
        </w:rPr>
      </w:pPr>
    </w:p>
    <w:p w14:paraId="008974EF"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condition INF {</w:t>
      </w:r>
    </w:p>
    <w:p w14:paraId="34579E0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tates = S E Is Ia R Import</w:t>
      </w:r>
    </w:p>
    <w:p w14:paraId="2056955E"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import_start_state = Import</w:t>
      </w:r>
    </w:p>
    <w:p w14:paraId="34ACEAD0"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transmission_mode = proximity</w:t>
      </w:r>
    </w:p>
    <w:p w14:paraId="68B8FD7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transmissibility = 1.0</w:t>
      </w:r>
    </w:p>
    <w:p w14:paraId="1BE0ED3A"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R0_a = 0.0398238</w:t>
      </w:r>
    </w:p>
    <w:p w14:paraId="1EF99932"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R0_b = 0.611043</w:t>
      </w:r>
    </w:p>
    <w:p w14:paraId="6876E5CF"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is_dormant = 1</w:t>
      </w:r>
    </w:p>
    <w:p w14:paraId="345B1D74"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R.is_dormant = 1</w:t>
      </w:r>
    </w:p>
    <w:p w14:paraId="2685AA28"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exposed_state = E</w:t>
      </w:r>
    </w:p>
    <w:p w14:paraId="70DD9127"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7F167016" w14:textId="77777777" w:rsidR="00397A42" w:rsidRPr="00397A42" w:rsidRDefault="00397A42" w:rsidP="00397A42">
      <w:pPr>
        <w:pStyle w:val="PlainText"/>
        <w:rPr>
          <w:rFonts w:asciiTheme="minorHAnsi" w:hAnsiTheme="minorHAnsi" w:cstheme="minorHAnsi"/>
          <w:b/>
          <w:bCs/>
          <w:sz w:val="22"/>
          <w:szCs w:val="22"/>
        </w:rPr>
      </w:pPr>
    </w:p>
    <w:p w14:paraId="1AD703FD"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S {</w:t>
      </w:r>
    </w:p>
    <w:p w14:paraId="45C0CE76"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sus(INF,1)</w:t>
      </w:r>
    </w:p>
    <w:p w14:paraId="10BD5EA2"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w:t>
      </w:r>
    </w:p>
    <w:p w14:paraId="4BE4378E"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w:t>
      </w:r>
    </w:p>
    <w:p w14:paraId="0D34201A"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23C02CEF" w14:textId="77777777" w:rsidR="00397A42" w:rsidRPr="00397A42" w:rsidRDefault="00397A42" w:rsidP="00397A42">
      <w:pPr>
        <w:pStyle w:val="PlainText"/>
        <w:rPr>
          <w:rFonts w:asciiTheme="minorHAnsi" w:hAnsiTheme="minorHAnsi" w:cstheme="minorHAnsi"/>
          <w:b/>
          <w:bCs/>
          <w:sz w:val="22"/>
          <w:szCs w:val="22"/>
        </w:rPr>
      </w:pPr>
    </w:p>
    <w:p w14:paraId="1E889C1A"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E {</w:t>
      </w:r>
    </w:p>
    <w:p w14:paraId="79D94BA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sus(INF,0)</w:t>
      </w:r>
    </w:p>
    <w:p w14:paraId="203897C5"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24*lognormal(1.9,1.23))</w:t>
      </w:r>
    </w:p>
    <w:p w14:paraId="36232055"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Is) with prob(0.67)</w:t>
      </w:r>
    </w:p>
    <w:p w14:paraId="7C9C2675"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Ia) with prob(0.33)</w:t>
      </w:r>
    </w:p>
    <w:p w14:paraId="0D7C3E95"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72799924" w14:textId="77777777" w:rsidR="00397A42" w:rsidRPr="00397A42" w:rsidRDefault="00397A42" w:rsidP="00397A42">
      <w:pPr>
        <w:pStyle w:val="PlainText"/>
        <w:rPr>
          <w:rFonts w:asciiTheme="minorHAnsi" w:hAnsiTheme="minorHAnsi" w:cstheme="minorHAnsi"/>
          <w:b/>
          <w:bCs/>
          <w:sz w:val="22"/>
          <w:szCs w:val="22"/>
        </w:rPr>
      </w:pPr>
    </w:p>
    <w:p w14:paraId="3DF4F111"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Is {</w:t>
      </w:r>
    </w:p>
    <w:p w14:paraId="78D0DDBB"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trans(INF,1)</w:t>
      </w:r>
    </w:p>
    <w:p w14:paraId="7FD756DA"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state(StayHome,No,Symptoms)</w:t>
      </w:r>
    </w:p>
    <w:p w14:paraId="032BD638"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24* lognormal(5.0,1.5))</w:t>
      </w:r>
    </w:p>
    <w:p w14:paraId="43C5E0E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R)</w:t>
      </w:r>
    </w:p>
    <w:p w14:paraId="195217D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7D68C793" w14:textId="77777777" w:rsidR="00397A42" w:rsidRPr="00397A42" w:rsidRDefault="00397A42" w:rsidP="00397A42">
      <w:pPr>
        <w:pStyle w:val="PlainText"/>
        <w:rPr>
          <w:rFonts w:asciiTheme="minorHAnsi" w:hAnsiTheme="minorHAnsi" w:cstheme="minorHAnsi"/>
          <w:b/>
          <w:bCs/>
          <w:sz w:val="22"/>
          <w:szCs w:val="22"/>
        </w:rPr>
      </w:pPr>
    </w:p>
    <w:p w14:paraId="37BD4F02"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Ia {</w:t>
      </w:r>
    </w:p>
    <w:p w14:paraId="748CDC4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trans(INF,0.5)</w:t>
      </w:r>
    </w:p>
    <w:p w14:paraId="5AEADCB1"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 24 * lognormal(5.0, 1.5) )</w:t>
      </w:r>
    </w:p>
    <w:p w14:paraId="7F2150EF"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R)</w:t>
      </w:r>
    </w:p>
    <w:p w14:paraId="3C2ACA7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50A6624B" w14:textId="77777777" w:rsidR="00397A42" w:rsidRPr="00397A42" w:rsidRDefault="00397A42" w:rsidP="00397A42">
      <w:pPr>
        <w:pStyle w:val="PlainText"/>
        <w:rPr>
          <w:rFonts w:asciiTheme="minorHAnsi" w:hAnsiTheme="minorHAnsi" w:cstheme="minorHAnsi"/>
          <w:b/>
          <w:bCs/>
          <w:sz w:val="22"/>
          <w:szCs w:val="22"/>
        </w:rPr>
      </w:pPr>
    </w:p>
    <w:p w14:paraId="1A15A506"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R {</w:t>
      </w:r>
    </w:p>
    <w:p w14:paraId="4B689F7C"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trans(INF,0)</w:t>
      </w:r>
    </w:p>
    <w:p w14:paraId="07BB3CC1"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et_state(StayHome,Yes,No)</w:t>
      </w:r>
    </w:p>
    <w:p w14:paraId="3516706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w:t>
      </w:r>
    </w:p>
    <w:p w14:paraId="38E24940"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w:t>
      </w:r>
    </w:p>
    <w:p w14:paraId="5C20FA6F"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78345A86" w14:textId="77777777" w:rsidR="00397A42" w:rsidRPr="00397A42" w:rsidRDefault="00397A42" w:rsidP="00397A42">
      <w:pPr>
        <w:pStyle w:val="PlainText"/>
        <w:rPr>
          <w:rFonts w:asciiTheme="minorHAnsi" w:hAnsiTheme="minorHAnsi" w:cstheme="minorHAnsi"/>
          <w:b/>
          <w:bCs/>
          <w:sz w:val="22"/>
          <w:szCs w:val="22"/>
        </w:rPr>
      </w:pPr>
    </w:p>
    <w:p w14:paraId="0B81BD98"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INF.Import {</w:t>
      </w:r>
    </w:p>
    <w:p w14:paraId="0B532DE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import_count(10)</w:t>
      </w:r>
    </w:p>
    <w:p w14:paraId="111423C0"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w:t>
      </w:r>
    </w:p>
    <w:p w14:paraId="4CAC3EC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w:t>
      </w:r>
    </w:p>
    <w:p w14:paraId="06F099A8"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57437B33" w14:textId="77777777" w:rsidR="00397A42" w:rsidRPr="00397A42" w:rsidRDefault="00397A42" w:rsidP="00397A42">
      <w:pPr>
        <w:pStyle w:val="PlainText"/>
        <w:rPr>
          <w:rFonts w:asciiTheme="minorHAnsi" w:hAnsiTheme="minorHAnsi" w:cstheme="minorHAnsi"/>
          <w:b/>
          <w:bCs/>
          <w:sz w:val="22"/>
          <w:szCs w:val="22"/>
        </w:rPr>
      </w:pPr>
    </w:p>
    <w:p w14:paraId="52DA4412"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condition StayHome {</w:t>
      </w:r>
    </w:p>
    <w:p w14:paraId="1A7239A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states = No Symptoms Yes</w:t>
      </w:r>
    </w:p>
    <w:p w14:paraId="2B19E68D"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1BAE7BE0" w14:textId="77777777" w:rsidR="00397A42" w:rsidRPr="00397A42" w:rsidRDefault="00397A42" w:rsidP="00397A42">
      <w:pPr>
        <w:pStyle w:val="PlainText"/>
        <w:rPr>
          <w:rFonts w:asciiTheme="minorHAnsi" w:hAnsiTheme="minorHAnsi" w:cstheme="minorHAnsi"/>
          <w:b/>
          <w:bCs/>
          <w:sz w:val="22"/>
          <w:szCs w:val="22"/>
        </w:rPr>
      </w:pPr>
    </w:p>
    <w:p w14:paraId="0FD31340"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StayHome,No {}</w:t>
      </w:r>
    </w:p>
    <w:p w14:paraId="2F962DAE" w14:textId="77777777" w:rsidR="00397A42" w:rsidRPr="00397A42" w:rsidRDefault="00397A42" w:rsidP="00397A42">
      <w:pPr>
        <w:pStyle w:val="PlainText"/>
        <w:rPr>
          <w:rFonts w:asciiTheme="minorHAnsi" w:hAnsiTheme="minorHAnsi" w:cstheme="minorHAnsi"/>
          <w:b/>
          <w:bCs/>
          <w:sz w:val="22"/>
          <w:szCs w:val="22"/>
        </w:rPr>
      </w:pPr>
    </w:p>
    <w:p w14:paraId="2F63453A"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StayHome.Symptoms {</w:t>
      </w:r>
    </w:p>
    <w:p w14:paraId="0E6393D2"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0)</w:t>
      </w:r>
    </w:p>
    <w:p w14:paraId="1D2A994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lastRenderedPageBreak/>
        <w:t xml:space="preserve">  next(Yes) with prob(0.5)</w:t>
      </w:r>
    </w:p>
    <w:p w14:paraId="06474FA1"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default(No)</w:t>
      </w:r>
    </w:p>
    <w:p w14:paraId="78C67940"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71267B11" w14:textId="77777777" w:rsidR="00397A42" w:rsidRPr="00397A42" w:rsidRDefault="00397A42" w:rsidP="00397A42">
      <w:pPr>
        <w:pStyle w:val="PlainText"/>
        <w:rPr>
          <w:rFonts w:asciiTheme="minorHAnsi" w:hAnsiTheme="minorHAnsi" w:cstheme="minorHAnsi"/>
          <w:b/>
          <w:bCs/>
          <w:sz w:val="22"/>
          <w:szCs w:val="22"/>
        </w:rPr>
      </w:pPr>
    </w:p>
    <w:p w14:paraId="6C4C2DE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state StayHome.Yes {</w:t>
      </w:r>
    </w:p>
    <w:p w14:paraId="41896144"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absent()</w:t>
      </w:r>
    </w:p>
    <w:p w14:paraId="4E6534A9"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present(Household)</w:t>
      </w:r>
    </w:p>
    <w:p w14:paraId="1BA211C3"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wait()</w:t>
      </w:r>
    </w:p>
    <w:p w14:paraId="33901B91"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 xml:space="preserve">  next()</w:t>
      </w:r>
    </w:p>
    <w:p w14:paraId="3A7E4638" w14:textId="77777777" w:rsidR="00397A42" w:rsidRPr="00397A42" w:rsidRDefault="00397A42" w:rsidP="00397A42">
      <w:pPr>
        <w:pStyle w:val="PlainText"/>
        <w:rPr>
          <w:rFonts w:asciiTheme="minorHAnsi" w:hAnsiTheme="minorHAnsi" w:cstheme="minorHAnsi"/>
          <w:b/>
          <w:bCs/>
          <w:sz w:val="22"/>
          <w:szCs w:val="22"/>
        </w:rPr>
      </w:pPr>
      <w:r w:rsidRPr="00397A42">
        <w:rPr>
          <w:rFonts w:asciiTheme="minorHAnsi" w:hAnsiTheme="minorHAnsi" w:cstheme="minorHAnsi"/>
          <w:b/>
          <w:bCs/>
          <w:sz w:val="22"/>
          <w:szCs w:val="22"/>
        </w:rPr>
        <w:t>}</w:t>
      </w:r>
    </w:p>
    <w:p w14:paraId="1958A332" w14:textId="77777777" w:rsidR="00397A42" w:rsidRPr="00397A42" w:rsidRDefault="00397A42" w:rsidP="00397A42">
      <w:pPr>
        <w:pStyle w:val="PlainText"/>
        <w:rPr>
          <w:rFonts w:asciiTheme="minorHAnsi" w:hAnsiTheme="minorHAnsi" w:cstheme="minorHAnsi"/>
          <w:b/>
          <w:bCs/>
          <w:sz w:val="22"/>
          <w:szCs w:val="22"/>
        </w:rPr>
      </w:pPr>
    </w:p>
    <w:p w14:paraId="78796843" w14:textId="77777777" w:rsidR="00397A42" w:rsidRPr="00397A42" w:rsidRDefault="00397A42" w:rsidP="00397A42">
      <w:pPr>
        <w:pStyle w:val="PlainText"/>
        <w:rPr>
          <w:rFonts w:asciiTheme="minorHAnsi" w:hAnsiTheme="minorHAnsi" w:cstheme="minorHAnsi"/>
          <w:b/>
          <w:bCs/>
          <w:sz w:val="22"/>
          <w:szCs w:val="22"/>
        </w:rPr>
      </w:pPr>
    </w:p>
    <w:p w14:paraId="64A1CDE5" w14:textId="77777777" w:rsidR="00397A42" w:rsidRPr="00397A42" w:rsidRDefault="00397A42" w:rsidP="00397A42">
      <w:pPr>
        <w:pStyle w:val="PlainText"/>
        <w:rPr>
          <w:rFonts w:asciiTheme="minorHAnsi" w:hAnsiTheme="minorHAnsi" w:cstheme="minorHAnsi"/>
          <w:b/>
          <w:bCs/>
          <w:sz w:val="22"/>
          <w:szCs w:val="22"/>
        </w:rPr>
      </w:pPr>
    </w:p>
    <w:p w14:paraId="4F51EDDC" w14:textId="03AF2B06" w:rsidR="00256F62" w:rsidRPr="000A350A" w:rsidRDefault="00256F62" w:rsidP="00256F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Menlo"/>
          <w:b/>
          <w:bCs/>
          <w:color w:val="000000"/>
          <w:sz w:val="18"/>
          <w:szCs w:val="18"/>
        </w:rPr>
      </w:pPr>
    </w:p>
    <w:p w14:paraId="2DC15350" w14:textId="07A4D259" w:rsidR="000A350A" w:rsidRDefault="000A350A" w:rsidP="000A350A">
      <w:pPr>
        <w:pBdr>
          <w:bottom w:val="thinThickThinMediumGap" w:sz="18" w:space="1" w:color="auto"/>
        </w:pBdr>
        <w:rPr>
          <w:rFonts w:ascii="Courier" w:eastAsiaTheme="minorHAnsi" w:hAnsi="Courier" w:cs="Menlo"/>
          <w:b/>
          <w:bCs/>
          <w:color w:val="000000"/>
          <w:sz w:val="18"/>
          <w:szCs w:val="18"/>
        </w:rPr>
      </w:pPr>
    </w:p>
    <w:p w14:paraId="59264DF6" w14:textId="77777777" w:rsidR="00397A42" w:rsidRDefault="00397A42" w:rsidP="000A350A">
      <w:pPr>
        <w:pBdr>
          <w:bottom w:val="thinThickThinMediumGap" w:sz="18" w:space="1" w:color="auto"/>
        </w:pBdr>
        <w:rPr>
          <w:rFonts w:ascii="Courier" w:eastAsiaTheme="minorHAnsi" w:hAnsi="Courier" w:cs="Menlo"/>
          <w:b/>
          <w:bCs/>
          <w:color w:val="000000"/>
          <w:sz w:val="18"/>
          <w:szCs w:val="18"/>
        </w:rPr>
      </w:pPr>
    </w:p>
    <w:p w14:paraId="50D44881" w14:textId="77777777" w:rsidR="00A72F3A" w:rsidRDefault="00A72F3A" w:rsidP="000064B0"/>
    <w:p w14:paraId="705C9F08" w14:textId="2775079E" w:rsidR="00EC2EAE" w:rsidRPr="00EC2EAE" w:rsidRDefault="00EC2EAE" w:rsidP="000064B0">
      <w:r>
        <w:t xml:space="preserve">Suppose that we run 8 simulations of this model under the job name </w:t>
      </w:r>
      <w:r>
        <w:rPr>
          <w:b/>
        </w:rPr>
        <w:t>baseline</w:t>
      </w:r>
      <w:r>
        <w:t>. Then we can produce the follow</w:t>
      </w:r>
      <w:r w:rsidR="007D7246">
        <w:t>ing</w:t>
      </w:r>
      <w:r>
        <w:t xml:space="preserve"> plots using the command lines shown (or via the FRED Web interface).</w:t>
      </w:r>
    </w:p>
    <w:p w14:paraId="16A40E7E" w14:textId="2ECCC686" w:rsidR="00EC2EAE" w:rsidRDefault="00EC2EAE" w:rsidP="000064B0"/>
    <w:p w14:paraId="0BDB821C" w14:textId="0AAEF3D5" w:rsidR="000064B0" w:rsidRDefault="00EC2EAE" w:rsidP="000064B0">
      <w:r>
        <w:t>% fred_plot --key baseline --var INF.newE --bars --weekly</w:t>
      </w:r>
    </w:p>
    <w:p w14:paraId="7F1B1587" w14:textId="77777777" w:rsidR="000064B0" w:rsidRPr="004C0B29" w:rsidRDefault="000064B0" w:rsidP="000064B0"/>
    <w:p w14:paraId="4D15E66F" w14:textId="36236B46" w:rsidR="000064B0" w:rsidRDefault="000064B0" w:rsidP="000064B0">
      <w:r>
        <w:rPr>
          <w:noProof/>
        </w:rPr>
        <w:drawing>
          <wp:inline distT="0" distB="0" distL="0" distR="0" wp14:anchorId="1669C64D" wp14:editId="72E93184">
            <wp:extent cx="3200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baseline-INF.newE.pdf"/>
                    <pic:cNvPicPr/>
                  </pic:nvPicPr>
                  <pic:blipFill>
                    <a:blip r:embed="rId38">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06C02D6E" w14:textId="77777777" w:rsidR="007553E2" w:rsidRDefault="007553E2" w:rsidP="000064B0"/>
    <w:p w14:paraId="1E04F3B0" w14:textId="31939B79" w:rsidR="00EC2EAE" w:rsidRDefault="00EC2EAE" w:rsidP="000064B0">
      <w:r>
        <w:t xml:space="preserve">% fred_plot -k baseline -v INF.newE </w:t>
      </w:r>
      <w:r w:rsidR="007553E2">
        <w:t>--all</w:t>
      </w:r>
    </w:p>
    <w:p w14:paraId="383EA90D" w14:textId="77777777" w:rsidR="007553E2" w:rsidRDefault="000064B0" w:rsidP="007553E2">
      <w:r>
        <w:rPr>
          <w:noProof/>
        </w:rPr>
        <w:lastRenderedPageBreak/>
        <w:drawing>
          <wp:inline distT="0" distB="0" distL="0" distR="0" wp14:anchorId="771D81F9" wp14:editId="42101263">
            <wp:extent cx="3200400"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all.pdf"/>
                    <pic:cNvPicPr/>
                  </pic:nvPicPr>
                  <pic:blipFill>
                    <a:blip r:embed="rId39">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5B4A547C" w14:textId="77777777" w:rsidR="005665AF" w:rsidRDefault="005665AF">
      <w:pPr>
        <w:rPr>
          <w:rFonts w:asciiTheme="majorHAnsi" w:eastAsiaTheme="majorEastAsia" w:hAnsiTheme="majorHAnsi" w:cstheme="majorBidi"/>
          <w:color w:val="2F5496" w:themeColor="accent1" w:themeShade="BF"/>
          <w:sz w:val="32"/>
          <w:szCs w:val="32"/>
        </w:rPr>
      </w:pPr>
      <w:r>
        <w:br w:type="page"/>
      </w:r>
    </w:p>
    <w:p w14:paraId="76C68EC5" w14:textId="1989ECB3" w:rsidR="000064B0" w:rsidRDefault="000064B0" w:rsidP="007553E2">
      <w:pPr>
        <w:pStyle w:val="Heading1"/>
      </w:pPr>
      <w:bookmarkStart w:id="199" w:name="_Toc40674701"/>
      <w:r>
        <w:lastRenderedPageBreak/>
        <w:t xml:space="preserve">Chapter 15: </w:t>
      </w:r>
      <w:r w:rsidRPr="00126FA0">
        <w:t>Calibration</w:t>
      </w:r>
      <w:bookmarkEnd w:id="199"/>
    </w:p>
    <w:p w14:paraId="3A601626" w14:textId="77777777" w:rsidR="000064B0" w:rsidRDefault="000064B0" w:rsidP="000064B0"/>
    <w:p w14:paraId="40697D81" w14:textId="3070C309" w:rsidR="00582026" w:rsidRDefault="00582026" w:rsidP="00582026">
      <w:pPr>
        <w:pStyle w:val="Heading2"/>
      </w:pPr>
      <w:bookmarkStart w:id="200" w:name="_Toc40674702"/>
      <w:r>
        <w:t>THE FRED Contact Matrix</w:t>
      </w:r>
      <w:bookmarkEnd w:id="200"/>
    </w:p>
    <w:p w14:paraId="7141E328" w14:textId="77777777" w:rsidR="00582026" w:rsidRDefault="00582026" w:rsidP="00582026">
      <w:pPr>
        <w:rPr>
          <w:rFonts w:cstheme="minorHAnsi"/>
          <w:color w:val="000000"/>
          <w:szCs w:val="22"/>
        </w:rPr>
      </w:pPr>
    </w:p>
    <w:p w14:paraId="672D200D" w14:textId="184519CB" w:rsidR="00582026" w:rsidRDefault="00582026" w:rsidP="00582026">
      <w:pPr>
        <w:rPr>
          <w:rFonts w:cstheme="minorHAnsi"/>
          <w:color w:val="000000"/>
          <w:szCs w:val="22"/>
        </w:rPr>
      </w:pPr>
      <w:r>
        <w:rPr>
          <w:rFonts w:cstheme="minorHAnsi"/>
          <w:color w:val="000000"/>
          <w:szCs w:val="22"/>
        </w:rPr>
        <w:t xml:space="preserve">A contact matrix is a square matrix showing the rate of contact between people of various ages. </w:t>
      </w:r>
    </w:p>
    <w:p w14:paraId="5725E779" w14:textId="77777777" w:rsidR="00582026" w:rsidRDefault="00582026" w:rsidP="00582026">
      <w:pPr>
        <w:rPr>
          <w:rFonts w:cstheme="minorHAnsi"/>
          <w:color w:val="000000"/>
          <w:szCs w:val="22"/>
        </w:rPr>
      </w:pPr>
    </w:p>
    <w:p w14:paraId="6D9FB832" w14:textId="2FBAE307" w:rsidR="00582026" w:rsidRPr="00582026" w:rsidRDefault="00582026" w:rsidP="00582026">
      <w:pPr>
        <w:rPr>
          <w:rFonts w:cstheme="minorHAnsi"/>
          <w:szCs w:val="22"/>
        </w:rPr>
      </w:pPr>
      <w:r>
        <w:rPr>
          <w:rFonts w:cstheme="minorHAnsi"/>
          <w:color w:val="000000"/>
          <w:szCs w:val="22"/>
        </w:rPr>
        <w:t>A</w:t>
      </w:r>
      <w:r w:rsidRPr="00582026">
        <w:rPr>
          <w:rFonts w:cstheme="minorHAnsi"/>
          <w:color w:val="000000"/>
          <w:szCs w:val="22"/>
        </w:rPr>
        <w:t xml:space="preserve"> FRED baseline contact matrix</w:t>
      </w:r>
      <w:r>
        <w:rPr>
          <w:rFonts w:cstheme="minorHAnsi"/>
          <w:color w:val="000000"/>
          <w:szCs w:val="22"/>
        </w:rPr>
        <w:t xml:space="preserve"> was </w:t>
      </w:r>
      <w:r w:rsidRPr="00582026">
        <w:rPr>
          <w:rFonts w:cstheme="minorHAnsi"/>
          <w:color w:val="000000"/>
          <w:szCs w:val="22"/>
        </w:rPr>
        <w:t xml:space="preserve">generated by running a simple SEIS model in which infections only last 1 day and the infection rate was lower than normal influenza, thus producing very short chains of infections. New cases were imported to 10% of the population every 10 days over one year. </w:t>
      </w:r>
      <w:r>
        <w:rPr>
          <w:rFonts w:cstheme="minorHAnsi"/>
          <w:color w:val="000000"/>
          <w:szCs w:val="22"/>
        </w:rPr>
        <w:t xml:space="preserve">This heuristc method </w:t>
      </w:r>
      <w:r w:rsidRPr="00582026">
        <w:rPr>
          <w:rFonts w:cstheme="minorHAnsi"/>
          <w:color w:val="000000"/>
          <w:szCs w:val="22"/>
        </w:rPr>
        <w:t xml:space="preserve">gives everyone an even chance to be infected by any one of their contacts. The population </w:t>
      </w:r>
      <w:r>
        <w:rPr>
          <w:rFonts w:cstheme="minorHAnsi"/>
          <w:color w:val="000000"/>
          <w:szCs w:val="22"/>
        </w:rPr>
        <w:t xml:space="preserve">in this study </w:t>
      </w:r>
      <w:r w:rsidRPr="00582026">
        <w:rPr>
          <w:rFonts w:cstheme="minorHAnsi"/>
          <w:color w:val="000000"/>
          <w:szCs w:val="22"/>
        </w:rPr>
        <w:t>was Allegheny County</w:t>
      </w:r>
      <w:r>
        <w:rPr>
          <w:rFonts w:cstheme="minorHAnsi"/>
          <w:color w:val="000000"/>
          <w:szCs w:val="22"/>
        </w:rPr>
        <w:t>, PA.</w:t>
      </w:r>
    </w:p>
    <w:p w14:paraId="236A5971" w14:textId="77777777" w:rsidR="00582026" w:rsidRPr="00582026" w:rsidRDefault="00582026" w:rsidP="00582026">
      <w:pPr>
        <w:rPr>
          <w:rFonts w:cstheme="minorHAnsi"/>
          <w:color w:val="000000"/>
          <w:szCs w:val="22"/>
        </w:rPr>
      </w:pPr>
    </w:p>
    <w:p w14:paraId="41F60085" w14:textId="183C1847" w:rsidR="00582026" w:rsidRDefault="00582026" w:rsidP="00582026">
      <w:pPr>
        <w:rPr>
          <w:rFonts w:cstheme="minorHAnsi"/>
          <w:color w:val="000000"/>
          <w:szCs w:val="22"/>
        </w:rPr>
      </w:pPr>
      <w:r>
        <w:rPr>
          <w:rFonts w:cstheme="minorHAnsi"/>
          <w:color w:val="000000"/>
          <w:szCs w:val="22"/>
        </w:rPr>
        <w:t>The p</w:t>
      </w:r>
      <w:r w:rsidRPr="00582026">
        <w:rPr>
          <w:rFonts w:cstheme="minorHAnsi"/>
          <w:color w:val="000000"/>
          <w:szCs w:val="22"/>
        </w:rPr>
        <w:t>lot shows the age of infector (x-axis) and infectee (y-axis).</w:t>
      </w:r>
    </w:p>
    <w:p w14:paraId="547C17CF" w14:textId="37AA4CFF" w:rsidR="00582026" w:rsidRDefault="00582026" w:rsidP="00582026">
      <w:pPr>
        <w:rPr>
          <w:rFonts w:cstheme="minorHAnsi"/>
          <w:color w:val="000000"/>
          <w:szCs w:val="22"/>
        </w:rPr>
      </w:pPr>
    </w:p>
    <w:p w14:paraId="7B66839E" w14:textId="2F467A52" w:rsidR="00582026" w:rsidRPr="00582026" w:rsidRDefault="00582026" w:rsidP="00582026">
      <w:pPr>
        <w:jc w:val="center"/>
        <w:rPr>
          <w:rFonts w:ascii="Times New Roman" w:hAnsi="Times New Roman"/>
          <w:sz w:val="24"/>
        </w:rPr>
      </w:pPr>
      <w:r w:rsidRPr="00582026">
        <w:rPr>
          <w:rFonts w:ascii="Times New Roman" w:hAnsi="Times New Roman"/>
          <w:sz w:val="24"/>
        </w:rPr>
        <w:fldChar w:fldCharType="begin"/>
      </w:r>
      <w:r w:rsidRPr="00582026">
        <w:rPr>
          <w:rFonts w:ascii="Times New Roman" w:hAnsi="Times New Roman"/>
          <w:sz w:val="24"/>
        </w:rPr>
        <w:instrText xml:space="preserve"> INCLUDEPICTURE "cid:79E8B132-62A0-4D34-8EE8-D09F38ED20BC@hsd1.va.comcast.net" \* MERGEFORMATINET </w:instrText>
      </w:r>
      <w:r w:rsidRPr="00582026">
        <w:rPr>
          <w:rFonts w:ascii="Times New Roman" w:hAnsi="Times New Roman"/>
          <w:sz w:val="24"/>
        </w:rPr>
        <w:fldChar w:fldCharType="separate"/>
      </w:r>
      <w:r>
        <w:rPr>
          <w:rFonts w:ascii="Times New Roman" w:hAnsi="Times New Roman"/>
          <w:noProof/>
          <w:sz w:val="24"/>
        </w:rPr>
        <w:drawing>
          <wp:inline distT="0" distB="0" distL="0" distR="0" wp14:anchorId="3DCF6751" wp14:editId="2925C42B">
            <wp:extent cx="4064000" cy="406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RED_baseline_contact_matrix.png"/>
                    <pic:cNvPicPr/>
                  </pic:nvPicPr>
                  <pic:blipFill>
                    <a:blip r:embed="rId40">
                      <a:extLst>
                        <a:ext uri="{28A0092B-C50C-407E-A947-70E740481C1C}">
                          <a14:useLocalDpi xmlns:a14="http://schemas.microsoft.com/office/drawing/2010/main" val="0"/>
                        </a:ext>
                      </a:extLst>
                    </a:blip>
                    <a:stretch>
                      <a:fillRect/>
                    </a:stretch>
                  </pic:blipFill>
                  <pic:spPr>
                    <a:xfrm>
                      <a:off x="0" y="0"/>
                      <a:ext cx="4064000" cy="4064000"/>
                    </a:xfrm>
                    <a:prstGeom prst="rect">
                      <a:avLst/>
                    </a:prstGeom>
                  </pic:spPr>
                </pic:pic>
              </a:graphicData>
            </a:graphic>
          </wp:inline>
        </w:drawing>
      </w:r>
      <w:r w:rsidRPr="00582026">
        <w:rPr>
          <w:rFonts w:ascii="Times New Roman" w:hAnsi="Times New Roman"/>
          <w:sz w:val="24"/>
        </w:rPr>
        <w:fldChar w:fldCharType="end"/>
      </w:r>
    </w:p>
    <w:p w14:paraId="1B58A296" w14:textId="77777777" w:rsidR="00582026" w:rsidRPr="00582026" w:rsidRDefault="00582026" w:rsidP="00582026">
      <w:pPr>
        <w:rPr>
          <w:rFonts w:cstheme="minorHAnsi"/>
          <w:color w:val="000000"/>
          <w:szCs w:val="22"/>
        </w:rPr>
      </w:pPr>
    </w:p>
    <w:p w14:paraId="157EB833" w14:textId="77777777" w:rsidR="00582026" w:rsidRPr="00582026" w:rsidRDefault="00582026" w:rsidP="00582026">
      <w:pPr>
        <w:rPr>
          <w:rFonts w:cstheme="minorHAnsi"/>
          <w:color w:val="000000"/>
          <w:szCs w:val="22"/>
        </w:rPr>
      </w:pPr>
    </w:p>
    <w:p w14:paraId="396D33C0" w14:textId="77777777" w:rsidR="00582026" w:rsidRPr="00582026" w:rsidRDefault="00582026" w:rsidP="00582026">
      <w:pPr>
        <w:rPr>
          <w:rFonts w:cstheme="minorHAnsi"/>
          <w:color w:val="000000"/>
          <w:szCs w:val="22"/>
        </w:rPr>
      </w:pPr>
      <w:r w:rsidRPr="00582026">
        <w:rPr>
          <w:rFonts w:cstheme="minorHAnsi"/>
          <w:color w:val="000000"/>
          <w:szCs w:val="22"/>
        </w:rPr>
        <w:t>As expected, most contacts are among age-similar pairs, with the most contacts among school age children (age 5-18).</w:t>
      </w:r>
    </w:p>
    <w:p w14:paraId="2D672192" w14:textId="77777777" w:rsidR="00582026" w:rsidRPr="00582026" w:rsidRDefault="00582026" w:rsidP="00582026">
      <w:pPr>
        <w:rPr>
          <w:rFonts w:cstheme="minorHAnsi"/>
          <w:color w:val="000000"/>
          <w:szCs w:val="22"/>
        </w:rPr>
      </w:pPr>
    </w:p>
    <w:p w14:paraId="048A9DC3" w14:textId="720A8278" w:rsidR="00582026" w:rsidRPr="00582026" w:rsidRDefault="00582026" w:rsidP="00582026">
      <w:pPr>
        <w:rPr>
          <w:rFonts w:cstheme="minorHAnsi"/>
          <w:color w:val="000000"/>
          <w:szCs w:val="22"/>
        </w:rPr>
      </w:pPr>
      <w:r>
        <w:rPr>
          <w:rFonts w:cstheme="minorHAnsi"/>
          <w:color w:val="000000"/>
          <w:szCs w:val="22"/>
        </w:rPr>
        <w:t xml:space="preserve">The </w:t>
      </w:r>
      <w:r w:rsidRPr="00582026">
        <w:rPr>
          <w:rFonts w:cstheme="minorHAnsi"/>
          <w:color w:val="000000"/>
          <w:szCs w:val="22"/>
        </w:rPr>
        <w:t xml:space="preserve">least emphasis on same-age contacts </w:t>
      </w:r>
      <w:r>
        <w:rPr>
          <w:rFonts w:cstheme="minorHAnsi"/>
          <w:color w:val="000000"/>
          <w:szCs w:val="22"/>
        </w:rPr>
        <w:t xml:space="preserve">appears to be </w:t>
      </w:r>
      <w:r w:rsidRPr="00582026">
        <w:rPr>
          <w:rFonts w:cstheme="minorHAnsi"/>
          <w:color w:val="000000"/>
          <w:szCs w:val="22"/>
        </w:rPr>
        <w:t>among the 30-45 yrs olds</w:t>
      </w:r>
      <w:r>
        <w:rPr>
          <w:rFonts w:cstheme="minorHAnsi"/>
          <w:color w:val="000000"/>
          <w:szCs w:val="22"/>
        </w:rPr>
        <w:t>. Individuals in this age group</w:t>
      </w:r>
      <w:r w:rsidRPr="00582026">
        <w:rPr>
          <w:rFonts w:cstheme="minorHAnsi"/>
          <w:color w:val="000000"/>
          <w:szCs w:val="22"/>
        </w:rPr>
        <w:t xml:space="preserve"> seem to have their contacts spread out </w:t>
      </w:r>
      <w:r>
        <w:rPr>
          <w:rFonts w:cstheme="minorHAnsi"/>
          <w:color w:val="000000"/>
          <w:szCs w:val="22"/>
        </w:rPr>
        <w:t xml:space="preserve">more </w:t>
      </w:r>
      <w:r w:rsidRPr="00582026">
        <w:rPr>
          <w:rFonts w:cstheme="minorHAnsi"/>
          <w:color w:val="000000"/>
          <w:szCs w:val="22"/>
        </w:rPr>
        <w:t>evenly between their younger kids and their older workmates.</w:t>
      </w:r>
    </w:p>
    <w:p w14:paraId="500A82E6" w14:textId="77777777" w:rsidR="000064B0" w:rsidRDefault="000064B0">
      <w:pPr>
        <w:rPr>
          <w:rFonts w:asciiTheme="majorHAnsi" w:eastAsiaTheme="majorEastAsia" w:hAnsiTheme="majorHAnsi" w:cstheme="majorBidi"/>
          <w:color w:val="2F5496" w:themeColor="accent1" w:themeShade="BF"/>
          <w:sz w:val="32"/>
          <w:szCs w:val="32"/>
        </w:rPr>
      </w:pPr>
      <w:r>
        <w:br w:type="page"/>
      </w:r>
    </w:p>
    <w:p w14:paraId="2DE0097C" w14:textId="2BAABC67" w:rsidR="00126FA0" w:rsidRPr="00126FA0" w:rsidRDefault="00126FA0" w:rsidP="003617D6">
      <w:pPr>
        <w:pStyle w:val="Heading1"/>
      </w:pPr>
      <w:bookmarkStart w:id="201" w:name="_Toc40674703"/>
      <w:r w:rsidRPr="00126FA0">
        <w:lastRenderedPageBreak/>
        <w:t>Acknowledgments</w:t>
      </w:r>
      <w:bookmarkEnd w:id="201"/>
    </w:p>
    <w:p w14:paraId="6F0AA39F" w14:textId="77777777" w:rsidR="001B4E37" w:rsidRPr="003617D6" w:rsidRDefault="001B4E37" w:rsidP="003617D6"/>
    <w:p w14:paraId="3BC653AF" w14:textId="212DA473" w:rsidR="00F24F44" w:rsidRPr="003617D6" w:rsidRDefault="00F24F44" w:rsidP="003617D6">
      <w:r w:rsidRPr="003617D6">
        <w:t>FRED Team</w:t>
      </w:r>
    </w:p>
    <w:p w14:paraId="41EA9645" w14:textId="54C75E7A" w:rsidR="00127810" w:rsidRDefault="00127810" w:rsidP="00790036">
      <w:pPr>
        <w:pStyle w:val="ListParagraph"/>
        <w:numPr>
          <w:ilvl w:val="0"/>
          <w:numId w:val="6"/>
        </w:numPr>
      </w:pPr>
      <w:r>
        <w:t>John Grefenstette, lead architect</w:t>
      </w:r>
    </w:p>
    <w:p w14:paraId="428539F7" w14:textId="36814A4C" w:rsidR="00F66B2D" w:rsidRPr="00F24F44" w:rsidRDefault="00F36079" w:rsidP="00790036">
      <w:pPr>
        <w:pStyle w:val="ListParagraph"/>
        <w:numPr>
          <w:ilvl w:val="0"/>
          <w:numId w:val="6"/>
        </w:numPr>
      </w:pPr>
      <w:r w:rsidRPr="00F24F44">
        <w:t xml:space="preserve">Mary Krauland, David Galloway, Mike Lann, </w:t>
      </w:r>
      <w:r w:rsidR="0004746B">
        <w:t>Robert</w:t>
      </w:r>
      <w:r w:rsidR="0004746B" w:rsidRPr="00F24F44">
        <w:t xml:space="preserve"> </w:t>
      </w:r>
      <w:r w:rsidRPr="00F24F44">
        <w:t>Frankeny, David Sinclair</w:t>
      </w:r>
    </w:p>
    <w:p w14:paraId="0C0D86F6" w14:textId="77777777" w:rsidR="00F66B2D" w:rsidRPr="00F24F44" w:rsidRDefault="00F36079" w:rsidP="00790036">
      <w:pPr>
        <w:pStyle w:val="ListParagraph"/>
        <w:numPr>
          <w:ilvl w:val="0"/>
          <w:numId w:val="6"/>
        </w:numPr>
      </w:pPr>
      <w:r w:rsidRPr="00F24F44">
        <w:t>Mark Roberts, Don Burke</w:t>
      </w:r>
    </w:p>
    <w:p w14:paraId="3B260258" w14:textId="77777777" w:rsidR="00F24F44" w:rsidRPr="003617D6" w:rsidRDefault="00F24F44" w:rsidP="003617D6"/>
    <w:p w14:paraId="7DFF30C1" w14:textId="76FF4C7B" w:rsidR="00F24F44" w:rsidRPr="003617D6" w:rsidRDefault="00F24F44" w:rsidP="003617D6">
      <w:r w:rsidRPr="003617D6">
        <w:t>Support</w:t>
      </w:r>
    </w:p>
    <w:p w14:paraId="5414992C" w14:textId="77777777" w:rsidR="00F66B2D" w:rsidRPr="00F24F44" w:rsidRDefault="00F36079" w:rsidP="00790036">
      <w:pPr>
        <w:pStyle w:val="ListParagraph"/>
        <w:numPr>
          <w:ilvl w:val="0"/>
          <w:numId w:val="7"/>
        </w:numPr>
      </w:pPr>
      <w:r w:rsidRPr="00F24F44">
        <w:t>NIH / NIGMS (MIDAS Program)</w:t>
      </w:r>
    </w:p>
    <w:p w14:paraId="35450F71" w14:textId="2A90728A" w:rsidR="00F66B2D" w:rsidRDefault="00F36079" w:rsidP="00790036">
      <w:pPr>
        <w:pStyle w:val="ListParagraph"/>
        <w:numPr>
          <w:ilvl w:val="0"/>
          <w:numId w:val="7"/>
        </w:numPr>
      </w:pPr>
      <w:r w:rsidRPr="00F24F44">
        <w:t>Bill and Melinda Gates Foundation</w:t>
      </w:r>
    </w:p>
    <w:p w14:paraId="0A013D0B" w14:textId="77777777" w:rsidR="001B3005" w:rsidRPr="00F24F44" w:rsidRDefault="001B3005" w:rsidP="00790036">
      <w:pPr>
        <w:pStyle w:val="ListParagraph"/>
        <w:numPr>
          <w:ilvl w:val="0"/>
          <w:numId w:val="7"/>
        </w:numPr>
      </w:pPr>
      <w:r w:rsidRPr="00F24F44">
        <w:t>Robert Wood Johnson Foundation</w:t>
      </w:r>
    </w:p>
    <w:p w14:paraId="356E2F74" w14:textId="2125E61F" w:rsidR="00F66B2D" w:rsidRPr="00F24F44" w:rsidRDefault="00F36079" w:rsidP="00790036">
      <w:pPr>
        <w:pStyle w:val="ListParagraph"/>
        <w:numPr>
          <w:ilvl w:val="0"/>
          <w:numId w:val="7"/>
        </w:numPr>
      </w:pPr>
      <w:r w:rsidRPr="00F24F44">
        <w:t>Benter Foundation</w:t>
      </w:r>
    </w:p>
    <w:p w14:paraId="54F4DE9B" w14:textId="0C3C13DA" w:rsidR="00750CDB" w:rsidRDefault="00750CDB" w:rsidP="003617D6">
      <w:pPr>
        <w:rPr>
          <w:rFonts w:eastAsiaTheme="minorHAnsi"/>
        </w:rPr>
      </w:pPr>
    </w:p>
    <w:p w14:paraId="77D25CD2" w14:textId="6B9AA67C" w:rsidR="00EB2383" w:rsidRDefault="00EB2383">
      <w:pPr>
        <w:rPr>
          <w:rFonts w:eastAsiaTheme="minorHAnsi"/>
        </w:rPr>
      </w:pPr>
      <w:r>
        <w:rPr>
          <w:rFonts w:eastAsiaTheme="minorHAnsi"/>
        </w:rPr>
        <w:br w:type="page"/>
      </w:r>
    </w:p>
    <w:p w14:paraId="26F1C308" w14:textId="0802F79E" w:rsidR="00EB2383" w:rsidRDefault="00EB2383" w:rsidP="00EB2383">
      <w:pPr>
        <w:pStyle w:val="Heading1"/>
        <w:rPr>
          <w:rFonts w:eastAsiaTheme="minorHAnsi"/>
        </w:rPr>
      </w:pPr>
      <w:bookmarkStart w:id="202" w:name="_Toc40674704"/>
      <w:r>
        <w:rPr>
          <w:rFonts w:eastAsiaTheme="minorHAnsi"/>
        </w:rPr>
        <w:lastRenderedPageBreak/>
        <w:t>Appendix A: The Structure of the FRED SImulation Engine</w:t>
      </w:r>
      <w:bookmarkEnd w:id="202"/>
    </w:p>
    <w:p w14:paraId="052234CE" w14:textId="0C5081A1" w:rsidR="00EB2383" w:rsidRDefault="00EB2383" w:rsidP="00EB2383">
      <w:pPr>
        <w:rPr>
          <w:rFonts w:eastAsiaTheme="minorHAnsi"/>
        </w:rPr>
      </w:pPr>
    </w:p>
    <w:p w14:paraId="6ABBA736" w14:textId="77777777" w:rsidR="00EB2383" w:rsidRDefault="00EB2383" w:rsidP="00EB2383">
      <w:r>
        <w:t>FRED is designed to enable users to build agent-based models without computer programming. To this end, the FRED language supports the addition of new Conditions and interaction rules without altering the underlying simulation software.  However, it is anticipated that changes to the underlying software may be required from time to time. This Chapter is intended for developers who want to extend the capabilities of the FRED system itself.</w:t>
      </w:r>
    </w:p>
    <w:p w14:paraId="3C0AAD9E" w14:textId="77777777" w:rsidR="00EB2383" w:rsidRDefault="00EB2383" w:rsidP="00EB2383"/>
    <w:p w14:paraId="00B34890" w14:textId="77777777" w:rsidR="00EB2383" w:rsidRDefault="00EB2383" w:rsidP="00EB2383">
      <w:r>
        <w:t>The FRED Core simulation engine is written in C++.  This system was built using a modular, object-oriented programming approach.  FRED consists of five interacting modules. Each module consists of several classes, described in the following sections.</w:t>
      </w:r>
    </w:p>
    <w:p w14:paraId="78F37EB2" w14:textId="77777777" w:rsidR="00EB2383" w:rsidRDefault="00EB2383" w:rsidP="00EB2383"/>
    <w:p w14:paraId="30507052" w14:textId="77777777" w:rsidR="00EB2383" w:rsidRDefault="00EB2383" w:rsidP="00EB2383">
      <w:pPr>
        <w:pStyle w:val="Heading2"/>
        <w:rPr>
          <w:rFonts w:eastAsiaTheme="minorHAnsi"/>
        </w:rPr>
      </w:pPr>
      <w:bookmarkStart w:id="203" w:name="_Toc40674705"/>
      <w:r w:rsidRPr="00504ECF">
        <w:rPr>
          <w:rFonts w:eastAsiaTheme="minorHAnsi"/>
        </w:rPr>
        <w:t>C</w:t>
      </w:r>
      <w:r>
        <w:rPr>
          <w:rFonts w:eastAsiaTheme="minorHAnsi"/>
        </w:rPr>
        <w:t xml:space="preserve">ore </w:t>
      </w:r>
      <w:r w:rsidRPr="00504ECF">
        <w:rPr>
          <w:rFonts w:eastAsiaTheme="minorHAnsi"/>
        </w:rPr>
        <w:t>M</w:t>
      </w:r>
      <w:r>
        <w:rPr>
          <w:rFonts w:eastAsiaTheme="minorHAnsi"/>
        </w:rPr>
        <w:t>odule</w:t>
      </w:r>
      <w:bookmarkEnd w:id="203"/>
    </w:p>
    <w:p w14:paraId="18F1D055" w14:textId="77777777" w:rsidR="00EB2383" w:rsidRDefault="00EB2383" w:rsidP="00EB2383">
      <w:pPr>
        <w:rPr>
          <w:rFonts w:eastAsiaTheme="minorHAnsi"/>
        </w:rPr>
      </w:pPr>
    </w:p>
    <w:p w14:paraId="0FD21EDB" w14:textId="77777777" w:rsidR="00EB2383" w:rsidRDefault="00EB2383" w:rsidP="00EB2383">
      <w:pPr>
        <w:rPr>
          <w:rFonts w:eastAsiaTheme="minorHAnsi"/>
        </w:rPr>
      </w:pPr>
      <w:r>
        <w:rPr>
          <w:rFonts w:eastAsiaTheme="minorHAnsi"/>
        </w:rPr>
        <w:t>The Core Module provides the fundamental data structures used in FRED, including global data types, utilities for processing strings and other data types, date-related functions, event queues, rnadom number generators, properties of state spaces, the FRED language parser and compiler, including properties, expressions and rules.  The Core Module comprises the following classes:</w:t>
      </w:r>
    </w:p>
    <w:p w14:paraId="0AF66019" w14:textId="77777777" w:rsidR="00EB2383" w:rsidRPr="00CB45A5" w:rsidRDefault="00EB2383" w:rsidP="00EB2383">
      <w:pPr>
        <w:rPr>
          <w:rFonts w:eastAsiaTheme="minorHAnsi"/>
        </w:rPr>
      </w:pPr>
    </w:p>
    <w:p w14:paraId="28D15CD3" w14:textId="77777777" w:rsidR="00EB2383" w:rsidRPr="00504ECF" w:rsidRDefault="00EB2383" w:rsidP="00EB2383">
      <w:pPr>
        <w:pStyle w:val="Heading3"/>
        <w:rPr>
          <w:rFonts w:eastAsiaTheme="minorHAnsi"/>
        </w:rPr>
      </w:pPr>
      <w:bookmarkStart w:id="204" w:name="_Toc40674706"/>
      <w:r w:rsidRPr="00504ECF">
        <w:rPr>
          <w:rFonts w:eastAsiaTheme="minorHAnsi"/>
        </w:rPr>
        <w:t>Fred</w:t>
      </w:r>
      <w:bookmarkEnd w:id="204"/>
    </w:p>
    <w:p w14:paraId="02E2D7E8" w14:textId="77777777" w:rsidR="00EB2383" w:rsidRPr="00504ECF" w:rsidRDefault="00EB2383" w:rsidP="00EB2383">
      <w:pPr>
        <w:pStyle w:val="Heading3"/>
        <w:rPr>
          <w:rFonts w:eastAsiaTheme="minorHAnsi"/>
        </w:rPr>
      </w:pPr>
      <w:bookmarkStart w:id="205" w:name="_Toc40674707"/>
      <w:r w:rsidRPr="00504ECF">
        <w:rPr>
          <w:rFonts w:eastAsiaTheme="minorHAnsi"/>
        </w:rPr>
        <w:t>Global</w:t>
      </w:r>
      <w:bookmarkEnd w:id="205"/>
    </w:p>
    <w:p w14:paraId="53819D2C" w14:textId="2A9C3AAF" w:rsidR="00EB2383" w:rsidRPr="00504ECF" w:rsidRDefault="00EB2383" w:rsidP="00EB2383">
      <w:pPr>
        <w:pStyle w:val="Heading3"/>
        <w:rPr>
          <w:rFonts w:eastAsiaTheme="minorHAnsi"/>
        </w:rPr>
      </w:pPr>
      <w:bookmarkStart w:id="206" w:name="_Toc40674708"/>
      <w:r w:rsidRPr="00504ECF">
        <w:rPr>
          <w:rFonts w:eastAsiaTheme="minorHAnsi"/>
        </w:rPr>
        <w:t>Age_</w:t>
      </w:r>
      <w:r w:rsidR="00CF565D">
        <w:rPr>
          <w:rFonts w:eastAsiaTheme="minorHAnsi"/>
        </w:rPr>
        <w:t>Report</w:t>
      </w:r>
      <w:bookmarkEnd w:id="206"/>
    </w:p>
    <w:p w14:paraId="2E777C2D" w14:textId="77777777" w:rsidR="00EB2383" w:rsidRPr="00504ECF" w:rsidRDefault="00EB2383" w:rsidP="00EB2383">
      <w:pPr>
        <w:pStyle w:val="Heading3"/>
        <w:rPr>
          <w:rFonts w:eastAsiaTheme="minorHAnsi"/>
        </w:rPr>
      </w:pPr>
      <w:bookmarkStart w:id="207" w:name="_Toc40674709"/>
      <w:r w:rsidRPr="00504ECF">
        <w:rPr>
          <w:rFonts w:eastAsiaTheme="minorHAnsi"/>
        </w:rPr>
        <w:t>Utils</w:t>
      </w:r>
      <w:bookmarkEnd w:id="207"/>
    </w:p>
    <w:p w14:paraId="38E39700" w14:textId="77777777" w:rsidR="00EB2383" w:rsidRPr="00504ECF" w:rsidRDefault="00EB2383" w:rsidP="00EB2383">
      <w:pPr>
        <w:pStyle w:val="Heading3"/>
        <w:rPr>
          <w:rFonts w:eastAsiaTheme="minorHAnsi"/>
        </w:rPr>
      </w:pPr>
      <w:bookmarkStart w:id="208" w:name="_Toc40674710"/>
      <w:r w:rsidRPr="00504ECF">
        <w:rPr>
          <w:rFonts w:eastAsiaTheme="minorHAnsi"/>
        </w:rPr>
        <w:t>Date</w:t>
      </w:r>
      <w:bookmarkEnd w:id="208"/>
    </w:p>
    <w:p w14:paraId="0E24ADE0" w14:textId="77777777" w:rsidR="00EB2383" w:rsidRPr="00504ECF" w:rsidRDefault="00EB2383" w:rsidP="00EB2383">
      <w:pPr>
        <w:pStyle w:val="Heading3"/>
        <w:rPr>
          <w:rFonts w:eastAsiaTheme="minorHAnsi"/>
        </w:rPr>
      </w:pPr>
      <w:bookmarkStart w:id="209" w:name="_Toc40674711"/>
      <w:r w:rsidRPr="00504ECF">
        <w:rPr>
          <w:rFonts w:eastAsiaTheme="minorHAnsi"/>
        </w:rPr>
        <w:t>Events</w:t>
      </w:r>
      <w:bookmarkEnd w:id="209"/>
      <w:r w:rsidRPr="00504ECF">
        <w:rPr>
          <w:rFonts w:eastAsiaTheme="minorHAnsi"/>
        </w:rPr>
        <w:t xml:space="preserve"> </w:t>
      </w:r>
    </w:p>
    <w:p w14:paraId="302F19CE" w14:textId="77777777" w:rsidR="00EB2383" w:rsidRPr="00504ECF" w:rsidRDefault="00EB2383" w:rsidP="00EB2383">
      <w:pPr>
        <w:pStyle w:val="Heading3"/>
        <w:rPr>
          <w:rFonts w:eastAsiaTheme="minorHAnsi"/>
        </w:rPr>
      </w:pPr>
      <w:bookmarkStart w:id="210" w:name="_Toc40674712"/>
      <w:r w:rsidRPr="00504ECF">
        <w:rPr>
          <w:rFonts w:eastAsiaTheme="minorHAnsi"/>
        </w:rPr>
        <w:t>Random</w:t>
      </w:r>
      <w:bookmarkEnd w:id="210"/>
      <w:r w:rsidRPr="00504ECF">
        <w:rPr>
          <w:rFonts w:eastAsiaTheme="minorHAnsi"/>
        </w:rPr>
        <w:t xml:space="preserve"> </w:t>
      </w:r>
    </w:p>
    <w:p w14:paraId="19FDCCDA" w14:textId="77777777" w:rsidR="00EB2383" w:rsidRPr="00504ECF" w:rsidRDefault="00EB2383" w:rsidP="00EB2383">
      <w:pPr>
        <w:pStyle w:val="Heading3"/>
        <w:rPr>
          <w:rFonts w:eastAsiaTheme="minorHAnsi"/>
        </w:rPr>
      </w:pPr>
      <w:bookmarkStart w:id="211" w:name="_Toc40674713"/>
      <w:r w:rsidRPr="00504ECF">
        <w:rPr>
          <w:rFonts w:eastAsiaTheme="minorHAnsi"/>
        </w:rPr>
        <w:t>State_Space</w:t>
      </w:r>
      <w:bookmarkEnd w:id="211"/>
    </w:p>
    <w:p w14:paraId="38A898F1" w14:textId="2E96AC32" w:rsidR="00EB2383" w:rsidRPr="00504ECF" w:rsidRDefault="00EB2383" w:rsidP="00EB2383">
      <w:pPr>
        <w:pStyle w:val="Heading3"/>
        <w:rPr>
          <w:rFonts w:eastAsiaTheme="minorHAnsi"/>
        </w:rPr>
      </w:pPr>
      <w:bookmarkStart w:id="212" w:name="_Toc40674714"/>
      <w:r w:rsidRPr="00504ECF">
        <w:rPr>
          <w:rFonts w:eastAsiaTheme="minorHAnsi"/>
        </w:rPr>
        <w:t>P</w:t>
      </w:r>
      <w:r w:rsidR="007079CD">
        <w:rPr>
          <w:rFonts w:eastAsiaTheme="minorHAnsi"/>
        </w:rPr>
        <w:t>arser</w:t>
      </w:r>
      <w:bookmarkEnd w:id="212"/>
    </w:p>
    <w:p w14:paraId="370035E9" w14:textId="77777777" w:rsidR="00EB2383" w:rsidRPr="00504ECF" w:rsidRDefault="00EB2383" w:rsidP="00EB2383">
      <w:pPr>
        <w:pStyle w:val="Heading3"/>
        <w:rPr>
          <w:rFonts w:eastAsiaTheme="minorHAnsi"/>
        </w:rPr>
      </w:pPr>
      <w:bookmarkStart w:id="213" w:name="_Toc40674715"/>
      <w:r w:rsidRPr="00504ECF">
        <w:rPr>
          <w:rFonts w:eastAsiaTheme="minorHAnsi"/>
        </w:rPr>
        <w:t>Factor</w:t>
      </w:r>
      <w:bookmarkEnd w:id="213"/>
    </w:p>
    <w:p w14:paraId="1E20F5C0" w14:textId="77777777" w:rsidR="00EB2383" w:rsidRPr="00504ECF" w:rsidRDefault="00EB2383" w:rsidP="00EB2383">
      <w:pPr>
        <w:pStyle w:val="Heading3"/>
        <w:rPr>
          <w:rFonts w:eastAsiaTheme="minorHAnsi"/>
        </w:rPr>
      </w:pPr>
      <w:bookmarkStart w:id="214" w:name="_Toc40674716"/>
      <w:r w:rsidRPr="00504ECF">
        <w:rPr>
          <w:rFonts w:eastAsiaTheme="minorHAnsi"/>
        </w:rPr>
        <w:t>Expression</w:t>
      </w:r>
      <w:bookmarkEnd w:id="214"/>
    </w:p>
    <w:p w14:paraId="718092E0" w14:textId="77777777" w:rsidR="00EB2383" w:rsidRPr="00504ECF" w:rsidRDefault="00EB2383" w:rsidP="00EB2383">
      <w:pPr>
        <w:pStyle w:val="Heading3"/>
        <w:rPr>
          <w:rFonts w:eastAsiaTheme="minorHAnsi"/>
        </w:rPr>
      </w:pPr>
      <w:bookmarkStart w:id="215" w:name="_Toc40674717"/>
      <w:r w:rsidRPr="00504ECF">
        <w:rPr>
          <w:rFonts w:eastAsiaTheme="minorHAnsi"/>
        </w:rPr>
        <w:t>Predicate</w:t>
      </w:r>
      <w:bookmarkEnd w:id="215"/>
    </w:p>
    <w:p w14:paraId="6C8F8A31" w14:textId="77777777" w:rsidR="00EB2383" w:rsidRPr="00504ECF" w:rsidRDefault="00EB2383" w:rsidP="00EB2383">
      <w:pPr>
        <w:pStyle w:val="Heading3"/>
        <w:rPr>
          <w:rFonts w:eastAsiaTheme="minorHAnsi"/>
        </w:rPr>
      </w:pPr>
      <w:bookmarkStart w:id="216" w:name="_Toc40674718"/>
      <w:r w:rsidRPr="00504ECF">
        <w:rPr>
          <w:rFonts w:eastAsiaTheme="minorHAnsi"/>
        </w:rPr>
        <w:t>Clause</w:t>
      </w:r>
      <w:bookmarkEnd w:id="216"/>
    </w:p>
    <w:p w14:paraId="59B56C84" w14:textId="77777777" w:rsidR="00EB2383" w:rsidRPr="00504ECF" w:rsidRDefault="00EB2383" w:rsidP="00EB2383">
      <w:pPr>
        <w:pStyle w:val="Heading3"/>
        <w:rPr>
          <w:rFonts w:eastAsiaTheme="minorHAnsi"/>
        </w:rPr>
      </w:pPr>
      <w:bookmarkStart w:id="217" w:name="_Toc40674719"/>
      <w:r w:rsidRPr="00504ECF">
        <w:rPr>
          <w:rFonts w:eastAsiaTheme="minorHAnsi"/>
        </w:rPr>
        <w:t>Rule</w:t>
      </w:r>
      <w:bookmarkEnd w:id="217"/>
    </w:p>
    <w:p w14:paraId="2010E164"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42A38036" w14:textId="77777777" w:rsidR="00EB2383" w:rsidRDefault="00EB2383" w:rsidP="00EB2383">
      <w:pPr>
        <w:pStyle w:val="Heading2"/>
        <w:rPr>
          <w:rFonts w:eastAsiaTheme="minorHAnsi"/>
        </w:rPr>
      </w:pPr>
      <w:bookmarkStart w:id="218" w:name="_Toc40674720"/>
      <w:r>
        <w:rPr>
          <w:rFonts w:eastAsiaTheme="minorHAnsi"/>
        </w:rPr>
        <w:t>Geospatial Module</w:t>
      </w:r>
      <w:bookmarkEnd w:id="218"/>
    </w:p>
    <w:p w14:paraId="157A6B04" w14:textId="77777777" w:rsidR="00EB2383" w:rsidRDefault="00EB2383" w:rsidP="00EB2383">
      <w:pPr>
        <w:rPr>
          <w:rFonts w:eastAsiaTheme="minorHAnsi"/>
        </w:rPr>
      </w:pPr>
    </w:p>
    <w:p w14:paraId="1468324D" w14:textId="77777777" w:rsidR="00EB2383" w:rsidRDefault="00EB2383" w:rsidP="00EB2383">
      <w:pPr>
        <w:rPr>
          <w:rFonts w:eastAsiaTheme="minorHAnsi"/>
        </w:rPr>
      </w:pPr>
      <w:r>
        <w:rPr>
          <w:rFonts w:eastAsiaTheme="minorHAnsi"/>
        </w:rPr>
        <w:t>The Geospatial Module provides the geo-spatial data structures used in FRED, including utilities for processing location data, administrative units including states, counties, census_tracts and block_groups. It also provides classes for producing visualization data.  The Geospatial Module comprises the following classes:</w:t>
      </w:r>
    </w:p>
    <w:p w14:paraId="7C5E7023" w14:textId="77777777" w:rsidR="00EB2383" w:rsidRPr="0020224E" w:rsidRDefault="00EB2383" w:rsidP="00EB2383">
      <w:pPr>
        <w:rPr>
          <w:rFonts w:eastAsiaTheme="minorHAnsi"/>
        </w:rPr>
      </w:pPr>
    </w:p>
    <w:p w14:paraId="4E00E972" w14:textId="77777777" w:rsidR="00EB2383" w:rsidRDefault="00EB2383" w:rsidP="00EB2383">
      <w:pPr>
        <w:pStyle w:val="Heading3"/>
        <w:rPr>
          <w:rFonts w:eastAsiaTheme="minorHAnsi"/>
        </w:rPr>
      </w:pPr>
      <w:bookmarkStart w:id="219" w:name="_Toc40674721"/>
      <w:r w:rsidRPr="00504ECF">
        <w:rPr>
          <w:rFonts w:eastAsiaTheme="minorHAnsi"/>
        </w:rPr>
        <w:lastRenderedPageBreak/>
        <w:t>Geo</w:t>
      </w:r>
      <w:bookmarkEnd w:id="219"/>
    </w:p>
    <w:p w14:paraId="1408A8A3" w14:textId="77777777" w:rsidR="00EB2383" w:rsidRDefault="00EB2383" w:rsidP="00EB2383">
      <w:pPr>
        <w:pStyle w:val="Heading3"/>
        <w:rPr>
          <w:rFonts w:eastAsiaTheme="minorHAnsi"/>
        </w:rPr>
      </w:pPr>
      <w:bookmarkStart w:id="220" w:name="_Toc40674722"/>
      <w:r w:rsidRPr="00504ECF">
        <w:rPr>
          <w:rFonts w:eastAsiaTheme="minorHAnsi"/>
        </w:rPr>
        <w:t>Abstract_Grid</w:t>
      </w:r>
      <w:bookmarkEnd w:id="220"/>
    </w:p>
    <w:p w14:paraId="2B3A301C" w14:textId="77777777" w:rsidR="00EB2383" w:rsidRPr="00504ECF" w:rsidRDefault="00EB2383" w:rsidP="00EB2383">
      <w:pPr>
        <w:pStyle w:val="Heading3"/>
        <w:rPr>
          <w:rFonts w:eastAsiaTheme="minorHAnsi"/>
        </w:rPr>
      </w:pPr>
      <w:bookmarkStart w:id="221" w:name="_Toc40674723"/>
      <w:r w:rsidRPr="00504ECF">
        <w:rPr>
          <w:rFonts w:eastAsiaTheme="minorHAnsi"/>
        </w:rPr>
        <w:t>Abstract_Patch</w:t>
      </w:r>
      <w:bookmarkEnd w:id="221"/>
    </w:p>
    <w:p w14:paraId="7254732B" w14:textId="77777777" w:rsidR="00EB2383" w:rsidRDefault="00EB2383" w:rsidP="00EB2383">
      <w:pPr>
        <w:pStyle w:val="Heading3"/>
        <w:rPr>
          <w:rFonts w:eastAsiaTheme="minorHAnsi"/>
        </w:rPr>
      </w:pPr>
      <w:bookmarkStart w:id="222" w:name="_Toc40674724"/>
      <w:r w:rsidRPr="00504ECF">
        <w:rPr>
          <w:rFonts w:eastAsiaTheme="minorHAnsi"/>
        </w:rPr>
        <w:t>Admin_Division</w:t>
      </w:r>
      <w:bookmarkEnd w:id="222"/>
    </w:p>
    <w:p w14:paraId="2CD32006" w14:textId="77777777" w:rsidR="00EB2383" w:rsidRDefault="00EB2383" w:rsidP="00EB2383">
      <w:pPr>
        <w:pStyle w:val="Heading3"/>
        <w:rPr>
          <w:rFonts w:eastAsiaTheme="minorHAnsi"/>
        </w:rPr>
      </w:pPr>
      <w:bookmarkStart w:id="223" w:name="_Toc40674725"/>
      <w:r w:rsidRPr="00504ECF">
        <w:rPr>
          <w:rFonts w:eastAsiaTheme="minorHAnsi"/>
        </w:rPr>
        <w:t>State</w:t>
      </w:r>
      <w:bookmarkEnd w:id="223"/>
    </w:p>
    <w:p w14:paraId="3A805322" w14:textId="77777777" w:rsidR="00EB2383" w:rsidRDefault="00EB2383" w:rsidP="00EB2383">
      <w:pPr>
        <w:pStyle w:val="Heading3"/>
        <w:rPr>
          <w:rFonts w:eastAsiaTheme="minorHAnsi"/>
        </w:rPr>
      </w:pPr>
      <w:bookmarkStart w:id="224" w:name="_Toc40674726"/>
      <w:r w:rsidRPr="00504ECF">
        <w:rPr>
          <w:rFonts w:eastAsiaTheme="minorHAnsi"/>
        </w:rPr>
        <w:t>County</w:t>
      </w:r>
      <w:bookmarkEnd w:id="224"/>
    </w:p>
    <w:p w14:paraId="680207BB" w14:textId="77777777" w:rsidR="00EB2383" w:rsidRDefault="00EB2383" w:rsidP="00EB2383">
      <w:pPr>
        <w:pStyle w:val="Heading3"/>
        <w:rPr>
          <w:rFonts w:eastAsiaTheme="minorHAnsi"/>
        </w:rPr>
      </w:pPr>
      <w:bookmarkStart w:id="225" w:name="_Toc40674727"/>
      <w:r w:rsidRPr="00504ECF">
        <w:rPr>
          <w:rFonts w:eastAsiaTheme="minorHAnsi"/>
        </w:rPr>
        <w:t>Census_Tract</w:t>
      </w:r>
      <w:bookmarkEnd w:id="225"/>
    </w:p>
    <w:p w14:paraId="30EF7C9B" w14:textId="77777777" w:rsidR="00EB2383" w:rsidRDefault="00EB2383" w:rsidP="00EB2383">
      <w:pPr>
        <w:pStyle w:val="Heading3"/>
        <w:rPr>
          <w:rFonts w:eastAsiaTheme="minorHAnsi"/>
        </w:rPr>
      </w:pPr>
      <w:bookmarkStart w:id="226" w:name="_Toc40674728"/>
      <w:r w:rsidRPr="00504ECF">
        <w:rPr>
          <w:rFonts w:eastAsiaTheme="minorHAnsi"/>
        </w:rPr>
        <w:t>Block_Group</w:t>
      </w:r>
      <w:bookmarkEnd w:id="226"/>
    </w:p>
    <w:p w14:paraId="6E8C20D2" w14:textId="77777777" w:rsidR="00EB2383" w:rsidRDefault="00EB2383" w:rsidP="00EB2383">
      <w:pPr>
        <w:pStyle w:val="Heading3"/>
        <w:rPr>
          <w:rFonts w:eastAsiaTheme="minorHAnsi"/>
        </w:rPr>
      </w:pPr>
      <w:bookmarkStart w:id="227" w:name="_Toc40674729"/>
      <w:r w:rsidRPr="00504ECF">
        <w:rPr>
          <w:rFonts w:eastAsiaTheme="minorHAnsi"/>
        </w:rPr>
        <w:t>Neighborhood_Layer</w:t>
      </w:r>
      <w:bookmarkEnd w:id="227"/>
    </w:p>
    <w:p w14:paraId="10D40251" w14:textId="77777777" w:rsidR="00EB2383" w:rsidRDefault="00EB2383" w:rsidP="00EB2383">
      <w:pPr>
        <w:pStyle w:val="Heading3"/>
        <w:rPr>
          <w:rFonts w:eastAsiaTheme="minorHAnsi"/>
        </w:rPr>
      </w:pPr>
      <w:bookmarkStart w:id="228" w:name="_Toc40674730"/>
      <w:r w:rsidRPr="00504ECF">
        <w:rPr>
          <w:rFonts w:eastAsiaTheme="minorHAnsi"/>
        </w:rPr>
        <w:t>Neighborhood_Patch</w:t>
      </w:r>
      <w:bookmarkEnd w:id="228"/>
    </w:p>
    <w:p w14:paraId="306991CD" w14:textId="77777777" w:rsidR="00EB2383" w:rsidRDefault="00EB2383" w:rsidP="00EB2383">
      <w:pPr>
        <w:pStyle w:val="Heading3"/>
        <w:rPr>
          <w:rFonts w:eastAsiaTheme="minorHAnsi"/>
        </w:rPr>
      </w:pPr>
      <w:bookmarkStart w:id="229" w:name="_Toc40674731"/>
      <w:r w:rsidRPr="00504ECF">
        <w:rPr>
          <w:rFonts w:eastAsiaTheme="minorHAnsi"/>
        </w:rPr>
        <w:t>Regional_Layer</w:t>
      </w:r>
      <w:bookmarkEnd w:id="229"/>
    </w:p>
    <w:p w14:paraId="5D0B3E09" w14:textId="77777777" w:rsidR="00EB2383" w:rsidRDefault="00EB2383" w:rsidP="00EB2383">
      <w:pPr>
        <w:pStyle w:val="Heading3"/>
        <w:rPr>
          <w:rFonts w:eastAsiaTheme="minorHAnsi"/>
        </w:rPr>
      </w:pPr>
      <w:bookmarkStart w:id="230" w:name="_Toc40674732"/>
      <w:r w:rsidRPr="00504ECF">
        <w:rPr>
          <w:rFonts w:eastAsiaTheme="minorHAnsi"/>
        </w:rPr>
        <w:t>Regional_Patch</w:t>
      </w:r>
      <w:bookmarkEnd w:id="230"/>
    </w:p>
    <w:p w14:paraId="1357D3F0" w14:textId="77777777" w:rsidR="00EB2383" w:rsidRDefault="00EB2383" w:rsidP="00EB2383">
      <w:pPr>
        <w:pStyle w:val="Heading3"/>
        <w:rPr>
          <w:rFonts w:eastAsiaTheme="minorHAnsi"/>
        </w:rPr>
      </w:pPr>
      <w:bookmarkStart w:id="231" w:name="_Toc40674733"/>
      <w:r w:rsidRPr="00504ECF">
        <w:rPr>
          <w:rFonts w:eastAsiaTheme="minorHAnsi"/>
        </w:rPr>
        <w:t>Visualization_Layer</w:t>
      </w:r>
      <w:bookmarkEnd w:id="231"/>
    </w:p>
    <w:p w14:paraId="2B6A4A8C" w14:textId="77777777" w:rsidR="00EB2383" w:rsidRPr="00504ECF" w:rsidRDefault="00EB2383" w:rsidP="00EB2383">
      <w:pPr>
        <w:pStyle w:val="Heading3"/>
        <w:rPr>
          <w:rFonts w:eastAsiaTheme="minorHAnsi"/>
        </w:rPr>
      </w:pPr>
      <w:bookmarkStart w:id="232" w:name="_Toc40674734"/>
      <w:r w:rsidRPr="00504ECF">
        <w:rPr>
          <w:rFonts w:eastAsiaTheme="minorHAnsi"/>
        </w:rPr>
        <w:t>Visualization_Patch</w:t>
      </w:r>
      <w:bookmarkEnd w:id="232"/>
    </w:p>
    <w:p w14:paraId="27BAA4B8"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3E4DE1BD" w14:textId="77777777" w:rsidR="00EB2383" w:rsidRDefault="00EB2383" w:rsidP="00EB2383">
      <w:pPr>
        <w:pStyle w:val="Heading2"/>
        <w:rPr>
          <w:rFonts w:eastAsiaTheme="minorHAnsi"/>
        </w:rPr>
      </w:pPr>
      <w:bookmarkStart w:id="233" w:name="_Toc40674735"/>
      <w:r>
        <w:rPr>
          <w:rFonts w:eastAsiaTheme="minorHAnsi"/>
        </w:rPr>
        <w:t>Agent Module</w:t>
      </w:r>
      <w:bookmarkEnd w:id="233"/>
    </w:p>
    <w:p w14:paraId="4CD9E0A8" w14:textId="77777777" w:rsidR="00EB2383" w:rsidRDefault="00EB2383" w:rsidP="00EB2383">
      <w:pPr>
        <w:rPr>
          <w:rFonts w:eastAsiaTheme="minorHAnsi"/>
        </w:rPr>
      </w:pPr>
    </w:p>
    <w:p w14:paraId="5D8C746E" w14:textId="77777777" w:rsidR="00EB2383" w:rsidRDefault="00EB2383" w:rsidP="00EB2383">
      <w:pPr>
        <w:rPr>
          <w:rFonts w:eastAsiaTheme="minorHAnsi"/>
        </w:rPr>
      </w:pPr>
      <w:r>
        <w:rPr>
          <w:rFonts w:eastAsiaTheme="minorHAnsi"/>
        </w:rPr>
        <w:t>The Agent Module provides data and methods related to individual agents. The Agent Module comprises the following classes:</w:t>
      </w:r>
    </w:p>
    <w:p w14:paraId="705B9346" w14:textId="77777777" w:rsidR="00EB2383" w:rsidRPr="000A1F03" w:rsidRDefault="00EB2383" w:rsidP="00EB2383">
      <w:pPr>
        <w:rPr>
          <w:rFonts w:eastAsiaTheme="minorHAnsi"/>
        </w:rPr>
      </w:pPr>
    </w:p>
    <w:p w14:paraId="042DD32D" w14:textId="77777777" w:rsidR="00EB2383" w:rsidRDefault="00EB2383" w:rsidP="00EB2383">
      <w:pPr>
        <w:pStyle w:val="Heading3"/>
        <w:rPr>
          <w:rFonts w:eastAsiaTheme="minorHAnsi"/>
        </w:rPr>
      </w:pPr>
      <w:bookmarkStart w:id="234" w:name="_Toc40674736"/>
      <w:r w:rsidRPr="00504ECF">
        <w:rPr>
          <w:rFonts w:eastAsiaTheme="minorHAnsi"/>
        </w:rPr>
        <w:t>Person</w:t>
      </w:r>
      <w:bookmarkEnd w:id="234"/>
    </w:p>
    <w:p w14:paraId="6D0B2ACE" w14:textId="77777777" w:rsidR="00EB2383" w:rsidRDefault="00EB2383" w:rsidP="00EB2383">
      <w:pPr>
        <w:pStyle w:val="Heading3"/>
        <w:rPr>
          <w:rFonts w:eastAsiaTheme="minorHAnsi"/>
        </w:rPr>
      </w:pPr>
      <w:bookmarkStart w:id="235" w:name="_Toc40674737"/>
      <w:r w:rsidRPr="00504ECF">
        <w:rPr>
          <w:rFonts w:eastAsiaTheme="minorHAnsi"/>
        </w:rPr>
        <w:t>Demographics</w:t>
      </w:r>
      <w:bookmarkEnd w:id="235"/>
    </w:p>
    <w:p w14:paraId="60760949" w14:textId="77777777" w:rsidR="00EB2383" w:rsidRDefault="00EB2383" w:rsidP="00EB2383">
      <w:pPr>
        <w:pStyle w:val="Heading3"/>
        <w:rPr>
          <w:rFonts w:eastAsiaTheme="minorHAnsi"/>
        </w:rPr>
      </w:pPr>
      <w:bookmarkStart w:id="236" w:name="_Toc40674738"/>
      <w:r w:rsidRPr="00504ECF">
        <w:rPr>
          <w:rFonts w:eastAsiaTheme="minorHAnsi"/>
        </w:rPr>
        <w:t>Link</w:t>
      </w:r>
      <w:bookmarkEnd w:id="236"/>
    </w:p>
    <w:p w14:paraId="2B4F1774" w14:textId="77777777" w:rsidR="00EB2383" w:rsidRDefault="00EB2383" w:rsidP="00EB2383">
      <w:pPr>
        <w:pStyle w:val="Heading3"/>
        <w:rPr>
          <w:rFonts w:eastAsiaTheme="minorHAnsi"/>
        </w:rPr>
      </w:pPr>
      <w:bookmarkStart w:id="237" w:name="_Toc40674739"/>
      <w:r w:rsidRPr="00504ECF">
        <w:rPr>
          <w:rFonts w:eastAsiaTheme="minorHAnsi"/>
        </w:rPr>
        <w:t>Travel</w:t>
      </w:r>
      <w:bookmarkEnd w:id="237"/>
    </w:p>
    <w:p w14:paraId="14438021" w14:textId="77777777" w:rsidR="00EB2383" w:rsidRPr="00504ECF" w:rsidRDefault="00EB2383" w:rsidP="00EB2383">
      <w:pPr>
        <w:pStyle w:val="Heading3"/>
        <w:rPr>
          <w:rFonts w:eastAsiaTheme="minorHAnsi"/>
        </w:rPr>
      </w:pPr>
      <w:bookmarkStart w:id="238" w:name="_Toc40674740"/>
      <w:r w:rsidRPr="00504ECF">
        <w:rPr>
          <w:rFonts w:eastAsiaTheme="minorHAnsi"/>
        </w:rPr>
        <w:t>Preference</w:t>
      </w:r>
      <w:bookmarkEnd w:id="238"/>
    </w:p>
    <w:p w14:paraId="7C97344C"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4FBE3E4C" w14:textId="77777777" w:rsidR="00EB2383" w:rsidRDefault="00EB2383" w:rsidP="00EB2383">
      <w:pPr>
        <w:pStyle w:val="Heading2"/>
        <w:rPr>
          <w:rFonts w:eastAsiaTheme="minorHAnsi"/>
        </w:rPr>
      </w:pPr>
      <w:bookmarkStart w:id="239" w:name="_Toc40674741"/>
      <w:r>
        <w:rPr>
          <w:rFonts w:eastAsiaTheme="minorHAnsi"/>
        </w:rPr>
        <w:t>Mixing Module</w:t>
      </w:r>
      <w:bookmarkEnd w:id="239"/>
    </w:p>
    <w:p w14:paraId="5068B8A8" w14:textId="77777777" w:rsidR="00EB2383" w:rsidRDefault="00EB2383" w:rsidP="00EB2383">
      <w:pPr>
        <w:rPr>
          <w:rFonts w:eastAsiaTheme="minorHAnsi"/>
        </w:rPr>
      </w:pPr>
    </w:p>
    <w:p w14:paraId="5C80F712" w14:textId="77777777" w:rsidR="00EB2383" w:rsidRDefault="00EB2383" w:rsidP="00EB2383">
      <w:pPr>
        <w:rPr>
          <w:rFonts w:eastAsiaTheme="minorHAnsi"/>
        </w:rPr>
      </w:pPr>
      <w:r>
        <w:rPr>
          <w:rFonts w:eastAsiaTheme="minorHAnsi"/>
        </w:rPr>
        <w:t>The Mixing Module provides mixing groups that permit agents to interact with one another, including networks and places.  The Mixing Module comprises the following classes:</w:t>
      </w:r>
    </w:p>
    <w:p w14:paraId="5A9358E9" w14:textId="77777777" w:rsidR="00EB2383" w:rsidRPr="00657C19" w:rsidRDefault="00EB2383" w:rsidP="00EB2383">
      <w:pPr>
        <w:rPr>
          <w:rFonts w:eastAsiaTheme="minorHAnsi"/>
        </w:rPr>
      </w:pPr>
    </w:p>
    <w:p w14:paraId="61C6C7A5" w14:textId="77777777" w:rsidR="00EB2383" w:rsidRDefault="00EB2383" w:rsidP="00EB2383">
      <w:pPr>
        <w:pStyle w:val="Heading3"/>
        <w:rPr>
          <w:rFonts w:eastAsiaTheme="minorHAnsi"/>
        </w:rPr>
      </w:pPr>
      <w:bookmarkStart w:id="240" w:name="_Toc40674742"/>
      <w:r w:rsidRPr="00504ECF">
        <w:rPr>
          <w:rFonts w:eastAsiaTheme="minorHAnsi"/>
        </w:rPr>
        <w:t>Group_Type</w:t>
      </w:r>
      <w:bookmarkEnd w:id="240"/>
    </w:p>
    <w:p w14:paraId="21E5FF74" w14:textId="77777777" w:rsidR="00EB2383" w:rsidRDefault="00EB2383" w:rsidP="00EB2383">
      <w:pPr>
        <w:pStyle w:val="Heading3"/>
        <w:rPr>
          <w:rFonts w:eastAsiaTheme="minorHAnsi"/>
        </w:rPr>
      </w:pPr>
      <w:bookmarkStart w:id="241" w:name="_Toc40674743"/>
      <w:r w:rsidRPr="00504ECF">
        <w:rPr>
          <w:rFonts w:eastAsiaTheme="minorHAnsi"/>
        </w:rPr>
        <w:t>Place_Type</w:t>
      </w:r>
      <w:bookmarkEnd w:id="241"/>
    </w:p>
    <w:p w14:paraId="0F85B7F2" w14:textId="77777777" w:rsidR="00EB2383" w:rsidRDefault="00EB2383" w:rsidP="00EB2383">
      <w:pPr>
        <w:pStyle w:val="Heading3"/>
        <w:rPr>
          <w:rFonts w:eastAsiaTheme="minorHAnsi"/>
        </w:rPr>
      </w:pPr>
      <w:bookmarkStart w:id="242" w:name="_Toc40674744"/>
      <w:r w:rsidRPr="00504ECF">
        <w:rPr>
          <w:rFonts w:eastAsiaTheme="minorHAnsi"/>
        </w:rPr>
        <w:t>Network_Type</w:t>
      </w:r>
      <w:bookmarkEnd w:id="242"/>
    </w:p>
    <w:p w14:paraId="17EE783D" w14:textId="77777777" w:rsidR="00EB2383" w:rsidRDefault="00EB2383" w:rsidP="00EB2383">
      <w:pPr>
        <w:pStyle w:val="Heading3"/>
        <w:rPr>
          <w:rFonts w:eastAsiaTheme="minorHAnsi"/>
        </w:rPr>
      </w:pPr>
      <w:bookmarkStart w:id="243" w:name="_Toc40674745"/>
      <w:r w:rsidRPr="00504ECF">
        <w:rPr>
          <w:rFonts w:eastAsiaTheme="minorHAnsi"/>
        </w:rPr>
        <w:t>Group</w:t>
      </w:r>
      <w:bookmarkEnd w:id="243"/>
    </w:p>
    <w:p w14:paraId="32876DEA" w14:textId="77777777" w:rsidR="00EB2383" w:rsidRDefault="00EB2383" w:rsidP="00EB2383">
      <w:pPr>
        <w:pStyle w:val="Heading3"/>
        <w:rPr>
          <w:rFonts w:eastAsiaTheme="minorHAnsi"/>
        </w:rPr>
      </w:pPr>
      <w:bookmarkStart w:id="244" w:name="_Toc40674746"/>
      <w:r w:rsidRPr="00504ECF">
        <w:rPr>
          <w:rFonts w:eastAsiaTheme="minorHAnsi"/>
        </w:rPr>
        <w:t>Place</w:t>
      </w:r>
      <w:bookmarkEnd w:id="244"/>
    </w:p>
    <w:p w14:paraId="109074DD" w14:textId="77777777" w:rsidR="00EB2383" w:rsidRDefault="00EB2383" w:rsidP="00EB2383">
      <w:pPr>
        <w:pStyle w:val="Heading3"/>
        <w:rPr>
          <w:rFonts w:eastAsiaTheme="minorHAnsi"/>
        </w:rPr>
      </w:pPr>
      <w:bookmarkStart w:id="245" w:name="_Toc40674747"/>
      <w:r w:rsidRPr="00504ECF">
        <w:rPr>
          <w:rFonts w:eastAsiaTheme="minorHAnsi"/>
        </w:rPr>
        <w:t>Network</w:t>
      </w:r>
      <w:bookmarkEnd w:id="245"/>
    </w:p>
    <w:p w14:paraId="10E0075F" w14:textId="77777777" w:rsidR="00EB2383" w:rsidRDefault="00EB2383" w:rsidP="00EB2383">
      <w:pPr>
        <w:pStyle w:val="Heading3"/>
        <w:rPr>
          <w:rFonts w:eastAsiaTheme="minorHAnsi"/>
        </w:rPr>
      </w:pPr>
      <w:bookmarkStart w:id="246" w:name="_Toc40674748"/>
      <w:r w:rsidRPr="00504ECF">
        <w:rPr>
          <w:rFonts w:eastAsiaTheme="minorHAnsi"/>
        </w:rPr>
        <w:t>Household</w:t>
      </w:r>
      <w:bookmarkEnd w:id="246"/>
    </w:p>
    <w:p w14:paraId="7D878D1E" w14:textId="77777777" w:rsidR="00EB2383" w:rsidRPr="00504ECF" w:rsidRDefault="00EB2383" w:rsidP="00EB2383">
      <w:pPr>
        <w:pStyle w:val="Heading3"/>
      </w:pPr>
      <w:bookmarkStart w:id="247" w:name="_Toc40674749"/>
      <w:r w:rsidRPr="00504ECF">
        <w:rPr>
          <w:rFonts w:eastAsiaTheme="minorHAnsi"/>
        </w:rPr>
        <w:t>Hospital</w:t>
      </w:r>
      <w:bookmarkEnd w:id="247"/>
      <w:r w:rsidRPr="00504ECF">
        <w:t xml:space="preserve"> </w:t>
      </w:r>
    </w:p>
    <w:p w14:paraId="543DAE49" w14:textId="77777777" w:rsidR="00EB2383" w:rsidRDefault="00EB2383" w:rsidP="00EB2383">
      <w:pPr>
        <w:pStyle w:val="Heading2"/>
        <w:rPr>
          <w:rFonts w:eastAsiaTheme="minorHAnsi"/>
        </w:rPr>
      </w:pPr>
    </w:p>
    <w:p w14:paraId="5D54000F" w14:textId="77777777" w:rsidR="00EB2383" w:rsidRDefault="00EB2383" w:rsidP="00EB2383">
      <w:pPr>
        <w:pStyle w:val="Heading2"/>
        <w:rPr>
          <w:rFonts w:eastAsiaTheme="minorHAnsi"/>
        </w:rPr>
      </w:pPr>
      <w:bookmarkStart w:id="248" w:name="_Toc40674750"/>
      <w:r>
        <w:rPr>
          <w:rFonts w:eastAsiaTheme="minorHAnsi"/>
        </w:rPr>
        <w:t>Epidemic Module</w:t>
      </w:r>
      <w:bookmarkEnd w:id="248"/>
    </w:p>
    <w:p w14:paraId="7A931B9C" w14:textId="77777777" w:rsidR="00EB2383" w:rsidRDefault="00EB2383" w:rsidP="00EB2383">
      <w:pPr>
        <w:rPr>
          <w:rFonts w:eastAsiaTheme="minorHAnsi"/>
        </w:rPr>
      </w:pPr>
    </w:p>
    <w:p w14:paraId="7897198B" w14:textId="77777777" w:rsidR="00EB2383" w:rsidRDefault="00EB2383" w:rsidP="00EB2383">
      <w:pPr>
        <w:rPr>
          <w:rFonts w:eastAsiaTheme="minorHAnsi"/>
        </w:rPr>
      </w:pPr>
      <w:r>
        <w:rPr>
          <w:rFonts w:eastAsiaTheme="minorHAnsi"/>
        </w:rPr>
        <w:lastRenderedPageBreak/>
        <w:t>The Epidemic Module provides data and methods related to the Conditions being tracked in the population of agents. It includes the defintion of Conditions, including the natural history of each Condition, various transmission modes for spreading Conditions across the population, and methods for updating agents during each time step. The Epidemic Module includes the classes:</w:t>
      </w:r>
    </w:p>
    <w:p w14:paraId="57BBDCA9" w14:textId="77777777" w:rsidR="00EB2383" w:rsidRPr="00657C19" w:rsidRDefault="00EB2383" w:rsidP="00EB2383">
      <w:pPr>
        <w:rPr>
          <w:rFonts w:eastAsiaTheme="minorHAnsi"/>
        </w:rPr>
      </w:pPr>
    </w:p>
    <w:p w14:paraId="5D0D2046" w14:textId="77777777" w:rsidR="00EB2383" w:rsidRDefault="00EB2383" w:rsidP="00EB2383">
      <w:pPr>
        <w:pStyle w:val="Heading3"/>
        <w:rPr>
          <w:rFonts w:eastAsiaTheme="minorHAnsi"/>
        </w:rPr>
      </w:pPr>
      <w:bookmarkStart w:id="249" w:name="_Toc40674751"/>
      <w:r>
        <w:rPr>
          <w:rFonts w:eastAsiaTheme="minorHAnsi"/>
        </w:rPr>
        <w:t>Condition</w:t>
      </w:r>
      <w:bookmarkEnd w:id="249"/>
    </w:p>
    <w:p w14:paraId="5B9C1850" w14:textId="77777777" w:rsidR="00EB2383" w:rsidRDefault="00EB2383" w:rsidP="00EB2383">
      <w:pPr>
        <w:pStyle w:val="Heading3"/>
        <w:rPr>
          <w:rFonts w:eastAsiaTheme="minorHAnsi"/>
        </w:rPr>
      </w:pPr>
      <w:bookmarkStart w:id="250" w:name="_Toc40674752"/>
      <w:r w:rsidRPr="00504ECF">
        <w:rPr>
          <w:rFonts w:eastAsiaTheme="minorHAnsi"/>
        </w:rPr>
        <w:t>Epidemic</w:t>
      </w:r>
      <w:bookmarkEnd w:id="250"/>
    </w:p>
    <w:p w14:paraId="0E5D8AB5" w14:textId="77777777" w:rsidR="00EB2383" w:rsidRDefault="00EB2383" w:rsidP="00EB2383">
      <w:pPr>
        <w:pStyle w:val="Heading3"/>
        <w:rPr>
          <w:rFonts w:eastAsiaTheme="minorHAnsi"/>
        </w:rPr>
      </w:pPr>
      <w:bookmarkStart w:id="251" w:name="_Toc40674753"/>
      <w:r w:rsidRPr="00504ECF">
        <w:rPr>
          <w:rFonts w:eastAsiaTheme="minorHAnsi"/>
        </w:rPr>
        <w:t>Natural_History</w:t>
      </w:r>
      <w:bookmarkEnd w:id="251"/>
      <w:r w:rsidRPr="00504ECF">
        <w:rPr>
          <w:rFonts w:eastAsiaTheme="minorHAnsi"/>
        </w:rPr>
        <w:t xml:space="preserve">        </w:t>
      </w:r>
    </w:p>
    <w:p w14:paraId="359F0CD5" w14:textId="77777777" w:rsidR="00EB2383" w:rsidRDefault="00EB2383" w:rsidP="00EB2383">
      <w:pPr>
        <w:pStyle w:val="Heading3"/>
        <w:rPr>
          <w:rFonts w:eastAsiaTheme="minorHAnsi"/>
        </w:rPr>
      </w:pPr>
      <w:bookmarkStart w:id="252" w:name="_Toc40674754"/>
      <w:r w:rsidRPr="00504ECF">
        <w:rPr>
          <w:rFonts w:eastAsiaTheme="minorHAnsi"/>
        </w:rPr>
        <w:t>Transmission</w:t>
      </w:r>
      <w:bookmarkEnd w:id="252"/>
    </w:p>
    <w:p w14:paraId="31BC215E" w14:textId="77777777" w:rsidR="00EB2383" w:rsidRDefault="00EB2383" w:rsidP="00EB2383">
      <w:pPr>
        <w:pStyle w:val="Heading3"/>
        <w:rPr>
          <w:rFonts w:eastAsiaTheme="minorHAnsi"/>
        </w:rPr>
      </w:pPr>
      <w:bookmarkStart w:id="253" w:name="_Toc40674755"/>
      <w:r w:rsidRPr="00504ECF">
        <w:rPr>
          <w:rFonts w:eastAsiaTheme="minorHAnsi"/>
        </w:rPr>
        <w:t>Environmental_Transmission</w:t>
      </w:r>
      <w:bookmarkEnd w:id="253"/>
    </w:p>
    <w:p w14:paraId="1958F2C2" w14:textId="77777777" w:rsidR="00EB2383" w:rsidRDefault="00EB2383" w:rsidP="00EB2383">
      <w:pPr>
        <w:pStyle w:val="Heading3"/>
        <w:rPr>
          <w:rFonts w:eastAsiaTheme="minorHAnsi"/>
        </w:rPr>
      </w:pPr>
      <w:bookmarkStart w:id="254" w:name="_Toc40674756"/>
      <w:r w:rsidRPr="00504ECF">
        <w:rPr>
          <w:rFonts w:eastAsiaTheme="minorHAnsi"/>
        </w:rPr>
        <w:t>Network_Transmission</w:t>
      </w:r>
      <w:bookmarkEnd w:id="254"/>
      <w:r w:rsidRPr="00504ECF">
        <w:rPr>
          <w:rFonts w:eastAsiaTheme="minorHAnsi"/>
        </w:rPr>
        <w:t xml:space="preserve">        </w:t>
      </w:r>
    </w:p>
    <w:p w14:paraId="0465CDA1" w14:textId="77777777" w:rsidR="00EB2383" w:rsidRPr="00504ECF" w:rsidRDefault="00EB2383" w:rsidP="00EB2383">
      <w:pPr>
        <w:pStyle w:val="Heading3"/>
        <w:rPr>
          <w:rFonts w:eastAsiaTheme="minorHAnsi"/>
        </w:rPr>
      </w:pPr>
      <w:bookmarkStart w:id="255" w:name="_Toc40674757"/>
      <w:r w:rsidRPr="00504ECF">
        <w:rPr>
          <w:rFonts w:eastAsiaTheme="minorHAnsi"/>
        </w:rPr>
        <w:t>Proximity_Transmission</w:t>
      </w:r>
      <w:bookmarkEnd w:id="255"/>
    </w:p>
    <w:p w14:paraId="0789B936" w14:textId="60FF7D28" w:rsidR="00721BB7" w:rsidRDefault="00721BB7">
      <w:pPr>
        <w:rPr>
          <w:rFonts w:eastAsiaTheme="minorHAnsi"/>
        </w:rPr>
      </w:pPr>
      <w:r>
        <w:rPr>
          <w:rFonts w:eastAsiaTheme="minorHAnsi"/>
        </w:rPr>
        <w:br w:type="page"/>
      </w:r>
    </w:p>
    <w:p w14:paraId="447153E1" w14:textId="7FB414AC" w:rsidR="00EB2383" w:rsidRDefault="00721BB7" w:rsidP="00721BB7">
      <w:pPr>
        <w:pStyle w:val="Heading1"/>
        <w:rPr>
          <w:rFonts w:eastAsiaTheme="minorHAnsi"/>
        </w:rPr>
      </w:pPr>
      <w:bookmarkStart w:id="256" w:name="_Toc40674758"/>
      <w:r>
        <w:rPr>
          <w:rFonts w:eastAsiaTheme="minorHAnsi"/>
        </w:rPr>
        <w:lastRenderedPageBreak/>
        <w:t>Appendix B: Errors and Warnings</w:t>
      </w:r>
      <w:bookmarkEnd w:id="256"/>
    </w:p>
    <w:p w14:paraId="3A8A01D9" w14:textId="5B75A2F2" w:rsidR="00721BB7" w:rsidRDefault="00721BB7" w:rsidP="00721BB7">
      <w:pPr>
        <w:rPr>
          <w:rFonts w:eastAsiaTheme="minorHAnsi"/>
        </w:rPr>
      </w:pPr>
    </w:p>
    <w:p w14:paraId="4AF8F1D5" w14:textId="7EE95997" w:rsidR="00721BB7" w:rsidRDefault="00721BB7" w:rsidP="00721BB7">
      <w:pPr>
        <w:rPr>
          <w:rFonts w:eastAsiaTheme="minorHAnsi"/>
        </w:rPr>
      </w:pPr>
      <w:r>
        <w:rPr>
          <w:rFonts w:eastAsiaTheme="minorHAnsi"/>
        </w:rPr>
        <w:t>The following is a list of error messages that FRED generates.  If any of these errors occurs the model will not execute.  The fred_compile script prints the line in the model that generates each of these error messages.</w:t>
      </w:r>
    </w:p>
    <w:p w14:paraId="591EF78E" w14:textId="140BFA40" w:rsidR="00721BB7" w:rsidRDefault="00721BB7" w:rsidP="00721BB7">
      <w:pPr>
        <w:rPr>
          <w:rFonts w:eastAsiaTheme="minorHAnsi"/>
        </w:rPr>
      </w:pPr>
    </w:p>
    <w:p w14:paraId="71D55EC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Action set needs two arguments: "</w:t>
      </w:r>
    </w:p>
    <w:p w14:paraId="21A182C9"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Bad AND clause: "</w:t>
      </w:r>
    </w:p>
    <w:p w14:paraId="4C231CFB"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Bad admin_start_state:"</w:t>
      </w:r>
    </w:p>
    <w:p w14:paraId="7A1B995B"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action rule "</w:t>
      </w:r>
    </w:p>
    <w:p w14:paraId="0FD71F8A"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default rule: "</w:t>
      </w:r>
    </w:p>
    <w:p w14:paraId="4AE19EC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exposure rule "</w:t>
      </w:r>
    </w:p>
    <w:p w14:paraId="4C94906E"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rule: "</w:t>
      </w:r>
    </w:p>
    <w:p w14:paraId="7A75B3E2"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state in rule: "</w:t>
      </w:r>
    </w:p>
    <w:p w14:paraId="1082E2D6"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state rule: "</w:t>
      </w:r>
    </w:p>
    <w:p w14:paraId="0844D76E"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an't parse wait rule "</w:t>
      </w:r>
    </w:p>
    <w:p w14:paraId="54094677"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ount_all_import_attempts takes no arguments: "</w:t>
      </w:r>
    </w:p>
    <w:p w14:paraId="02E12338"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estination state not recognized: "</w:t>
      </w:r>
    </w:p>
    <w:p w14:paraId="1210C29C"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istance expression not recognized:"</w:t>
      </w:r>
    </w:p>
    <w:p w14:paraId="2806950C"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Expression not recognized: "</w:t>
      </w:r>
    </w:p>
    <w:p w14:paraId="1F90A495"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Global list var expression not recognized:"</w:t>
      </w:r>
    </w:p>
    <w:p w14:paraId="0B06BCF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Global var expression not recognized:"</w:t>
      </w:r>
    </w:p>
    <w:p w14:paraId="1C8B816F"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Group name not recognized: "</w:t>
      </w:r>
    </w:p>
    <w:p w14:paraId="2EF139EB"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Group not recognized: "</w:t>
      </w:r>
    </w:p>
    <w:p w14:paraId="7747C7DB"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census_tract rule needs 1 argument: "</w:t>
      </w:r>
    </w:p>
    <w:p w14:paraId="17CB1472"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count rule needs 1 argument: "</w:t>
      </w:r>
    </w:p>
    <w:p w14:paraId="64DC24DD"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list rule needs 1 argument: "</w:t>
      </w:r>
    </w:p>
    <w:p w14:paraId="6C7F2F1D"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per_capita rule needs 1 argument: "</w:t>
      </w:r>
    </w:p>
    <w:p w14:paraId="663F5CE6"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ndex expression not recognized:"</w:t>
      </w:r>
    </w:p>
    <w:p w14:paraId="27DBDD0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List Variable expression not recognized:"</w:t>
      </w:r>
    </w:p>
    <w:p w14:paraId="38BAA6CA"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List expression not recognized:"</w:t>
      </w:r>
    </w:p>
    <w:p w14:paraId="6B9D6008"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List index expression not recognized:"</w:t>
      </w:r>
    </w:p>
    <w:p w14:paraId="0F7A0C25"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List_var not recognized: "</w:t>
      </w:r>
    </w:p>
    <w:p w14:paraId="58309705"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Max degree expression not recognized: "</w:t>
      </w:r>
    </w:p>
    <w:p w14:paraId="5B1E81C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Mean degree expression not recognized: "</w:t>
      </w:r>
    </w:p>
    <w:p w14:paraId="3C652C12"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eed a list-valued expression: not recognized: "</w:t>
      </w:r>
    </w:p>
    <w:p w14:paraId="10588FA6"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eeds 2 arguments: "</w:t>
      </w:r>
    </w:p>
    <w:p w14:paraId="308B965E"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eeds 3 arguments: "</w:t>
      </w:r>
    </w:p>
    <w:p w14:paraId="76145D6D"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etwork not recognized: "</w:t>
      </w:r>
    </w:p>
    <w:p w14:paraId="0651112B"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Next State: "</w:t>
      </w:r>
    </w:p>
    <w:p w14:paraId="6F0C47C1"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THEN clause found "</w:t>
      </w:r>
    </w:p>
    <w:p w14:paraId="4529AC9A"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unconditional wait rules found for state "</w:t>
      </w:r>
    </w:p>
    <w:p w14:paraId="6ACF6297"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wait rule found for state "</w:t>
      </w:r>
    </w:p>
    <w:p w14:paraId="3106221C"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erson Expression not recognized: "</w:t>
      </w:r>
    </w:p>
    <w:p w14:paraId="53574B56"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econd arg to join not recognized: "</w:t>
      </w:r>
    </w:p>
    <w:p w14:paraId="56F200CD"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elect function needs 2 arguments:"</w:t>
      </w:r>
    </w:p>
    <w:p w14:paraId="1D159B28"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ource condition not recognized: "</w:t>
      </w:r>
    </w:p>
    <w:p w14:paraId="60EE0979"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ource state not recognized: "</w:t>
      </w:r>
    </w:p>
    <w:p w14:paraId="26EE4CC9"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Unknown Rule Action: "</w:t>
      </w:r>
    </w:p>
    <w:p w14:paraId="1F048F17"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Value Expression not recognized: "</w:t>
      </w:r>
    </w:p>
    <w:p w14:paraId="0CF2378E"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Value expression not recognized:"</w:t>
      </w:r>
    </w:p>
    <w:p w14:paraId="434A0007"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lastRenderedPageBreak/>
        <w:t>"Value function needs 2 arguments:"</w:t>
      </w:r>
    </w:p>
    <w:p w14:paraId="08EFE44A"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Var not recognized: "</w:t>
      </w:r>
    </w:p>
    <w:p w14:paraId="761592E4"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Variable expression not recognized:"</w:t>
      </w:r>
    </w:p>
    <w:p w14:paraId="34B134E2"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ages rule needs 2 argument: "</w:t>
      </w:r>
    </w:p>
    <w:p w14:paraId="0D4685EA"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import_location rule needs 3 argument: "</w:t>
      </w:r>
    </w:p>
    <w:p w14:paraId="658C243E" w14:textId="77777777" w:rsidR="00721BB7" w:rsidRPr="00E35936" w:rsidRDefault="00721BB7" w:rsidP="00043057">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et_contacts rule needs 1 argument: "</w:t>
      </w:r>
    </w:p>
    <w:p w14:paraId="4C574E3E" w14:textId="77777777" w:rsidR="00721BB7" w:rsidRPr="00AB6918" w:rsidRDefault="00721BB7" w:rsidP="00043057">
      <w:pPr>
        <w:pStyle w:val="PlainText"/>
        <w:rPr>
          <w:rFonts w:ascii="Courier New" w:hAnsi="Courier New" w:cs="Courier New"/>
        </w:rPr>
      </w:pPr>
    </w:p>
    <w:p w14:paraId="0CCC6560" w14:textId="5B5C3E1C" w:rsidR="00721BB7" w:rsidRDefault="00721BB7" w:rsidP="00721BB7">
      <w:pPr>
        <w:rPr>
          <w:rFonts w:eastAsiaTheme="minorHAnsi"/>
        </w:rPr>
      </w:pPr>
      <w:r>
        <w:rPr>
          <w:rFonts w:eastAsiaTheme="minorHAnsi"/>
        </w:rPr>
        <w:t xml:space="preserve">The following is a list of warning messages that FRED generates.  </w:t>
      </w:r>
      <w:r w:rsidR="009E437D">
        <w:rPr>
          <w:rFonts w:eastAsiaTheme="minorHAnsi"/>
        </w:rPr>
        <w:t xml:space="preserve">Warnings are intended to alert the user of situations that may need to be checked by the user, but that do not prevent the model from running. </w:t>
      </w:r>
      <w:r>
        <w:rPr>
          <w:rFonts w:eastAsiaTheme="minorHAnsi"/>
        </w:rPr>
        <w:t xml:space="preserve">The fred_compile script prints the line in the model that generates each </w:t>
      </w:r>
      <w:r w:rsidR="00043057">
        <w:rPr>
          <w:rFonts w:eastAsiaTheme="minorHAnsi"/>
        </w:rPr>
        <w:t>major</w:t>
      </w:r>
      <w:r>
        <w:rPr>
          <w:rFonts w:eastAsiaTheme="minorHAnsi"/>
        </w:rPr>
        <w:t xml:space="preserve"> warning. </w:t>
      </w:r>
      <w:r w:rsidR="00043057">
        <w:rPr>
          <w:rFonts w:eastAsiaTheme="minorHAnsi"/>
        </w:rPr>
        <w:t>Minor warning messages are printed in the LOG file.</w:t>
      </w:r>
      <w:r>
        <w:rPr>
          <w:rFonts w:eastAsiaTheme="minorHAnsi"/>
        </w:rPr>
        <w:t xml:space="preserve"> </w:t>
      </w:r>
    </w:p>
    <w:p w14:paraId="7CC7A0EB" w14:textId="11755507" w:rsidR="009E437D" w:rsidRPr="00E35936" w:rsidRDefault="009E437D" w:rsidP="00721BB7">
      <w:pPr>
        <w:rPr>
          <w:rFonts w:eastAsiaTheme="minorHAnsi" w:cstheme="minorHAnsi"/>
          <w:b/>
          <w:bCs/>
          <w:sz w:val="18"/>
          <w:szCs w:val="18"/>
        </w:rPr>
      </w:pPr>
    </w:p>
    <w:p w14:paraId="13AF9ED0"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become_a_teacher: person %d age %d ineligible -- already goes to school %d"</w:t>
      </w:r>
    </w:p>
    <w:p w14:paraId="536C4B55"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heck these entries carefully. they may be misspelled."</w:t>
      </w:r>
    </w:p>
    <w:p w14:paraId="7C92E5CE"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classroom_assign classroom returns null: person %d age %d school"</w:t>
      </w:r>
    </w:p>
    <w:p w14:paraId="2A8711C3"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elete_events: item not found"</w:t>
      </w:r>
    </w:p>
    <w:p w14:paraId="1AC13E7C"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uplicate household label found:"</w:t>
      </w:r>
    </w:p>
    <w:p w14:paraId="0286C9F5"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uplicate school label found:"</w:t>
      </w:r>
    </w:p>
    <w:p w14:paraId="07FE643F"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duplicate workplace label found:"</w:t>
      </w:r>
    </w:p>
    <w:p w14:paraId="455866C2"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fred warning (file %s, line %d) ignored duplicate property statement: %s ="</w:t>
      </w:r>
    </w:p>
    <w:p w14:paraId="6B6AEED7"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fred warning (file %s, line %d) unrecognized property statement: %s ="</w:t>
      </w:r>
    </w:p>
    <w:p w14:paraId="00599EE0"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house %d label %s has zero size"</w:t>
      </w:r>
    </w:p>
    <w:p w14:paraId="0930B917"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head of household found for household id %d label %s groupquarters: %d"</w:t>
      </w:r>
    </w:p>
    <w:p w14:paraId="2D39664C"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head of household found for household id %d label %s size %d groupquarters: %d"</w:t>
      </w:r>
    </w:p>
    <w:p w14:paraId="0E1649A5"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school found on day %d in admin_code = %d grade = %d schools = %d r = %f sum = %f"</w:t>
      </w:r>
    </w:p>
    <w:p w14:paraId="0813F395"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school found on day %d in admin_code = %lld grade = %d schools = %d r = %f sum = %f"</w:t>
      </w:r>
    </w:p>
    <w:p w14:paraId="0074528B"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school vacancies found on day %d in admin_code = %d grade = %d schools = %d"</w:t>
      </w:r>
    </w:p>
    <w:p w14:paraId="098F4B32"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school vacancies found on day %d in admin_code = %lld grade = %d schools = %d"</w:t>
      </w:r>
    </w:p>
    <w:p w14:paraId="59446AD5"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transition rules found for state"</w:t>
      </w:r>
    </w:p>
    <w:p w14:paraId="30C35AC7"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no workplace available for person"</w:t>
      </w:r>
    </w:p>
    <w:p w14:paraId="517E3F43"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office no office assigned for person %d workplace %d"</w:t>
      </w:r>
    </w:p>
    <w:p w14:paraId="734DC54E"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erson %s -- no school found for label ="</w:t>
      </w:r>
    </w:p>
    <w:p w14:paraId="0997249F"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erson %s -- no workplace found for label ="</w:t>
      </w:r>
    </w:p>
    <w:p w14:paraId="06648ECE"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erson %s age %d is too old to attend school"</w:t>
      </w:r>
    </w:p>
    <w:p w14:paraId="5AC71A4C"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erson %s assigned to workplace"</w:t>
      </w:r>
    </w:p>
    <w:p w14:paraId="2348CEEC"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place %d %s has bad patch, lat = %f (not in [%f, %f]) lon = %f (not in [%f, %f])"</w:t>
      </w:r>
    </w:p>
    <w:p w14:paraId="3B36EA22" w14:textId="77777777" w:rsidR="004A0067" w:rsidRPr="00E35936" w:rsidRDefault="004A0067" w:rsidP="005B134F">
      <w:pPr>
        <w:pStyle w:val="PlainText"/>
        <w:rPr>
          <w:rFonts w:asciiTheme="minorHAnsi" w:hAnsiTheme="minorHAnsi" w:cstheme="minorHAnsi"/>
          <w:b/>
          <w:bCs/>
          <w:sz w:val="20"/>
          <w:szCs w:val="20"/>
        </w:rPr>
      </w:pPr>
      <w:r w:rsidRPr="00E35936">
        <w:rPr>
          <w:rFonts w:asciiTheme="minorHAnsi" w:hAnsiTheme="minorHAnsi" w:cstheme="minorHAnsi"/>
          <w:b/>
          <w:bCs/>
          <w:sz w:val="20"/>
          <w:szCs w:val="20"/>
        </w:rPr>
        <w:t>"skipping person"</w:t>
      </w:r>
    </w:p>
    <w:p w14:paraId="40D4652B" w14:textId="2F39F711" w:rsidR="00721BB7" w:rsidRDefault="00721BB7" w:rsidP="00721BB7">
      <w:pPr>
        <w:rPr>
          <w:rFonts w:eastAsiaTheme="minorHAnsi"/>
        </w:rPr>
      </w:pPr>
    </w:p>
    <w:p w14:paraId="5DC815D9" w14:textId="6AFA642A" w:rsidR="00721BB7" w:rsidRPr="00721BB7" w:rsidRDefault="00721BB7" w:rsidP="00721BB7">
      <w:pPr>
        <w:rPr>
          <w:rFonts w:eastAsiaTheme="minorHAnsi"/>
        </w:rPr>
      </w:pPr>
    </w:p>
    <w:sectPr w:rsidR="00721BB7" w:rsidRPr="00721BB7" w:rsidSect="00C44BC1">
      <w:pgSz w:w="12240" w:h="15840"/>
      <w:pgMar w:top="1440" w:right="1152"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0317A0" w14:textId="77777777" w:rsidR="00723B68" w:rsidRDefault="00723B68" w:rsidP="003617D6">
      <w:r>
        <w:separator/>
      </w:r>
    </w:p>
  </w:endnote>
  <w:endnote w:type="continuationSeparator" w:id="0">
    <w:p w14:paraId="1F79845A" w14:textId="77777777" w:rsidR="00723B68" w:rsidRDefault="00723B68" w:rsidP="00361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Body)">
    <w:panose1 w:val="020B0604020202020204"/>
    <w:charset w:val="00"/>
    <w:family w:val="roman"/>
    <w:pitch w:val="default"/>
  </w:font>
  <w:font w:name="Courier">
    <w:panose1 w:val="00000000000000000000"/>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2938131"/>
      <w:docPartObj>
        <w:docPartGallery w:val="Page Numbers (Bottom of Page)"/>
        <w:docPartUnique/>
      </w:docPartObj>
    </w:sdtPr>
    <w:sdtEndPr>
      <w:rPr>
        <w:rStyle w:val="PageNumber"/>
      </w:rPr>
    </w:sdtEndPr>
    <w:sdtContent>
      <w:p w14:paraId="4C16DECF" w14:textId="4256BB40" w:rsidR="00D54ED0" w:rsidRDefault="00D54ED0" w:rsidP="00EC2E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105B5B" w14:textId="0C6077C6" w:rsidR="00D54ED0" w:rsidRDefault="00D54ED0" w:rsidP="003617D6">
    <w:pPr>
      <w:pStyle w:val="Footer"/>
      <w:rPr>
        <w:rStyle w:val="PageNumber"/>
      </w:rPr>
    </w:pPr>
  </w:p>
  <w:p w14:paraId="7654AA26" w14:textId="77777777" w:rsidR="00D54ED0" w:rsidRDefault="00D54ED0" w:rsidP="00361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0878385"/>
      <w:docPartObj>
        <w:docPartGallery w:val="Page Numbers (Bottom of Page)"/>
        <w:docPartUnique/>
      </w:docPartObj>
    </w:sdtPr>
    <w:sdtEndPr>
      <w:rPr>
        <w:rStyle w:val="PageNumber"/>
      </w:rPr>
    </w:sdtEndPr>
    <w:sdtContent>
      <w:p w14:paraId="1D8D2C01" w14:textId="50DD4A11" w:rsidR="00D54ED0" w:rsidRDefault="00D54ED0" w:rsidP="00EC2E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B5F22CA" w14:textId="04F948C9" w:rsidR="00D54ED0" w:rsidRDefault="00D54ED0" w:rsidP="003617D6">
    <w:pPr>
      <w:pStyle w:val="Footer"/>
      <w:rPr>
        <w:rStyle w:val="PageNumber"/>
      </w:rPr>
    </w:pPr>
  </w:p>
  <w:p w14:paraId="53742FEB" w14:textId="77777777" w:rsidR="00D54ED0" w:rsidRDefault="00D54ED0" w:rsidP="003617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067AA" w14:textId="2A5CCE0F" w:rsidR="00D54ED0" w:rsidRDefault="00D54ED0">
    <w:pPr>
      <w:pStyle w:val="Footer"/>
    </w:pPr>
    <w:r>
      <w:ptab w:relativeTo="margin" w:alignment="center" w:leader="none"/>
    </w:r>
    <w:r>
      <w:t xml:space="preserve">Copyright </w:t>
    </w:r>
    <w:r>
      <w:rPr>
        <w:rFonts w:ascii="Calibri" w:hAnsi="Calibri" w:cs="Calibri"/>
      </w:rPr>
      <w:t>©</w:t>
    </w:r>
    <w:r>
      <w:t xml:space="preserve"> 2020 John J Grefenstette &amp; Donald S Burke</w:t>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2B56B" w14:textId="77777777" w:rsidR="00723B68" w:rsidRDefault="00723B68" w:rsidP="003617D6">
      <w:r>
        <w:separator/>
      </w:r>
    </w:p>
  </w:footnote>
  <w:footnote w:type="continuationSeparator" w:id="0">
    <w:p w14:paraId="6091275C" w14:textId="77777777" w:rsidR="00723B68" w:rsidRDefault="00723B68" w:rsidP="003617D6">
      <w:r>
        <w:continuationSeparator/>
      </w:r>
    </w:p>
  </w:footnote>
  <w:footnote w:id="1">
    <w:p w14:paraId="11A04E49" w14:textId="4B130AC8" w:rsidR="00D54ED0" w:rsidRDefault="00D54ED0">
      <w:pPr>
        <w:pStyle w:val="FootnoteText"/>
      </w:pPr>
      <w:r>
        <w:rPr>
          <w:rStyle w:val="FootnoteReference"/>
        </w:rPr>
        <w:footnoteRef/>
      </w:r>
      <w:r>
        <w:t xml:space="preserve"> Strictly, this value is not yet a probability, since it will be combined with other probabilities from other rules to finally form a valid probability distribution. This is explained a little la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07272600"/>
      <w:docPartObj>
        <w:docPartGallery w:val="Page Numbers (Top of Page)"/>
        <w:docPartUnique/>
      </w:docPartObj>
    </w:sdtPr>
    <w:sdtEndPr>
      <w:rPr>
        <w:rStyle w:val="PageNumber"/>
      </w:rPr>
    </w:sdtEndPr>
    <w:sdtContent>
      <w:p w14:paraId="2AED4FDB" w14:textId="1A0EC87D" w:rsidR="00D54ED0" w:rsidRDefault="00D54ED0" w:rsidP="00521E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54CB87" w14:textId="77777777" w:rsidR="00D54ED0" w:rsidRDefault="00D54ED0" w:rsidP="00C44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7804F" w14:textId="77777777" w:rsidR="00D54ED0" w:rsidRDefault="00D54ED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E56"/>
    <w:multiLevelType w:val="hybridMultilevel"/>
    <w:tmpl w:val="010EE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54F06"/>
    <w:multiLevelType w:val="hybridMultilevel"/>
    <w:tmpl w:val="A18AD1FC"/>
    <w:lvl w:ilvl="0" w:tplc="31FA9510">
      <w:start w:val="1"/>
      <w:numFmt w:val="bullet"/>
      <w:lvlText w:val="•"/>
      <w:lvlJc w:val="left"/>
      <w:pPr>
        <w:tabs>
          <w:tab w:val="num" w:pos="360"/>
        </w:tabs>
        <w:ind w:left="360" w:hanging="360"/>
      </w:pPr>
      <w:rPr>
        <w:rFonts w:ascii="Arial" w:hAnsi="Arial" w:hint="default"/>
      </w:rPr>
    </w:lvl>
    <w:lvl w:ilvl="1" w:tplc="3628FB1C" w:tentative="1">
      <w:start w:val="1"/>
      <w:numFmt w:val="bullet"/>
      <w:lvlText w:val="•"/>
      <w:lvlJc w:val="left"/>
      <w:pPr>
        <w:tabs>
          <w:tab w:val="num" w:pos="1080"/>
        </w:tabs>
        <w:ind w:left="1080" w:hanging="360"/>
      </w:pPr>
      <w:rPr>
        <w:rFonts w:ascii="Arial" w:hAnsi="Arial" w:hint="default"/>
      </w:rPr>
    </w:lvl>
    <w:lvl w:ilvl="2" w:tplc="FF4A5AB6" w:tentative="1">
      <w:start w:val="1"/>
      <w:numFmt w:val="bullet"/>
      <w:lvlText w:val="•"/>
      <w:lvlJc w:val="left"/>
      <w:pPr>
        <w:tabs>
          <w:tab w:val="num" w:pos="1800"/>
        </w:tabs>
        <w:ind w:left="1800" w:hanging="360"/>
      </w:pPr>
      <w:rPr>
        <w:rFonts w:ascii="Arial" w:hAnsi="Arial" w:hint="default"/>
      </w:rPr>
    </w:lvl>
    <w:lvl w:ilvl="3" w:tplc="4FA865D4" w:tentative="1">
      <w:start w:val="1"/>
      <w:numFmt w:val="bullet"/>
      <w:lvlText w:val="•"/>
      <w:lvlJc w:val="left"/>
      <w:pPr>
        <w:tabs>
          <w:tab w:val="num" w:pos="2520"/>
        </w:tabs>
        <w:ind w:left="2520" w:hanging="360"/>
      </w:pPr>
      <w:rPr>
        <w:rFonts w:ascii="Arial" w:hAnsi="Arial" w:hint="default"/>
      </w:rPr>
    </w:lvl>
    <w:lvl w:ilvl="4" w:tplc="FD7036D2" w:tentative="1">
      <w:start w:val="1"/>
      <w:numFmt w:val="bullet"/>
      <w:lvlText w:val="•"/>
      <w:lvlJc w:val="left"/>
      <w:pPr>
        <w:tabs>
          <w:tab w:val="num" w:pos="3240"/>
        </w:tabs>
        <w:ind w:left="3240" w:hanging="360"/>
      </w:pPr>
      <w:rPr>
        <w:rFonts w:ascii="Arial" w:hAnsi="Arial" w:hint="default"/>
      </w:rPr>
    </w:lvl>
    <w:lvl w:ilvl="5" w:tplc="A86CCD24" w:tentative="1">
      <w:start w:val="1"/>
      <w:numFmt w:val="bullet"/>
      <w:lvlText w:val="•"/>
      <w:lvlJc w:val="left"/>
      <w:pPr>
        <w:tabs>
          <w:tab w:val="num" w:pos="3960"/>
        </w:tabs>
        <w:ind w:left="3960" w:hanging="360"/>
      </w:pPr>
      <w:rPr>
        <w:rFonts w:ascii="Arial" w:hAnsi="Arial" w:hint="default"/>
      </w:rPr>
    </w:lvl>
    <w:lvl w:ilvl="6" w:tplc="72C0C432" w:tentative="1">
      <w:start w:val="1"/>
      <w:numFmt w:val="bullet"/>
      <w:lvlText w:val="•"/>
      <w:lvlJc w:val="left"/>
      <w:pPr>
        <w:tabs>
          <w:tab w:val="num" w:pos="4680"/>
        </w:tabs>
        <w:ind w:left="4680" w:hanging="360"/>
      </w:pPr>
      <w:rPr>
        <w:rFonts w:ascii="Arial" w:hAnsi="Arial" w:hint="default"/>
      </w:rPr>
    </w:lvl>
    <w:lvl w:ilvl="7" w:tplc="3A22AF36" w:tentative="1">
      <w:start w:val="1"/>
      <w:numFmt w:val="bullet"/>
      <w:lvlText w:val="•"/>
      <w:lvlJc w:val="left"/>
      <w:pPr>
        <w:tabs>
          <w:tab w:val="num" w:pos="5400"/>
        </w:tabs>
        <w:ind w:left="5400" w:hanging="360"/>
      </w:pPr>
      <w:rPr>
        <w:rFonts w:ascii="Arial" w:hAnsi="Arial" w:hint="default"/>
      </w:rPr>
    </w:lvl>
    <w:lvl w:ilvl="8" w:tplc="5E3CB28A"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02D25A2F"/>
    <w:multiLevelType w:val="hybridMultilevel"/>
    <w:tmpl w:val="2438FEA4"/>
    <w:lvl w:ilvl="0" w:tplc="DBE6B078">
      <w:start w:val="1"/>
      <w:numFmt w:val="bullet"/>
      <w:lvlText w:val="•"/>
      <w:lvlJc w:val="left"/>
      <w:pPr>
        <w:tabs>
          <w:tab w:val="num" w:pos="360"/>
        </w:tabs>
        <w:ind w:left="360" w:hanging="360"/>
      </w:pPr>
      <w:rPr>
        <w:rFonts w:ascii="Arial" w:hAnsi="Arial" w:hint="default"/>
      </w:rPr>
    </w:lvl>
    <w:lvl w:ilvl="1" w:tplc="702EFFF8">
      <w:start w:val="733"/>
      <w:numFmt w:val="bullet"/>
      <w:lvlText w:val="–"/>
      <w:lvlJc w:val="left"/>
      <w:pPr>
        <w:tabs>
          <w:tab w:val="num" w:pos="1080"/>
        </w:tabs>
        <w:ind w:left="1080" w:hanging="360"/>
      </w:pPr>
      <w:rPr>
        <w:rFonts w:ascii="Arial" w:hAnsi="Arial"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031A1D2E"/>
    <w:multiLevelType w:val="hybridMultilevel"/>
    <w:tmpl w:val="44340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0E7017"/>
    <w:multiLevelType w:val="hybridMultilevel"/>
    <w:tmpl w:val="CFAC951E"/>
    <w:lvl w:ilvl="0" w:tplc="DBE6B078">
      <w:start w:val="1"/>
      <w:numFmt w:val="bullet"/>
      <w:lvlText w:val="•"/>
      <w:lvlJc w:val="left"/>
      <w:pPr>
        <w:tabs>
          <w:tab w:val="num" w:pos="360"/>
        </w:tabs>
        <w:ind w:left="360" w:hanging="360"/>
      </w:pPr>
      <w:rPr>
        <w:rFonts w:ascii="Arial" w:hAnsi="Arial" w:hint="default"/>
      </w:rPr>
    </w:lvl>
    <w:lvl w:ilvl="1" w:tplc="04090003">
      <w:start w:val="1"/>
      <w:numFmt w:val="bullet"/>
      <w:lvlText w:val="o"/>
      <w:lvlJc w:val="left"/>
      <w:pPr>
        <w:ind w:left="1080" w:hanging="360"/>
      </w:pPr>
      <w:rPr>
        <w:rFonts w:ascii="Courier New" w:hAnsi="Courier New" w:cs="Courier New"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077E2DBB"/>
    <w:multiLevelType w:val="hybridMultilevel"/>
    <w:tmpl w:val="24564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CC1D95"/>
    <w:multiLevelType w:val="hybridMultilevel"/>
    <w:tmpl w:val="4294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6F1C7C"/>
    <w:multiLevelType w:val="hybridMultilevel"/>
    <w:tmpl w:val="DAB88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8B44B7"/>
    <w:multiLevelType w:val="hybridMultilevel"/>
    <w:tmpl w:val="A4363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AA0042"/>
    <w:multiLevelType w:val="hybridMultilevel"/>
    <w:tmpl w:val="E9B8E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9D56626"/>
    <w:multiLevelType w:val="hybridMultilevel"/>
    <w:tmpl w:val="F61C54AA"/>
    <w:lvl w:ilvl="0" w:tplc="8C7CEA90">
      <w:start w:val="1"/>
      <w:numFmt w:val="bullet"/>
      <w:lvlText w:val="•"/>
      <w:lvlJc w:val="left"/>
      <w:pPr>
        <w:tabs>
          <w:tab w:val="num" w:pos="720"/>
        </w:tabs>
        <w:ind w:left="720" w:hanging="360"/>
      </w:pPr>
      <w:rPr>
        <w:rFonts w:ascii="Arial" w:hAnsi="Arial" w:hint="default"/>
      </w:rPr>
    </w:lvl>
    <w:lvl w:ilvl="1" w:tplc="250EDD5A" w:tentative="1">
      <w:start w:val="1"/>
      <w:numFmt w:val="bullet"/>
      <w:lvlText w:val="•"/>
      <w:lvlJc w:val="left"/>
      <w:pPr>
        <w:tabs>
          <w:tab w:val="num" w:pos="1440"/>
        </w:tabs>
        <w:ind w:left="1440" w:hanging="360"/>
      </w:pPr>
      <w:rPr>
        <w:rFonts w:ascii="Arial" w:hAnsi="Arial" w:hint="default"/>
      </w:rPr>
    </w:lvl>
    <w:lvl w:ilvl="2" w:tplc="609CD32C" w:tentative="1">
      <w:start w:val="1"/>
      <w:numFmt w:val="bullet"/>
      <w:lvlText w:val="•"/>
      <w:lvlJc w:val="left"/>
      <w:pPr>
        <w:tabs>
          <w:tab w:val="num" w:pos="2160"/>
        </w:tabs>
        <w:ind w:left="2160" w:hanging="360"/>
      </w:pPr>
      <w:rPr>
        <w:rFonts w:ascii="Arial" w:hAnsi="Arial" w:hint="default"/>
      </w:rPr>
    </w:lvl>
    <w:lvl w:ilvl="3" w:tplc="BB60E2E2" w:tentative="1">
      <w:start w:val="1"/>
      <w:numFmt w:val="bullet"/>
      <w:lvlText w:val="•"/>
      <w:lvlJc w:val="left"/>
      <w:pPr>
        <w:tabs>
          <w:tab w:val="num" w:pos="2880"/>
        </w:tabs>
        <w:ind w:left="2880" w:hanging="360"/>
      </w:pPr>
      <w:rPr>
        <w:rFonts w:ascii="Arial" w:hAnsi="Arial" w:hint="default"/>
      </w:rPr>
    </w:lvl>
    <w:lvl w:ilvl="4" w:tplc="743ED318" w:tentative="1">
      <w:start w:val="1"/>
      <w:numFmt w:val="bullet"/>
      <w:lvlText w:val="•"/>
      <w:lvlJc w:val="left"/>
      <w:pPr>
        <w:tabs>
          <w:tab w:val="num" w:pos="3600"/>
        </w:tabs>
        <w:ind w:left="3600" w:hanging="360"/>
      </w:pPr>
      <w:rPr>
        <w:rFonts w:ascii="Arial" w:hAnsi="Arial" w:hint="default"/>
      </w:rPr>
    </w:lvl>
    <w:lvl w:ilvl="5" w:tplc="BA70D1EC" w:tentative="1">
      <w:start w:val="1"/>
      <w:numFmt w:val="bullet"/>
      <w:lvlText w:val="•"/>
      <w:lvlJc w:val="left"/>
      <w:pPr>
        <w:tabs>
          <w:tab w:val="num" w:pos="4320"/>
        </w:tabs>
        <w:ind w:left="4320" w:hanging="360"/>
      </w:pPr>
      <w:rPr>
        <w:rFonts w:ascii="Arial" w:hAnsi="Arial" w:hint="default"/>
      </w:rPr>
    </w:lvl>
    <w:lvl w:ilvl="6" w:tplc="E8D6FB44" w:tentative="1">
      <w:start w:val="1"/>
      <w:numFmt w:val="bullet"/>
      <w:lvlText w:val="•"/>
      <w:lvlJc w:val="left"/>
      <w:pPr>
        <w:tabs>
          <w:tab w:val="num" w:pos="5040"/>
        </w:tabs>
        <w:ind w:left="5040" w:hanging="360"/>
      </w:pPr>
      <w:rPr>
        <w:rFonts w:ascii="Arial" w:hAnsi="Arial" w:hint="default"/>
      </w:rPr>
    </w:lvl>
    <w:lvl w:ilvl="7" w:tplc="EBD87934" w:tentative="1">
      <w:start w:val="1"/>
      <w:numFmt w:val="bullet"/>
      <w:lvlText w:val="•"/>
      <w:lvlJc w:val="left"/>
      <w:pPr>
        <w:tabs>
          <w:tab w:val="num" w:pos="5760"/>
        </w:tabs>
        <w:ind w:left="5760" w:hanging="360"/>
      </w:pPr>
      <w:rPr>
        <w:rFonts w:ascii="Arial" w:hAnsi="Arial" w:hint="default"/>
      </w:rPr>
    </w:lvl>
    <w:lvl w:ilvl="8" w:tplc="53A098F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A423A7D"/>
    <w:multiLevelType w:val="hybridMultilevel"/>
    <w:tmpl w:val="58842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C43DA6"/>
    <w:multiLevelType w:val="hybridMultilevel"/>
    <w:tmpl w:val="808E5C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0DD0182B"/>
    <w:multiLevelType w:val="hybridMultilevel"/>
    <w:tmpl w:val="BC662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F072005"/>
    <w:multiLevelType w:val="hybridMultilevel"/>
    <w:tmpl w:val="4B600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CC3752"/>
    <w:multiLevelType w:val="hybridMultilevel"/>
    <w:tmpl w:val="F2680616"/>
    <w:lvl w:ilvl="0" w:tplc="D9FAE9B6">
      <w:start w:val="1"/>
      <w:numFmt w:val="bullet"/>
      <w:lvlText w:val="•"/>
      <w:lvlJc w:val="left"/>
      <w:pPr>
        <w:tabs>
          <w:tab w:val="num" w:pos="720"/>
        </w:tabs>
        <w:ind w:left="720" w:hanging="360"/>
      </w:pPr>
      <w:rPr>
        <w:rFonts w:ascii="Arial" w:hAnsi="Arial" w:hint="default"/>
      </w:rPr>
    </w:lvl>
    <w:lvl w:ilvl="1" w:tplc="91C49E3C" w:tentative="1">
      <w:start w:val="1"/>
      <w:numFmt w:val="bullet"/>
      <w:lvlText w:val="•"/>
      <w:lvlJc w:val="left"/>
      <w:pPr>
        <w:tabs>
          <w:tab w:val="num" w:pos="1440"/>
        </w:tabs>
        <w:ind w:left="1440" w:hanging="360"/>
      </w:pPr>
      <w:rPr>
        <w:rFonts w:ascii="Arial" w:hAnsi="Arial" w:hint="default"/>
      </w:rPr>
    </w:lvl>
    <w:lvl w:ilvl="2" w:tplc="01F8E262" w:tentative="1">
      <w:start w:val="1"/>
      <w:numFmt w:val="bullet"/>
      <w:lvlText w:val="•"/>
      <w:lvlJc w:val="left"/>
      <w:pPr>
        <w:tabs>
          <w:tab w:val="num" w:pos="2160"/>
        </w:tabs>
        <w:ind w:left="2160" w:hanging="360"/>
      </w:pPr>
      <w:rPr>
        <w:rFonts w:ascii="Arial" w:hAnsi="Arial" w:hint="default"/>
      </w:rPr>
    </w:lvl>
    <w:lvl w:ilvl="3" w:tplc="6C742EAA" w:tentative="1">
      <w:start w:val="1"/>
      <w:numFmt w:val="bullet"/>
      <w:lvlText w:val="•"/>
      <w:lvlJc w:val="left"/>
      <w:pPr>
        <w:tabs>
          <w:tab w:val="num" w:pos="2880"/>
        </w:tabs>
        <w:ind w:left="2880" w:hanging="360"/>
      </w:pPr>
      <w:rPr>
        <w:rFonts w:ascii="Arial" w:hAnsi="Arial" w:hint="default"/>
      </w:rPr>
    </w:lvl>
    <w:lvl w:ilvl="4" w:tplc="BD9EEA00" w:tentative="1">
      <w:start w:val="1"/>
      <w:numFmt w:val="bullet"/>
      <w:lvlText w:val="•"/>
      <w:lvlJc w:val="left"/>
      <w:pPr>
        <w:tabs>
          <w:tab w:val="num" w:pos="3600"/>
        </w:tabs>
        <w:ind w:left="3600" w:hanging="360"/>
      </w:pPr>
      <w:rPr>
        <w:rFonts w:ascii="Arial" w:hAnsi="Arial" w:hint="default"/>
      </w:rPr>
    </w:lvl>
    <w:lvl w:ilvl="5" w:tplc="9A3A0E60" w:tentative="1">
      <w:start w:val="1"/>
      <w:numFmt w:val="bullet"/>
      <w:lvlText w:val="•"/>
      <w:lvlJc w:val="left"/>
      <w:pPr>
        <w:tabs>
          <w:tab w:val="num" w:pos="4320"/>
        </w:tabs>
        <w:ind w:left="4320" w:hanging="360"/>
      </w:pPr>
      <w:rPr>
        <w:rFonts w:ascii="Arial" w:hAnsi="Arial" w:hint="default"/>
      </w:rPr>
    </w:lvl>
    <w:lvl w:ilvl="6" w:tplc="D86E8274" w:tentative="1">
      <w:start w:val="1"/>
      <w:numFmt w:val="bullet"/>
      <w:lvlText w:val="•"/>
      <w:lvlJc w:val="left"/>
      <w:pPr>
        <w:tabs>
          <w:tab w:val="num" w:pos="5040"/>
        </w:tabs>
        <w:ind w:left="5040" w:hanging="360"/>
      </w:pPr>
      <w:rPr>
        <w:rFonts w:ascii="Arial" w:hAnsi="Arial" w:hint="default"/>
      </w:rPr>
    </w:lvl>
    <w:lvl w:ilvl="7" w:tplc="01AC9D7C" w:tentative="1">
      <w:start w:val="1"/>
      <w:numFmt w:val="bullet"/>
      <w:lvlText w:val="•"/>
      <w:lvlJc w:val="left"/>
      <w:pPr>
        <w:tabs>
          <w:tab w:val="num" w:pos="5760"/>
        </w:tabs>
        <w:ind w:left="5760" w:hanging="360"/>
      </w:pPr>
      <w:rPr>
        <w:rFonts w:ascii="Arial" w:hAnsi="Arial" w:hint="default"/>
      </w:rPr>
    </w:lvl>
    <w:lvl w:ilvl="8" w:tplc="393E891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0786FDF"/>
    <w:multiLevelType w:val="hybridMultilevel"/>
    <w:tmpl w:val="3F2A9564"/>
    <w:lvl w:ilvl="0" w:tplc="8C58B40E">
      <w:start w:val="1"/>
      <w:numFmt w:val="decimal"/>
      <w:lvlText w:val="%1."/>
      <w:lvlJc w:val="left"/>
      <w:pPr>
        <w:tabs>
          <w:tab w:val="num" w:pos="720"/>
        </w:tabs>
        <w:ind w:left="720" w:hanging="360"/>
      </w:pPr>
    </w:lvl>
    <w:lvl w:ilvl="1" w:tplc="16C014D0" w:tentative="1">
      <w:start w:val="1"/>
      <w:numFmt w:val="decimal"/>
      <w:lvlText w:val="%2."/>
      <w:lvlJc w:val="left"/>
      <w:pPr>
        <w:tabs>
          <w:tab w:val="num" w:pos="1440"/>
        </w:tabs>
        <w:ind w:left="1440" w:hanging="360"/>
      </w:pPr>
    </w:lvl>
    <w:lvl w:ilvl="2" w:tplc="E2CC6E6C" w:tentative="1">
      <w:start w:val="1"/>
      <w:numFmt w:val="decimal"/>
      <w:lvlText w:val="%3."/>
      <w:lvlJc w:val="left"/>
      <w:pPr>
        <w:tabs>
          <w:tab w:val="num" w:pos="2160"/>
        </w:tabs>
        <w:ind w:left="2160" w:hanging="360"/>
      </w:pPr>
    </w:lvl>
    <w:lvl w:ilvl="3" w:tplc="B51EBB76" w:tentative="1">
      <w:start w:val="1"/>
      <w:numFmt w:val="decimal"/>
      <w:lvlText w:val="%4."/>
      <w:lvlJc w:val="left"/>
      <w:pPr>
        <w:tabs>
          <w:tab w:val="num" w:pos="2880"/>
        </w:tabs>
        <w:ind w:left="2880" w:hanging="360"/>
      </w:pPr>
    </w:lvl>
    <w:lvl w:ilvl="4" w:tplc="2D1E407A" w:tentative="1">
      <w:start w:val="1"/>
      <w:numFmt w:val="decimal"/>
      <w:lvlText w:val="%5."/>
      <w:lvlJc w:val="left"/>
      <w:pPr>
        <w:tabs>
          <w:tab w:val="num" w:pos="3600"/>
        </w:tabs>
        <w:ind w:left="3600" w:hanging="360"/>
      </w:pPr>
    </w:lvl>
    <w:lvl w:ilvl="5" w:tplc="163EAD26" w:tentative="1">
      <w:start w:val="1"/>
      <w:numFmt w:val="decimal"/>
      <w:lvlText w:val="%6."/>
      <w:lvlJc w:val="left"/>
      <w:pPr>
        <w:tabs>
          <w:tab w:val="num" w:pos="4320"/>
        </w:tabs>
        <w:ind w:left="4320" w:hanging="360"/>
      </w:pPr>
    </w:lvl>
    <w:lvl w:ilvl="6" w:tplc="2C88A7CE" w:tentative="1">
      <w:start w:val="1"/>
      <w:numFmt w:val="decimal"/>
      <w:lvlText w:val="%7."/>
      <w:lvlJc w:val="left"/>
      <w:pPr>
        <w:tabs>
          <w:tab w:val="num" w:pos="5040"/>
        </w:tabs>
        <w:ind w:left="5040" w:hanging="360"/>
      </w:pPr>
    </w:lvl>
    <w:lvl w:ilvl="7" w:tplc="271A5C20" w:tentative="1">
      <w:start w:val="1"/>
      <w:numFmt w:val="decimal"/>
      <w:lvlText w:val="%8."/>
      <w:lvlJc w:val="left"/>
      <w:pPr>
        <w:tabs>
          <w:tab w:val="num" w:pos="5760"/>
        </w:tabs>
        <w:ind w:left="5760" w:hanging="360"/>
      </w:pPr>
    </w:lvl>
    <w:lvl w:ilvl="8" w:tplc="9C76EFE4" w:tentative="1">
      <w:start w:val="1"/>
      <w:numFmt w:val="decimal"/>
      <w:lvlText w:val="%9."/>
      <w:lvlJc w:val="left"/>
      <w:pPr>
        <w:tabs>
          <w:tab w:val="num" w:pos="6480"/>
        </w:tabs>
        <w:ind w:left="6480" w:hanging="360"/>
      </w:pPr>
    </w:lvl>
  </w:abstractNum>
  <w:abstractNum w:abstractNumId="17" w15:restartNumberingAfterBreak="0">
    <w:nsid w:val="12E20F2E"/>
    <w:multiLevelType w:val="hybridMultilevel"/>
    <w:tmpl w:val="11289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302587B"/>
    <w:multiLevelType w:val="hybridMultilevel"/>
    <w:tmpl w:val="464AF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894F1D"/>
    <w:multiLevelType w:val="hybridMultilevel"/>
    <w:tmpl w:val="BB5C5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4C0022"/>
    <w:multiLevelType w:val="hybridMultilevel"/>
    <w:tmpl w:val="703AD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949482A"/>
    <w:multiLevelType w:val="hybridMultilevel"/>
    <w:tmpl w:val="8CBA40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99A66AC"/>
    <w:multiLevelType w:val="hybridMultilevel"/>
    <w:tmpl w:val="391A17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AAB49B6"/>
    <w:multiLevelType w:val="hybridMultilevel"/>
    <w:tmpl w:val="276EF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EA12E13"/>
    <w:multiLevelType w:val="hybridMultilevel"/>
    <w:tmpl w:val="8E6C6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33BD3"/>
    <w:multiLevelType w:val="hybridMultilevel"/>
    <w:tmpl w:val="845AC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C27B69"/>
    <w:multiLevelType w:val="hybridMultilevel"/>
    <w:tmpl w:val="81229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0C54EEC"/>
    <w:multiLevelType w:val="hybridMultilevel"/>
    <w:tmpl w:val="E10C28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2392924"/>
    <w:multiLevelType w:val="hybridMultilevel"/>
    <w:tmpl w:val="1F789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5843E3"/>
    <w:multiLevelType w:val="hybridMultilevel"/>
    <w:tmpl w:val="30C09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417C70"/>
    <w:multiLevelType w:val="hybridMultilevel"/>
    <w:tmpl w:val="31C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52112D7"/>
    <w:multiLevelType w:val="hybridMultilevel"/>
    <w:tmpl w:val="FCD06F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56717CA"/>
    <w:multiLevelType w:val="hybridMultilevel"/>
    <w:tmpl w:val="9E62B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5CC2C2F"/>
    <w:multiLevelType w:val="hybridMultilevel"/>
    <w:tmpl w:val="6E6EC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6971F80"/>
    <w:multiLevelType w:val="hybridMultilevel"/>
    <w:tmpl w:val="353C9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6CA4B92"/>
    <w:multiLevelType w:val="hybridMultilevel"/>
    <w:tmpl w:val="A912C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8516092"/>
    <w:multiLevelType w:val="hybridMultilevel"/>
    <w:tmpl w:val="3CA2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9195E0C"/>
    <w:multiLevelType w:val="hybridMultilevel"/>
    <w:tmpl w:val="9182B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9611F8E"/>
    <w:multiLevelType w:val="hybridMultilevel"/>
    <w:tmpl w:val="758031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2ABF1D57"/>
    <w:multiLevelType w:val="hybridMultilevel"/>
    <w:tmpl w:val="B920A5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B650BE3"/>
    <w:multiLevelType w:val="hybridMultilevel"/>
    <w:tmpl w:val="8BC8FE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2BAE7942"/>
    <w:multiLevelType w:val="hybridMultilevel"/>
    <w:tmpl w:val="57BAE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C550399"/>
    <w:multiLevelType w:val="hybridMultilevel"/>
    <w:tmpl w:val="62FAA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D1F3392"/>
    <w:multiLevelType w:val="hybridMultilevel"/>
    <w:tmpl w:val="5162A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D210363"/>
    <w:multiLevelType w:val="hybridMultilevel"/>
    <w:tmpl w:val="28E424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0166D30"/>
    <w:multiLevelType w:val="hybridMultilevel"/>
    <w:tmpl w:val="353E08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0380418"/>
    <w:multiLevelType w:val="hybridMultilevel"/>
    <w:tmpl w:val="83B64450"/>
    <w:lvl w:ilvl="0" w:tplc="A5E268CE">
      <w:start w:val="1"/>
      <w:numFmt w:val="decimal"/>
      <w:lvlText w:val="%1."/>
      <w:lvlJc w:val="left"/>
      <w:pPr>
        <w:ind w:left="360" w:hanging="360"/>
      </w:pPr>
      <w:rPr>
        <w:rFonts w:asciiTheme="minorHAnsi" w:eastAsia="Times New Roman" w:hAnsiTheme="minorHAnsi" w:cstheme="minorHAnsi" w:hint="default"/>
        <w:color w:val="auto"/>
        <w:sz w:val="22"/>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303C3870"/>
    <w:multiLevelType w:val="hybridMultilevel"/>
    <w:tmpl w:val="A62C601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348335C2"/>
    <w:multiLevelType w:val="hybridMultilevel"/>
    <w:tmpl w:val="0A20D326"/>
    <w:lvl w:ilvl="0" w:tplc="DBE6B078">
      <w:start w:val="1"/>
      <w:numFmt w:val="bullet"/>
      <w:lvlText w:val="•"/>
      <w:lvlJc w:val="left"/>
      <w:pPr>
        <w:tabs>
          <w:tab w:val="num" w:pos="360"/>
        </w:tabs>
        <w:ind w:left="360" w:hanging="360"/>
      </w:pPr>
      <w:rPr>
        <w:rFonts w:ascii="Arial" w:hAnsi="Arial" w:hint="default"/>
      </w:rPr>
    </w:lvl>
    <w:lvl w:ilvl="1" w:tplc="04090003">
      <w:start w:val="1"/>
      <w:numFmt w:val="bullet"/>
      <w:lvlText w:val="o"/>
      <w:lvlJc w:val="left"/>
      <w:pPr>
        <w:ind w:left="1080" w:hanging="360"/>
      </w:pPr>
      <w:rPr>
        <w:rFonts w:ascii="Courier New" w:hAnsi="Courier New" w:cs="Courier New"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49" w15:restartNumberingAfterBreak="0">
    <w:nsid w:val="34CC2ECE"/>
    <w:multiLevelType w:val="multilevel"/>
    <w:tmpl w:val="B4DE3E44"/>
    <w:lvl w:ilvl="0">
      <w:start w:val="1"/>
      <w:numFmt w:val="decimal"/>
      <w:lvlText w:val="(%1.0"/>
      <w:lvlJc w:val="left"/>
      <w:pPr>
        <w:ind w:left="1520" w:hanging="400"/>
      </w:pPr>
      <w:rPr>
        <w:rFonts w:hint="default"/>
      </w:rPr>
    </w:lvl>
    <w:lvl w:ilvl="1">
      <w:start w:val="1"/>
      <w:numFmt w:val="decimal"/>
      <w:lvlText w:val="(%1.%2"/>
      <w:lvlJc w:val="left"/>
      <w:pPr>
        <w:ind w:left="2240" w:hanging="400"/>
      </w:pPr>
      <w:rPr>
        <w:rFonts w:hint="default"/>
      </w:rPr>
    </w:lvl>
    <w:lvl w:ilvl="2">
      <w:start w:val="1"/>
      <w:numFmt w:val="decimal"/>
      <w:lvlText w:val="(%1.%2.%3"/>
      <w:lvlJc w:val="left"/>
      <w:pPr>
        <w:ind w:left="3280" w:hanging="720"/>
      </w:pPr>
      <w:rPr>
        <w:rFonts w:hint="default"/>
      </w:rPr>
    </w:lvl>
    <w:lvl w:ilvl="3">
      <w:start w:val="1"/>
      <w:numFmt w:val="decimal"/>
      <w:lvlText w:val="(%1.%2.%3.%4"/>
      <w:lvlJc w:val="left"/>
      <w:pPr>
        <w:ind w:left="4000" w:hanging="720"/>
      </w:pPr>
      <w:rPr>
        <w:rFonts w:hint="default"/>
      </w:rPr>
    </w:lvl>
    <w:lvl w:ilvl="4">
      <w:start w:val="1"/>
      <w:numFmt w:val="decimal"/>
      <w:lvlText w:val="(%1.%2.%3.%4.%5"/>
      <w:lvlJc w:val="left"/>
      <w:pPr>
        <w:ind w:left="5080" w:hanging="1080"/>
      </w:pPr>
      <w:rPr>
        <w:rFonts w:hint="default"/>
      </w:rPr>
    </w:lvl>
    <w:lvl w:ilvl="5">
      <w:start w:val="1"/>
      <w:numFmt w:val="decimal"/>
      <w:lvlText w:val="(%1.%2.%3.%4.%5.%6"/>
      <w:lvlJc w:val="left"/>
      <w:pPr>
        <w:ind w:left="5800" w:hanging="1080"/>
      </w:pPr>
      <w:rPr>
        <w:rFonts w:hint="default"/>
      </w:rPr>
    </w:lvl>
    <w:lvl w:ilvl="6">
      <w:start w:val="1"/>
      <w:numFmt w:val="decimal"/>
      <w:lvlText w:val="(%1.%2.%3.%4.%5.%6.%7"/>
      <w:lvlJc w:val="left"/>
      <w:pPr>
        <w:ind w:left="6880" w:hanging="1440"/>
      </w:pPr>
      <w:rPr>
        <w:rFonts w:hint="default"/>
      </w:rPr>
    </w:lvl>
    <w:lvl w:ilvl="7">
      <w:start w:val="1"/>
      <w:numFmt w:val="decimal"/>
      <w:lvlText w:val="(%1.%2.%3.%4.%5.%6.%7.%8"/>
      <w:lvlJc w:val="left"/>
      <w:pPr>
        <w:ind w:left="7600" w:hanging="1440"/>
      </w:pPr>
      <w:rPr>
        <w:rFonts w:hint="default"/>
      </w:rPr>
    </w:lvl>
    <w:lvl w:ilvl="8">
      <w:start w:val="1"/>
      <w:numFmt w:val="decimal"/>
      <w:lvlText w:val="(%1.%2.%3.%4.%5.%6.%7.%8.%9"/>
      <w:lvlJc w:val="left"/>
      <w:pPr>
        <w:ind w:left="8680" w:hanging="1800"/>
      </w:pPr>
      <w:rPr>
        <w:rFonts w:hint="default"/>
      </w:rPr>
    </w:lvl>
  </w:abstractNum>
  <w:abstractNum w:abstractNumId="50" w15:restartNumberingAfterBreak="0">
    <w:nsid w:val="368267CF"/>
    <w:multiLevelType w:val="hybridMultilevel"/>
    <w:tmpl w:val="80CE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6E94F40"/>
    <w:multiLevelType w:val="hybridMultilevel"/>
    <w:tmpl w:val="27E04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8CB0DAC"/>
    <w:multiLevelType w:val="hybridMultilevel"/>
    <w:tmpl w:val="413AA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924477A"/>
    <w:multiLevelType w:val="hybridMultilevel"/>
    <w:tmpl w:val="D38C4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A481964"/>
    <w:multiLevelType w:val="hybridMultilevel"/>
    <w:tmpl w:val="7BA252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A5B7864"/>
    <w:multiLevelType w:val="hybridMultilevel"/>
    <w:tmpl w:val="D6CC0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B4B7BFF"/>
    <w:multiLevelType w:val="hybridMultilevel"/>
    <w:tmpl w:val="7392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B88005A"/>
    <w:multiLevelType w:val="hybridMultilevel"/>
    <w:tmpl w:val="61A44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D663213"/>
    <w:multiLevelType w:val="hybridMultilevel"/>
    <w:tmpl w:val="BBFA0D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9" w15:restartNumberingAfterBreak="0">
    <w:nsid w:val="3E2F4228"/>
    <w:multiLevelType w:val="hybridMultilevel"/>
    <w:tmpl w:val="7400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F0E4B73"/>
    <w:multiLevelType w:val="hybridMultilevel"/>
    <w:tmpl w:val="FA4E4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0B34E72"/>
    <w:multiLevelType w:val="hybridMultilevel"/>
    <w:tmpl w:val="6E30A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38D3FBF"/>
    <w:multiLevelType w:val="hybridMultilevel"/>
    <w:tmpl w:val="7B4A4F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43F55700"/>
    <w:multiLevelType w:val="hybridMultilevel"/>
    <w:tmpl w:val="CB9000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46073FC3"/>
    <w:multiLevelType w:val="hybridMultilevel"/>
    <w:tmpl w:val="A726E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7193C82"/>
    <w:multiLevelType w:val="hybridMultilevel"/>
    <w:tmpl w:val="161EE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7861ED3"/>
    <w:multiLevelType w:val="hybridMultilevel"/>
    <w:tmpl w:val="8E640C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82E3E02"/>
    <w:multiLevelType w:val="hybridMultilevel"/>
    <w:tmpl w:val="B808B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9C37166"/>
    <w:multiLevelType w:val="hybridMultilevel"/>
    <w:tmpl w:val="4976C1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4D476648"/>
    <w:multiLevelType w:val="hybridMultilevel"/>
    <w:tmpl w:val="6BE2516A"/>
    <w:lvl w:ilvl="0" w:tplc="A93E34EC">
      <w:start w:val="1"/>
      <w:numFmt w:val="decimal"/>
      <w:lvlText w:val="%1."/>
      <w:lvlJc w:val="left"/>
      <w:pPr>
        <w:tabs>
          <w:tab w:val="num" w:pos="720"/>
        </w:tabs>
        <w:ind w:left="720" w:hanging="360"/>
      </w:pPr>
    </w:lvl>
    <w:lvl w:ilvl="1" w:tplc="D312FF7C" w:tentative="1">
      <w:start w:val="1"/>
      <w:numFmt w:val="decimal"/>
      <w:lvlText w:val="%2."/>
      <w:lvlJc w:val="left"/>
      <w:pPr>
        <w:tabs>
          <w:tab w:val="num" w:pos="1440"/>
        </w:tabs>
        <w:ind w:left="1440" w:hanging="360"/>
      </w:pPr>
    </w:lvl>
    <w:lvl w:ilvl="2" w:tplc="D1C2AA6C" w:tentative="1">
      <w:start w:val="1"/>
      <w:numFmt w:val="decimal"/>
      <w:lvlText w:val="%3."/>
      <w:lvlJc w:val="left"/>
      <w:pPr>
        <w:tabs>
          <w:tab w:val="num" w:pos="2160"/>
        </w:tabs>
        <w:ind w:left="2160" w:hanging="360"/>
      </w:pPr>
    </w:lvl>
    <w:lvl w:ilvl="3" w:tplc="5AB6525C" w:tentative="1">
      <w:start w:val="1"/>
      <w:numFmt w:val="decimal"/>
      <w:lvlText w:val="%4."/>
      <w:lvlJc w:val="left"/>
      <w:pPr>
        <w:tabs>
          <w:tab w:val="num" w:pos="2880"/>
        </w:tabs>
        <w:ind w:left="2880" w:hanging="360"/>
      </w:pPr>
    </w:lvl>
    <w:lvl w:ilvl="4" w:tplc="2BB06AC2" w:tentative="1">
      <w:start w:val="1"/>
      <w:numFmt w:val="decimal"/>
      <w:lvlText w:val="%5."/>
      <w:lvlJc w:val="left"/>
      <w:pPr>
        <w:tabs>
          <w:tab w:val="num" w:pos="3600"/>
        </w:tabs>
        <w:ind w:left="3600" w:hanging="360"/>
      </w:pPr>
    </w:lvl>
    <w:lvl w:ilvl="5" w:tplc="FC4EC304" w:tentative="1">
      <w:start w:val="1"/>
      <w:numFmt w:val="decimal"/>
      <w:lvlText w:val="%6."/>
      <w:lvlJc w:val="left"/>
      <w:pPr>
        <w:tabs>
          <w:tab w:val="num" w:pos="4320"/>
        </w:tabs>
        <w:ind w:left="4320" w:hanging="360"/>
      </w:pPr>
    </w:lvl>
    <w:lvl w:ilvl="6" w:tplc="F094F63A" w:tentative="1">
      <w:start w:val="1"/>
      <w:numFmt w:val="decimal"/>
      <w:lvlText w:val="%7."/>
      <w:lvlJc w:val="left"/>
      <w:pPr>
        <w:tabs>
          <w:tab w:val="num" w:pos="5040"/>
        </w:tabs>
        <w:ind w:left="5040" w:hanging="360"/>
      </w:pPr>
    </w:lvl>
    <w:lvl w:ilvl="7" w:tplc="AC50198A" w:tentative="1">
      <w:start w:val="1"/>
      <w:numFmt w:val="decimal"/>
      <w:lvlText w:val="%8."/>
      <w:lvlJc w:val="left"/>
      <w:pPr>
        <w:tabs>
          <w:tab w:val="num" w:pos="5760"/>
        </w:tabs>
        <w:ind w:left="5760" w:hanging="360"/>
      </w:pPr>
    </w:lvl>
    <w:lvl w:ilvl="8" w:tplc="033676D6" w:tentative="1">
      <w:start w:val="1"/>
      <w:numFmt w:val="decimal"/>
      <w:lvlText w:val="%9."/>
      <w:lvlJc w:val="left"/>
      <w:pPr>
        <w:tabs>
          <w:tab w:val="num" w:pos="6480"/>
        </w:tabs>
        <w:ind w:left="6480" w:hanging="360"/>
      </w:pPr>
    </w:lvl>
  </w:abstractNum>
  <w:abstractNum w:abstractNumId="70" w15:restartNumberingAfterBreak="0">
    <w:nsid w:val="4E75293F"/>
    <w:multiLevelType w:val="hybridMultilevel"/>
    <w:tmpl w:val="0122C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ED34410"/>
    <w:multiLevelType w:val="hybridMultilevel"/>
    <w:tmpl w:val="31B074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53DF4E25"/>
    <w:multiLevelType w:val="hybridMultilevel"/>
    <w:tmpl w:val="5C7E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5850859"/>
    <w:multiLevelType w:val="hybridMultilevel"/>
    <w:tmpl w:val="DB84E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5F01017"/>
    <w:multiLevelType w:val="hybridMultilevel"/>
    <w:tmpl w:val="C7022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6A5479A"/>
    <w:multiLevelType w:val="hybridMultilevel"/>
    <w:tmpl w:val="3B4A0CD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6C20B50"/>
    <w:multiLevelType w:val="hybridMultilevel"/>
    <w:tmpl w:val="6E82D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802030A"/>
    <w:multiLevelType w:val="hybridMultilevel"/>
    <w:tmpl w:val="78E2E1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582372E8"/>
    <w:multiLevelType w:val="hybridMultilevel"/>
    <w:tmpl w:val="7CCC432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9" w15:restartNumberingAfterBreak="0">
    <w:nsid w:val="5A0E0FCF"/>
    <w:multiLevelType w:val="hybridMultilevel"/>
    <w:tmpl w:val="5E36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BB50988"/>
    <w:multiLevelType w:val="hybridMultilevel"/>
    <w:tmpl w:val="B14A1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CE928A9"/>
    <w:multiLevelType w:val="hybridMultilevel"/>
    <w:tmpl w:val="4B127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D333ECB"/>
    <w:multiLevelType w:val="hybridMultilevel"/>
    <w:tmpl w:val="4072E3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5D694D1A"/>
    <w:multiLevelType w:val="hybridMultilevel"/>
    <w:tmpl w:val="261A13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5D7C2340"/>
    <w:multiLevelType w:val="hybridMultilevel"/>
    <w:tmpl w:val="1C728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E3E280F"/>
    <w:multiLevelType w:val="hybridMultilevel"/>
    <w:tmpl w:val="FB7EA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3C1AA5"/>
    <w:multiLevelType w:val="hybridMultilevel"/>
    <w:tmpl w:val="B852B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1EE3AB3"/>
    <w:multiLevelType w:val="hybridMultilevel"/>
    <w:tmpl w:val="36769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42B11EB"/>
    <w:multiLevelType w:val="hybridMultilevel"/>
    <w:tmpl w:val="0A800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49E585E"/>
    <w:multiLevelType w:val="hybridMultilevel"/>
    <w:tmpl w:val="BA3AE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6EE767E"/>
    <w:multiLevelType w:val="hybridMultilevel"/>
    <w:tmpl w:val="13867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7D471C4"/>
    <w:multiLevelType w:val="hybridMultilevel"/>
    <w:tmpl w:val="77100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A661016"/>
    <w:multiLevelType w:val="hybridMultilevel"/>
    <w:tmpl w:val="A8705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BA43559"/>
    <w:multiLevelType w:val="hybridMultilevel"/>
    <w:tmpl w:val="B9A6C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D2F752A"/>
    <w:multiLevelType w:val="hybridMultilevel"/>
    <w:tmpl w:val="F7D2F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6EF32C36"/>
    <w:multiLevelType w:val="hybridMultilevel"/>
    <w:tmpl w:val="AB7AE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EF62CA8"/>
    <w:multiLevelType w:val="hybridMultilevel"/>
    <w:tmpl w:val="CF601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F5E33FE"/>
    <w:multiLevelType w:val="hybridMultilevel"/>
    <w:tmpl w:val="8F7AB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06E07C9"/>
    <w:multiLevelType w:val="hybridMultilevel"/>
    <w:tmpl w:val="AFE0B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120311F"/>
    <w:multiLevelType w:val="hybridMultilevel"/>
    <w:tmpl w:val="3E104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15:restartNumberingAfterBreak="0">
    <w:nsid w:val="7272558C"/>
    <w:multiLevelType w:val="hybridMultilevel"/>
    <w:tmpl w:val="235625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15:restartNumberingAfterBreak="0">
    <w:nsid w:val="72B3085A"/>
    <w:multiLevelType w:val="hybridMultilevel"/>
    <w:tmpl w:val="F6140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3282132"/>
    <w:multiLevelType w:val="hybridMultilevel"/>
    <w:tmpl w:val="4D5AF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3474173"/>
    <w:multiLevelType w:val="hybridMultilevel"/>
    <w:tmpl w:val="4718C0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73B07B6F"/>
    <w:multiLevelType w:val="hybridMultilevel"/>
    <w:tmpl w:val="40069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7DF6876"/>
    <w:multiLevelType w:val="hybridMultilevel"/>
    <w:tmpl w:val="987C3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896694B"/>
    <w:multiLevelType w:val="hybridMultilevel"/>
    <w:tmpl w:val="59380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F037C64"/>
    <w:multiLevelType w:val="hybridMultilevel"/>
    <w:tmpl w:val="B854F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F4A0547"/>
    <w:multiLevelType w:val="hybridMultilevel"/>
    <w:tmpl w:val="41CA4C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6"/>
  </w:num>
  <w:num w:numId="2">
    <w:abstractNumId w:val="1"/>
  </w:num>
  <w:num w:numId="3">
    <w:abstractNumId w:val="69"/>
  </w:num>
  <w:num w:numId="4">
    <w:abstractNumId w:val="2"/>
  </w:num>
  <w:num w:numId="5">
    <w:abstractNumId w:val="16"/>
  </w:num>
  <w:num w:numId="6">
    <w:abstractNumId w:val="15"/>
  </w:num>
  <w:num w:numId="7">
    <w:abstractNumId w:val="10"/>
  </w:num>
  <w:num w:numId="8">
    <w:abstractNumId w:val="101"/>
  </w:num>
  <w:num w:numId="9">
    <w:abstractNumId w:val="67"/>
  </w:num>
  <w:num w:numId="10">
    <w:abstractNumId w:val="22"/>
  </w:num>
  <w:num w:numId="11">
    <w:abstractNumId w:val="83"/>
  </w:num>
  <w:num w:numId="12">
    <w:abstractNumId w:val="100"/>
  </w:num>
  <w:num w:numId="13">
    <w:abstractNumId w:val="108"/>
  </w:num>
  <w:num w:numId="14">
    <w:abstractNumId w:val="54"/>
  </w:num>
  <w:num w:numId="15">
    <w:abstractNumId w:val="17"/>
  </w:num>
  <w:num w:numId="16">
    <w:abstractNumId w:val="77"/>
  </w:num>
  <w:num w:numId="17">
    <w:abstractNumId w:val="46"/>
  </w:num>
  <w:num w:numId="18">
    <w:abstractNumId w:val="55"/>
  </w:num>
  <w:num w:numId="19">
    <w:abstractNumId w:val="4"/>
  </w:num>
  <w:num w:numId="20">
    <w:abstractNumId w:val="48"/>
  </w:num>
  <w:num w:numId="21">
    <w:abstractNumId w:val="106"/>
  </w:num>
  <w:num w:numId="22">
    <w:abstractNumId w:val="60"/>
  </w:num>
  <w:num w:numId="23">
    <w:abstractNumId w:val="80"/>
  </w:num>
  <w:num w:numId="24">
    <w:abstractNumId w:val="44"/>
  </w:num>
  <w:num w:numId="25">
    <w:abstractNumId w:val="21"/>
  </w:num>
  <w:num w:numId="26">
    <w:abstractNumId w:val="40"/>
  </w:num>
  <w:num w:numId="27">
    <w:abstractNumId w:val="93"/>
  </w:num>
  <w:num w:numId="28">
    <w:abstractNumId w:val="107"/>
  </w:num>
  <w:num w:numId="29">
    <w:abstractNumId w:val="82"/>
  </w:num>
  <w:num w:numId="30">
    <w:abstractNumId w:val="38"/>
  </w:num>
  <w:num w:numId="31">
    <w:abstractNumId w:val="11"/>
  </w:num>
  <w:num w:numId="32">
    <w:abstractNumId w:val="68"/>
  </w:num>
  <w:num w:numId="33">
    <w:abstractNumId w:val="5"/>
  </w:num>
  <w:num w:numId="34">
    <w:abstractNumId w:val="34"/>
  </w:num>
  <w:num w:numId="35">
    <w:abstractNumId w:val="29"/>
  </w:num>
  <w:num w:numId="36">
    <w:abstractNumId w:val="37"/>
  </w:num>
  <w:num w:numId="37">
    <w:abstractNumId w:val="87"/>
  </w:num>
  <w:num w:numId="38">
    <w:abstractNumId w:val="6"/>
  </w:num>
  <w:num w:numId="39">
    <w:abstractNumId w:val="45"/>
  </w:num>
  <w:num w:numId="40">
    <w:abstractNumId w:val="53"/>
  </w:num>
  <w:num w:numId="41">
    <w:abstractNumId w:val="102"/>
  </w:num>
  <w:num w:numId="42">
    <w:abstractNumId w:val="31"/>
  </w:num>
  <w:num w:numId="43">
    <w:abstractNumId w:val="33"/>
  </w:num>
  <w:num w:numId="44">
    <w:abstractNumId w:val="35"/>
  </w:num>
  <w:num w:numId="45">
    <w:abstractNumId w:val="98"/>
  </w:num>
  <w:num w:numId="46">
    <w:abstractNumId w:val="41"/>
  </w:num>
  <w:num w:numId="47">
    <w:abstractNumId w:val="94"/>
  </w:num>
  <w:num w:numId="48">
    <w:abstractNumId w:val="39"/>
  </w:num>
  <w:num w:numId="49">
    <w:abstractNumId w:val="58"/>
  </w:num>
  <w:num w:numId="50">
    <w:abstractNumId w:val="26"/>
  </w:num>
  <w:num w:numId="51">
    <w:abstractNumId w:val="63"/>
  </w:num>
  <w:num w:numId="52">
    <w:abstractNumId w:val="84"/>
  </w:num>
  <w:num w:numId="53">
    <w:abstractNumId w:val="92"/>
  </w:num>
  <w:num w:numId="54">
    <w:abstractNumId w:val="71"/>
  </w:num>
  <w:num w:numId="55">
    <w:abstractNumId w:val="75"/>
  </w:num>
  <w:num w:numId="56">
    <w:abstractNumId w:val="72"/>
  </w:num>
  <w:num w:numId="57">
    <w:abstractNumId w:val="86"/>
  </w:num>
  <w:num w:numId="58">
    <w:abstractNumId w:val="7"/>
  </w:num>
  <w:num w:numId="59">
    <w:abstractNumId w:val="9"/>
  </w:num>
  <w:num w:numId="60">
    <w:abstractNumId w:val="73"/>
  </w:num>
  <w:num w:numId="61">
    <w:abstractNumId w:val="3"/>
  </w:num>
  <w:num w:numId="62">
    <w:abstractNumId w:val="99"/>
  </w:num>
  <w:num w:numId="63">
    <w:abstractNumId w:val="56"/>
  </w:num>
  <w:num w:numId="64">
    <w:abstractNumId w:val="14"/>
  </w:num>
  <w:num w:numId="65">
    <w:abstractNumId w:val="62"/>
  </w:num>
  <w:num w:numId="66">
    <w:abstractNumId w:val="0"/>
  </w:num>
  <w:num w:numId="67">
    <w:abstractNumId w:val="25"/>
  </w:num>
  <w:num w:numId="68">
    <w:abstractNumId w:val="49"/>
  </w:num>
  <w:num w:numId="69">
    <w:abstractNumId w:val="74"/>
  </w:num>
  <w:num w:numId="70">
    <w:abstractNumId w:val="59"/>
  </w:num>
  <w:num w:numId="71">
    <w:abstractNumId w:val="64"/>
  </w:num>
  <w:num w:numId="72">
    <w:abstractNumId w:val="27"/>
  </w:num>
  <w:num w:numId="73">
    <w:abstractNumId w:val="43"/>
  </w:num>
  <w:num w:numId="74">
    <w:abstractNumId w:val="30"/>
  </w:num>
  <w:num w:numId="75">
    <w:abstractNumId w:val="81"/>
  </w:num>
  <w:num w:numId="76">
    <w:abstractNumId w:val="20"/>
  </w:num>
  <w:num w:numId="77">
    <w:abstractNumId w:val="24"/>
  </w:num>
  <w:num w:numId="78">
    <w:abstractNumId w:val="51"/>
  </w:num>
  <w:num w:numId="79">
    <w:abstractNumId w:val="19"/>
  </w:num>
  <w:num w:numId="80">
    <w:abstractNumId w:val="52"/>
  </w:num>
  <w:num w:numId="81">
    <w:abstractNumId w:val="23"/>
  </w:num>
  <w:num w:numId="82">
    <w:abstractNumId w:val="42"/>
  </w:num>
  <w:num w:numId="83">
    <w:abstractNumId w:val="90"/>
  </w:num>
  <w:num w:numId="84">
    <w:abstractNumId w:val="65"/>
  </w:num>
  <w:num w:numId="85">
    <w:abstractNumId w:val="88"/>
  </w:num>
  <w:num w:numId="86">
    <w:abstractNumId w:val="36"/>
  </w:num>
  <w:num w:numId="87">
    <w:abstractNumId w:val="95"/>
  </w:num>
  <w:num w:numId="88">
    <w:abstractNumId w:val="13"/>
  </w:num>
  <w:num w:numId="89">
    <w:abstractNumId w:val="85"/>
  </w:num>
  <w:num w:numId="90">
    <w:abstractNumId w:val="70"/>
  </w:num>
  <w:num w:numId="91">
    <w:abstractNumId w:val="78"/>
  </w:num>
  <w:num w:numId="92">
    <w:abstractNumId w:val="47"/>
  </w:num>
  <w:num w:numId="93">
    <w:abstractNumId w:val="12"/>
  </w:num>
  <w:num w:numId="94">
    <w:abstractNumId w:val="50"/>
  </w:num>
  <w:num w:numId="95">
    <w:abstractNumId w:val="91"/>
  </w:num>
  <w:num w:numId="96">
    <w:abstractNumId w:val="103"/>
  </w:num>
  <w:num w:numId="97">
    <w:abstractNumId w:val="104"/>
  </w:num>
  <w:num w:numId="98">
    <w:abstractNumId w:val="61"/>
  </w:num>
  <w:num w:numId="99">
    <w:abstractNumId w:val="28"/>
  </w:num>
  <w:num w:numId="100">
    <w:abstractNumId w:val="57"/>
  </w:num>
  <w:num w:numId="101">
    <w:abstractNumId w:val="18"/>
  </w:num>
  <w:num w:numId="102">
    <w:abstractNumId w:val="97"/>
  </w:num>
  <w:num w:numId="103">
    <w:abstractNumId w:val="66"/>
  </w:num>
  <w:num w:numId="104">
    <w:abstractNumId w:val="79"/>
  </w:num>
  <w:num w:numId="105">
    <w:abstractNumId w:val="105"/>
  </w:num>
  <w:num w:numId="106">
    <w:abstractNumId w:val="32"/>
  </w:num>
  <w:num w:numId="107">
    <w:abstractNumId w:val="8"/>
  </w:num>
  <w:num w:numId="108">
    <w:abstractNumId w:val="96"/>
  </w:num>
  <w:num w:numId="109">
    <w:abstractNumId w:val="89"/>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activeWritingStyle w:appName="MSWord" w:lang="en-US" w:vendorID="64" w:dllVersion="4096" w:nlCheck="1" w:checkStyle="0"/>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C08"/>
    <w:rsid w:val="000020DD"/>
    <w:rsid w:val="00003687"/>
    <w:rsid w:val="00004238"/>
    <w:rsid w:val="000064B0"/>
    <w:rsid w:val="000065EB"/>
    <w:rsid w:val="00006AEA"/>
    <w:rsid w:val="0001012C"/>
    <w:rsid w:val="000102D8"/>
    <w:rsid w:val="0001396F"/>
    <w:rsid w:val="00013D60"/>
    <w:rsid w:val="000141C9"/>
    <w:rsid w:val="000169A5"/>
    <w:rsid w:val="00016F38"/>
    <w:rsid w:val="0002042A"/>
    <w:rsid w:val="00020F3B"/>
    <w:rsid w:val="000210A1"/>
    <w:rsid w:val="000230AF"/>
    <w:rsid w:val="00023146"/>
    <w:rsid w:val="00023C33"/>
    <w:rsid w:val="000248A3"/>
    <w:rsid w:val="00024B41"/>
    <w:rsid w:val="00025C18"/>
    <w:rsid w:val="000266FE"/>
    <w:rsid w:val="00032EC3"/>
    <w:rsid w:val="0003333C"/>
    <w:rsid w:val="00033486"/>
    <w:rsid w:val="00034AB1"/>
    <w:rsid w:val="00040A1E"/>
    <w:rsid w:val="00040AF6"/>
    <w:rsid w:val="00041210"/>
    <w:rsid w:val="00042206"/>
    <w:rsid w:val="00042243"/>
    <w:rsid w:val="00042439"/>
    <w:rsid w:val="00043057"/>
    <w:rsid w:val="000431EF"/>
    <w:rsid w:val="00043502"/>
    <w:rsid w:val="000437CD"/>
    <w:rsid w:val="000438C0"/>
    <w:rsid w:val="00043FA5"/>
    <w:rsid w:val="00046E5E"/>
    <w:rsid w:val="0004746B"/>
    <w:rsid w:val="000475FF"/>
    <w:rsid w:val="000505FD"/>
    <w:rsid w:val="00050612"/>
    <w:rsid w:val="00050C8E"/>
    <w:rsid w:val="00052B01"/>
    <w:rsid w:val="0005414A"/>
    <w:rsid w:val="0005474A"/>
    <w:rsid w:val="000572EA"/>
    <w:rsid w:val="00057837"/>
    <w:rsid w:val="0005789C"/>
    <w:rsid w:val="00057CB8"/>
    <w:rsid w:val="000605DA"/>
    <w:rsid w:val="00060ACE"/>
    <w:rsid w:val="000612E8"/>
    <w:rsid w:val="000613EB"/>
    <w:rsid w:val="0006218F"/>
    <w:rsid w:val="00062373"/>
    <w:rsid w:val="00063A56"/>
    <w:rsid w:val="00064700"/>
    <w:rsid w:val="00064A3A"/>
    <w:rsid w:val="00064DC4"/>
    <w:rsid w:val="00065EFF"/>
    <w:rsid w:val="00066C6F"/>
    <w:rsid w:val="00067AE4"/>
    <w:rsid w:val="00067E70"/>
    <w:rsid w:val="00071E42"/>
    <w:rsid w:val="000734FC"/>
    <w:rsid w:val="00073CEE"/>
    <w:rsid w:val="00076549"/>
    <w:rsid w:val="00080718"/>
    <w:rsid w:val="000815DE"/>
    <w:rsid w:val="00081903"/>
    <w:rsid w:val="00081C7B"/>
    <w:rsid w:val="00081FD8"/>
    <w:rsid w:val="000825D2"/>
    <w:rsid w:val="000841F2"/>
    <w:rsid w:val="00086DEE"/>
    <w:rsid w:val="000908C9"/>
    <w:rsid w:val="00090DE2"/>
    <w:rsid w:val="00091667"/>
    <w:rsid w:val="00091DFC"/>
    <w:rsid w:val="000925C6"/>
    <w:rsid w:val="00092E70"/>
    <w:rsid w:val="0009386F"/>
    <w:rsid w:val="0009457E"/>
    <w:rsid w:val="00097AAD"/>
    <w:rsid w:val="00097CF1"/>
    <w:rsid w:val="000A1F03"/>
    <w:rsid w:val="000A240F"/>
    <w:rsid w:val="000A350A"/>
    <w:rsid w:val="000A3A71"/>
    <w:rsid w:val="000A71FA"/>
    <w:rsid w:val="000A7DD8"/>
    <w:rsid w:val="000B18EA"/>
    <w:rsid w:val="000B382E"/>
    <w:rsid w:val="000B4A57"/>
    <w:rsid w:val="000B4BCD"/>
    <w:rsid w:val="000B62B7"/>
    <w:rsid w:val="000B68EB"/>
    <w:rsid w:val="000B6F1C"/>
    <w:rsid w:val="000B7720"/>
    <w:rsid w:val="000C19AE"/>
    <w:rsid w:val="000C274F"/>
    <w:rsid w:val="000C2B2F"/>
    <w:rsid w:val="000C4770"/>
    <w:rsid w:val="000D093B"/>
    <w:rsid w:val="000D0CCD"/>
    <w:rsid w:val="000D0ECA"/>
    <w:rsid w:val="000D1150"/>
    <w:rsid w:val="000D1F3A"/>
    <w:rsid w:val="000D22DA"/>
    <w:rsid w:val="000D281B"/>
    <w:rsid w:val="000D2876"/>
    <w:rsid w:val="000D370B"/>
    <w:rsid w:val="000D3F08"/>
    <w:rsid w:val="000D480A"/>
    <w:rsid w:val="000D484B"/>
    <w:rsid w:val="000D4C18"/>
    <w:rsid w:val="000D5362"/>
    <w:rsid w:val="000D55DA"/>
    <w:rsid w:val="000D5905"/>
    <w:rsid w:val="000D754C"/>
    <w:rsid w:val="000D791E"/>
    <w:rsid w:val="000E2126"/>
    <w:rsid w:val="000E2F44"/>
    <w:rsid w:val="000E5CD9"/>
    <w:rsid w:val="000E787B"/>
    <w:rsid w:val="000E7EC3"/>
    <w:rsid w:val="000F0597"/>
    <w:rsid w:val="000F0BD4"/>
    <w:rsid w:val="000F177B"/>
    <w:rsid w:val="000F1DE2"/>
    <w:rsid w:val="000F3987"/>
    <w:rsid w:val="000F3C8C"/>
    <w:rsid w:val="000F475F"/>
    <w:rsid w:val="000F47EB"/>
    <w:rsid w:val="000F6A89"/>
    <w:rsid w:val="001002FA"/>
    <w:rsid w:val="001005B7"/>
    <w:rsid w:val="001018DD"/>
    <w:rsid w:val="00101F48"/>
    <w:rsid w:val="00102346"/>
    <w:rsid w:val="00102FED"/>
    <w:rsid w:val="00104BAA"/>
    <w:rsid w:val="0010593B"/>
    <w:rsid w:val="001070D3"/>
    <w:rsid w:val="00107A77"/>
    <w:rsid w:val="001126D2"/>
    <w:rsid w:val="00112B23"/>
    <w:rsid w:val="00114174"/>
    <w:rsid w:val="0011478F"/>
    <w:rsid w:val="00114807"/>
    <w:rsid w:val="00114F01"/>
    <w:rsid w:val="00115215"/>
    <w:rsid w:val="001160C2"/>
    <w:rsid w:val="001172E1"/>
    <w:rsid w:val="00117F92"/>
    <w:rsid w:val="00120D8D"/>
    <w:rsid w:val="00120E8B"/>
    <w:rsid w:val="00124073"/>
    <w:rsid w:val="00124884"/>
    <w:rsid w:val="00124F2E"/>
    <w:rsid w:val="00125048"/>
    <w:rsid w:val="00125D23"/>
    <w:rsid w:val="00126780"/>
    <w:rsid w:val="00126FA0"/>
    <w:rsid w:val="00127810"/>
    <w:rsid w:val="001278F5"/>
    <w:rsid w:val="001322E2"/>
    <w:rsid w:val="00132E73"/>
    <w:rsid w:val="001338FE"/>
    <w:rsid w:val="00134D09"/>
    <w:rsid w:val="0013558A"/>
    <w:rsid w:val="00136404"/>
    <w:rsid w:val="001412D8"/>
    <w:rsid w:val="00143242"/>
    <w:rsid w:val="00145228"/>
    <w:rsid w:val="0014593F"/>
    <w:rsid w:val="00145C95"/>
    <w:rsid w:val="00146A3C"/>
    <w:rsid w:val="00147605"/>
    <w:rsid w:val="001476F5"/>
    <w:rsid w:val="00147B39"/>
    <w:rsid w:val="0015071B"/>
    <w:rsid w:val="00150824"/>
    <w:rsid w:val="00151AB3"/>
    <w:rsid w:val="0015274D"/>
    <w:rsid w:val="00153AF4"/>
    <w:rsid w:val="00153C47"/>
    <w:rsid w:val="0015472C"/>
    <w:rsid w:val="001571D7"/>
    <w:rsid w:val="001573FD"/>
    <w:rsid w:val="00157DAE"/>
    <w:rsid w:val="00160207"/>
    <w:rsid w:val="00162221"/>
    <w:rsid w:val="001626E3"/>
    <w:rsid w:val="001626F4"/>
    <w:rsid w:val="00162EF6"/>
    <w:rsid w:val="00163059"/>
    <w:rsid w:val="001643E4"/>
    <w:rsid w:val="001643FA"/>
    <w:rsid w:val="00166454"/>
    <w:rsid w:val="00170DFD"/>
    <w:rsid w:val="001726C1"/>
    <w:rsid w:val="00172FCC"/>
    <w:rsid w:val="001730CC"/>
    <w:rsid w:val="00176A12"/>
    <w:rsid w:val="00177151"/>
    <w:rsid w:val="00177879"/>
    <w:rsid w:val="00183F3A"/>
    <w:rsid w:val="00185F95"/>
    <w:rsid w:val="001872CF"/>
    <w:rsid w:val="0018761A"/>
    <w:rsid w:val="001912A4"/>
    <w:rsid w:val="001936CA"/>
    <w:rsid w:val="00193E2C"/>
    <w:rsid w:val="00195A05"/>
    <w:rsid w:val="001970C4"/>
    <w:rsid w:val="001A104A"/>
    <w:rsid w:val="001A18E8"/>
    <w:rsid w:val="001A24B7"/>
    <w:rsid w:val="001A51DF"/>
    <w:rsid w:val="001A67F7"/>
    <w:rsid w:val="001A6C63"/>
    <w:rsid w:val="001A7470"/>
    <w:rsid w:val="001A7665"/>
    <w:rsid w:val="001A7865"/>
    <w:rsid w:val="001B07FF"/>
    <w:rsid w:val="001B08C5"/>
    <w:rsid w:val="001B1926"/>
    <w:rsid w:val="001B1E2C"/>
    <w:rsid w:val="001B25D8"/>
    <w:rsid w:val="001B2A1E"/>
    <w:rsid w:val="001B3005"/>
    <w:rsid w:val="001B3C34"/>
    <w:rsid w:val="001B4E37"/>
    <w:rsid w:val="001B6E76"/>
    <w:rsid w:val="001B76DA"/>
    <w:rsid w:val="001B77DA"/>
    <w:rsid w:val="001C0A3E"/>
    <w:rsid w:val="001C105D"/>
    <w:rsid w:val="001C19F3"/>
    <w:rsid w:val="001C35E2"/>
    <w:rsid w:val="001C3CF7"/>
    <w:rsid w:val="001C4384"/>
    <w:rsid w:val="001C4398"/>
    <w:rsid w:val="001C4722"/>
    <w:rsid w:val="001C4C5E"/>
    <w:rsid w:val="001C5D90"/>
    <w:rsid w:val="001C6112"/>
    <w:rsid w:val="001C65AD"/>
    <w:rsid w:val="001C6DBB"/>
    <w:rsid w:val="001C7B88"/>
    <w:rsid w:val="001D0812"/>
    <w:rsid w:val="001D109D"/>
    <w:rsid w:val="001D1DA4"/>
    <w:rsid w:val="001D2809"/>
    <w:rsid w:val="001D41D7"/>
    <w:rsid w:val="001D488E"/>
    <w:rsid w:val="001D5A3D"/>
    <w:rsid w:val="001D72D2"/>
    <w:rsid w:val="001D7633"/>
    <w:rsid w:val="001D78E2"/>
    <w:rsid w:val="001E0C8A"/>
    <w:rsid w:val="001E0FE5"/>
    <w:rsid w:val="001E1000"/>
    <w:rsid w:val="001E31BE"/>
    <w:rsid w:val="001E3DBB"/>
    <w:rsid w:val="001F067F"/>
    <w:rsid w:val="001F1ACC"/>
    <w:rsid w:val="001F20DE"/>
    <w:rsid w:val="001F294B"/>
    <w:rsid w:val="001F2A2A"/>
    <w:rsid w:val="001F2AE5"/>
    <w:rsid w:val="001F6E35"/>
    <w:rsid w:val="001F78F7"/>
    <w:rsid w:val="002007F1"/>
    <w:rsid w:val="0020104F"/>
    <w:rsid w:val="002012D7"/>
    <w:rsid w:val="0020175D"/>
    <w:rsid w:val="0020194D"/>
    <w:rsid w:val="00201A07"/>
    <w:rsid w:val="0020224E"/>
    <w:rsid w:val="0020232C"/>
    <w:rsid w:val="00202356"/>
    <w:rsid w:val="00202673"/>
    <w:rsid w:val="00202F64"/>
    <w:rsid w:val="00203B97"/>
    <w:rsid w:val="00205596"/>
    <w:rsid w:val="00207755"/>
    <w:rsid w:val="00212E02"/>
    <w:rsid w:val="0021418E"/>
    <w:rsid w:val="00214698"/>
    <w:rsid w:val="00215288"/>
    <w:rsid w:val="00215D13"/>
    <w:rsid w:val="00216A3D"/>
    <w:rsid w:val="00217855"/>
    <w:rsid w:val="002210A4"/>
    <w:rsid w:val="002214DC"/>
    <w:rsid w:val="00224451"/>
    <w:rsid w:val="00227862"/>
    <w:rsid w:val="00232FFA"/>
    <w:rsid w:val="00233D48"/>
    <w:rsid w:val="00233FC6"/>
    <w:rsid w:val="00234A61"/>
    <w:rsid w:val="002356C5"/>
    <w:rsid w:val="002358EB"/>
    <w:rsid w:val="00236A18"/>
    <w:rsid w:val="00236A58"/>
    <w:rsid w:val="00236C67"/>
    <w:rsid w:val="002377BD"/>
    <w:rsid w:val="002402D9"/>
    <w:rsid w:val="002423F4"/>
    <w:rsid w:val="002446EB"/>
    <w:rsid w:val="00245020"/>
    <w:rsid w:val="00245485"/>
    <w:rsid w:val="0024577E"/>
    <w:rsid w:val="00246095"/>
    <w:rsid w:val="002474B9"/>
    <w:rsid w:val="00247DEF"/>
    <w:rsid w:val="002500C7"/>
    <w:rsid w:val="002511D2"/>
    <w:rsid w:val="002532D6"/>
    <w:rsid w:val="00254E31"/>
    <w:rsid w:val="00256F62"/>
    <w:rsid w:val="0026247D"/>
    <w:rsid w:val="00262DC8"/>
    <w:rsid w:val="00265234"/>
    <w:rsid w:val="00265368"/>
    <w:rsid w:val="00265AD6"/>
    <w:rsid w:val="00266389"/>
    <w:rsid w:val="002673AE"/>
    <w:rsid w:val="00270C8C"/>
    <w:rsid w:val="00270F02"/>
    <w:rsid w:val="0027198E"/>
    <w:rsid w:val="00272158"/>
    <w:rsid w:val="00272AAF"/>
    <w:rsid w:val="002735A9"/>
    <w:rsid w:val="0027366F"/>
    <w:rsid w:val="00273E4F"/>
    <w:rsid w:val="00273FB3"/>
    <w:rsid w:val="0027411D"/>
    <w:rsid w:val="0027485F"/>
    <w:rsid w:val="002809C6"/>
    <w:rsid w:val="00280D85"/>
    <w:rsid w:val="0028166F"/>
    <w:rsid w:val="00282378"/>
    <w:rsid w:val="0028542F"/>
    <w:rsid w:val="00285976"/>
    <w:rsid w:val="0028669B"/>
    <w:rsid w:val="00287524"/>
    <w:rsid w:val="002876BF"/>
    <w:rsid w:val="002909C3"/>
    <w:rsid w:val="0029175C"/>
    <w:rsid w:val="00291F2E"/>
    <w:rsid w:val="0029239F"/>
    <w:rsid w:val="00293A08"/>
    <w:rsid w:val="00295BB6"/>
    <w:rsid w:val="002A08AF"/>
    <w:rsid w:val="002A232C"/>
    <w:rsid w:val="002A245C"/>
    <w:rsid w:val="002A3976"/>
    <w:rsid w:val="002A5165"/>
    <w:rsid w:val="002A51B5"/>
    <w:rsid w:val="002A5CB0"/>
    <w:rsid w:val="002A5F75"/>
    <w:rsid w:val="002A7990"/>
    <w:rsid w:val="002B056B"/>
    <w:rsid w:val="002B21E4"/>
    <w:rsid w:val="002B2272"/>
    <w:rsid w:val="002B299C"/>
    <w:rsid w:val="002B3294"/>
    <w:rsid w:val="002B33C5"/>
    <w:rsid w:val="002B3A70"/>
    <w:rsid w:val="002B3E6F"/>
    <w:rsid w:val="002B44F3"/>
    <w:rsid w:val="002B4D0F"/>
    <w:rsid w:val="002B5435"/>
    <w:rsid w:val="002B5955"/>
    <w:rsid w:val="002C027E"/>
    <w:rsid w:val="002C078F"/>
    <w:rsid w:val="002C446C"/>
    <w:rsid w:val="002C7959"/>
    <w:rsid w:val="002E148F"/>
    <w:rsid w:val="002E25DF"/>
    <w:rsid w:val="002E26A5"/>
    <w:rsid w:val="002E2D2C"/>
    <w:rsid w:val="002E3AE3"/>
    <w:rsid w:val="002E545D"/>
    <w:rsid w:val="002E5918"/>
    <w:rsid w:val="002E6B5E"/>
    <w:rsid w:val="002E6FEF"/>
    <w:rsid w:val="002F050D"/>
    <w:rsid w:val="002F070E"/>
    <w:rsid w:val="002F0BFA"/>
    <w:rsid w:val="002F1FF5"/>
    <w:rsid w:val="002F34AD"/>
    <w:rsid w:val="002F34C0"/>
    <w:rsid w:val="002F5816"/>
    <w:rsid w:val="002F7260"/>
    <w:rsid w:val="003009EC"/>
    <w:rsid w:val="00301C4C"/>
    <w:rsid w:val="003021E3"/>
    <w:rsid w:val="0030223E"/>
    <w:rsid w:val="003040A4"/>
    <w:rsid w:val="00304AB6"/>
    <w:rsid w:val="003068EE"/>
    <w:rsid w:val="00307306"/>
    <w:rsid w:val="00307348"/>
    <w:rsid w:val="0030778F"/>
    <w:rsid w:val="00311346"/>
    <w:rsid w:val="00311585"/>
    <w:rsid w:val="003125FF"/>
    <w:rsid w:val="00312F46"/>
    <w:rsid w:val="00313E98"/>
    <w:rsid w:val="0031420F"/>
    <w:rsid w:val="00314B76"/>
    <w:rsid w:val="00316BD1"/>
    <w:rsid w:val="00316F73"/>
    <w:rsid w:val="00317105"/>
    <w:rsid w:val="00320D68"/>
    <w:rsid w:val="00325470"/>
    <w:rsid w:val="00325D24"/>
    <w:rsid w:val="003272AE"/>
    <w:rsid w:val="00327703"/>
    <w:rsid w:val="00330250"/>
    <w:rsid w:val="00330830"/>
    <w:rsid w:val="00331A2F"/>
    <w:rsid w:val="00332BA6"/>
    <w:rsid w:val="003338D5"/>
    <w:rsid w:val="003353B5"/>
    <w:rsid w:val="00335D2B"/>
    <w:rsid w:val="003364C7"/>
    <w:rsid w:val="00336D0D"/>
    <w:rsid w:val="00341FE2"/>
    <w:rsid w:val="00342D1F"/>
    <w:rsid w:val="00344377"/>
    <w:rsid w:val="00346B20"/>
    <w:rsid w:val="00347A5E"/>
    <w:rsid w:val="00347D76"/>
    <w:rsid w:val="003505EA"/>
    <w:rsid w:val="00350BD2"/>
    <w:rsid w:val="0035311B"/>
    <w:rsid w:val="00355BE2"/>
    <w:rsid w:val="00356950"/>
    <w:rsid w:val="003570BB"/>
    <w:rsid w:val="0036093A"/>
    <w:rsid w:val="003617D6"/>
    <w:rsid w:val="00362110"/>
    <w:rsid w:val="00362DB4"/>
    <w:rsid w:val="00364C73"/>
    <w:rsid w:val="00366FA4"/>
    <w:rsid w:val="00370234"/>
    <w:rsid w:val="0037037B"/>
    <w:rsid w:val="003707DA"/>
    <w:rsid w:val="00372DBF"/>
    <w:rsid w:val="00373BFC"/>
    <w:rsid w:val="003743AD"/>
    <w:rsid w:val="0037511C"/>
    <w:rsid w:val="00375E50"/>
    <w:rsid w:val="00376D4C"/>
    <w:rsid w:val="00376DFE"/>
    <w:rsid w:val="00377C22"/>
    <w:rsid w:val="003811A0"/>
    <w:rsid w:val="0038277C"/>
    <w:rsid w:val="00385432"/>
    <w:rsid w:val="00385E5C"/>
    <w:rsid w:val="0038657A"/>
    <w:rsid w:val="003924BA"/>
    <w:rsid w:val="0039516A"/>
    <w:rsid w:val="0039543A"/>
    <w:rsid w:val="003966B1"/>
    <w:rsid w:val="00397A42"/>
    <w:rsid w:val="003A09B3"/>
    <w:rsid w:val="003A0FD9"/>
    <w:rsid w:val="003A1031"/>
    <w:rsid w:val="003A1A94"/>
    <w:rsid w:val="003A2258"/>
    <w:rsid w:val="003A2921"/>
    <w:rsid w:val="003A2A03"/>
    <w:rsid w:val="003A4045"/>
    <w:rsid w:val="003A5086"/>
    <w:rsid w:val="003A5E60"/>
    <w:rsid w:val="003A6870"/>
    <w:rsid w:val="003A7643"/>
    <w:rsid w:val="003B0008"/>
    <w:rsid w:val="003B0D57"/>
    <w:rsid w:val="003B11BC"/>
    <w:rsid w:val="003B4D75"/>
    <w:rsid w:val="003B539D"/>
    <w:rsid w:val="003B63C6"/>
    <w:rsid w:val="003B6574"/>
    <w:rsid w:val="003B6912"/>
    <w:rsid w:val="003B6A5A"/>
    <w:rsid w:val="003B75D4"/>
    <w:rsid w:val="003B7A22"/>
    <w:rsid w:val="003C1090"/>
    <w:rsid w:val="003C1F67"/>
    <w:rsid w:val="003C2897"/>
    <w:rsid w:val="003C2C3E"/>
    <w:rsid w:val="003C707A"/>
    <w:rsid w:val="003C71C8"/>
    <w:rsid w:val="003C723C"/>
    <w:rsid w:val="003C76DB"/>
    <w:rsid w:val="003D001A"/>
    <w:rsid w:val="003D1F17"/>
    <w:rsid w:val="003D2483"/>
    <w:rsid w:val="003D2B4F"/>
    <w:rsid w:val="003D328F"/>
    <w:rsid w:val="003D4A6A"/>
    <w:rsid w:val="003D53C0"/>
    <w:rsid w:val="003D74FF"/>
    <w:rsid w:val="003D77BA"/>
    <w:rsid w:val="003D7D62"/>
    <w:rsid w:val="003E074E"/>
    <w:rsid w:val="003E4BF6"/>
    <w:rsid w:val="003E552A"/>
    <w:rsid w:val="003E5A69"/>
    <w:rsid w:val="003E5F3E"/>
    <w:rsid w:val="003E7451"/>
    <w:rsid w:val="003E7713"/>
    <w:rsid w:val="003F1256"/>
    <w:rsid w:val="003F264E"/>
    <w:rsid w:val="003F3F81"/>
    <w:rsid w:val="00400AFD"/>
    <w:rsid w:val="00400E02"/>
    <w:rsid w:val="004012FD"/>
    <w:rsid w:val="00401853"/>
    <w:rsid w:val="00402963"/>
    <w:rsid w:val="00403881"/>
    <w:rsid w:val="0040402B"/>
    <w:rsid w:val="00405778"/>
    <w:rsid w:val="00407E18"/>
    <w:rsid w:val="00410159"/>
    <w:rsid w:val="0041054F"/>
    <w:rsid w:val="004117A5"/>
    <w:rsid w:val="0041398A"/>
    <w:rsid w:val="00413FA8"/>
    <w:rsid w:val="00414AB2"/>
    <w:rsid w:val="00416301"/>
    <w:rsid w:val="00416484"/>
    <w:rsid w:val="00417616"/>
    <w:rsid w:val="00420CF0"/>
    <w:rsid w:val="00422473"/>
    <w:rsid w:val="00422B5A"/>
    <w:rsid w:val="00422EEE"/>
    <w:rsid w:val="004240E9"/>
    <w:rsid w:val="004269C8"/>
    <w:rsid w:val="00427121"/>
    <w:rsid w:val="00427C3F"/>
    <w:rsid w:val="00427DC8"/>
    <w:rsid w:val="00430094"/>
    <w:rsid w:val="00430E3E"/>
    <w:rsid w:val="00432AD8"/>
    <w:rsid w:val="00432E17"/>
    <w:rsid w:val="0043393B"/>
    <w:rsid w:val="00434059"/>
    <w:rsid w:val="0043430D"/>
    <w:rsid w:val="00434C50"/>
    <w:rsid w:val="004350B4"/>
    <w:rsid w:val="00435FA9"/>
    <w:rsid w:val="00437598"/>
    <w:rsid w:val="00437861"/>
    <w:rsid w:val="00440684"/>
    <w:rsid w:val="004410D7"/>
    <w:rsid w:val="00441911"/>
    <w:rsid w:val="00443058"/>
    <w:rsid w:val="004431B1"/>
    <w:rsid w:val="00444BB8"/>
    <w:rsid w:val="00444EBC"/>
    <w:rsid w:val="00446209"/>
    <w:rsid w:val="004476AF"/>
    <w:rsid w:val="00447A57"/>
    <w:rsid w:val="00451941"/>
    <w:rsid w:val="004544CC"/>
    <w:rsid w:val="00455E04"/>
    <w:rsid w:val="00457520"/>
    <w:rsid w:val="00457AF2"/>
    <w:rsid w:val="004600D0"/>
    <w:rsid w:val="00460CAE"/>
    <w:rsid w:val="00466AA5"/>
    <w:rsid w:val="0046768D"/>
    <w:rsid w:val="004721DC"/>
    <w:rsid w:val="00472337"/>
    <w:rsid w:val="00472E47"/>
    <w:rsid w:val="00473D32"/>
    <w:rsid w:val="00474959"/>
    <w:rsid w:val="00477055"/>
    <w:rsid w:val="00480975"/>
    <w:rsid w:val="004816E2"/>
    <w:rsid w:val="00482332"/>
    <w:rsid w:val="00482639"/>
    <w:rsid w:val="00482ECE"/>
    <w:rsid w:val="004832CB"/>
    <w:rsid w:val="0048468D"/>
    <w:rsid w:val="00485260"/>
    <w:rsid w:val="004856BA"/>
    <w:rsid w:val="00485CC6"/>
    <w:rsid w:val="00485EE7"/>
    <w:rsid w:val="00486D8C"/>
    <w:rsid w:val="004908C1"/>
    <w:rsid w:val="004932B6"/>
    <w:rsid w:val="00494E3B"/>
    <w:rsid w:val="00496A9F"/>
    <w:rsid w:val="00496DDB"/>
    <w:rsid w:val="004979C4"/>
    <w:rsid w:val="004A0067"/>
    <w:rsid w:val="004A1782"/>
    <w:rsid w:val="004A20BE"/>
    <w:rsid w:val="004A2709"/>
    <w:rsid w:val="004A317D"/>
    <w:rsid w:val="004A472A"/>
    <w:rsid w:val="004A4A0C"/>
    <w:rsid w:val="004A5401"/>
    <w:rsid w:val="004A59E5"/>
    <w:rsid w:val="004A5AAA"/>
    <w:rsid w:val="004A6F4A"/>
    <w:rsid w:val="004B08FA"/>
    <w:rsid w:val="004B0947"/>
    <w:rsid w:val="004B0F9F"/>
    <w:rsid w:val="004B1968"/>
    <w:rsid w:val="004B25AD"/>
    <w:rsid w:val="004B2EAD"/>
    <w:rsid w:val="004B4B67"/>
    <w:rsid w:val="004B54B9"/>
    <w:rsid w:val="004B6718"/>
    <w:rsid w:val="004B6A8D"/>
    <w:rsid w:val="004C0B29"/>
    <w:rsid w:val="004C11DD"/>
    <w:rsid w:val="004C15BF"/>
    <w:rsid w:val="004C3153"/>
    <w:rsid w:val="004C403A"/>
    <w:rsid w:val="004C5271"/>
    <w:rsid w:val="004C5D01"/>
    <w:rsid w:val="004C6972"/>
    <w:rsid w:val="004C6BB3"/>
    <w:rsid w:val="004C7A9A"/>
    <w:rsid w:val="004D0279"/>
    <w:rsid w:val="004D1A3E"/>
    <w:rsid w:val="004D1F24"/>
    <w:rsid w:val="004D347C"/>
    <w:rsid w:val="004D3735"/>
    <w:rsid w:val="004D536D"/>
    <w:rsid w:val="004D547D"/>
    <w:rsid w:val="004D6F84"/>
    <w:rsid w:val="004E0554"/>
    <w:rsid w:val="004E2340"/>
    <w:rsid w:val="004E466D"/>
    <w:rsid w:val="004E521E"/>
    <w:rsid w:val="004E73E3"/>
    <w:rsid w:val="004F0FDA"/>
    <w:rsid w:val="004F11AF"/>
    <w:rsid w:val="004F1A18"/>
    <w:rsid w:val="004F2A2F"/>
    <w:rsid w:val="004F339C"/>
    <w:rsid w:val="004F417D"/>
    <w:rsid w:val="004F4551"/>
    <w:rsid w:val="004F481D"/>
    <w:rsid w:val="004F5102"/>
    <w:rsid w:val="004F5B97"/>
    <w:rsid w:val="004F642C"/>
    <w:rsid w:val="004F6D66"/>
    <w:rsid w:val="004F7EC8"/>
    <w:rsid w:val="00504ECF"/>
    <w:rsid w:val="00506F10"/>
    <w:rsid w:val="00507B6A"/>
    <w:rsid w:val="00507EFA"/>
    <w:rsid w:val="00510D65"/>
    <w:rsid w:val="0051240A"/>
    <w:rsid w:val="005128F6"/>
    <w:rsid w:val="00513DA2"/>
    <w:rsid w:val="005149D4"/>
    <w:rsid w:val="00514A7A"/>
    <w:rsid w:val="00514AA5"/>
    <w:rsid w:val="00515D43"/>
    <w:rsid w:val="005172B7"/>
    <w:rsid w:val="00517DE4"/>
    <w:rsid w:val="00520082"/>
    <w:rsid w:val="00521EEA"/>
    <w:rsid w:val="005226A2"/>
    <w:rsid w:val="0052349F"/>
    <w:rsid w:val="0052393A"/>
    <w:rsid w:val="00524EE6"/>
    <w:rsid w:val="00525C1F"/>
    <w:rsid w:val="00526B09"/>
    <w:rsid w:val="00527BB4"/>
    <w:rsid w:val="0053026B"/>
    <w:rsid w:val="005315C5"/>
    <w:rsid w:val="00532285"/>
    <w:rsid w:val="00532EF6"/>
    <w:rsid w:val="005346CB"/>
    <w:rsid w:val="0053612E"/>
    <w:rsid w:val="005364A0"/>
    <w:rsid w:val="005427E3"/>
    <w:rsid w:val="0054379D"/>
    <w:rsid w:val="0054579A"/>
    <w:rsid w:val="00546EC5"/>
    <w:rsid w:val="00546F12"/>
    <w:rsid w:val="00550EF2"/>
    <w:rsid w:val="0055319D"/>
    <w:rsid w:val="00553718"/>
    <w:rsid w:val="00553F29"/>
    <w:rsid w:val="00554005"/>
    <w:rsid w:val="005547C3"/>
    <w:rsid w:val="00554D10"/>
    <w:rsid w:val="00555103"/>
    <w:rsid w:val="00555297"/>
    <w:rsid w:val="00555315"/>
    <w:rsid w:val="005553EE"/>
    <w:rsid w:val="00555DBF"/>
    <w:rsid w:val="005565FD"/>
    <w:rsid w:val="00556FEC"/>
    <w:rsid w:val="00557A13"/>
    <w:rsid w:val="005603D9"/>
    <w:rsid w:val="00560D93"/>
    <w:rsid w:val="00562259"/>
    <w:rsid w:val="005630F9"/>
    <w:rsid w:val="00563CF8"/>
    <w:rsid w:val="00564FAD"/>
    <w:rsid w:val="00565081"/>
    <w:rsid w:val="00565095"/>
    <w:rsid w:val="00565D51"/>
    <w:rsid w:val="005665AF"/>
    <w:rsid w:val="00566E0B"/>
    <w:rsid w:val="005701C7"/>
    <w:rsid w:val="005702E9"/>
    <w:rsid w:val="005746D6"/>
    <w:rsid w:val="00576E8A"/>
    <w:rsid w:val="00577B0D"/>
    <w:rsid w:val="0058017B"/>
    <w:rsid w:val="00582026"/>
    <w:rsid w:val="00582849"/>
    <w:rsid w:val="00582FD8"/>
    <w:rsid w:val="00582FD9"/>
    <w:rsid w:val="00583F88"/>
    <w:rsid w:val="00584B44"/>
    <w:rsid w:val="00584C70"/>
    <w:rsid w:val="0058514F"/>
    <w:rsid w:val="0058530C"/>
    <w:rsid w:val="00585AC9"/>
    <w:rsid w:val="00587BB8"/>
    <w:rsid w:val="00587C79"/>
    <w:rsid w:val="005901A5"/>
    <w:rsid w:val="00590B3A"/>
    <w:rsid w:val="005911BB"/>
    <w:rsid w:val="00592874"/>
    <w:rsid w:val="005929B0"/>
    <w:rsid w:val="00594DDE"/>
    <w:rsid w:val="00595B84"/>
    <w:rsid w:val="00596F9E"/>
    <w:rsid w:val="00597934"/>
    <w:rsid w:val="005A0402"/>
    <w:rsid w:val="005A0F56"/>
    <w:rsid w:val="005A1E0B"/>
    <w:rsid w:val="005A2A11"/>
    <w:rsid w:val="005A32B3"/>
    <w:rsid w:val="005A39A6"/>
    <w:rsid w:val="005A4193"/>
    <w:rsid w:val="005A4899"/>
    <w:rsid w:val="005A50BD"/>
    <w:rsid w:val="005A62D8"/>
    <w:rsid w:val="005A6DBF"/>
    <w:rsid w:val="005A7AE9"/>
    <w:rsid w:val="005B134F"/>
    <w:rsid w:val="005B1A31"/>
    <w:rsid w:val="005B36AF"/>
    <w:rsid w:val="005B45E8"/>
    <w:rsid w:val="005B53DF"/>
    <w:rsid w:val="005B5CF3"/>
    <w:rsid w:val="005B692D"/>
    <w:rsid w:val="005C3394"/>
    <w:rsid w:val="005C3907"/>
    <w:rsid w:val="005C49CC"/>
    <w:rsid w:val="005C5445"/>
    <w:rsid w:val="005C5DC4"/>
    <w:rsid w:val="005C6951"/>
    <w:rsid w:val="005C6DCD"/>
    <w:rsid w:val="005C74D5"/>
    <w:rsid w:val="005D0419"/>
    <w:rsid w:val="005D0FE9"/>
    <w:rsid w:val="005D374E"/>
    <w:rsid w:val="005D3E5C"/>
    <w:rsid w:val="005D5DC2"/>
    <w:rsid w:val="005D72BC"/>
    <w:rsid w:val="005D7C4B"/>
    <w:rsid w:val="005E1D51"/>
    <w:rsid w:val="005E24D5"/>
    <w:rsid w:val="005E2782"/>
    <w:rsid w:val="005E3D24"/>
    <w:rsid w:val="005E4A11"/>
    <w:rsid w:val="005E5A45"/>
    <w:rsid w:val="005F0432"/>
    <w:rsid w:val="005F0C7F"/>
    <w:rsid w:val="005F1526"/>
    <w:rsid w:val="005F1B42"/>
    <w:rsid w:val="005F45C9"/>
    <w:rsid w:val="005F485A"/>
    <w:rsid w:val="005F5D63"/>
    <w:rsid w:val="005F61F9"/>
    <w:rsid w:val="00601612"/>
    <w:rsid w:val="0060190A"/>
    <w:rsid w:val="006043EB"/>
    <w:rsid w:val="00605641"/>
    <w:rsid w:val="00605E64"/>
    <w:rsid w:val="006067E1"/>
    <w:rsid w:val="006076B4"/>
    <w:rsid w:val="00607775"/>
    <w:rsid w:val="00607D15"/>
    <w:rsid w:val="0061085F"/>
    <w:rsid w:val="0061137A"/>
    <w:rsid w:val="0061158D"/>
    <w:rsid w:val="0061208E"/>
    <w:rsid w:val="0061407B"/>
    <w:rsid w:val="00614DCE"/>
    <w:rsid w:val="00615BBA"/>
    <w:rsid w:val="0061638D"/>
    <w:rsid w:val="0061681B"/>
    <w:rsid w:val="00617032"/>
    <w:rsid w:val="00617154"/>
    <w:rsid w:val="0061762A"/>
    <w:rsid w:val="00617CE9"/>
    <w:rsid w:val="00620C50"/>
    <w:rsid w:val="00620FB4"/>
    <w:rsid w:val="00621046"/>
    <w:rsid w:val="006264AD"/>
    <w:rsid w:val="00626571"/>
    <w:rsid w:val="0062689E"/>
    <w:rsid w:val="00626D11"/>
    <w:rsid w:val="0062716C"/>
    <w:rsid w:val="0063621B"/>
    <w:rsid w:val="00637548"/>
    <w:rsid w:val="00637661"/>
    <w:rsid w:val="00640470"/>
    <w:rsid w:val="00640B4E"/>
    <w:rsid w:val="00641EAF"/>
    <w:rsid w:val="00642194"/>
    <w:rsid w:val="00644388"/>
    <w:rsid w:val="006463B2"/>
    <w:rsid w:val="006472CE"/>
    <w:rsid w:val="006500E2"/>
    <w:rsid w:val="006505CF"/>
    <w:rsid w:val="00651F86"/>
    <w:rsid w:val="00652694"/>
    <w:rsid w:val="00652F95"/>
    <w:rsid w:val="006545DB"/>
    <w:rsid w:val="0065633C"/>
    <w:rsid w:val="00657C19"/>
    <w:rsid w:val="006618A6"/>
    <w:rsid w:val="0066218C"/>
    <w:rsid w:val="006631A2"/>
    <w:rsid w:val="006647F2"/>
    <w:rsid w:val="0067048D"/>
    <w:rsid w:val="00670954"/>
    <w:rsid w:val="00670D54"/>
    <w:rsid w:val="006714C0"/>
    <w:rsid w:val="00671766"/>
    <w:rsid w:val="00673C8F"/>
    <w:rsid w:val="006748A4"/>
    <w:rsid w:val="00674912"/>
    <w:rsid w:val="00675990"/>
    <w:rsid w:val="006771E0"/>
    <w:rsid w:val="006776D1"/>
    <w:rsid w:val="00677C59"/>
    <w:rsid w:val="00680C25"/>
    <w:rsid w:val="00682E1D"/>
    <w:rsid w:val="00683931"/>
    <w:rsid w:val="006847A3"/>
    <w:rsid w:val="00685F66"/>
    <w:rsid w:val="006915FB"/>
    <w:rsid w:val="00694EC7"/>
    <w:rsid w:val="0069516C"/>
    <w:rsid w:val="0069579A"/>
    <w:rsid w:val="00695932"/>
    <w:rsid w:val="00695A8D"/>
    <w:rsid w:val="006A0386"/>
    <w:rsid w:val="006A0D21"/>
    <w:rsid w:val="006A110A"/>
    <w:rsid w:val="006A135B"/>
    <w:rsid w:val="006A1EFD"/>
    <w:rsid w:val="006A20B9"/>
    <w:rsid w:val="006A2756"/>
    <w:rsid w:val="006A39E7"/>
    <w:rsid w:val="006A3E44"/>
    <w:rsid w:val="006A65D9"/>
    <w:rsid w:val="006B01C8"/>
    <w:rsid w:val="006B26D5"/>
    <w:rsid w:val="006B41A8"/>
    <w:rsid w:val="006B4582"/>
    <w:rsid w:val="006B46B7"/>
    <w:rsid w:val="006B5A39"/>
    <w:rsid w:val="006B6308"/>
    <w:rsid w:val="006B653E"/>
    <w:rsid w:val="006B7D0F"/>
    <w:rsid w:val="006B7F27"/>
    <w:rsid w:val="006B7FF2"/>
    <w:rsid w:val="006C00E1"/>
    <w:rsid w:val="006C059B"/>
    <w:rsid w:val="006C0C01"/>
    <w:rsid w:val="006C195E"/>
    <w:rsid w:val="006C3A3B"/>
    <w:rsid w:val="006C46E8"/>
    <w:rsid w:val="006C526A"/>
    <w:rsid w:val="006C5F75"/>
    <w:rsid w:val="006C7D1D"/>
    <w:rsid w:val="006D0A1A"/>
    <w:rsid w:val="006D2D15"/>
    <w:rsid w:val="006D2DBA"/>
    <w:rsid w:val="006D2E86"/>
    <w:rsid w:val="006D56E4"/>
    <w:rsid w:val="006D760F"/>
    <w:rsid w:val="006E03BD"/>
    <w:rsid w:val="006E10CE"/>
    <w:rsid w:val="006E2571"/>
    <w:rsid w:val="006E3A32"/>
    <w:rsid w:val="006E3CDA"/>
    <w:rsid w:val="006E4A14"/>
    <w:rsid w:val="006E7640"/>
    <w:rsid w:val="006E7DE3"/>
    <w:rsid w:val="006F01E3"/>
    <w:rsid w:val="006F263A"/>
    <w:rsid w:val="006F413D"/>
    <w:rsid w:val="006F487A"/>
    <w:rsid w:val="006F4A69"/>
    <w:rsid w:val="006F58E8"/>
    <w:rsid w:val="006F5A49"/>
    <w:rsid w:val="006F5F37"/>
    <w:rsid w:val="006F62A7"/>
    <w:rsid w:val="006F659B"/>
    <w:rsid w:val="006F785F"/>
    <w:rsid w:val="006F78F8"/>
    <w:rsid w:val="006F7BAD"/>
    <w:rsid w:val="0070025C"/>
    <w:rsid w:val="00700380"/>
    <w:rsid w:val="007004AC"/>
    <w:rsid w:val="007016D2"/>
    <w:rsid w:val="00701A53"/>
    <w:rsid w:val="007026DB"/>
    <w:rsid w:val="00703F25"/>
    <w:rsid w:val="00705CF0"/>
    <w:rsid w:val="00707855"/>
    <w:rsid w:val="007079CD"/>
    <w:rsid w:val="0071019C"/>
    <w:rsid w:val="00710E0F"/>
    <w:rsid w:val="007145CA"/>
    <w:rsid w:val="00716D45"/>
    <w:rsid w:val="00717F30"/>
    <w:rsid w:val="00721BB7"/>
    <w:rsid w:val="00721C1A"/>
    <w:rsid w:val="007225F7"/>
    <w:rsid w:val="0072356F"/>
    <w:rsid w:val="00723A40"/>
    <w:rsid w:val="00723B68"/>
    <w:rsid w:val="00723E60"/>
    <w:rsid w:val="007257CA"/>
    <w:rsid w:val="00725A89"/>
    <w:rsid w:val="00726B9C"/>
    <w:rsid w:val="00726F56"/>
    <w:rsid w:val="00727313"/>
    <w:rsid w:val="007273CA"/>
    <w:rsid w:val="007302D3"/>
    <w:rsid w:val="00730A15"/>
    <w:rsid w:val="00730D33"/>
    <w:rsid w:val="007314D4"/>
    <w:rsid w:val="00733806"/>
    <w:rsid w:val="00734EA2"/>
    <w:rsid w:val="007351B4"/>
    <w:rsid w:val="00735BDD"/>
    <w:rsid w:val="00735E1D"/>
    <w:rsid w:val="00737D22"/>
    <w:rsid w:val="00741FF5"/>
    <w:rsid w:val="007449EB"/>
    <w:rsid w:val="00744BBA"/>
    <w:rsid w:val="00745B68"/>
    <w:rsid w:val="00747507"/>
    <w:rsid w:val="00750CDB"/>
    <w:rsid w:val="00751195"/>
    <w:rsid w:val="00751615"/>
    <w:rsid w:val="00753382"/>
    <w:rsid w:val="00753456"/>
    <w:rsid w:val="00753861"/>
    <w:rsid w:val="00755047"/>
    <w:rsid w:val="007553E2"/>
    <w:rsid w:val="00755627"/>
    <w:rsid w:val="0075774E"/>
    <w:rsid w:val="00760B9B"/>
    <w:rsid w:val="00760D84"/>
    <w:rsid w:val="0076381A"/>
    <w:rsid w:val="00764216"/>
    <w:rsid w:val="007648EB"/>
    <w:rsid w:val="00764D1E"/>
    <w:rsid w:val="00765849"/>
    <w:rsid w:val="0076707A"/>
    <w:rsid w:val="007705FB"/>
    <w:rsid w:val="0077067B"/>
    <w:rsid w:val="007718FC"/>
    <w:rsid w:val="0077303D"/>
    <w:rsid w:val="007736C3"/>
    <w:rsid w:val="007738C9"/>
    <w:rsid w:val="00773E50"/>
    <w:rsid w:val="0077569A"/>
    <w:rsid w:val="00776F0E"/>
    <w:rsid w:val="00777800"/>
    <w:rsid w:val="00781F6D"/>
    <w:rsid w:val="00787A76"/>
    <w:rsid w:val="00790036"/>
    <w:rsid w:val="00790123"/>
    <w:rsid w:val="007901DC"/>
    <w:rsid w:val="0079044C"/>
    <w:rsid w:val="007909AC"/>
    <w:rsid w:val="00790E26"/>
    <w:rsid w:val="0079326B"/>
    <w:rsid w:val="0079695D"/>
    <w:rsid w:val="007A0D17"/>
    <w:rsid w:val="007A0DF8"/>
    <w:rsid w:val="007A19A7"/>
    <w:rsid w:val="007A1D18"/>
    <w:rsid w:val="007A2167"/>
    <w:rsid w:val="007A26AF"/>
    <w:rsid w:val="007A345F"/>
    <w:rsid w:val="007A40F1"/>
    <w:rsid w:val="007A610E"/>
    <w:rsid w:val="007A6AC2"/>
    <w:rsid w:val="007A7717"/>
    <w:rsid w:val="007B5150"/>
    <w:rsid w:val="007C0016"/>
    <w:rsid w:val="007C00E2"/>
    <w:rsid w:val="007C1FDB"/>
    <w:rsid w:val="007C2A38"/>
    <w:rsid w:val="007C32EF"/>
    <w:rsid w:val="007C4D6D"/>
    <w:rsid w:val="007C5362"/>
    <w:rsid w:val="007C5678"/>
    <w:rsid w:val="007C73EF"/>
    <w:rsid w:val="007C7528"/>
    <w:rsid w:val="007D0193"/>
    <w:rsid w:val="007D0FE1"/>
    <w:rsid w:val="007D11C8"/>
    <w:rsid w:val="007D11D3"/>
    <w:rsid w:val="007D1243"/>
    <w:rsid w:val="007D1F4B"/>
    <w:rsid w:val="007D452D"/>
    <w:rsid w:val="007D4F86"/>
    <w:rsid w:val="007D57DC"/>
    <w:rsid w:val="007D7246"/>
    <w:rsid w:val="007D7394"/>
    <w:rsid w:val="007E0207"/>
    <w:rsid w:val="007E17C6"/>
    <w:rsid w:val="007E1865"/>
    <w:rsid w:val="007E28DD"/>
    <w:rsid w:val="007E351B"/>
    <w:rsid w:val="007E4577"/>
    <w:rsid w:val="007E4F09"/>
    <w:rsid w:val="007F10EC"/>
    <w:rsid w:val="007F1660"/>
    <w:rsid w:val="007F1D76"/>
    <w:rsid w:val="007F2515"/>
    <w:rsid w:val="007F31EC"/>
    <w:rsid w:val="007F3AB8"/>
    <w:rsid w:val="007F4B9E"/>
    <w:rsid w:val="007F4E70"/>
    <w:rsid w:val="007F6BCD"/>
    <w:rsid w:val="007F771D"/>
    <w:rsid w:val="0080083F"/>
    <w:rsid w:val="00802492"/>
    <w:rsid w:val="00802C09"/>
    <w:rsid w:val="00802F8D"/>
    <w:rsid w:val="00806F78"/>
    <w:rsid w:val="00807561"/>
    <w:rsid w:val="0081020B"/>
    <w:rsid w:val="00810812"/>
    <w:rsid w:val="008109B4"/>
    <w:rsid w:val="0081202E"/>
    <w:rsid w:val="00812057"/>
    <w:rsid w:val="00814645"/>
    <w:rsid w:val="00815217"/>
    <w:rsid w:val="00815506"/>
    <w:rsid w:val="00815C0C"/>
    <w:rsid w:val="00816AC5"/>
    <w:rsid w:val="00816D55"/>
    <w:rsid w:val="008175CE"/>
    <w:rsid w:val="00820898"/>
    <w:rsid w:val="00820C00"/>
    <w:rsid w:val="00822C7B"/>
    <w:rsid w:val="00823931"/>
    <w:rsid w:val="00826594"/>
    <w:rsid w:val="00827286"/>
    <w:rsid w:val="008306FC"/>
    <w:rsid w:val="00830E00"/>
    <w:rsid w:val="00834FBE"/>
    <w:rsid w:val="008356AF"/>
    <w:rsid w:val="00842A90"/>
    <w:rsid w:val="00843DF2"/>
    <w:rsid w:val="008446CC"/>
    <w:rsid w:val="0084488A"/>
    <w:rsid w:val="00845142"/>
    <w:rsid w:val="0084685C"/>
    <w:rsid w:val="008469B4"/>
    <w:rsid w:val="008474F3"/>
    <w:rsid w:val="00847F79"/>
    <w:rsid w:val="00850360"/>
    <w:rsid w:val="008508A3"/>
    <w:rsid w:val="008510D8"/>
    <w:rsid w:val="00851598"/>
    <w:rsid w:val="0085629D"/>
    <w:rsid w:val="00857912"/>
    <w:rsid w:val="008611E1"/>
    <w:rsid w:val="00862426"/>
    <w:rsid w:val="0086308C"/>
    <w:rsid w:val="0086337E"/>
    <w:rsid w:val="008650A2"/>
    <w:rsid w:val="008677C9"/>
    <w:rsid w:val="00867837"/>
    <w:rsid w:val="00867B71"/>
    <w:rsid w:val="00873299"/>
    <w:rsid w:val="0087367F"/>
    <w:rsid w:val="008754E0"/>
    <w:rsid w:val="00876219"/>
    <w:rsid w:val="00880335"/>
    <w:rsid w:val="00880D8E"/>
    <w:rsid w:val="008818C1"/>
    <w:rsid w:val="008829DE"/>
    <w:rsid w:val="00883D07"/>
    <w:rsid w:val="00884B2D"/>
    <w:rsid w:val="008850F0"/>
    <w:rsid w:val="00885386"/>
    <w:rsid w:val="0088778F"/>
    <w:rsid w:val="00887C80"/>
    <w:rsid w:val="00890534"/>
    <w:rsid w:val="008908FF"/>
    <w:rsid w:val="00890938"/>
    <w:rsid w:val="008920B3"/>
    <w:rsid w:val="00893C29"/>
    <w:rsid w:val="00894100"/>
    <w:rsid w:val="008A0EBE"/>
    <w:rsid w:val="008A1555"/>
    <w:rsid w:val="008A2127"/>
    <w:rsid w:val="008A2AE7"/>
    <w:rsid w:val="008A3164"/>
    <w:rsid w:val="008A40BC"/>
    <w:rsid w:val="008A52D1"/>
    <w:rsid w:val="008A6AB1"/>
    <w:rsid w:val="008A728D"/>
    <w:rsid w:val="008B0C92"/>
    <w:rsid w:val="008B3BB1"/>
    <w:rsid w:val="008B3D38"/>
    <w:rsid w:val="008B5A50"/>
    <w:rsid w:val="008B61A4"/>
    <w:rsid w:val="008B6410"/>
    <w:rsid w:val="008B65BA"/>
    <w:rsid w:val="008B6700"/>
    <w:rsid w:val="008C150A"/>
    <w:rsid w:val="008C4F06"/>
    <w:rsid w:val="008C75F0"/>
    <w:rsid w:val="008D076B"/>
    <w:rsid w:val="008D41F5"/>
    <w:rsid w:val="008D51D5"/>
    <w:rsid w:val="008D5D25"/>
    <w:rsid w:val="008D6232"/>
    <w:rsid w:val="008D62C2"/>
    <w:rsid w:val="008D6FD0"/>
    <w:rsid w:val="008D71EE"/>
    <w:rsid w:val="008D75E3"/>
    <w:rsid w:val="008D7A19"/>
    <w:rsid w:val="008D7FA1"/>
    <w:rsid w:val="008E026F"/>
    <w:rsid w:val="008E048C"/>
    <w:rsid w:val="008E09F3"/>
    <w:rsid w:val="008E0E13"/>
    <w:rsid w:val="008E3A7E"/>
    <w:rsid w:val="008E483D"/>
    <w:rsid w:val="008E4DC8"/>
    <w:rsid w:val="008E4F61"/>
    <w:rsid w:val="008E547C"/>
    <w:rsid w:val="008E6882"/>
    <w:rsid w:val="008E6CD2"/>
    <w:rsid w:val="008F0615"/>
    <w:rsid w:val="008F1E4A"/>
    <w:rsid w:val="008F2610"/>
    <w:rsid w:val="008F2CDB"/>
    <w:rsid w:val="008F4720"/>
    <w:rsid w:val="008F4723"/>
    <w:rsid w:val="008F51A0"/>
    <w:rsid w:val="008F5E99"/>
    <w:rsid w:val="008F66F8"/>
    <w:rsid w:val="008F6CE4"/>
    <w:rsid w:val="00900522"/>
    <w:rsid w:val="00900A7C"/>
    <w:rsid w:val="009053F7"/>
    <w:rsid w:val="009072F3"/>
    <w:rsid w:val="009073AB"/>
    <w:rsid w:val="00907434"/>
    <w:rsid w:val="00907A2A"/>
    <w:rsid w:val="00907C56"/>
    <w:rsid w:val="00910D7B"/>
    <w:rsid w:val="00911C57"/>
    <w:rsid w:val="00912A92"/>
    <w:rsid w:val="0091444F"/>
    <w:rsid w:val="00916C89"/>
    <w:rsid w:val="009204B3"/>
    <w:rsid w:val="00920FDE"/>
    <w:rsid w:val="00921C0D"/>
    <w:rsid w:val="00921E9D"/>
    <w:rsid w:val="00922BBA"/>
    <w:rsid w:val="009236CD"/>
    <w:rsid w:val="0092467C"/>
    <w:rsid w:val="00925CDA"/>
    <w:rsid w:val="00926CD0"/>
    <w:rsid w:val="0092740E"/>
    <w:rsid w:val="00927657"/>
    <w:rsid w:val="0092765D"/>
    <w:rsid w:val="00930CD9"/>
    <w:rsid w:val="009319DB"/>
    <w:rsid w:val="00931D75"/>
    <w:rsid w:val="0093273C"/>
    <w:rsid w:val="0093421B"/>
    <w:rsid w:val="00936AB4"/>
    <w:rsid w:val="0093742C"/>
    <w:rsid w:val="00941B59"/>
    <w:rsid w:val="00941FF0"/>
    <w:rsid w:val="00944112"/>
    <w:rsid w:val="009454A9"/>
    <w:rsid w:val="00945671"/>
    <w:rsid w:val="009460AD"/>
    <w:rsid w:val="009467BB"/>
    <w:rsid w:val="00946825"/>
    <w:rsid w:val="0094736E"/>
    <w:rsid w:val="00947D02"/>
    <w:rsid w:val="0095023C"/>
    <w:rsid w:val="0095079C"/>
    <w:rsid w:val="00951FD6"/>
    <w:rsid w:val="0095515D"/>
    <w:rsid w:val="00955ED1"/>
    <w:rsid w:val="00956BCC"/>
    <w:rsid w:val="00960943"/>
    <w:rsid w:val="00960D20"/>
    <w:rsid w:val="00960E49"/>
    <w:rsid w:val="0096293E"/>
    <w:rsid w:val="00962E0C"/>
    <w:rsid w:val="0096544E"/>
    <w:rsid w:val="00967B77"/>
    <w:rsid w:val="0097071A"/>
    <w:rsid w:val="009719CF"/>
    <w:rsid w:val="00974751"/>
    <w:rsid w:val="00974F89"/>
    <w:rsid w:val="009764C6"/>
    <w:rsid w:val="00977CBB"/>
    <w:rsid w:val="00980394"/>
    <w:rsid w:val="00980DDA"/>
    <w:rsid w:val="00981444"/>
    <w:rsid w:val="00983F8E"/>
    <w:rsid w:val="00984891"/>
    <w:rsid w:val="00985F8B"/>
    <w:rsid w:val="00987150"/>
    <w:rsid w:val="009906F1"/>
    <w:rsid w:val="00991256"/>
    <w:rsid w:val="00992EBC"/>
    <w:rsid w:val="00994E15"/>
    <w:rsid w:val="00996230"/>
    <w:rsid w:val="009977CA"/>
    <w:rsid w:val="00997A32"/>
    <w:rsid w:val="009A3E68"/>
    <w:rsid w:val="009A51EC"/>
    <w:rsid w:val="009A77E8"/>
    <w:rsid w:val="009B1F5E"/>
    <w:rsid w:val="009B3445"/>
    <w:rsid w:val="009B4EA1"/>
    <w:rsid w:val="009B56DF"/>
    <w:rsid w:val="009B592B"/>
    <w:rsid w:val="009B7575"/>
    <w:rsid w:val="009B7822"/>
    <w:rsid w:val="009B7CD2"/>
    <w:rsid w:val="009C020F"/>
    <w:rsid w:val="009C211F"/>
    <w:rsid w:val="009C2A50"/>
    <w:rsid w:val="009C2AD0"/>
    <w:rsid w:val="009C3D8B"/>
    <w:rsid w:val="009C4B90"/>
    <w:rsid w:val="009C59CA"/>
    <w:rsid w:val="009C62AD"/>
    <w:rsid w:val="009C642C"/>
    <w:rsid w:val="009C68C4"/>
    <w:rsid w:val="009C7E86"/>
    <w:rsid w:val="009D0EB8"/>
    <w:rsid w:val="009D18EB"/>
    <w:rsid w:val="009D1AA9"/>
    <w:rsid w:val="009D26BC"/>
    <w:rsid w:val="009D3EC9"/>
    <w:rsid w:val="009D4B06"/>
    <w:rsid w:val="009D50C8"/>
    <w:rsid w:val="009D695E"/>
    <w:rsid w:val="009D7F4C"/>
    <w:rsid w:val="009E1763"/>
    <w:rsid w:val="009E18F2"/>
    <w:rsid w:val="009E1A8E"/>
    <w:rsid w:val="009E2378"/>
    <w:rsid w:val="009E437D"/>
    <w:rsid w:val="009E4F05"/>
    <w:rsid w:val="009E5AD6"/>
    <w:rsid w:val="009E5D5E"/>
    <w:rsid w:val="009E65C2"/>
    <w:rsid w:val="009E66BD"/>
    <w:rsid w:val="009E776C"/>
    <w:rsid w:val="009F01DB"/>
    <w:rsid w:val="009F0802"/>
    <w:rsid w:val="009F214F"/>
    <w:rsid w:val="009F242F"/>
    <w:rsid w:val="009F3473"/>
    <w:rsid w:val="009F3F44"/>
    <w:rsid w:val="009F412B"/>
    <w:rsid w:val="009F6EBD"/>
    <w:rsid w:val="009F727D"/>
    <w:rsid w:val="009F75C6"/>
    <w:rsid w:val="009F7776"/>
    <w:rsid w:val="009F7EB0"/>
    <w:rsid w:val="00A00342"/>
    <w:rsid w:val="00A00834"/>
    <w:rsid w:val="00A03E9C"/>
    <w:rsid w:val="00A042E9"/>
    <w:rsid w:val="00A05650"/>
    <w:rsid w:val="00A05D71"/>
    <w:rsid w:val="00A06091"/>
    <w:rsid w:val="00A0779F"/>
    <w:rsid w:val="00A07F76"/>
    <w:rsid w:val="00A10175"/>
    <w:rsid w:val="00A10588"/>
    <w:rsid w:val="00A12371"/>
    <w:rsid w:val="00A1376C"/>
    <w:rsid w:val="00A138A4"/>
    <w:rsid w:val="00A140AD"/>
    <w:rsid w:val="00A14505"/>
    <w:rsid w:val="00A16F06"/>
    <w:rsid w:val="00A171C3"/>
    <w:rsid w:val="00A20589"/>
    <w:rsid w:val="00A21448"/>
    <w:rsid w:val="00A21712"/>
    <w:rsid w:val="00A22B9E"/>
    <w:rsid w:val="00A22DDD"/>
    <w:rsid w:val="00A24EBA"/>
    <w:rsid w:val="00A26E90"/>
    <w:rsid w:val="00A272DA"/>
    <w:rsid w:val="00A2736A"/>
    <w:rsid w:val="00A2764A"/>
    <w:rsid w:val="00A2784E"/>
    <w:rsid w:val="00A300FB"/>
    <w:rsid w:val="00A3078C"/>
    <w:rsid w:val="00A30B81"/>
    <w:rsid w:val="00A33399"/>
    <w:rsid w:val="00A34232"/>
    <w:rsid w:val="00A34A32"/>
    <w:rsid w:val="00A36032"/>
    <w:rsid w:val="00A36460"/>
    <w:rsid w:val="00A36546"/>
    <w:rsid w:val="00A36E94"/>
    <w:rsid w:val="00A373FC"/>
    <w:rsid w:val="00A37AB7"/>
    <w:rsid w:val="00A42E5C"/>
    <w:rsid w:val="00A45D0F"/>
    <w:rsid w:val="00A50E71"/>
    <w:rsid w:val="00A51A97"/>
    <w:rsid w:val="00A5275A"/>
    <w:rsid w:val="00A5399A"/>
    <w:rsid w:val="00A53D9B"/>
    <w:rsid w:val="00A542B3"/>
    <w:rsid w:val="00A57A43"/>
    <w:rsid w:val="00A60F23"/>
    <w:rsid w:val="00A61797"/>
    <w:rsid w:val="00A61BA9"/>
    <w:rsid w:val="00A621A8"/>
    <w:rsid w:val="00A62B22"/>
    <w:rsid w:val="00A63788"/>
    <w:rsid w:val="00A637EC"/>
    <w:rsid w:val="00A65B22"/>
    <w:rsid w:val="00A65ED7"/>
    <w:rsid w:val="00A66E01"/>
    <w:rsid w:val="00A705AE"/>
    <w:rsid w:val="00A70E32"/>
    <w:rsid w:val="00A71B52"/>
    <w:rsid w:val="00A71ED1"/>
    <w:rsid w:val="00A7269F"/>
    <w:rsid w:val="00A72F3A"/>
    <w:rsid w:val="00A73ABF"/>
    <w:rsid w:val="00A73C8C"/>
    <w:rsid w:val="00A74220"/>
    <w:rsid w:val="00A7679C"/>
    <w:rsid w:val="00A809BA"/>
    <w:rsid w:val="00A81F64"/>
    <w:rsid w:val="00A827B3"/>
    <w:rsid w:val="00A827C1"/>
    <w:rsid w:val="00A83AEF"/>
    <w:rsid w:val="00A83E48"/>
    <w:rsid w:val="00A8474F"/>
    <w:rsid w:val="00A85E25"/>
    <w:rsid w:val="00A85F8D"/>
    <w:rsid w:val="00A8685E"/>
    <w:rsid w:val="00A877F0"/>
    <w:rsid w:val="00A879C9"/>
    <w:rsid w:val="00A91BC0"/>
    <w:rsid w:val="00A91D72"/>
    <w:rsid w:val="00A92737"/>
    <w:rsid w:val="00A93074"/>
    <w:rsid w:val="00A933C6"/>
    <w:rsid w:val="00A95077"/>
    <w:rsid w:val="00A95C39"/>
    <w:rsid w:val="00A967CC"/>
    <w:rsid w:val="00AA0423"/>
    <w:rsid w:val="00AA1270"/>
    <w:rsid w:val="00AA197B"/>
    <w:rsid w:val="00AA20E3"/>
    <w:rsid w:val="00AA2C3F"/>
    <w:rsid w:val="00AA2F2E"/>
    <w:rsid w:val="00AA3307"/>
    <w:rsid w:val="00AA3B23"/>
    <w:rsid w:val="00AA595F"/>
    <w:rsid w:val="00AB24D3"/>
    <w:rsid w:val="00AB2CF7"/>
    <w:rsid w:val="00AB362B"/>
    <w:rsid w:val="00AB4274"/>
    <w:rsid w:val="00AB6158"/>
    <w:rsid w:val="00AB7153"/>
    <w:rsid w:val="00AB7AA1"/>
    <w:rsid w:val="00AB7D17"/>
    <w:rsid w:val="00AC149E"/>
    <w:rsid w:val="00AC1AD6"/>
    <w:rsid w:val="00AC23E4"/>
    <w:rsid w:val="00AC3819"/>
    <w:rsid w:val="00AC41FE"/>
    <w:rsid w:val="00AD11D9"/>
    <w:rsid w:val="00AD1745"/>
    <w:rsid w:val="00AD1991"/>
    <w:rsid w:val="00AD3849"/>
    <w:rsid w:val="00AD5EEC"/>
    <w:rsid w:val="00AE14F6"/>
    <w:rsid w:val="00AE1D27"/>
    <w:rsid w:val="00AE2AC4"/>
    <w:rsid w:val="00AE3638"/>
    <w:rsid w:val="00AE403D"/>
    <w:rsid w:val="00AE4991"/>
    <w:rsid w:val="00AE50C0"/>
    <w:rsid w:val="00AE6EF4"/>
    <w:rsid w:val="00AE78BB"/>
    <w:rsid w:val="00AE7CDF"/>
    <w:rsid w:val="00AF1B11"/>
    <w:rsid w:val="00AF3E78"/>
    <w:rsid w:val="00AF405E"/>
    <w:rsid w:val="00AF5471"/>
    <w:rsid w:val="00AF55CE"/>
    <w:rsid w:val="00AF5676"/>
    <w:rsid w:val="00AF5DC4"/>
    <w:rsid w:val="00AF6B1B"/>
    <w:rsid w:val="00AF7CCA"/>
    <w:rsid w:val="00AF7D8F"/>
    <w:rsid w:val="00B0123D"/>
    <w:rsid w:val="00B016BE"/>
    <w:rsid w:val="00B0235D"/>
    <w:rsid w:val="00B02EB3"/>
    <w:rsid w:val="00B036C6"/>
    <w:rsid w:val="00B0382A"/>
    <w:rsid w:val="00B03C43"/>
    <w:rsid w:val="00B041FC"/>
    <w:rsid w:val="00B04690"/>
    <w:rsid w:val="00B04DDB"/>
    <w:rsid w:val="00B0520C"/>
    <w:rsid w:val="00B06710"/>
    <w:rsid w:val="00B06A1D"/>
    <w:rsid w:val="00B10635"/>
    <w:rsid w:val="00B10B7C"/>
    <w:rsid w:val="00B11510"/>
    <w:rsid w:val="00B1172D"/>
    <w:rsid w:val="00B12BEB"/>
    <w:rsid w:val="00B220F4"/>
    <w:rsid w:val="00B24924"/>
    <w:rsid w:val="00B2499A"/>
    <w:rsid w:val="00B24F18"/>
    <w:rsid w:val="00B30607"/>
    <w:rsid w:val="00B32BA2"/>
    <w:rsid w:val="00B333C8"/>
    <w:rsid w:val="00B35A71"/>
    <w:rsid w:val="00B3635F"/>
    <w:rsid w:val="00B36A19"/>
    <w:rsid w:val="00B3758A"/>
    <w:rsid w:val="00B37C85"/>
    <w:rsid w:val="00B411A5"/>
    <w:rsid w:val="00B43ACB"/>
    <w:rsid w:val="00B460C7"/>
    <w:rsid w:val="00B4735F"/>
    <w:rsid w:val="00B47982"/>
    <w:rsid w:val="00B50A7F"/>
    <w:rsid w:val="00B5420E"/>
    <w:rsid w:val="00B5440C"/>
    <w:rsid w:val="00B552CE"/>
    <w:rsid w:val="00B55E2E"/>
    <w:rsid w:val="00B55EEB"/>
    <w:rsid w:val="00B569B0"/>
    <w:rsid w:val="00B57182"/>
    <w:rsid w:val="00B57423"/>
    <w:rsid w:val="00B60D01"/>
    <w:rsid w:val="00B62446"/>
    <w:rsid w:val="00B634FE"/>
    <w:rsid w:val="00B637F1"/>
    <w:rsid w:val="00B64CE5"/>
    <w:rsid w:val="00B66294"/>
    <w:rsid w:val="00B66B99"/>
    <w:rsid w:val="00B70C90"/>
    <w:rsid w:val="00B727E3"/>
    <w:rsid w:val="00B7290E"/>
    <w:rsid w:val="00B72E00"/>
    <w:rsid w:val="00B75A0A"/>
    <w:rsid w:val="00B76CEF"/>
    <w:rsid w:val="00B77D12"/>
    <w:rsid w:val="00B815C7"/>
    <w:rsid w:val="00B83439"/>
    <w:rsid w:val="00B83874"/>
    <w:rsid w:val="00B84D46"/>
    <w:rsid w:val="00B850F8"/>
    <w:rsid w:val="00B90B34"/>
    <w:rsid w:val="00B9152A"/>
    <w:rsid w:val="00B9181A"/>
    <w:rsid w:val="00B92EDA"/>
    <w:rsid w:val="00B937CD"/>
    <w:rsid w:val="00B93FA3"/>
    <w:rsid w:val="00B9447E"/>
    <w:rsid w:val="00B94979"/>
    <w:rsid w:val="00BA1259"/>
    <w:rsid w:val="00BA1AD7"/>
    <w:rsid w:val="00BA23A8"/>
    <w:rsid w:val="00BA3A83"/>
    <w:rsid w:val="00BA4396"/>
    <w:rsid w:val="00BA632D"/>
    <w:rsid w:val="00BA63DC"/>
    <w:rsid w:val="00BA75E5"/>
    <w:rsid w:val="00BA79B5"/>
    <w:rsid w:val="00BB0DCD"/>
    <w:rsid w:val="00BB2027"/>
    <w:rsid w:val="00BB4FE7"/>
    <w:rsid w:val="00BB54F2"/>
    <w:rsid w:val="00BC1912"/>
    <w:rsid w:val="00BC20F8"/>
    <w:rsid w:val="00BC21F9"/>
    <w:rsid w:val="00BC223D"/>
    <w:rsid w:val="00BC2860"/>
    <w:rsid w:val="00BC2CEA"/>
    <w:rsid w:val="00BC2E2E"/>
    <w:rsid w:val="00BC3478"/>
    <w:rsid w:val="00BC3F15"/>
    <w:rsid w:val="00BC46B1"/>
    <w:rsid w:val="00BC59AB"/>
    <w:rsid w:val="00BC778C"/>
    <w:rsid w:val="00BD0278"/>
    <w:rsid w:val="00BD1DD9"/>
    <w:rsid w:val="00BD2DC5"/>
    <w:rsid w:val="00BD6EDB"/>
    <w:rsid w:val="00BD76A8"/>
    <w:rsid w:val="00BE06FA"/>
    <w:rsid w:val="00BE2B6E"/>
    <w:rsid w:val="00BE39EF"/>
    <w:rsid w:val="00BE5B2F"/>
    <w:rsid w:val="00BE5C5B"/>
    <w:rsid w:val="00BE604F"/>
    <w:rsid w:val="00BE71D8"/>
    <w:rsid w:val="00BF1D2D"/>
    <w:rsid w:val="00BF2349"/>
    <w:rsid w:val="00BF3D6A"/>
    <w:rsid w:val="00BF52AB"/>
    <w:rsid w:val="00BF557B"/>
    <w:rsid w:val="00BF64C9"/>
    <w:rsid w:val="00BF68EE"/>
    <w:rsid w:val="00BF6FBE"/>
    <w:rsid w:val="00C00BD2"/>
    <w:rsid w:val="00C02A7C"/>
    <w:rsid w:val="00C050F8"/>
    <w:rsid w:val="00C05718"/>
    <w:rsid w:val="00C066D2"/>
    <w:rsid w:val="00C1211E"/>
    <w:rsid w:val="00C12872"/>
    <w:rsid w:val="00C13138"/>
    <w:rsid w:val="00C14295"/>
    <w:rsid w:val="00C14EC3"/>
    <w:rsid w:val="00C1504D"/>
    <w:rsid w:val="00C16A30"/>
    <w:rsid w:val="00C17E5A"/>
    <w:rsid w:val="00C20705"/>
    <w:rsid w:val="00C24D23"/>
    <w:rsid w:val="00C303CB"/>
    <w:rsid w:val="00C30452"/>
    <w:rsid w:val="00C3139F"/>
    <w:rsid w:val="00C314C4"/>
    <w:rsid w:val="00C328DE"/>
    <w:rsid w:val="00C32C23"/>
    <w:rsid w:val="00C35C4D"/>
    <w:rsid w:val="00C35D47"/>
    <w:rsid w:val="00C36C4E"/>
    <w:rsid w:val="00C37AA2"/>
    <w:rsid w:val="00C40063"/>
    <w:rsid w:val="00C40142"/>
    <w:rsid w:val="00C4089E"/>
    <w:rsid w:val="00C411B2"/>
    <w:rsid w:val="00C420D5"/>
    <w:rsid w:val="00C43583"/>
    <w:rsid w:val="00C43720"/>
    <w:rsid w:val="00C44BC1"/>
    <w:rsid w:val="00C45600"/>
    <w:rsid w:val="00C457A2"/>
    <w:rsid w:val="00C45A7E"/>
    <w:rsid w:val="00C46D0E"/>
    <w:rsid w:val="00C47284"/>
    <w:rsid w:val="00C47A75"/>
    <w:rsid w:val="00C47E93"/>
    <w:rsid w:val="00C47F3A"/>
    <w:rsid w:val="00C47F53"/>
    <w:rsid w:val="00C50608"/>
    <w:rsid w:val="00C509AC"/>
    <w:rsid w:val="00C50E34"/>
    <w:rsid w:val="00C51120"/>
    <w:rsid w:val="00C524FD"/>
    <w:rsid w:val="00C526A3"/>
    <w:rsid w:val="00C52EB2"/>
    <w:rsid w:val="00C534C7"/>
    <w:rsid w:val="00C539AA"/>
    <w:rsid w:val="00C567E9"/>
    <w:rsid w:val="00C5687B"/>
    <w:rsid w:val="00C56974"/>
    <w:rsid w:val="00C6036B"/>
    <w:rsid w:val="00C60C93"/>
    <w:rsid w:val="00C6152F"/>
    <w:rsid w:val="00C6194B"/>
    <w:rsid w:val="00C63FA7"/>
    <w:rsid w:val="00C653AB"/>
    <w:rsid w:val="00C6659E"/>
    <w:rsid w:val="00C67CA6"/>
    <w:rsid w:val="00C73128"/>
    <w:rsid w:val="00C73169"/>
    <w:rsid w:val="00C734B1"/>
    <w:rsid w:val="00C76EFE"/>
    <w:rsid w:val="00C7793A"/>
    <w:rsid w:val="00C80D87"/>
    <w:rsid w:val="00C811E4"/>
    <w:rsid w:val="00C819F3"/>
    <w:rsid w:val="00C821C1"/>
    <w:rsid w:val="00C82B86"/>
    <w:rsid w:val="00C832BF"/>
    <w:rsid w:val="00C87ACD"/>
    <w:rsid w:val="00C87E5B"/>
    <w:rsid w:val="00C9077D"/>
    <w:rsid w:val="00C91813"/>
    <w:rsid w:val="00C921EB"/>
    <w:rsid w:val="00C92C71"/>
    <w:rsid w:val="00C93057"/>
    <w:rsid w:val="00C940C7"/>
    <w:rsid w:val="00C9551C"/>
    <w:rsid w:val="00C960F4"/>
    <w:rsid w:val="00C96471"/>
    <w:rsid w:val="00C96D59"/>
    <w:rsid w:val="00C9720C"/>
    <w:rsid w:val="00C97480"/>
    <w:rsid w:val="00C97E85"/>
    <w:rsid w:val="00CA262A"/>
    <w:rsid w:val="00CA2924"/>
    <w:rsid w:val="00CA30C1"/>
    <w:rsid w:val="00CA3497"/>
    <w:rsid w:val="00CA6C2C"/>
    <w:rsid w:val="00CA7D00"/>
    <w:rsid w:val="00CB0AFC"/>
    <w:rsid w:val="00CB0BD6"/>
    <w:rsid w:val="00CB1D93"/>
    <w:rsid w:val="00CB2318"/>
    <w:rsid w:val="00CB23FA"/>
    <w:rsid w:val="00CB45A5"/>
    <w:rsid w:val="00CB5B33"/>
    <w:rsid w:val="00CB5E5C"/>
    <w:rsid w:val="00CB6DA7"/>
    <w:rsid w:val="00CB74F0"/>
    <w:rsid w:val="00CB7E26"/>
    <w:rsid w:val="00CC198A"/>
    <w:rsid w:val="00CC212A"/>
    <w:rsid w:val="00CC46D6"/>
    <w:rsid w:val="00CC5639"/>
    <w:rsid w:val="00CC568D"/>
    <w:rsid w:val="00CC5B53"/>
    <w:rsid w:val="00CC5BD8"/>
    <w:rsid w:val="00CC626C"/>
    <w:rsid w:val="00CC72F6"/>
    <w:rsid w:val="00CC763A"/>
    <w:rsid w:val="00CC7D53"/>
    <w:rsid w:val="00CD2B02"/>
    <w:rsid w:val="00CD55E4"/>
    <w:rsid w:val="00CD6116"/>
    <w:rsid w:val="00CD7235"/>
    <w:rsid w:val="00CE1628"/>
    <w:rsid w:val="00CE181F"/>
    <w:rsid w:val="00CE188C"/>
    <w:rsid w:val="00CE1A4E"/>
    <w:rsid w:val="00CE2796"/>
    <w:rsid w:val="00CE31A0"/>
    <w:rsid w:val="00CE3220"/>
    <w:rsid w:val="00CE3493"/>
    <w:rsid w:val="00CE5486"/>
    <w:rsid w:val="00CE56E1"/>
    <w:rsid w:val="00CF0FA5"/>
    <w:rsid w:val="00CF12A2"/>
    <w:rsid w:val="00CF1D1B"/>
    <w:rsid w:val="00CF3317"/>
    <w:rsid w:val="00CF3377"/>
    <w:rsid w:val="00CF3B52"/>
    <w:rsid w:val="00CF3C81"/>
    <w:rsid w:val="00CF4649"/>
    <w:rsid w:val="00CF4CDC"/>
    <w:rsid w:val="00CF565D"/>
    <w:rsid w:val="00CF5773"/>
    <w:rsid w:val="00CF5C9F"/>
    <w:rsid w:val="00CF77EB"/>
    <w:rsid w:val="00D001B5"/>
    <w:rsid w:val="00D02E98"/>
    <w:rsid w:val="00D02FC1"/>
    <w:rsid w:val="00D035B1"/>
    <w:rsid w:val="00D03687"/>
    <w:rsid w:val="00D05EB0"/>
    <w:rsid w:val="00D06171"/>
    <w:rsid w:val="00D07DE6"/>
    <w:rsid w:val="00D10555"/>
    <w:rsid w:val="00D112BA"/>
    <w:rsid w:val="00D12648"/>
    <w:rsid w:val="00D14013"/>
    <w:rsid w:val="00D16B62"/>
    <w:rsid w:val="00D16DDD"/>
    <w:rsid w:val="00D173E3"/>
    <w:rsid w:val="00D1755E"/>
    <w:rsid w:val="00D176A1"/>
    <w:rsid w:val="00D202A6"/>
    <w:rsid w:val="00D2272F"/>
    <w:rsid w:val="00D22F97"/>
    <w:rsid w:val="00D2509B"/>
    <w:rsid w:val="00D25D5C"/>
    <w:rsid w:val="00D26F20"/>
    <w:rsid w:val="00D279D6"/>
    <w:rsid w:val="00D308E0"/>
    <w:rsid w:val="00D30A62"/>
    <w:rsid w:val="00D30BA3"/>
    <w:rsid w:val="00D312F2"/>
    <w:rsid w:val="00D31F5E"/>
    <w:rsid w:val="00D3224B"/>
    <w:rsid w:val="00D334FB"/>
    <w:rsid w:val="00D3487B"/>
    <w:rsid w:val="00D3541A"/>
    <w:rsid w:val="00D36F68"/>
    <w:rsid w:val="00D40921"/>
    <w:rsid w:val="00D4141F"/>
    <w:rsid w:val="00D421A7"/>
    <w:rsid w:val="00D42E0B"/>
    <w:rsid w:val="00D44BD2"/>
    <w:rsid w:val="00D4531D"/>
    <w:rsid w:val="00D478E9"/>
    <w:rsid w:val="00D505C8"/>
    <w:rsid w:val="00D513FD"/>
    <w:rsid w:val="00D544F7"/>
    <w:rsid w:val="00D54ED0"/>
    <w:rsid w:val="00D56B9A"/>
    <w:rsid w:val="00D56CB6"/>
    <w:rsid w:val="00D57CEB"/>
    <w:rsid w:val="00D60449"/>
    <w:rsid w:val="00D610FC"/>
    <w:rsid w:val="00D611DE"/>
    <w:rsid w:val="00D61A16"/>
    <w:rsid w:val="00D640D1"/>
    <w:rsid w:val="00D67ECF"/>
    <w:rsid w:val="00D71999"/>
    <w:rsid w:val="00D71AF2"/>
    <w:rsid w:val="00D72115"/>
    <w:rsid w:val="00D72D7F"/>
    <w:rsid w:val="00D734E2"/>
    <w:rsid w:val="00D74174"/>
    <w:rsid w:val="00D74C9C"/>
    <w:rsid w:val="00D74ED7"/>
    <w:rsid w:val="00D74F41"/>
    <w:rsid w:val="00D77A43"/>
    <w:rsid w:val="00D8145F"/>
    <w:rsid w:val="00D81672"/>
    <w:rsid w:val="00D81FB6"/>
    <w:rsid w:val="00D8286B"/>
    <w:rsid w:val="00D8352E"/>
    <w:rsid w:val="00D83BC8"/>
    <w:rsid w:val="00D85103"/>
    <w:rsid w:val="00D85556"/>
    <w:rsid w:val="00D85A8B"/>
    <w:rsid w:val="00D8700C"/>
    <w:rsid w:val="00D8762E"/>
    <w:rsid w:val="00D903FF"/>
    <w:rsid w:val="00D9068F"/>
    <w:rsid w:val="00D93118"/>
    <w:rsid w:val="00D93553"/>
    <w:rsid w:val="00D935AC"/>
    <w:rsid w:val="00D96E54"/>
    <w:rsid w:val="00D97200"/>
    <w:rsid w:val="00D97BCE"/>
    <w:rsid w:val="00DA025C"/>
    <w:rsid w:val="00DA1755"/>
    <w:rsid w:val="00DA2715"/>
    <w:rsid w:val="00DA4C9E"/>
    <w:rsid w:val="00DA5154"/>
    <w:rsid w:val="00DA54C0"/>
    <w:rsid w:val="00DA70E1"/>
    <w:rsid w:val="00DA75A3"/>
    <w:rsid w:val="00DB0BCA"/>
    <w:rsid w:val="00DB0C78"/>
    <w:rsid w:val="00DB194E"/>
    <w:rsid w:val="00DB2F00"/>
    <w:rsid w:val="00DB36AB"/>
    <w:rsid w:val="00DB37C4"/>
    <w:rsid w:val="00DB5B84"/>
    <w:rsid w:val="00DB67D3"/>
    <w:rsid w:val="00DB6C68"/>
    <w:rsid w:val="00DB6E49"/>
    <w:rsid w:val="00DB741E"/>
    <w:rsid w:val="00DC0969"/>
    <w:rsid w:val="00DC09DA"/>
    <w:rsid w:val="00DC1CB4"/>
    <w:rsid w:val="00DC2F97"/>
    <w:rsid w:val="00DC3E92"/>
    <w:rsid w:val="00DC5545"/>
    <w:rsid w:val="00DC576F"/>
    <w:rsid w:val="00DC6F8D"/>
    <w:rsid w:val="00DC7CF8"/>
    <w:rsid w:val="00DD4307"/>
    <w:rsid w:val="00DD5BB6"/>
    <w:rsid w:val="00DD6B41"/>
    <w:rsid w:val="00DD6C77"/>
    <w:rsid w:val="00DE07B9"/>
    <w:rsid w:val="00DE0E91"/>
    <w:rsid w:val="00DE0F43"/>
    <w:rsid w:val="00DE1469"/>
    <w:rsid w:val="00DE1582"/>
    <w:rsid w:val="00DE3215"/>
    <w:rsid w:val="00DE3BC4"/>
    <w:rsid w:val="00DE3EB4"/>
    <w:rsid w:val="00DE433D"/>
    <w:rsid w:val="00DE464E"/>
    <w:rsid w:val="00DE4846"/>
    <w:rsid w:val="00DE6F00"/>
    <w:rsid w:val="00DF0623"/>
    <w:rsid w:val="00DF0673"/>
    <w:rsid w:val="00DF0B4E"/>
    <w:rsid w:val="00DF2605"/>
    <w:rsid w:val="00DF44BE"/>
    <w:rsid w:val="00DF5A76"/>
    <w:rsid w:val="00DF5F45"/>
    <w:rsid w:val="00DF6099"/>
    <w:rsid w:val="00DF6639"/>
    <w:rsid w:val="00DF6B07"/>
    <w:rsid w:val="00DF71F1"/>
    <w:rsid w:val="00DF788D"/>
    <w:rsid w:val="00DF7961"/>
    <w:rsid w:val="00E003C3"/>
    <w:rsid w:val="00E003F2"/>
    <w:rsid w:val="00E009FE"/>
    <w:rsid w:val="00E019D2"/>
    <w:rsid w:val="00E01B31"/>
    <w:rsid w:val="00E02B7D"/>
    <w:rsid w:val="00E03185"/>
    <w:rsid w:val="00E043D4"/>
    <w:rsid w:val="00E044B2"/>
    <w:rsid w:val="00E0543B"/>
    <w:rsid w:val="00E05E82"/>
    <w:rsid w:val="00E06752"/>
    <w:rsid w:val="00E1011E"/>
    <w:rsid w:val="00E11EBF"/>
    <w:rsid w:val="00E12725"/>
    <w:rsid w:val="00E12B61"/>
    <w:rsid w:val="00E1365C"/>
    <w:rsid w:val="00E14B37"/>
    <w:rsid w:val="00E14C29"/>
    <w:rsid w:val="00E14D52"/>
    <w:rsid w:val="00E1549D"/>
    <w:rsid w:val="00E15C49"/>
    <w:rsid w:val="00E16011"/>
    <w:rsid w:val="00E22391"/>
    <w:rsid w:val="00E224AF"/>
    <w:rsid w:val="00E22750"/>
    <w:rsid w:val="00E22A3E"/>
    <w:rsid w:val="00E2350F"/>
    <w:rsid w:val="00E23FB9"/>
    <w:rsid w:val="00E248BE"/>
    <w:rsid w:val="00E25321"/>
    <w:rsid w:val="00E256F2"/>
    <w:rsid w:val="00E25EE7"/>
    <w:rsid w:val="00E25F81"/>
    <w:rsid w:val="00E2792A"/>
    <w:rsid w:val="00E279CC"/>
    <w:rsid w:val="00E27E51"/>
    <w:rsid w:val="00E303EE"/>
    <w:rsid w:val="00E30BFD"/>
    <w:rsid w:val="00E31AB4"/>
    <w:rsid w:val="00E323F3"/>
    <w:rsid w:val="00E34145"/>
    <w:rsid w:val="00E34C65"/>
    <w:rsid w:val="00E34E34"/>
    <w:rsid w:val="00E352D2"/>
    <w:rsid w:val="00E3540F"/>
    <w:rsid w:val="00E35936"/>
    <w:rsid w:val="00E35C86"/>
    <w:rsid w:val="00E3666D"/>
    <w:rsid w:val="00E36865"/>
    <w:rsid w:val="00E371D2"/>
    <w:rsid w:val="00E37B64"/>
    <w:rsid w:val="00E436BC"/>
    <w:rsid w:val="00E43748"/>
    <w:rsid w:val="00E44B1F"/>
    <w:rsid w:val="00E44BD4"/>
    <w:rsid w:val="00E4519D"/>
    <w:rsid w:val="00E4570E"/>
    <w:rsid w:val="00E45873"/>
    <w:rsid w:val="00E476DE"/>
    <w:rsid w:val="00E51038"/>
    <w:rsid w:val="00E531A4"/>
    <w:rsid w:val="00E5386D"/>
    <w:rsid w:val="00E53C52"/>
    <w:rsid w:val="00E543A2"/>
    <w:rsid w:val="00E5496A"/>
    <w:rsid w:val="00E54A30"/>
    <w:rsid w:val="00E57552"/>
    <w:rsid w:val="00E60455"/>
    <w:rsid w:val="00E609CF"/>
    <w:rsid w:val="00E62F61"/>
    <w:rsid w:val="00E63D28"/>
    <w:rsid w:val="00E65198"/>
    <w:rsid w:val="00E65627"/>
    <w:rsid w:val="00E6582D"/>
    <w:rsid w:val="00E6595F"/>
    <w:rsid w:val="00E65AAD"/>
    <w:rsid w:val="00E65CB6"/>
    <w:rsid w:val="00E65F1E"/>
    <w:rsid w:val="00E6666A"/>
    <w:rsid w:val="00E6779E"/>
    <w:rsid w:val="00E679F5"/>
    <w:rsid w:val="00E718FB"/>
    <w:rsid w:val="00E71F6B"/>
    <w:rsid w:val="00E729C2"/>
    <w:rsid w:val="00E74D4F"/>
    <w:rsid w:val="00E75E14"/>
    <w:rsid w:val="00E767B7"/>
    <w:rsid w:val="00E76FDD"/>
    <w:rsid w:val="00E7788D"/>
    <w:rsid w:val="00E77B67"/>
    <w:rsid w:val="00E80434"/>
    <w:rsid w:val="00E80CC6"/>
    <w:rsid w:val="00E81F39"/>
    <w:rsid w:val="00E82964"/>
    <w:rsid w:val="00E82C86"/>
    <w:rsid w:val="00E83E86"/>
    <w:rsid w:val="00E84622"/>
    <w:rsid w:val="00E84907"/>
    <w:rsid w:val="00E84D3D"/>
    <w:rsid w:val="00E85B91"/>
    <w:rsid w:val="00E8619E"/>
    <w:rsid w:val="00E866E0"/>
    <w:rsid w:val="00E866F8"/>
    <w:rsid w:val="00E86717"/>
    <w:rsid w:val="00E86B5C"/>
    <w:rsid w:val="00E86EA9"/>
    <w:rsid w:val="00E878BD"/>
    <w:rsid w:val="00E87FCC"/>
    <w:rsid w:val="00E900B3"/>
    <w:rsid w:val="00E902E7"/>
    <w:rsid w:val="00E90525"/>
    <w:rsid w:val="00E906B3"/>
    <w:rsid w:val="00E90E30"/>
    <w:rsid w:val="00E90E87"/>
    <w:rsid w:val="00E90F61"/>
    <w:rsid w:val="00E9391B"/>
    <w:rsid w:val="00E9399E"/>
    <w:rsid w:val="00E93A89"/>
    <w:rsid w:val="00E9454E"/>
    <w:rsid w:val="00E955B6"/>
    <w:rsid w:val="00E95BBE"/>
    <w:rsid w:val="00E96C0C"/>
    <w:rsid w:val="00E97151"/>
    <w:rsid w:val="00E976E6"/>
    <w:rsid w:val="00EA32FE"/>
    <w:rsid w:val="00EA34BC"/>
    <w:rsid w:val="00EA3C7A"/>
    <w:rsid w:val="00EA505A"/>
    <w:rsid w:val="00EA51D8"/>
    <w:rsid w:val="00EA55C5"/>
    <w:rsid w:val="00EB0C75"/>
    <w:rsid w:val="00EB1869"/>
    <w:rsid w:val="00EB1A1A"/>
    <w:rsid w:val="00EB2000"/>
    <w:rsid w:val="00EB2383"/>
    <w:rsid w:val="00EB29C4"/>
    <w:rsid w:val="00EB3BEC"/>
    <w:rsid w:val="00EB4D63"/>
    <w:rsid w:val="00EB4F53"/>
    <w:rsid w:val="00EB586C"/>
    <w:rsid w:val="00EB5DF1"/>
    <w:rsid w:val="00EB6115"/>
    <w:rsid w:val="00EB7226"/>
    <w:rsid w:val="00EC1052"/>
    <w:rsid w:val="00EC2E1C"/>
    <w:rsid w:val="00EC2EAE"/>
    <w:rsid w:val="00EC764B"/>
    <w:rsid w:val="00EC79D0"/>
    <w:rsid w:val="00EC7AF7"/>
    <w:rsid w:val="00EC7B92"/>
    <w:rsid w:val="00ED0868"/>
    <w:rsid w:val="00ED11AF"/>
    <w:rsid w:val="00ED16C0"/>
    <w:rsid w:val="00ED173A"/>
    <w:rsid w:val="00ED345F"/>
    <w:rsid w:val="00ED38E9"/>
    <w:rsid w:val="00ED3BF0"/>
    <w:rsid w:val="00ED515F"/>
    <w:rsid w:val="00ED52B8"/>
    <w:rsid w:val="00ED545B"/>
    <w:rsid w:val="00ED7BEB"/>
    <w:rsid w:val="00EE19B8"/>
    <w:rsid w:val="00EE2523"/>
    <w:rsid w:val="00EE307C"/>
    <w:rsid w:val="00EE5D70"/>
    <w:rsid w:val="00EE7591"/>
    <w:rsid w:val="00EE75EB"/>
    <w:rsid w:val="00EE79AC"/>
    <w:rsid w:val="00EF06A4"/>
    <w:rsid w:val="00EF106D"/>
    <w:rsid w:val="00EF1F97"/>
    <w:rsid w:val="00EF34F0"/>
    <w:rsid w:val="00EF37A1"/>
    <w:rsid w:val="00EF3FF0"/>
    <w:rsid w:val="00EF539B"/>
    <w:rsid w:val="00EF57E9"/>
    <w:rsid w:val="00EF5862"/>
    <w:rsid w:val="00EF5A2D"/>
    <w:rsid w:val="00EF5E12"/>
    <w:rsid w:val="00EF7357"/>
    <w:rsid w:val="00EF7646"/>
    <w:rsid w:val="00F00381"/>
    <w:rsid w:val="00F0100B"/>
    <w:rsid w:val="00F019FC"/>
    <w:rsid w:val="00F04C69"/>
    <w:rsid w:val="00F075F7"/>
    <w:rsid w:val="00F079D6"/>
    <w:rsid w:val="00F07DB0"/>
    <w:rsid w:val="00F10347"/>
    <w:rsid w:val="00F10E01"/>
    <w:rsid w:val="00F118F8"/>
    <w:rsid w:val="00F11C08"/>
    <w:rsid w:val="00F12BFB"/>
    <w:rsid w:val="00F12E7A"/>
    <w:rsid w:val="00F1322C"/>
    <w:rsid w:val="00F13710"/>
    <w:rsid w:val="00F13C18"/>
    <w:rsid w:val="00F161CF"/>
    <w:rsid w:val="00F16EEA"/>
    <w:rsid w:val="00F17894"/>
    <w:rsid w:val="00F229E4"/>
    <w:rsid w:val="00F24F44"/>
    <w:rsid w:val="00F26034"/>
    <w:rsid w:val="00F267C6"/>
    <w:rsid w:val="00F26D91"/>
    <w:rsid w:val="00F26F49"/>
    <w:rsid w:val="00F27053"/>
    <w:rsid w:val="00F27E91"/>
    <w:rsid w:val="00F30619"/>
    <w:rsid w:val="00F30908"/>
    <w:rsid w:val="00F31440"/>
    <w:rsid w:val="00F34814"/>
    <w:rsid w:val="00F34F40"/>
    <w:rsid w:val="00F35280"/>
    <w:rsid w:val="00F35C83"/>
    <w:rsid w:val="00F36079"/>
    <w:rsid w:val="00F36483"/>
    <w:rsid w:val="00F37C22"/>
    <w:rsid w:val="00F4234C"/>
    <w:rsid w:val="00F4283A"/>
    <w:rsid w:val="00F4325D"/>
    <w:rsid w:val="00F43C0B"/>
    <w:rsid w:val="00F44345"/>
    <w:rsid w:val="00F44B70"/>
    <w:rsid w:val="00F468EA"/>
    <w:rsid w:val="00F46CD8"/>
    <w:rsid w:val="00F473C9"/>
    <w:rsid w:val="00F47433"/>
    <w:rsid w:val="00F4796E"/>
    <w:rsid w:val="00F50163"/>
    <w:rsid w:val="00F50EC8"/>
    <w:rsid w:val="00F513E3"/>
    <w:rsid w:val="00F51C79"/>
    <w:rsid w:val="00F52E03"/>
    <w:rsid w:val="00F54172"/>
    <w:rsid w:val="00F54C55"/>
    <w:rsid w:val="00F55042"/>
    <w:rsid w:val="00F558C7"/>
    <w:rsid w:val="00F55E0E"/>
    <w:rsid w:val="00F565DE"/>
    <w:rsid w:val="00F56DE1"/>
    <w:rsid w:val="00F60952"/>
    <w:rsid w:val="00F60ED1"/>
    <w:rsid w:val="00F61E8E"/>
    <w:rsid w:val="00F626CD"/>
    <w:rsid w:val="00F657FA"/>
    <w:rsid w:val="00F66B2D"/>
    <w:rsid w:val="00F703FE"/>
    <w:rsid w:val="00F71E65"/>
    <w:rsid w:val="00F72C81"/>
    <w:rsid w:val="00F73265"/>
    <w:rsid w:val="00F73311"/>
    <w:rsid w:val="00F75AD8"/>
    <w:rsid w:val="00F760A9"/>
    <w:rsid w:val="00F81CAE"/>
    <w:rsid w:val="00F82050"/>
    <w:rsid w:val="00F82CC3"/>
    <w:rsid w:val="00F8321C"/>
    <w:rsid w:val="00F87973"/>
    <w:rsid w:val="00F90624"/>
    <w:rsid w:val="00F90A7A"/>
    <w:rsid w:val="00F90CDD"/>
    <w:rsid w:val="00F90CE2"/>
    <w:rsid w:val="00F91F76"/>
    <w:rsid w:val="00F97939"/>
    <w:rsid w:val="00FA2701"/>
    <w:rsid w:val="00FA4151"/>
    <w:rsid w:val="00FA464B"/>
    <w:rsid w:val="00FA47D9"/>
    <w:rsid w:val="00FA559C"/>
    <w:rsid w:val="00FB106A"/>
    <w:rsid w:val="00FB1598"/>
    <w:rsid w:val="00FB263A"/>
    <w:rsid w:val="00FB287A"/>
    <w:rsid w:val="00FB2EC1"/>
    <w:rsid w:val="00FB343A"/>
    <w:rsid w:val="00FB3A5B"/>
    <w:rsid w:val="00FB3CAA"/>
    <w:rsid w:val="00FB69C8"/>
    <w:rsid w:val="00FB6FBB"/>
    <w:rsid w:val="00FB7939"/>
    <w:rsid w:val="00FB7A41"/>
    <w:rsid w:val="00FC3B9F"/>
    <w:rsid w:val="00FC765E"/>
    <w:rsid w:val="00FC7706"/>
    <w:rsid w:val="00FD0E81"/>
    <w:rsid w:val="00FD26B5"/>
    <w:rsid w:val="00FD3CB0"/>
    <w:rsid w:val="00FD40C4"/>
    <w:rsid w:val="00FD4462"/>
    <w:rsid w:val="00FD5AD1"/>
    <w:rsid w:val="00FD5D5F"/>
    <w:rsid w:val="00FE2B7B"/>
    <w:rsid w:val="00FE3B2E"/>
    <w:rsid w:val="00FE4F98"/>
    <w:rsid w:val="00FE5C08"/>
    <w:rsid w:val="00FE65DF"/>
    <w:rsid w:val="00FE693E"/>
    <w:rsid w:val="00FE7778"/>
    <w:rsid w:val="00FF09C6"/>
    <w:rsid w:val="00FF1230"/>
    <w:rsid w:val="00FF311E"/>
    <w:rsid w:val="00FF31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4E117"/>
  <w14:defaultImageDpi w14:val="32767"/>
  <w15:chartTrackingRefBased/>
  <w15:docId w15:val="{EAA6ADB6-04DC-3F40-A651-97B1D4768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56F62"/>
    <w:rPr>
      <w:rFonts w:eastAsia="Times New Roman" w:cs="Times New Roman"/>
      <w:sz w:val="22"/>
    </w:rPr>
  </w:style>
  <w:style w:type="paragraph" w:styleId="Heading1">
    <w:name w:val="heading 1"/>
    <w:basedOn w:val="Normal"/>
    <w:next w:val="Normal"/>
    <w:link w:val="Heading1Char"/>
    <w:uiPriority w:val="9"/>
    <w:qFormat/>
    <w:rsid w:val="00C0571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0A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66E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BodyText"/>
    <w:link w:val="Heading4Char"/>
    <w:uiPriority w:val="9"/>
    <w:unhideWhenUsed/>
    <w:qFormat/>
    <w:rsid w:val="00124073"/>
    <w:pPr>
      <w:keepNext/>
      <w:keepLines/>
      <w:spacing w:before="200"/>
      <w:outlineLvl w:val="3"/>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71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0A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66E0"/>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unhideWhenUsed/>
    <w:rsid w:val="00E44BD4"/>
    <w:rPr>
      <w:rFonts w:eastAsiaTheme="minorHAnsi" w:cstheme="minorBidi"/>
      <w:sz w:val="20"/>
      <w:szCs w:val="20"/>
    </w:rPr>
  </w:style>
  <w:style w:type="character" w:customStyle="1" w:styleId="FootnoteTextChar">
    <w:name w:val="Footnote Text Char"/>
    <w:basedOn w:val="DefaultParagraphFont"/>
    <w:link w:val="FootnoteText"/>
    <w:uiPriority w:val="99"/>
    <w:rsid w:val="00E44BD4"/>
    <w:rPr>
      <w:sz w:val="20"/>
      <w:szCs w:val="20"/>
    </w:rPr>
  </w:style>
  <w:style w:type="character" w:styleId="FootnoteReference">
    <w:name w:val="footnote reference"/>
    <w:basedOn w:val="DefaultParagraphFont"/>
    <w:uiPriority w:val="99"/>
    <w:semiHidden/>
    <w:unhideWhenUsed/>
    <w:rsid w:val="00E44BD4"/>
    <w:rPr>
      <w:vertAlign w:val="superscript"/>
    </w:rPr>
  </w:style>
  <w:style w:type="character" w:customStyle="1" w:styleId="apple-converted-space">
    <w:name w:val="apple-converted-space"/>
    <w:basedOn w:val="DefaultParagraphFont"/>
    <w:rsid w:val="00733806"/>
  </w:style>
  <w:style w:type="character" w:styleId="Hyperlink">
    <w:name w:val="Hyperlink"/>
    <w:basedOn w:val="DefaultParagraphFont"/>
    <w:uiPriority w:val="99"/>
    <w:unhideWhenUsed/>
    <w:rsid w:val="00733806"/>
    <w:rPr>
      <w:color w:val="0000FF"/>
      <w:u w:val="single"/>
    </w:rPr>
  </w:style>
  <w:style w:type="paragraph" w:styleId="Header">
    <w:name w:val="header"/>
    <w:basedOn w:val="Normal"/>
    <w:link w:val="HeaderChar"/>
    <w:uiPriority w:val="99"/>
    <w:unhideWhenUsed/>
    <w:rsid w:val="00134D09"/>
    <w:pPr>
      <w:tabs>
        <w:tab w:val="center" w:pos="4680"/>
        <w:tab w:val="right" w:pos="9360"/>
      </w:tabs>
    </w:pPr>
  </w:style>
  <w:style w:type="character" w:customStyle="1" w:styleId="HeaderChar">
    <w:name w:val="Header Char"/>
    <w:basedOn w:val="DefaultParagraphFont"/>
    <w:link w:val="Header"/>
    <w:uiPriority w:val="99"/>
    <w:rsid w:val="00134D09"/>
    <w:rPr>
      <w:rFonts w:ascii="Times New Roman" w:eastAsia="Times New Roman" w:hAnsi="Times New Roman" w:cs="Times New Roman"/>
    </w:rPr>
  </w:style>
  <w:style w:type="paragraph" w:styleId="Footer">
    <w:name w:val="footer"/>
    <w:basedOn w:val="Normal"/>
    <w:link w:val="FooterChar"/>
    <w:uiPriority w:val="99"/>
    <w:unhideWhenUsed/>
    <w:rsid w:val="00134D09"/>
    <w:pPr>
      <w:tabs>
        <w:tab w:val="center" w:pos="4680"/>
        <w:tab w:val="right" w:pos="9360"/>
      </w:tabs>
    </w:pPr>
  </w:style>
  <w:style w:type="character" w:customStyle="1" w:styleId="FooterChar">
    <w:name w:val="Footer Char"/>
    <w:basedOn w:val="DefaultParagraphFont"/>
    <w:link w:val="Footer"/>
    <w:uiPriority w:val="99"/>
    <w:rsid w:val="00134D09"/>
    <w:rPr>
      <w:rFonts w:ascii="Times New Roman" w:eastAsia="Times New Roman" w:hAnsi="Times New Roman" w:cs="Times New Roman"/>
    </w:rPr>
  </w:style>
  <w:style w:type="paragraph" w:styleId="PlainText">
    <w:name w:val="Plain Text"/>
    <w:basedOn w:val="Normal"/>
    <w:link w:val="PlainTextChar"/>
    <w:uiPriority w:val="99"/>
    <w:unhideWhenUsed/>
    <w:rsid w:val="00750CDB"/>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750CDB"/>
    <w:rPr>
      <w:rFonts w:ascii="Consolas" w:hAnsi="Consolas" w:cs="Consolas"/>
      <w:sz w:val="21"/>
      <w:szCs w:val="21"/>
    </w:rPr>
  </w:style>
  <w:style w:type="paragraph" w:styleId="ListParagraph">
    <w:name w:val="List Paragraph"/>
    <w:basedOn w:val="Normal"/>
    <w:uiPriority w:val="34"/>
    <w:qFormat/>
    <w:rsid w:val="00802C09"/>
    <w:pPr>
      <w:ind w:left="720"/>
      <w:contextualSpacing/>
    </w:pPr>
  </w:style>
  <w:style w:type="paragraph" w:styleId="TOCHeading">
    <w:name w:val="TOC Heading"/>
    <w:basedOn w:val="Heading1"/>
    <w:next w:val="Normal"/>
    <w:uiPriority w:val="39"/>
    <w:unhideWhenUsed/>
    <w:qFormat/>
    <w:rsid w:val="00A21448"/>
    <w:pPr>
      <w:spacing w:before="480" w:line="276" w:lineRule="auto"/>
      <w:outlineLvl w:val="9"/>
    </w:pPr>
    <w:rPr>
      <w:b/>
      <w:bCs/>
      <w:sz w:val="28"/>
      <w:szCs w:val="28"/>
    </w:rPr>
  </w:style>
  <w:style w:type="paragraph" w:styleId="TOC1">
    <w:name w:val="toc 1"/>
    <w:basedOn w:val="Normal"/>
    <w:next w:val="Normal"/>
    <w:autoRedefine/>
    <w:uiPriority w:val="39"/>
    <w:unhideWhenUsed/>
    <w:rsid w:val="00A21448"/>
    <w:pPr>
      <w:spacing w:before="240" w:after="120"/>
    </w:pPr>
    <w:rPr>
      <w:b/>
      <w:bCs/>
      <w:sz w:val="20"/>
      <w:szCs w:val="20"/>
    </w:rPr>
  </w:style>
  <w:style w:type="paragraph" w:styleId="TOC2">
    <w:name w:val="toc 2"/>
    <w:basedOn w:val="Normal"/>
    <w:next w:val="Normal"/>
    <w:autoRedefine/>
    <w:uiPriority w:val="39"/>
    <w:unhideWhenUsed/>
    <w:rsid w:val="00A21448"/>
    <w:pPr>
      <w:spacing w:before="120"/>
      <w:ind w:left="240"/>
    </w:pPr>
    <w:rPr>
      <w:i/>
      <w:iCs/>
      <w:sz w:val="20"/>
      <w:szCs w:val="20"/>
    </w:rPr>
  </w:style>
  <w:style w:type="paragraph" w:styleId="TOC3">
    <w:name w:val="toc 3"/>
    <w:basedOn w:val="Normal"/>
    <w:next w:val="Normal"/>
    <w:autoRedefine/>
    <w:uiPriority w:val="39"/>
    <w:unhideWhenUsed/>
    <w:rsid w:val="00A21448"/>
    <w:pPr>
      <w:ind w:left="480"/>
    </w:pPr>
    <w:rPr>
      <w:sz w:val="20"/>
      <w:szCs w:val="20"/>
    </w:rPr>
  </w:style>
  <w:style w:type="paragraph" w:styleId="TOC4">
    <w:name w:val="toc 4"/>
    <w:basedOn w:val="Normal"/>
    <w:next w:val="Normal"/>
    <w:autoRedefine/>
    <w:uiPriority w:val="39"/>
    <w:unhideWhenUsed/>
    <w:rsid w:val="00A21448"/>
    <w:pPr>
      <w:ind w:left="720"/>
    </w:pPr>
    <w:rPr>
      <w:sz w:val="20"/>
      <w:szCs w:val="20"/>
    </w:rPr>
  </w:style>
  <w:style w:type="paragraph" w:styleId="TOC5">
    <w:name w:val="toc 5"/>
    <w:basedOn w:val="Normal"/>
    <w:next w:val="Normal"/>
    <w:autoRedefine/>
    <w:uiPriority w:val="39"/>
    <w:unhideWhenUsed/>
    <w:rsid w:val="00A21448"/>
    <w:pPr>
      <w:ind w:left="960"/>
    </w:pPr>
    <w:rPr>
      <w:sz w:val="20"/>
      <w:szCs w:val="20"/>
    </w:rPr>
  </w:style>
  <w:style w:type="paragraph" w:styleId="TOC6">
    <w:name w:val="toc 6"/>
    <w:basedOn w:val="Normal"/>
    <w:next w:val="Normal"/>
    <w:autoRedefine/>
    <w:uiPriority w:val="39"/>
    <w:unhideWhenUsed/>
    <w:rsid w:val="00A21448"/>
    <w:pPr>
      <w:ind w:left="1200"/>
    </w:pPr>
    <w:rPr>
      <w:sz w:val="20"/>
      <w:szCs w:val="20"/>
    </w:rPr>
  </w:style>
  <w:style w:type="paragraph" w:styleId="TOC7">
    <w:name w:val="toc 7"/>
    <w:basedOn w:val="Normal"/>
    <w:next w:val="Normal"/>
    <w:autoRedefine/>
    <w:uiPriority w:val="39"/>
    <w:unhideWhenUsed/>
    <w:rsid w:val="00A21448"/>
    <w:pPr>
      <w:ind w:left="1440"/>
    </w:pPr>
    <w:rPr>
      <w:sz w:val="20"/>
      <w:szCs w:val="20"/>
    </w:rPr>
  </w:style>
  <w:style w:type="paragraph" w:styleId="TOC8">
    <w:name w:val="toc 8"/>
    <w:basedOn w:val="Normal"/>
    <w:next w:val="Normal"/>
    <w:autoRedefine/>
    <w:uiPriority w:val="39"/>
    <w:unhideWhenUsed/>
    <w:rsid w:val="00A21448"/>
    <w:pPr>
      <w:ind w:left="1680"/>
    </w:pPr>
    <w:rPr>
      <w:sz w:val="20"/>
      <w:szCs w:val="20"/>
    </w:rPr>
  </w:style>
  <w:style w:type="paragraph" w:styleId="TOC9">
    <w:name w:val="toc 9"/>
    <w:basedOn w:val="Normal"/>
    <w:next w:val="Normal"/>
    <w:autoRedefine/>
    <w:uiPriority w:val="39"/>
    <w:unhideWhenUsed/>
    <w:rsid w:val="00A21448"/>
    <w:pPr>
      <w:ind w:left="1920"/>
    </w:pPr>
    <w:rPr>
      <w:sz w:val="20"/>
      <w:szCs w:val="20"/>
    </w:rPr>
  </w:style>
  <w:style w:type="character" w:styleId="PageNumber">
    <w:name w:val="page number"/>
    <w:basedOn w:val="DefaultParagraphFont"/>
    <w:uiPriority w:val="99"/>
    <w:semiHidden/>
    <w:unhideWhenUsed/>
    <w:rsid w:val="00A21448"/>
  </w:style>
  <w:style w:type="paragraph" w:styleId="Title">
    <w:name w:val="Title"/>
    <w:basedOn w:val="Normal"/>
    <w:next w:val="Normal"/>
    <w:link w:val="TitleChar"/>
    <w:uiPriority w:val="10"/>
    <w:qFormat/>
    <w:rsid w:val="003617D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17D6"/>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BCE"/>
    <w:rPr>
      <w:color w:val="808080"/>
    </w:rPr>
  </w:style>
  <w:style w:type="character" w:styleId="UnresolvedMention">
    <w:name w:val="Unresolved Mention"/>
    <w:basedOn w:val="DefaultParagraphFont"/>
    <w:uiPriority w:val="99"/>
    <w:unhideWhenUsed/>
    <w:rsid w:val="005C5DC4"/>
    <w:rPr>
      <w:color w:val="605E5C"/>
      <w:shd w:val="clear" w:color="auto" w:fill="E1DFDD"/>
    </w:rPr>
  </w:style>
  <w:style w:type="paragraph" w:styleId="BalloonText">
    <w:name w:val="Balloon Text"/>
    <w:basedOn w:val="Normal"/>
    <w:link w:val="BalloonTextChar"/>
    <w:uiPriority w:val="99"/>
    <w:semiHidden/>
    <w:unhideWhenUsed/>
    <w:rsid w:val="00B4735F"/>
    <w:rPr>
      <w:sz w:val="18"/>
      <w:szCs w:val="18"/>
    </w:rPr>
  </w:style>
  <w:style w:type="character" w:customStyle="1" w:styleId="BalloonTextChar">
    <w:name w:val="Balloon Text Char"/>
    <w:basedOn w:val="DefaultParagraphFont"/>
    <w:link w:val="BalloonText"/>
    <w:uiPriority w:val="99"/>
    <w:semiHidden/>
    <w:rsid w:val="00B4735F"/>
    <w:rPr>
      <w:rFonts w:ascii="Times New Roman" w:eastAsia="Times New Roman" w:hAnsi="Times New Roman" w:cs="Times New Roman"/>
      <w:sz w:val="18"/>
      <w:szCs w:val="18"/>
    </w:rPr>
  </w:style>
  <w:style w:type="paragraph" w:styleId="Revision">
    <w:name w:val="Revision"/>
    <w:hidden/>
    <w:uiPriority w:val="99"/>
    <w:semiHidden/>
    <w:rsid w:val="00BA63DC"/>
    <w:rPr>
      <w:rFonts w:eastAsia="Times New Roman" w:cstheme="minorHAnsi"/>
      <w:sz w:val="22"/>
      <w:szCs w:val="22"/>
    </w:rPr>
  </w:style>
  <w:style w:type="character" w:customStyle="1" w:styleId="Heading4Char">
    <w:name w:val="Heading 4 Char"/>
    <w:basedOn w:val="DefaultParagraphFont"/>
    <w:link w:val="Heading4"/>
    <w:uiPriority w:val="9"/>
    <w:rsid w:val="00124073"/>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DB6C68"/>
    <w:pPr>
      <w:spacing w:before="180" w:after="180"/>
    </w:pPr>
    <w:rPr>
      <w:rFonts w:eastAsiaTheme="minorHAnsi" w:cstheme="minorBidi"/>
    </w:rPr>
  </w:style>
  <w:style w:type="character" w:customStyle="1" w:styleId="BodyTextChar">
    <w:name w:val="Body Text Char"/>
    <w:basedOn w:val="DefaultParagraphFont"/>
    <w:link w:val="BodyText"/>
    <w:rsid w:val="00DB6C68"/>
    <w:rPr>
      <w:sz w:val="22"/>
    </w:rPr>
  </w:style>
  <w:style w:type="paragraph" w:customStyle="1" w:styleId="FirstParagraph">
    <w:name w:val="First Paragraph"/>
    <w:basedOn w:val="BodyText"/>
    <w:next w:val="BodyText"/>
    <w:qFormat/>
    <w:rsid w:val="00124073"/>
  </w:style>
  <w:style w:type="character" w:customStyle="1" w:styleId="VerbatimChar">
    <w:name w:val="Verbatim Char"/>
    <w:basedOn w:val="DefaultParagraphFont"/>
    <w:link w:val="SourceCode"/>
    <w:rsid w:val="00124073"/>
    <w:rPr>
      <w:rFonts w:ascii="Consolas" w:hAnsi="Consolas"/>
      <w:sz w:val="22"/>
    </w:rPr>
  </w:style>
  <w:style w:type="paragraph" w:customStyle="1" w:styleId="SourceCode">
    <w:name w:val="Source Code"/>
    <w:basedOn w:val="Normal"/>
    <w:link w:val="VerbatimChar"/>
    <w:rsid w:val="00124073"/>
    <w:pPr>
      <w:wordWrap w:val="0"/>
      <w:spacing w:after="200"/>
    </w:pPr>
    <w:rPr>
      <w:rFonts w:ascii="Consolas" w:eastAsiaTheme="minorHAnsi" w:hAnsi="Consolas" w:cstheme="minorBidi"/>
    </w:rPr>
  </w:style>
  <w:style w:type="character" w:styleId="FollowedHyperlink">
    <w:name w:val="FollowedHyperlink"/>
    <w:basedOn w:val="DefaultParagraphFont"/>
    <w:uiPriority w:val="99"/>
    <w:semiHidden/>
    <w:unhideWhenUsed/>
    <w:rsid w:val="001626E3"/>
    <w:rPr>
      <w:color w:val="954F72" w:themeColor="followedHyperlink"/>
      <w:u w:val="single"/>
    </w:rPr>
  </w:style>
  <w:style w:type="table" w:styleId="TableGrid">
    <w:name w:val="Table Grid"/>
    <w:basedOn w:val="TableNormal"/>
    <w:uiPriority w:val="39"/>
    <w:rsid w:val="00ED52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F12A2"/>
    <w:rPr>
      <w:rFonts w:eastAsia="Times New Roman" w:cs="Times New Roman"/>
      <w:sz w:val="22"/>
    </w:rPr>
  </w:style>
  <w:style w:type="character" w:styleId="CommentReference">
    <w:name w:val="annotation reference"/>
    <w:basedOn w:val="DefaultParagraphFont"/>
    <w:uiPriority w:val="99"/>
    <w:semiHidden/>
    <w:unhideWhenUsed/>
    <w:rsid w:val="00753382"/>
    <w:rPr>
      <w:sz w:val="16"/>
      <w:szCs w:val="16"/>
    </w:rPr>
  </w:style>
  <w:style w:type="paragraph" w:styleId="CommentText">
    <w:name w:val="annotation text"/>
    <w:basedOn w:val="Normal"/>
    <w:link w:val="CommentTextChar"/>
    <w:uiPriority w:val="99"/>
    <w:semiHidden/>
    <w:unhideWhenUsed/>
    <w:rsid w:val="00753382"/>
    <w:rPr>
      <w:sz w:val="20"/>
      <w:szCs w:val="20"/>
    </w:rPr>
  </w:style>
  <w:style w:type="character" w:customStyle="1" w:styleId="CommentTextChar">
    <w:name w:val="Comment Text Char"/>
    <w:basedOn w:val="DefaultParagraphFont"/>
    <w:link w:val="CommentText"/>
    <w:uiPriority w:val="99"/>
    <w:semiHidden/>
    <w:rsid w:val="00753382"/>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3382"/>
    <w:rPr>
      <w:b/>
      <w:bCs/>
    </w:rPr>
  </w:style>
  <w:style w:type="character" w:customStyle="1" w:styleId="CommentSubjectChar">
    <w:name w:val="Comment Subject Char"/>
    <w:basedOn w:val="CommentTextChar"/>
    <w:link w:val="CommentSubject"/>
    <w:uiPriority w:val="99"/>
    <w:semiHidden/>
    <w:rsid w:val="00753382"/>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3942">
      <w:bodyDiv w:val="1"/>
      <w:marLeft w:val="0"/>
      <w:marRight w:val="0"/>
      <w:marTop w:val="0"/>
      <w:marBottom w:val="0"/>
      <w:divBdr>
        <w:top w:val="none" w:sz="0" w:space="0" w:color="auto"/>
        <w:left w:val="none" w:sz="0" w:space="0" w:color="auto"/>
        <w:bottom w:val="none" w:sz="0" w:space="0" w:color="auto"/>
        <w:right w:val="none" w:sz="0" w:space="0" w:color="auto"/>
      </w:divBdr>
      <w:divsChild>
        <w:div w:id="1290819286">
          <w:marLeft w:val="0"/>
          <w:marRight w:val="0"/>
          <w:marTop w:val="0"/>
          <w:marBottom w:val="0"/>
          <w:divBdr>
            <w:top w:val="none" w:sz="0" w:space="0" w:color="auto"/>
            <w:left w:val="none" w:sz="0" w:space="0" w:color="auto"/>
            <w:bottom w:val="none" w:sz="0" w:space="0" w:color="auto"/>
            <w:right w:val="none" w:sz="0" w:space="0" w:color="auto"/>
          </w:divBdr>
        </w:div>
        <w:div w:id="2048795087">
          <w:marLeft w:val="0"/>
          <w:marRight w:val="0"/>
          <w:marTop w:val="0"/>
          <w:marBottom w:val="0"/>
          <w:divBdr>
            <w:top w:val="none" w:sz="0" w:space="0" w:color="auto"/>
            <w:left w:val="none" w:sz="0" w:space="0" w:color="auto"/>
            <w:bottom w:val="none" w:sz="0" w:space="0" w:color="auto"/>
            <w:right w:val="none" w:sz="0" w:space="0" w:color="auto"/>
          </w:divBdr>
        </w:div>
        <w:div w:id="159321529">
          <w:marLeft w:val="0"/>
          <w:marRight w:val="0"/>
          <w:marTop w:val="0"/>
          <w:marBottom w:val="0"/>
          <w:divBdr>
            <w:top w:val="none" w:sz="0" w:space="0" w:color="auto"/>
            <w:left w:val="none" w:sz="0" w:space="0" w:color="auto"/>
            <w:bottom w:val="none" w:sz="0" w:space="0" w:color="auto"/>
            <w:right w:val="none" w:sz="0" w:space="0" w:color="auto"/>
          </w:divBdr>
        </w:div>
        <w:div w:id="1908106035">
          <w:marLeft w:val="0"/>
          <w:marRight w:val="0"/>
          <w:marTop w:val="0"/>
          <w:marBottom w:val="0"/>
          <w:divBdr>
            <w:top w:val="none" w:sz="0" w:space="0" w:color="auto"/>
            <w:left w:val="none" w:sz="0" w:space="0" w:color="auto"/>
            <w:bottom w:val="none" w:sz="0" w:space="0" w:color="auto"/>
            <w:right w:val="none" w:sz="0" w:space="0" w:color="auto"/>
          </w:divBdr>
        </w:div>
        <w:div w:id="952783239">
          <w:marLeft w:val="0"/>
          <w:marRight w:val="0"/>
          <w:marTop w:val="0"/>
          <w:marBottom w:val="0"/>
          <w:divBdr>
            <w:top w:val="none" w:sz="0" w:space="0" w:color="auto"/>
            <w:left w:val="none" w:sz="0" w:space="0" w:color="auto"/>
            <w:bottom w:val="none" w:sz="0" w:space="0" w:color="auto"/>
            <w:right w:val="none" w:sz="0" w:space="0" w:color="auto"/>
          </w:divBdr>
        </w:div>
        <w:div w:id="1171021236">
          <w:marLeft w:val="0"/>
          <w:marRight w:val="0"/>
          <w:marTop w:val="0"/>
          <w:marBottom w:val="0"/>
          <w:divBdr>
            <w:top w:val="none" w:sz="0" w:space="0" w:color="auto"/>
            <w:left w:val="none" w:sz="0" w:space="0" w:color="auto"/>
            <w:bottom w:val="none" w:sz="0" w:space="0" w:color="auto"/>
            <w:right w:val="none" w:sz="0" w:space="0" w:color="auto"/>
          </w:divBdr>
        </w:div>
        <w:div w:id="1603026570">
          <w:marLeft w:val="0"/>
          <w:marRight w:val="0"/>
          <w:marTop w:val="0"/>
          <w:marBottom w:val="0"/>
          <w:divBdr>
            <w:top w:val="none" w:sz="0" w:space="0" w:color="auto"/>
            <w:left w:val="none" w:sz="0" w:space="0" w:color="auto"/>
            <w:bottom w:val="none" w:sz="0" w:space="0" w:color="auto"/>
            <w:right w:val="none" w:sz="0" w:space="0" w:color="auto"/>
          </w:divBdr>
        </w:div>
        <w:div w:id="1076442542">
          <w:marLeft w:val="0"/>
          <w:marRight w:val="0"/>
          <w:marTop w:val="0"/>
          <w:marBottom w:val="0"/>
          <w:divBdr>
            <w:top w:val="none" w:sz="0" w:space="0" w:color="auto"/>
            <w:left w:val="none" w:sz="0" w:space="0" w:color="auto"/>
            <w:bottom w:val="none" w:sz="0" w:space="0" w:color="auto"/>
            <w:right w:val="none" w:sz="0" w:space="0" w:color="auto"/>
          </w:divBdr>
        </w:div>
        <w:div w:id="1945989553">
          <w:marLeft w:val="0"/>
          <w:marRight w:val="0"/>
          <w:marTop w:val="0"/>
          <w:marBottom w:val="0"/>
          <w:divBdr>
            <w:top w:val="none" w:sz="0" w:space="0" w:color="auto"/>
            <w:left w:val="none" w:sz="0" w:space="0" w:color="auto"/>
            <w:bottom w:val="none" w:sz="0" w:space="0" w:color="auto"/>
            <w:right w:val="none" w:sz="0" w:space="0" w:color="auto"/>
          </w:divBdr>
        </w:div>
        <w:div w:id="752580763">
          <w:marLeft w:val="0"/>
          <w:marRight w:val="0"/>
          <w:marTop w:val="0"/>
          <w:marBottom w:val="0"/>
          <w:divBdr>
            <w:top w:val="none" w:sz="0" w:space="0" w:color="auto"/>
            <w:left w:val="none" w:sz="0" w:space="0" w:color="auto"/>
            <w:bottom w:val="none" w:sz="0" w:space="0" w:color="auto"/>
            <w:right w:val="none" w:sz="0" w:space="0" w:color="auto"/>
          </w:divBdr>
        </w:div>
        <w:div w:id="1802338190">
          <w:marLeft w:val="0"/>
          <w:marRight w:val="0"/>
          <w:marTop w:val="0"/>
          <w:marBottom w:val="0"/>
          <w:divBdr>
            <w:top w:val="none" w:sz="0" w:space="0" w:color="auto"/>
            <w:left w:val="none" w:sz="0" w:space="0" w:color="auto"/>
            <w:bottom w:val="none" w:sz="0" w:space="0" w:color="auto"/>
            <w:right w:val="none" w:sz="0" w:space="0" w:color="auto"/>
          </w:divBdr>
        </w:div>
        <w:div w:id="706442980">
          <w:marLeft w:val="0"/>
          <w:marRight w:val="0"/>
          <w:marTop w:val="0"/>
          <w:marBottom w:val="0"/>
          <w:divBdr>
            <w:top w:val="none" w:sz="0" w:space="0" w:color="auto"/>
            <w:left w:val="none" w:sz="0" w:space="0" w:color="auto"/>
            <w:bottom w:val="none" w:sz="0" w:space="0" w:color="auto"/>
            <w:right w:val="none" w:sz="0" w:space="0" w:color="auto"/>
          </w:divBdr>
        </w:div>
        <w:div w:id="981347914">
          <w:marLeft w:val="0"/>
          <w:marRight w:val="0"/>
          <w:marTop w:val="0"/>
          <w:marBottom w:val="0"/>
          <w:divBdr>
            <w:top w:val="none" w:sz="0" w:space="0" w:color="auto"/>
            <w:left w:val="none" w:sz="0" w:space="0" w:color="auto"/>
            <w:bottom w:val="none" w:sz="0" w:space="0" w:color="auto"/>
            <w:right w:val="none" w:sz="0" w:space="0" w:color="auto"/>
          </w:divBdr>
        </w:div>
        <w:div w:id="1766802226">
          <w:marLeft w:val="0"/>
          <w:marRight w:val="0"/>
          <w:marTop w:val="0"/>
          <w:marBottom w:val="0"/>
          <w:divBdr>
            <w:top w:val="none" w:sz="0" w:space="0" w:color="auto"/>
            <w:left w:val="none" w:sz="0" w:space="0" w:color="auto"/>
            <w:bottom w:val="none" w:sz="0" w:space="0" w:color="auto"/>
            <w:right w:val="none" w:sz="0" w:space="0" w:color="auto"/>
          </w:divBdr>
        </w:div>
        <w:div w:id="2003504019">
          <w:marLeft w:val="0"/>
          <w:marRight w:val="0"/>
          <w:marTop w:val="0"/>
          <w:marBottom w:val="0"/>
          <w:divBdr>
            <w:top w:val="none" w:sz="0" w:space="0" w:color="auto"/>
            <w:left w:val="none" w:sz="0" w:space="0" w:color="auto"/>
            <w:bottom w:val="none" w:sz="0" w:space="0" w:color="auto"/>
            <w:right w:val="none" w:sz="0" w:space="0" w:color="auto"/>
          </w:divBdr>
        </w:div>
        <w:div w:id="396241727">
          <w:marLeft w:val="0"/>
          <w:marRight w:val="0"/>
          <w:marTop w:val="0"/>
          <w:marBottom w:val="0"/>
          <w:divBdr>
            <w:top w:val="none" w:sz="0" w:space="0" w:color="auto"/>
            <w:left w:val="none" w:sz="0" w:space="0" w:color="auto"/>
            <w:bottom w:val="none" w:sz="0" w:space="0" w:color="auto"/>
            <w:right w:val="none" w:sz="0" w:space="0" w:color="auto"/>
          </w:divBdr>
        </w:div>
        <w:div w:id="603421387">
          <w:marLeft w:val="0"/>
          <w:marRight w:val="0"/>
          <w:marTop w:val="0"/>
          <w:marBottom w:val="0"/>
          <w:divBdr>
            <w:top w:val="none" w:sz="0" w:space="0" w:color="auto"/>
            <w:left w:val="none" w:sz="0" w:space="0" w:color="auto"/>
            <w:bottom w:val="none" w:sz="0" w:space="0" w:color="auto"/>
            <w:right w:val="none" w:sz="0" w:space="0" w:color="auto"/>
          </w:divBdr>
        </w:div>
        <w:div w:id="1553618165">
          <w:marLeft w:val="0"/>
          <w:marRight w:val="0"/>
          <w:marTop w:val="0"/>
          <w:marBottom w:val="0"/>
          <w:divBdr>
            <w:top w:val="none" w:sz="0" w:space="0" w:color="auto"/>
            <w:left w:val="none" w:sz="0" w:space="0" w:color="auto"/>
            <w:bottom w:val="none" w:sz="0" w:space="0" w:color="auto"/>
            <w:right w:val="none" w:sz="0" w:space="0" w:color="auto"/>
          </w:divBdr>
        </w:div>
        <w:div w:id="1370374472">
          <w:marLeft w:val="0"/>
          <w:marRight w:val="0"/>
          <w:marTop w:val="0"/>
          <w:marBottom w:val="0"/>
          <w:divBdr>
            <w:top w:val="none" w:sz="0" w:space="0" w:color="auto"/>
            <w:left w:val="none" w:sz="0" w:space="0" w:color="auto"/>
            <w:bottom w:val="none" w:sz="0" w:space="0" w:color="auto"/>
            <w:right w:val="none" w:sz="0" w:space="0" w:color="auto"/>
          </w:divBdr>
        </w:div>
        <w:div w:id="128476791">
          <w:marLeft w:val="0"/>
          <w:marRight w:val="0"/>
          <w:marTop w:val="0"/>
          <w:marBottom w:val="0"/>
          <w:divBdr>
            <w:top w:val="none" w:sz="0" w:space="0" w:color="auto"/>
            <w:left w:val="none" w:sz="0" w:space="0" w:color="auto"/>
            <w:bottom w:val="none" w:sz="0" w:space="0" w:color="auto"/>
            <w:right w:val="none" w:sz="0" w:space="0" w:color="auto"/>
          </w:divBdr>
        </w:div>
        <w:div w:id="2023584466">
          <w:marLeft w:val="0"/>
          <w:marRight w:val="0"/>
          <w:marTop w:val="0"/>
          <w:marBottom w:val="0"/>
          <w:divBdr>
            <w:top w:val="none" w:sz="0" w:space="0" w:color="auto"/>
            <w:left w:val="none" w:sz="0" w:space="0" w:color="auto"/>
            <w:bottom w:val="none" w:sz="0" w:space="0" w:color="auto"/>
            <w:right w:val="none" w:sz="0" w:space="0" w:color="auto"/>
          </w:divBdr>
        </w:div>
        <w:div w:id="22638105">
          <w:marLeft w:val="0"/>
          <w:marRight w:val="0"/>
          <w:marTop w:val="0"/>
          <w:marBottom w:val="0"/>
          <w:divBdr>
            <w:top w:val="none" w:sz="0" w:space="0" w:color="auto"/>
            <w:left w:val="none" w:sz="0" w:space="0" w:color="auto"/>
            <w:bottom w:val="none" w:sz="0" w:space="0" w:color="auto"/>
            <w:right w:val="none" w:sz="0" w:space="0" w:color="auto"/>
          </w:divBdr>
        </w:div>
        <w:div w:id="1708020343">
          <w:marLeft w:val="0"/>
          <w:marRight w:val="0"/>
          <w:marTop w:val="0"/>
          <w:marBottom w:val="0"/>
          <w:divBdr>
            <w:top w:val="none" w:sz="0" w:space="0" w:color="auto"/>
            <w:left w:val="none" w:sz="0" w:space="0" w:color="auto"/>
            <w:bottom w:val="none" w:sz="0" w:space="0" w:color="auto"/>
            <w:right w:val="none" w:sz="0" w:space="0" w:color="auto"/>
          </w:divBdr>
        </w:div>
        <w:div w:id="1254631668">
          <w:marLeft w:val="0"/>
          <w:marRight w:val="0"/>
          <w:marTop w:val="0"/>
          <w:marBottom w:val="0"/>
          <w:divBdr>
            <w:top w:val="none" w:sz="0" w:space="0" w:color="auto"/>
            <w:left w:val="none" w:sz="0" w:space="0" w:color="auto"/>
            <w:bottom w:val="none" w:sz="0" w:space="0" w:color="auto"/>
            <w:right w:val="none" w:sz="0" w:space="0" w:color="auto"/>
          </w:divBdr>
        </w:div>
        <w:div w:id="595676570">
          <w:marLeft w:val="0"/>
          <w:marRight w:val="0"/>
          <w:marTop w:val="0"/>
          <w:marBottom w:val="0"/>
          <w:divBdr>
            <w:top w:val="none" w:sz="0" w:space="0" w:color="auto"/>
            <w:left w:val="none" w:sz="0" w:space="0" w:color="auto"/>
            <w:bottom w:val="none" w:sz="0" w:space="0" w:color="auto"/>
            <w:right w:val="none" w:sz="0" w:space="0" w:color="auto"/>
          </w:divBdr>
        </w:div>
        <w:div w:id="685061986">
          <w:marLeft w:val="0"/>
          <w:marRight w:val="0"/>
          <w:marTop w:val="0"/>
          <w:marBottom w:val="0"/>
          <w:divBdr>
            <w:top w:val="none" w:sz="0" w:space="0" w:color="auto"/>
            <w:left w:val="none" w:sz="0" w:space="0" w:color="auto"/>
            <w:bottom w:val="none" w:sz="0" w:space="0" w:color="auto"/>
            <w:right w:val="none" w:sz="0" w:space="0" w:color="auto"/>
          </w:divBdr>
        </w:div>
        <w:div w:id="1028487750">
          <w:marLeft w:val="0"/>
          <w:marRight w:val="0"/>
          <w:marTop w:val="0"/>
          <w:marBottom w:val="0"/>
          <w:divBdr>
            <w:top w:val="none" w:sz="0" w:space="0" w:color="auto"/>
            <w:left w:val="none" w:sz="0" w:space="0" w:color="auto"/>
            <w:bottom w:val="none" w:sz="0" w:space="0" w:color="auto"/>
            <w:right w:val="none" w:sz="0" w:space="0" w:color="auto"/>
          </w:divBdr>
        </w:div>
        <w:div w:id="234240197">
          <w:marLeft w:val="0"/>
          <w:marRight w:val="0"/>
          <w:marTop w:val="0"/>
          <w:marBottom w:val="0"/>
          <w:divBdr>
            <w:top w:val="none" w:sz="0" w:space="0" w:color="auto"/>
            <w:left w:val="none" w:sz="0" w:space="0" w:color="auto"/>
            <w:bottom w:val="none" w:sz="0" w:space="0" w:color="auto"/>
            <w:right w:val="none" w:sz="0" w:space="0" w:color="auto"/>
          </w:divBdr>
        </w:div>
        <w:div w:id="1986007364">
          <w:marLeft w:val="0"/>
          <w:marRight w:val="0"/>
          <w:marTop w:val="0"/>
          <w:marBottom w:val="0"/>
          <w:divBdr>
            <w:top w:val="none" w:sz="0" w:space="0" w:color="auto"/>
            <w:left w:val="none" w:sz="0" w:space="0" w:color="auto"/>
            <w:bottom w:val="none" w:sz="0" w:space="0" w:color="auto"/>
            <w:right w:val="none" w:sz="0" w:space="0" w:color="auto"/>
          </w:divBdr>
        </w:div>
        <w:div w:id="1742293624">
          <w:marLeft w:val="0"/>
          <w:marRight w:val="0"/>
          <w:marTop w:val="0"/>
          <w:marBottom w:val="0"/>
          <w:divBdr>
            <w:top w:val="none" w:sz="0" w:space="0" w:color="auto"/>
            <w:left w:val="none" w:sz="0" w:space="0" w:color="auto"/>
            <w:bottom w:val="none" w:sz="0" w:space="0" w:color="auto"/>
            <w:right w:val="none" w:sz="0" w:space="0" w:color="auto"/>
          </w:divBdr>
        </w:div>
        <w:div w:id="2094665108">
          <w:marLeft w:val="0"/>
          <w:marRight w:val="0"/>
          <w:marTop w:val="0"/>
          <w:marBottom w:val="0"/>
          <w:divBdr>
            <w:top w:val="none" w:sz="0" w:space="0" w:color="auto"/>
            <w:left w:val="none" w:sz="0" w:space="0" w:color="auto"/>
            <w:bottom w:val="none" w:sz="0" w:space="0" w:color="auto"/>
            <w:right w:val="none" w:sz="0" w:space="0" w:color="auto"/>
          </w:divBdr>
        </w:div>
        <w:div w:id="60376725">
          <w:marLeft w:val="0"/>
          <w:marRight w:val="0"/>
          <w:marTop w:val="0"/>
          <w:marBottom w:val="0"/>
          <w:divBdr>
            <w:top w:val="none" w:sz="0" w:space="0" w:color="auto"/>
            <w:left w:val="none" w:sz="0" w:space="0" w:color="auto"/>
            <w:bottom w:val="none" w:sz="0" w:space="0" w:color="auto"/>
            <w:right w:val="none" w:sz="0" w:space="0" w:color="auto"/>
          </w:divBdr>
        </w:div>
        <w:div w:id="1760562297">
          <w:marLeft w:val="0"/>
          <w:marRight w:val="0"/>
          <w:marTop w:val="0"/>
          <w:marBottom w:val="0"/>
          <w:divBdr>
            <w:top w:val="none" w:sz="0" w:space="0" w:color="auto"/>
            <w:left w:val="none" w:sz="0" w:space="0" w:color="auto"/>
            <w:bottom w:val="none" w:sz="0" w:space="0" w:color="auto"/>
            <w:right w:val="none" w:sz="0" w:space="0" w:color="auto"/>
          </w:divBdr>
        </w:div>
      </w:divsChild>
    </w:div>
    <w:div w:id="13458627">
      <w:bodyDiv w:val="1"/>
      <w:marLeft w:val="0"/>
      <w:marRight w:val="0"/>
      <w:marTop w:val="0"/>
      <w:marBottom w:val="0"/>
      <w:divBdr>
        <w:top w:val="none" w:sz="0" w:space="0" w:color="auto"/>
        <w:left w:val="none" w:sz="0" w:space="0" w:color="auto"/>
        <w:bottom w:val="none" w:sz="0" w:space="0" w:color="auto"/>
        <w:right w:val="none" w:sz="0" w:space="0" w:color="auto"/>
      </w:divBdr>
    </w:div>
    <w:div w:id="137916627">
      <w:bodyDiv w:val="1"/>
      <w:marLeft w:val="0"/>
      <w:marRight w:val="0"/>
      <w:marTop w:val="0"/>
      <w:marBottom w:val="0"/>
      <w:divBdr>
        <w:top w:val="none" w:sz="0" w:space="0" w:color="auto"/>
        <w:left w:val="none" w:sz="0" w:space="0" w:color="auto"/>
        <w:bottom w:val="none" w:sz="0" w:space="0" w:color="auto"/>
        <w:right w:val="none" w:sz="0" w:space="0" w:color="auto"/>
      </w:divBdr>
    </w:div>
    <w:div w:id="537275457">
      <w:bodyDiv w:val="1"/>
      <w:marLeft w:val="0"/>
      <w:marRight w:val="0"/>
      <w:marTop w:val="0"/>
      <w:marBottom w:val="0"/>
      <w:divBdr>
        <w:top w:val="none" w:sz="0" w:space="0" w:color="auto"/>
        <w:left w:val="none" w:sz="0" w:space="0" w:color="auto"/>
        <w:bottom w:val="none" w:sz="0" w:space="0" w:color="auto"/>
        <w:right w:val="none" w:sz="0" w:space="0" w:color="auto"/>
      </w:divBdr>
    </w:div>
    <w:div w:id="548297426">
      <w:bodyDiv w:val="1"/>
      <w:marLeft w:val="0"/>
      <w:marRight w:val="0"/>
      <w:marTop w:val="0"/>
      <w:marBottom w:val="0"/>
      <w:divBdr>
        <w:top w:val="none" w:sz="0" w:space="0" w:color="auto"/>
        <w:left w:val="none" w:sz="0" w:space="0" w:color="auto"/>
        <w:bottom w:val="none" w:sz="0" w:space="0" w:color="auto"/>
        <w:right w:val="none" w:sz="0" w:space="0" w:color="auto"/>
      </w:divBdr>
      <w:divsChild>
        <w:div w:id="1508330679">
          <w:marLeft w:val="547"/>
          <w:marRight w:val="0"/>
          <w:marTop w:val="320"/>
          <w:marBottom w:val="0"/>
          <w:divBdr>
            <w:top w:val="none" w:sz="0" w:space="0" w:color="auto"/>
            <w:left w:val="none" w:sz="0" w:space="0" w:color="auto"/>
            <w:bottom w:val="none" w:sz="0" w:space="0" w:color="auto"/>
            <w:right w:val="none" w:sz="0" w:space="0" w:color="auto"/>
          </w:divBdr>
        </w:div>
        <w:div w:id="644746591">
          <w:marLeft w:val="547"/>
          <w:marRight w:val="0"/>
          <w:marTop w:val="320"/>
          <w:marBottom w:val="0"/>
          <w:divBdr>
            <w:top w:val="none" w:sz="0" w:space="0" w:color="auto"/>
            <w:left w:val="none" w:sz="0" w:space="0" w:color="auto"/>
            <w:bottom w:val="none" w:sz="0" w:space="0" w:color="auto"/>
            <w:right w:val="none" w:sz="0" w:space="0" w:color="auto"/>
          </w:divBdr>
        </w:div>
        <w:div w:id="95175666">
          <w:marLeft w:val="547"/>
          <w:marRight w:val="0"/>
          <w:marTop w:val="320"/>
          <w:marBottom w:val="0"/>
          <w:divBdr>
            <w:top w:val="none" w:sz="0" w:space="0" w:color="auto"/>
            <w:left w:val="none" w:sz="0" w:space="0" w:color="auto"/>
            <w:bottom w:val="none" w:sz="0" w:space="0" w:color="auto"/>
            <w:right w:val="none" w:sz="0" w:space="0" w:color="auto"/>
          </w:divBdr>
        </w:div>
        <w:div w:id="674695187">
          <w:marLeft w:val="547"/>
          <w:marRight w:val="0"/>
          <w:marTop w:val="320"/>
          <w:marBottom w:val="0"/>
          <w:divBdr>
            <w:top w:val="none" w:sz="0" w:space="0" w:color="auto"/>
            <w:left w:val="none" w:sz="0" w:space="0" w:color="auto"/>
            <w:bottom w:val="none" w:sz="0" w:space="0" w:color="auto"/>
            <w:right w:val="none" w:sz="0" w:space="0" w:color="auto"/>
          </w:divBdr>
        </w:div>
        <w:div w:id="551502402">
          <w:marLeft w:val="547"/>
          <w:marRight w:val="0"/>
          <w:marTop w:val="320"/>
          <w:marBottom w:val="0"/>
          <w:divBdr>
            <w:top w:val="none" w:sz="0" w:space="0" w:color="auto"/>
            <w:left w:val="none" w:sz="0" w:space="0" w:color="auto"/>
            <w:bottom w:val="none" w:sz="0" w:space="0" w:color="auto"/>
            <w:right w:val="none" w:sz="0" w:space="0" w:color="auto"/>
          </w:divBdr>
        </w:div>
        <w:div w:id="1933006701">
          <w:marLeft w:val="547"/>
          <w:marRight w:val="0"/>
          <w:marTop w:val="320"/>
          <w:marBottom w:val="0"/>
          <w:divBdr>
            <w:top w:val="none" w:sz="0" w:space="0" w:color="auto"/>
            <w:left w:val="none" w:sz="0" w:space="0" w:color="auto"/>
            <w:bottom w:val="none" w:sz="0" w:space="0" w:color="auto"/>
            <w:right w:val="none" w:sz="0" w:space="0" w:color="auto"/>
          </w:divBdr>
        </w:div>
      </w:divsChild>
    </w:div>
    <w:div w:id="644238119">
      <w:bodyDiv w:val="1"/>
      <w:marLeft w:val="0"/>
      <w:marRight w:val="0"/>
      <w:marTop w:val="0"/>
      <w:marBottom w:val="0"/>
      <w:divBdr>
        <w:top w:val="none" w:sz="0" w:space="0" w:color="auto"/>
        <w:left w:val="none" w:sz="0" w:space="0" w:color="auto"/>
        <w:bottom w:val="none" w:sz="0" w:space="0" w:color="auto"/>
        <w:right w:val="none" w:sz="0" w:space="0" w:color="auto"/>
      </w:divBdr>
      <w:divsChild>
        <w:div w:id="1494027351">
          <w:marLeft w:val="547"/>
          <w:marRight w:val="0"/>
          <w:marTop w:val="96"/>
          <w:marBottom w:val="0"/>
          <w:divBdr>
            <w:top w:val="none" w:sz="0" w:space="0" w:color="auto"/>
            <w:left w:val="none" w:sz="0" w:space="0" w:color="auto"/>
            <w:bottom w:val="none" w:sz="0" w:space="0" w:color="auto"/>
            <w:right w:val="none" w:sz="0" w:space="0" w:color="auto"/>
          </w:divBdr>
        </w:div>
        <w:div w:id="925575486">
          <w:marLeft w:val="547"/>
          <w:marRight w:val="0"/>
          <w:marTop w:val="96"/>
          <w:marBottom w:val="0"/>
          <w:divBdr>
            <w:top w:val="none" w:sz="0" w:space="0" w:color="auto"/>
            <w:left w:val="none" w:sz="0" w:space="0" w:color="auto"/>
            <w:bottom w:val="none" w:sz="0" w:space="0" w:color="auto"/>
            <w:right w:val="none" w:sz="0" w:space="0" w:color="auto"/>
          </w:divBdr>
        </w:div>
        <w:div w:id="1866939472">
          <w:marLeft w:val="547"/>
          <w:marRight w:val="0"/>
          <w:marTop w:val="96"/>
          <w:marBottom w:val="0"/>
          <w:divBdr>
            <w:top w:val="none" w:sz="0" w:space="0" w:color="auto"/>
            <w:left w:val="none" w:sz="0" w:space="0" w:color="auto"/>
            <w:bottom w:val="none" w:sz="0" w:space="0" w:color="auto"/>
            <w:right w:val="none" w:sz="0" w:space="0" w:color="auto"/>
          </w:divBdr>
        </w:div>
        <w:div w:id="1822310460">
          <w:marLeft w:val="547"/>
          <w:marRight w:val="0"/>
          <w:marTop w:val="96"/>
          <w:marBottom w:val="0"/>
          <w:divBdr>
            <w:top w:val="none" w:sz="0" w:space="0" w:color="auto"/>
            <w:left w:val="none" w:sz="0" w:space="0" w:color="auto"/>
            <w:bottom w:val="none" w:sz="0" w:space="0" w:color="auto"/>
            <w:right w:val="none" w:sz="0" w:space="0" w:color="auto"/>
          </w:divBdr>
        </w:div>
        <w:div w:id="986086566">
          <w:marLeft w:val="547"/>
          <w:marRight w:val="0"/>
          <w:marTop w:val="96"/>
          <w:marBottom w:val="0"/>
          <w:divBdr>
            <w:top w:val="none" w:sz="0" w:space="0" w:color="auto"/>
            <w:left w:val="none" w:sz="0" w:space="0" w:color="auto"/>
            <w:bottom w:val="none" w:sz="0" w:space="0" w:color="auto"/>
            <w:right w:val="none" w:sz="0" w:space="0" w:color="auto"/>
          </w:divBdr>
        </w:div>
      </w:divsChild>
    </w:div>
    <w:div w:id="717044914">
      <w:bodyDiv w:val="1"/>
      <w:marLeft w:val="0"/>
      <w:marRight w:val="0"/>
      <w:marTop w:val="0"/>
      <w:marBottom w:val="0"/>
      <w:divBdr>
        <w:top w:val="none" w:sz="0" w:space="0" w:color="auto"/>
        <w:left w:val="none" w:sz="0" w:space="0" w:color="auto"/>
        <w:bottom w:val="none" w:sz="0" w:space="0" w:color="auto"/>
        <w:right w:val="none" w:sz="0" w:space="0" w:color="auto"/>
      </w:divBdr>
    </w:div>
    <w:div w:id="757555049">
      <w:bodyDiv w:val="1"/>
      <w:marLeft w:val="0"/>
      <w:marRight w:val="0"/>
      <w:marTop w:val="0"/>
      <w:marBottom w:val="0"/>
      <w:divBdr>
        <w:top w:val="none" w:sz="0" w:space="0" w:color="auto"/>
        <w:left w:val="none" w:sz="0" w:space="0" w:color="auto"/>
        <w:bottom w:val="none" w:sz="0" w:space="0" w:color="auto"/>
        <w:right w:val="none" w:sz="0" w:space="0" w:color="auto"/>
      </w:divBdr>
    </w:div>
    <w:div w:id="808133545">
      <w:bodyDiv w:val="1"/>
      <w:marLeft w:val="0"/>
      <w:marRight w:val="0"/>
      <w:marTop w:val="0"/>
      <w:marBottom w:val="0"/>
      <w:divBdr>
        <w:top w:val="none" w:sz="0" w:space="0" w:color="auto"/>
        <w:left w:val="none" w:sz="0" w:space="0" w:color="auto"/>
        <w:bottom w:val="none" w:sz="0" w:space="0" w:color="auto"/>
        <w:right w:val="none" w:sz="0" w:space="0" w:color="auto"/>
      </w:divBdr>
    </w:div>
    <w:div w:id="856580170">
      <w:bodyDiv w:val="1"/>
      <w:marLeft w:val="0"/>
      <w:marRight w:val="0"/>
      <w:marTop w:val="0"/>
      <w:marBottom w:val="0"/>
      <w:divBdr>
        <w:top w:val="none" w:sz="0" w:space="0" w:color="auto"/>
        <w:left w:val="none" w:sz="0" w:space="0" w:color="auto"/>
        <w:bottom w:val="none" w:sz="0" w:space="0" w:color="auto"/>
        <w:right w:val="none" w:sz="0" w:space="0" w:color="auto"/>
      </w:divBdr>
      <w:divsChild>
        <w:div w:id="631330220">
          <w:marLeft w:val="547"/>
          <w:marRight w:val="0"/>
          <w:marTop w:val="120"/>
          <w:marBottom w:val="0"/>
          <w:divBdr>
            <w:top w:val="none" w:sz="0" w:space="0" w:color="auto"/>
            <w:left w:val="none" w:sz="0" w:space="0" w:color="auto"/>
            <w:bottom w:val="none" w:sz="0" w:space="0" w:color="auto"/>
            <w:right w:val="none" w:sz="0" w:space="0" w:color="auto"/>
          </w:divBdr>
        </w:div>
        <w:div w:id="1789087379">
          <w:marLeft w:val="547"/>
          <w:marRight w:val="0"/>
          <w:marTop w:val="120"/>
          <w:marBottom w:val="0"/>
          <w:divBdr>
            <w:top w:val="none" w:sz="0" w:space="0" w:color="auto"/>
            <w:left w:val="none" w:sz="0" w:space="0" w:color="auto"/>
            <w:bottom w:val="none" w:sz="0" w:space="0" w:color="auto"/>
            <w:right w:val="none" w:sz="0" w:space="0" w:color="auto"/>
          </w:divBdr>
        </w:div>
        <w:div w:id="1650402305">
          <w:marLeft w:val="1166"/>
          <w:marRight w:val="0"/>
          <w:marTop w:val="120"/>
          <w:marBottom w:val="0"/>
          <w:divBdr>
            <w:top w:val="none" w:sz="0" w:space="0" w:color="auto"/>
            <w:left w:val="none" w:sz="0" w:space="0" w:color="auto"/>
            <w:bottom w:val="none" w:sz="0" w:space="0" w:color="auto"/>
            <w:right w:val="none" w:sz="0" w:space="0" w:color="auto"/>
          </w:divBdr>
        </w:div>
        <w:div w:id="1172990848">
          <w:marLeft w:val="547"/>
          <w:marRight w:val="0"/>
          <w:marTop w:val="120"/>
          <w:marBottom w:val="0"/>
          <w:divBdr>
            <w:top w:val="none" w:sz="0" w:space="0" w:color="auto"/>
            <w:left w:val="none" w:sz="0" w:space="0" w:color="auto"/>
            <w:bottom w:val="none" w:sz="0" w:space="0" w:color="auto"/>
            <w:right w:val="none" w:sz="0" w:space="0" w:color="auto"/>
          </w:divBdr>
        </w:div>
        <w:div w:id="397899046">
          <w:marLeft w:val="1166"/>
          <w:marRight w:val="0"/>
          <w:marTop w:val="120"/>
          <w:marBottom w:val="0"/>
          <w:divBdr>
            <w:top w:val="none" w:sz="0" w:space="0" w:color="auto"/>
            <w:left w:val="none" w:sz="0" w:space="0" w:color="auto"/>
            <w:bottom w:val="none" w:sz="0" w:space="0" w:color="auto"/>
            <w:right w:val="none" w:sz="0" w:space="0" w:color="auto"/>
          </w:divBdr>
        </w:div>
        <w:div w:id="1964968144">
          <w:marLeft w:val="547"/>
          <w:marRight w:val="0"/>
          <w:marTop w:val="120"/>
          <w:marBottom w:val="0"/>
          <w:divBdr>
            <w:top w:val="none" w:sz="0" w:space="0" w:color="auto"/>
            <w:left w:val="none" w:sz="0" w:space="0" w:color="auto"/>
            <w:bottom w:val="none" w:sz="0" w:space="0" w:color="auto"/>
            <w:right w:val="none" w:sz="0" w:space="0" w:color="auto"/>
          </w:divBdr>
        </w:div>
        <w:div w:id="1902207773">
          <w:marLeft w:val="1166"/>
          <w:marRight w:val="0"/>
          <w:marTop w:val="120"/>
          <w:marBottom w:val="0"/>
          <w:divBdr>
            <w:top w:val="none" w:sz="0" w:space="0" w:color="auto"/>
            <w:left w:val="none" w:sz="0" w:space="0" w:color="auto"/>
            <w:bottom w:val="none" w:sz="0" w:space="0" w:color="auto"/>
            <w:right w:val="none" w:sz="0" w:space="0" w:color="auto"/>
          </w:divBdr>
        </w:div>
        <w:div w:id="672759575">
          <w:marLeft w:val="547"/>
          <w:marRight w:val="0"/>
          <w:marTop w:val="120"/>
          <w:marBottom w:val="0"/>
          <w:divBdr>
            <w:top w:val="none" w:sz="0" w:space="0" w:color="auto"/>
            <w:left w:val="none" w:sz="0" w:space="0" w:color="auto"/>
            <w:bottom w:val="none" w:sz="0" w:space="0" w:color="auto"/>
            <w:right w:val="none" w:sz="0" w:space="0" w:color="auto"/>
          </w:divBdr>
        </w:div>
        <w:div w:id="1159032261">
          <w:marLeft w:val="1166"/>
          <w:marRight w:val="0"/>
          <w:marTop w:val="120"/>
          <w:marBottom w:val="0"/>
          <w:divBdr>
            <w:top w:val="none" w:sz="0" w:space="0" w:color="auto"/>
            <w:left w:val="none" w:sz="0" w:space="0" w:color="auto"/>
            <w:bottom w:val="none" w:sz="0" w:space="0" w:color="auto"/>
            <w:right w:val="none" w:sz="0" w:space="0" w:color="auto"/>
          </w:divBdr>
        </w:div>
        <w:div w:id="1062174038">
          <w:marLeft w:val="547"/>
          <w:marRight w:val="0"/>
          <w:marTop w:val="120"/>
          <w:marBottom w:val="0"/>
          <w:divBdr>
            <w:top w:val="none" w:sz="0" w:space="0" w:color="auto"/>
            <w:left w:val="none" w:sz="0" w:space="0" w:color="auto"/>
            <w:bottom w:val="none" w:sz="0" w:space="0" w:color="auto"/>
            <w:right w:val="none" w:sz="0" w:space="0" w:color="auto"/>
          </w:divBdr>
        </w:div>
        <w:div w:id="1500196523">
          <w:marLeft w:val="1166"/>
          <w:marRight w:val="0"/>
          <w:marTop w:val="120"/>
          <w:marBottom w:val="0"/>
          <w:divBdr>
            <w:top w:val="none" w:sz="0" w:space="0" w:color="auto"/>
            <w:left w:val="none" w:sz="0" w:space="0" w:color="auto"/>
            <w:bottom w:val="none" w:sz="0" w:space="0" w:color="auto"/>
            <w:right w:val="none" w:sz="0" w:space="0" w:color="auto"/>
          </w:divBdr>
        </w:div>
        <w:div w:id="2117552621">
          <w:marLeft w:val="547"/>
          <w:marRight w:val="0"/>
          <w:marTop w:val="120"/>
          <w:marBottom w:val="0"/>
          <w:divBdr>
            <w:top w:val="none" w:sz="0" w:space="0" w:color="auto"/>
            <w:left w:val="none" w:sz="0" w:space="0" w:color="auto"/>
            <w:bottom w:val="none" w:sz="0" w:space="0" w:color="auto"/>
            <w:right w:val="none" w:sz="0" w:space="0" w:color="auto"/>
          </w:divBdr>
        </w:div>
        <w:div w:id="1897231540">
          <w:marLeft w:val="1166"/>
          <w:marRight w:val="0"/>
          <w:marTop w:val="120"/>
          <w:marBottom w:val="0"/>
          <w:divBdr>
            <w:top w:val="none" w:sz="0" w:space="0" w:color="auto"/>
            <w:left w:val="none" w:sz="0" w:space="0" w:color="auto"/>
            <w:bottom w:val="none" w:sz="0" w:space="0" w:color="auto"/>
            <w:right w:val="none" w:sz="0" w:space="0" w:color="auto"/>
          </w:divBdr>
        </w:div>
        <w:div w:id="1333679738">
          <w:marLeft w:val="547"/>
          <w:marRight w:val="0"/>
          <w:marTop w:val="120"/>
          <w:marBottom w:val="0"/>
          <w:divBdr>
            <w:top w:val="none" w:sz="0" w:space="0" w:color="auto"/>
            <w:left w:val="none" w:sz="0" w:space="0" w:color="auto"/>
            <w:bottom w:val="none" w:sz="0" w:space="0" w:color="auto"/>
            <w:right w:val="none" w:sz="0" w:space="0" w:color="auto"/>
          </w:divBdr>
        </w:div>
      </w:divsChild>
    </w:div>
    <w:div w:id="906377329">
      <w:bodyDiv w:val="1"/>
      <w:marLeft w:val="0"/>
      <w:marRight w:val="0"/>
      <w:marTop w:val="0"/>
      <w:marBottom w:val="0"/>
      <w:divBdr>
        <w:top w:val="none" w:sz="0" w:space="0" w:color="auto"/>
        <w:left w:val="none" w:sz="0" w:space="0" w:color="auto"/>
        <w:bottom w:val="none" w:sz="0" w:space="0" w:color="auto"/>
        <w:right w:val="none" w:sz="0" w:space="0" w:color="auto"/>
      </w:divBdr>
      <w:divsChild>
        <w:div w:id="2025588983">
          <w:marLeft w:val="360"/>
          <w:marRight w:val="0"/>
          <w:marTop w:val="120"/>
          <w:marBottom w:val="0"/>
          <w:divBdr>
            <w:top w:val="none" w:sz="0" w:space="0" w:color="auto"/>
            <w:left w:val="none" w:sz="0" w:space="0" w:color="auto"/>
            <w:bottom w:val="none" w:sz="0" w:space="0" w:color="auto"/>
            <w:right w:val="none" w:sz="0" w:space="0" w:color="auto"/>
          </w:divBdr>
        </w:div>
        <w:div w:id="1397625992">
          <w:marLeft w:val="360"/>
          <w:marRight w:val="0"/>
          <w:marTop w:val="120"/>
          <w:marBottom w:val="0"/>
          <w:divBdr>
            <w:top w:val="none" w:sz="0" w:space="0" w:color="auto"/>
            <w:left w:val="none" w:sz="0" w:space="0" w:color="auto"/>
            <w:bottom w:val="none" w:sz="0" w:space="0" w:color="auto"/>
            <w:right w:val="none" w:sz="0" w:space="0" w:color="auto"/>
          </w:divBdr>
        </w:div>
      </w:divsChild>
    </w:div>
    <w:div w:id="916938325">
      <w:bodyDiv w:val="1"/>
      <w:marLeft w:val="0"/>
      <w:marRight w:val="0"/>
      <w:marTop w:val="0"/>
      <w:marBottom w:val="0"/>
      <w:divBdr>
        <w:top w:val="none" w:sz="0" w:space="0" w:color="auto"/>
        <w:left w:val="none" w:sz="0" w:space="0" w:color="auto"/>
        <w:bottom w:val="none" w:sz="0" w:space="0" w:color="auto"/>
        <w:right w:val="none" w:sz="0" w:space="0" w:color="auto"/>
      </w:divBdr>
      <w:divsChild>
        <w:div w:id="737560389">
          <w:marLeft w:val="547"/>
          <w:marRight w:val="0"/>
          <w:marTop w:val="80"/>
          <w:marBottom w:val="0"/>
          <w:divBdr>
            <w:top w:val="none" w:sz="0" w:space="0" w:color="auto"/>
            <w:left w:val="none" w:sz="0" w:space="0" w:color="auto"/>
            <w:bottom w:val="none" w:sz="0" w:space="0" w:color="auto"/>
            <w:right w:val="none" w:sz="0" w:space="0" w:color="auto"/>
          </w:divBdr>
        </w:div>
        <w:div w:id="609246123">
          <w:marLeft w:val="1166"/>
          <w:marRight w:val="0"/>
          <w:marTop w:val="80"/>
          <w:marBottom w:val="0"/>
          <w:divBdr>
            <w:top w:val="none" w:sz="0" w:space="0" w:color="auto"/>
            <w:left w:val="none" w:sz="0" w:space="0" w:color="auto"/>
            <w:bottom w:val="none" w:sz="0" w:space="0" w:color="auto"/>
            <w:right w:val="none" w:sz="0" w:space="0" w:color="auto"/>
          </w:divBdr>
        </w:div>
        <w:div w:id="229966780">
          <w:marLeft w:val="1166"/>
          <w:marRight w:val="0"/>
          <w:marTop w:val="80"/>
          <w:marBottom w:val="0"/>
          <w:divBdr>
            <w:top w:val="none" w:sz="0" w:space="0" w:color="auto"/>
            <w:left w:val="none" w:sz="0" w:space="0" w:color="auto"/>
            <w:bottom w:val="none" w:sz="0" w:space="0" w:color="auto"/>
            <w:right w:val="none" w:sz="0" w:space="0" w:color="auto"/>
          </w:divBdr>
        </w:div>
        <w:div w:id="1617981080">
          <w:marLeft w:val="1166"/>
          <w:marRight w:val="0"/>
          <w:marTop w:val="80"/>
          <w:marBottom w:val="0"/>
          <w:divBdr>
            <w:top w:val="none" w:sz="0" w:space="0" w:color="auto"/>
            <w:left w:val="none" w:sz="0" w:space="0" w:color="auto"/>
            <w:bottom w:val="none" w:sz="0" w:space="0" w:color="auto"/>
            <w:right w:val="none" w:sz="0" w:space="0" w:color="auto"/>
          </w:divBdr>
        </w:div>
        <w:div w:id="432089729">
          <w:marLeft w:val="1166"/>
          <w:marRight w:val="0"/>
          <w:marTop w:val="80"/>
          <w:marBottom w:val="0"/>
          <w:divBdr>
            <w:top w:val="none" w:sz="0" w:space="0" w:color="auto"/>
            <w:left w:val="none" w:sz="0" w:space="0" w:color="auto"/>
            <w:bottom w:val="none" w:sz="0" w:space="0" w:color="auto"/>
            <w:right w:val="none" w:sz="0" w:space="0" w:color="auto"/>
          </w:divBdr>
        </w:div>
        <w:div w:id="296567548">
          <w:marLeft w:val="1166"/>
          <w:marRight w:val="0"/>
          <w:marTop w:val="80"/>
          <w:marBottom w:val="0"/>
          <w:divBdr>
            <w:top w:val="none" w:sz="0" w:space="0" w:color="auto"/>
            <w:left w:val="none" w:sz="0" w:space="0" w:color="auto"/>
            <w:bottom w:val="none" w:sz="0" w:space="0" w:color="auto"/>
            <w:right w:val="none" w:sz="0" w:space="0" w:color="auto"/>
          </w:divBdr>
        </w:div>
        <w:div w:id="1464301219">
          <w:marLeft w:val="547"/>
          <w:marRight w:val="0"/>
          <w:marTop w:val="80"/>
          <w:marBottom w:val="0"/>
          <w:divBdr>
            <w:top w:val="none" w:sz="0" w:space="0" w:color="auto"/>
            <w:left w:val="none" w:sz="0" w:space="0" w:color="auto"/>
            <w:bottom w:val="none" w:sz="0" w:space="0" w:color="auto"/>
            <w:right w:val="none" w:sz="0" w:space="0" w:color="auto"/>
          </w:divBdr>
        </w:div>
        <w:div w:id="406415774">
          <w:marLeft w:val="1166"/>
          <w:marRight w:val="0"/>
          <w:marTop w:val="80"/>
          <w:marBottom w:val="0"/>
          <w:divBdr>
            <w:top w:val="none" w:sz="0" w:space="0" w:color="auto"/>
            <w:left w:val="none" w:sz="0" w:space="0" w:color="auto"/>
            <w:bottom w:val="none" w:sz="0" w:space="0" w:color="auto"/>
            <w:right w:val="none" w:sz="0" w:space="0" w:color="auto"/>
          </w:divBdr>
        </w:div>
        <w:div w:id="1804344824">
          <w:marLeft w:val="1166"/>
          <w:marRight w:val="0"/>
          <w:marTop w:val="80"/>
          <w:marBottom w:val="0"/>
          <w:divBdr>
            <w:top w:val="none" w:sz="0" w:space="0" w:color="auto"/>
            <w:left w:val="none" w:sz="0" w:space="0" w:color="auto"/>
            <w:bottom w:val="none" w:sz="0" w:space="0" w:color="auto"/>
            <w:right w:val="none" w:sz="0" w:space="0" w:color="auto"/>
          </w:divBdr>
        </w:div>
        <w:div w:id="1335837649">
          <w:marLeft w:val="1166"/>
          <w:marRight w:val="0"/>
          <w:marTop w:val="80"/>
          <w:marBottom w:val="0"/>
          <w:divBdr>
            <w:top w:val="none" w:sz="0" w:space="0" w:color="auto"/>
            <w:left w:val="none" w:sz="0" w:space="0" w:color="auto"/>
            <w:bottom w:val="none" w:sz="0" w:space="0" w:color="auto"/>
            <w:right w:val="none" w:sz="0" w:space="0" w:color="auto"/>
          </w:divBdr>
        </w:div>
      </w:divsChild>
    </w:div>
    <w:div w:id="981278602">
      <w:bodyDiv w:val="1"/>
      <w:marLeft w:val="0"/>
      <w:marRight w:val="0"/>
      <w:marTop w:val="0"/>
      <w:marBottom w:val="0"/>
      <w:divBdr>
        <w:top w:val="none" w:sz="0" w:space="0" w:color="auto"/>
        <w:left w:val="none" w:sz="0" w:space="0" w:color="auto"/>
        <w:bottom w:val="none" w:sz="0" w:space="0" w:color="auto"/>
        <w:right w:val="none" w:sz="0" w:space="0" w:color="auto"/>
      </w:divBdr>
    </w:div>
    <w:div w:id="983243403">
      <w:bodyDiv w:val="1"/>
      <w:marLeft w:val="0"/>
      <w:marRight w:val="0"/>
      <w:marTop w:val="0"/>
      <w:marBottom w:val="0"/>
      <w:divBdr>
        <w:top w:val="none" w:sz="0" w:space="0" w:color="auto"/>
        <w:left w:val="none" w:sz="0" w:space="0" w:color="auto"/>
        <w:bottom w:val="none" w:sz="0" w:space="0" w:color="auto"/>
        <w:right w:val="none" w:sz="0" w:space="0" w:color="auto"/>
      </w:divBdr>
      <w:divsChild>
        <w:div w:id="1359309060">
          <w:marLeft w:val="720"/>
          <w:marRight w:val="0"/>
          <w:marTop w:val="80"/>
          <w:marBottom w:val="0"/>
          <w:divBdr>
            <w:top w:val="none" w:sz="0" w:space="0" w:color="auto"/>
            <w:left w:val="none" w:sz="0" w:space="0" w:color="auto"/>
            <w:bottom w:val="none" w:sz="0" w:space="0" w:color="auto"/>
            <w:right w:val="none" w:sz="0" w:space="0" w:color="auto"/>
          </w:divBdr>
        </w:div>
        <w:div w:id="1171873145">
          <w:marLeft w:val="720"/>
          <w:marRight w:val="0"/>
          <w:marTop w:val="80"/>
          <w:marBottom w:val="0"/>
          <w:divBdr>
            <w:top w:val="none" w:sz="0" w:space="0" w:color="auto"/>
            <w:left w:val="none" w:sz="0" w:space="0" w:color="auto"/>
            <w:bottom w:val="none" w:sz="0" w:space="0" w:color="auto"/>
            <w:right w:val="none" w:sz="0" w:space="0" w:color="auto"/>
          </w:divBdr>
        </w:div>
        <w:div w:id="1727603248">
          <w:marLeft w:val="720"/>
          <w:marRight w:val="0"/>
          <w:marTop w:val="80"/>
          <w:marBottom w:val="0"/>
          <w:divBdr>
            <w:top w:val="none" w:sz="0" w:space="0" w:color="auto"/>
            <w:left w:val="none" w:sz="0" w:space="0" w:color="auto"/>
            <w:bottom w:val="none" w:sz="0" w:space="0" w:color="auto"/>
            <w:right w:val="none" w:sz="0" w:space="0" w:color="auto"/>
          </w:divBdr>
        </w:div>
        <w:div w:id="634220574">
          <w:marLeft w:val="720"/>
          <w:marRight w:val="0"/>
          <w:marTop w:val="80"/>
          <w:marBottom w:val="0"/>
          <w:divBdr>
            <w:top w:val="none" w:sz="0" w:space="0" w:color="auto"/>
            <w:left w:val="none" w:sz="0" w:space="0" w:color="auto"/>
            <w:bottom w:val="none" w:sz="0" w:space="0" w:color="auto"/>
            <w:right w:val="none" w:sz="0" w:space="0" w:color="auto"/>
          </w:divBdr>
        </w:div>
        <w:div w:id="1962296012">
          <w:marLeft w:val="720"/>
          <w:marRight w:val="0"/>
          <w:marTop w:val="80"/>
          <w:marBottom w:val="0"/>
          <w:divBdr>
            <w:top w:val="none" w:sz="0" w:space="0" w:color="auto"/>
            <w:left w:val="none" w:sz="0" w:space="0" w:color="auto"/>
            <w:bottom w:val="none" w:sz="0" w:space="0" w:color="auto"/>
            <w:right w:val="none" w:sz="0" w:space="0" w:color="auto"/>
          </w:divBdr>
        </w:div>
      </w:divsChild>
    </w:div>
    <w:div w:id="1010254945">
      <w:bodyDiv w:val="1"/>
      <w:marLeft w:val="0"/>
      <w:marRight w:val="0"/>
      <w:marTop w:val="0"/>
      <w:marBottom w:val="0"/>
      <w:divBdr>
        <w:top w:val="none" w:sz="0" w:space="0" w:color="auto"/>
        <w:left w:val="none" w:sz="0" w:space="0" w:color="auto"/>
        <w:bottom w:val="none" w:sz="0" w:space="0" w:color="auto"/>
        <w:right w:val="none" w:sz="0" w:space="0" w:color="auto"/>
      </w:divBdr>
    </w:div>
    <w:div w:id="1031684643">
      <w:bodyDiv w:val="1"/>
      <w:marLeft w:val="0"/>
      <w:marRight w:val="0"/>
      <w:marTop w:val="0"/>
      <w:marBottom w:val="0"/>
      <w:divBdr>
        <w:top w:val="none" w:sz="0" w:space="0" w:color="auto"/>
        <w:left w:val="none" w:sz="0" w:space="0" w:color="auto"/>
        <w:bottom w:val="none" w:sz="0" w:space="0" w:color="auto"/>
        <w:right w:val="none" w:sz="0" w:space="0" w:color="auto"/>
      </w:divBdr>
      <w:divsChild>
        <w:div w:id="1676762304">
          <w:marLeft w:val="547"/>
          <w:marRight w:val="0"/>
          <w:marTop w:val="86"/>
          <w:marBottom w:val="0"/>
          <w:divBdr>
            <w:top w:val="none" w:sz="0" w:space="0" w:color="auto"/>
            <w:left w:val="none" w:sz="0" w:space="0" w:color="auto"/>
            <w:bottom w:val="none" w:sz="0" w:space="0" w:color="auto"/>
            <w:right w:val="none" w:sz="0" w:space="0" w:color="auto"/>
          </w:divBdr>
        </w:div>
        <w:div w:id="968822480">
          <w:marLeft w:val="547"/>
          <w:marRight w:val="0"/>
          <w:marTop w:val="86"/>
          <w:marBottom w:val="0"/>
          <w:divBdr>
            <w:top w:val="none" w:sz="0" w:space="0" w:color="auto"/>
            <w:left w:val="none" w:sz="0" w:space="0" w:color="auto"/>
            <w:bottom w:val="none" w:sz="0" w:space="0" w:color="auto"/>
            <w:right w:val="none" w:sz="0" w:space="0" w:color="auto"/>
          </w:divBdr>
        </w:div>
        <w:div w:id="1790394813">
          <w:marLeft w:val="547"/>
          <w:marRight w:val="0"/>
          <w:marTop w:val="86"/>
          <w:marBottom w:val="0"/>
          <w:divBdr>
            <w:top w:val="none" w:sz="0" w:space="0" w:color="auto"/>
            <w:left w:val="none" w:sz="0" w:space="0" w:color="auto"/>
            <w:bottom w:val="none" w:sz="0" w:space="0" w:color="auto"/>
            <w:right w:val="none" w:sz="0" w:space="0" w:color="auto"/>
          </w:divBdr>
        </w:div>
        <w:div w:id="1969822704">
          <w:marLeft w:val="547"/>
          <w:marRight w:val="0"/>
          <w:marTop w:val="86"/>
          <w:marBottom w:val="0"/>
          <w:divBdr>
            <w:top w:val="none" w:sz="0" w:space="0" w:color="auto"/>
            <w:left w:val="none" w:sz="0" w:space="0" w:color="auto"/>
            <w:bottom w:val="none" w:sz="0" w:space="0" w:color="auto"/>
            <w:right w:val="none" w:sz="0" w:space="0" w:color="auto"/>
          </w:divBdr>
        </w:div>
        <w:div w:id="1772235528">
          <w:marLeft w:val="547"/>
          <w:marRight w:val="0"/>
          <w:marTop w:val="86"/>
          <w:marBottom w:val="0"/>
          <w:divBdr>
            <w:top w:val="none" w:sz="0" w:space="0" w:color="auto"/>
            <w:left w:val="none" w:sz="0" w:space="0" w:color="auto"/>
            <w:bottom w:val="none" w:sz="0" w:space="0" w:color="auto"/>
            <w:right w:val="none" w:sz="0" w:space="0" w:color="auto"/>
          </w:divBdr>
        </w:div>
        <w:div w:id="1155101260">
          <w:marLeft w:val="547"/>
          <w:marRight w:val="0"/>
          <w:marTop w:val="86"/>
          <w:marBottom w:val="0"/>
          <w:divBdr>
            <w:top w:val="none" w:sz="0" w:space="0" w:color="auto"/>
            <w:left w:val="none" w:sz="0" w:space="0" w:color="auto"/>
            <w:bottom w:val="none" w:sz="0" w:space="0" w:color="auto"/>
            <w:right w:val="none" w:sz="0" w:space="0" w:color="auto"/>
          </w:divBdr>
        </w:div>
        <w:div w:id="1718238557">
          <w:marLeft w:val="547"/>
          <w:marRight w:val="0"/>
          <w:marTop w:val="86"/>
          <w:marBottom w:val="0"/>
          <w:divBdr>
            <w:top w:val="none" w:sz="0" w:space="0" w:color="auto"/>
            <w:left w:val="none" w:sz="0" w:space="0" w:color="auto"/>
            <w:bottom w:val="none" w:sz="0" w:space="0" w:color="auto"/>
            <w:right w:val="none" w:sz="0" w:space="0" w:color="auto"/>
          </w:divBdr>
        </w:div>
      </w:divsChild>
    </w:div>
    <w:div w:id="1273779480">
      <w:bodyDiv w:val="1"/>
      <w:marLeft w:val="0"/>
      <w:marRight w:val="0"/>
      <w:marTop w:val="0"/>
      <w:marBottom w:val="0"/>
      <w:divBdr>
        <w:top w:val="none" w:sz="0" w:space="0" w:color="auto"/>
        <w:left w:val="none" w:sz="0" w:space="0" w:color="auto"/>
        <w:bottom w:val="none" w:sz="0" w:space="0" w:color="auto"/>
        <w:right w:val="none" w:sz="0" w:space="0" w:color="auto"/>
      </w:divBdr>
      <w:divsChild>
        <w:div w:id="641496438">
          <w:marLeft w:val="547"/>
          <w:marRight w:val="0"/>
          <w:marTop w:val="120"/>
          <w:marBottom w:val="0"/>
          <w:divBdr>
            <w:top w:val="none" w:sz="0" w:space="0" w:color="auto"/>
            <w:left w:val="none" w:sz="0" w:space="0" w:color="auto"/>
            <w:bottom w:val="none" w:sz="0" w:space="0" w:color="auto"/>
            <w:right w:val="none" w:sz="0" w:space="0" w:color="auto"/>
          </w:divBdr>
        </w:div>
        <w:div w:id="640232720">
          <w:marLeft w:val="1166"/>
          <w:marRight w:val="0"/>
          <w:marTop w:val="120"/>
          <w:marBottom w:val="0"/>
          <w:divBdr>
            <w:top w:val="none" w:sz="0" w:space="0" w:color="auto"/>
            <w:left w:val="none" w:sz="0" w:space="0" w:color="auto"/>
            <w:bottom w:val="none" w:sz="0" w:space="0" w:color="auto"/>
            <w:right w:val="none" w:sz="0" w:space="0" w:color="auto"/>
          </w:divBdr>
        </w:div>
        <w:div w:id="995189544">
          <w:marLeft w:val="547"/>
          <w:marRight w:val="0"/>
          <w:marTop w:val="120"/>
          <w:marBottom w:val="0"/>
          <w:divBdr>
            <w:top w:val="none" w:sz="0" w:space="0" w:color="auto"/>
            <w:left w:val="none" w:sz="0" w:space="0" w:color="auto"/>
            <w:bottom w:val="none" w:sz="0" w:space="0" w:color="auto"/>
            <w:right w:val="none" w:sz="0" w:space="0" w:color="auto"/>
          </w:divBdr>
        </w:div>
        <w:div w:id="281423841">
          <w:marLeft w:val="1166"/>
          <w:marRight w:val="0"/>
          <w:marTop w:val="120"/>
          <w:marBottom w:val="0"/>
          <w:divBdr>
            <w:top w:val="none" w:sz="0" w:space="0" w:color="auto"/>
            <w:left w:val="none" w:sz="0" w:space="0" w:color="auto"/>
            <w:bottom w:val="none" w:sz="0" w:space="0" w:color="auto"/>
            <w:right w:val="none" w:sz="0" w:space="0" w:color="auto"/>
          </w:divBdr>
        </w:div>
        <w:div w:id="1303387871">
          <w:marLeft w:val="547"/>
          <w:marRight w:val="0"/>
          <w:marTop w:val="120"/>
          <w:marBottom w:val="0"/>
          <w:divBdr>
            <w:top w:val="none" w:sz="0" w:space="0" w:color="auto"/>
            <w:left w:val="none" w:sz="0" w:space="0" w:color="auto"/>
            <w:bottom w:val="none" w:sz="0" w:space="0" w:color="auto"/>
            <w:right w:val="none" w:sz="0" w:space="0" w:color="auto"/>
          </w:divBdr>
        </w:div>
        <w:div w:id="266426256">
          <w:marLeft w:val="1166"/>
          <w:marRight w:val="0"/>
          <w:marTop w:val="120"/>
          <w:marBottom w:val="0"/>
          <w:divBdr>
            <w:top w:val="none" w:sz="0" w:space="0" w:color="auto"/>
            <w:left w:val="none" w:sz="0" w:space="0" w:color="auto"/>
            <w:bottom w:val="none" w:sz="0" w:space="0" w:color="auto"/>
            <w:right w:val="none" w:sz="0" w:space="0" w:color="auto"/>
          </w:divBdr>
        </w:div>
      </w:divsChild>
    </w:div>
    <w:div w:id="1354722578">
      <w:bodyDiv w:val="1"/>
      <w:marLeft w:val="0"/>
      <w:marRight w:val="0"/>
      <w:marTop w:val="0"/>
      <w:marBottom w:val="0"/>
      <w:divBdr>
        <w:top w:val="none" w:sz="0" w:space="0" w:color="auto"/>
        <w:left w:val="none" w:sz="0" w:space="0" w:color="auto"/>
        <w:bottom w:val="none" w:sz="0" w:space="0" w:color="auto"/>
        <w:right w:val="none" w:sz="0" w:space="0" w:color="auto"/>
      </w:divBdr>
      <w:divsChild>
        <w:div w:id="363747071">
          <w:marLeft w:val="547"/>
          <w:marRight w:val="0"/>
          <w:marTop w:val="240"/>
          <w:marBottom w:val="0"/>
          <w:divBdr>
            <w:top w:val="none" w:sz="0" w:space="0" w:color="auto"/>
            <w:left w:val="none" w:sz="0" w:space="0" w:color="auto"/>
            <w:bottom w:val="none" w:sz="0" w:space="0" w:color="auto"/>
            <w:right w:val="none" w:sz="0" w:space="0" w:color="auto"/>
          </w:divBdr>
        </w:div>
        <w:div w:id="1081565181">
          <w:marLeft w:val="547"/>
          <w:marRight w:val="0"/>
          <w:marTop w:val="240"/>
          <w:marBottom w:val="0"/>
          <w:divBdr>
            <w:top w:val="none" w:sz="0" w:space="0" w:color="auto"/>
            <w:left w:val="none" w:sz="0" w:space="0" w:color="auto"/>
            <w:bottom w:val="none" w:sz="0" w:space="0" w:color="auto"/>
            <w:right w:val="none" w:sz="0" w:space="0" w:color="auto"/>
          </w:divBdr>
        </w:div>
        <w:div w:id="943197453">
          <w:marLeft w:val="547"/>
          <w:marRight w:val="0"/>
          <w:marTop w:val="240"/>
          <w:marBottom w:val="0"/>
          <w:divBdr>
            <w:top w:val="none" w:sz="0" w:space="0" w:color="auto"/>
            <w:left w:val="none" w:sz="0" w:space="0" w:color="auto"/>
            <w:bottom w:val="none" w:sz="0" w:space="0" w:color="auto"/>
            <w:right w:val="none" w:sz="0" w:space="0" w:color="auto"/>
          </w:divBdr>
        </w:div>
        <w:div w:id="473763361">
          <w:marLeft w:val="547"/>
          <w:marRight w:val="0"/>
          <w:marTop w:val="240"/>
          <w:marBottom w:val="0"/>
          <w:divBdr>
            <w:top w:val="none" w:sz="0" w:space="0" w:color="auto"/>
            <w:left w:val="none" w:sz="0" w:space="0" w:color="auto"/>
            <w:bottom w:val="none" w:sz="0" w:space="0" w:color="auto"/>
            <w:right w:val="none" w:sz="0" w:space="0" w:color="auto"/>
          </w:divBdr>
        </w:div>
        <w:div w:id="1469737730">
          <w:marLeft w:val="547"/>
          <w:marRight w:val="0"/>
          <w:marTop w:val="240"/>
          <w:marBottom w:val="0"/>
          <w:divBdr>
            <w:top w:val="none" w:sz="0" w:space="0" w:color="auto"/>
            <w:left w:val="none" w:sz="0" w:space="0" w:color="auto"/>
            <w:bottom w:val="none" w:sz="0" w:space="0" w:color="auto"/>
            <w:right w:val="none" w:sz="0" w:space="0" w:color="auto"/>
          </w:divBdr>
        </w:div>
      </w:divsChild>
    </w:div>
    <w:div w:id="1390113391">
      <w:bodyDiv w:val="1"/>
      <w:marLeft w:val="0"/>
      <w:marRight w:val="0"/>
      <w:marTop w:val="0"/>
      <w:marBottom w:val="0"/>
      <w:divBdr>
        <w:top w:val="none" w:sz="0" w:space="0" w:color="auto"/>
        <w:left w:val="none" w:sz="0" w:space="0" w:color="auto"/>
        <w:bottom w:val="none" w:sz="0" w:space="0" w:color="auto"/>
        <w:right w:val="none" w:sz="0" w:space="0" w:color="auto"/>
      </w:divBdr>
    </w:div>
    <w:div w:id="1393624167">
      <w:bodyDiv w:val="1"/>
      <w:marLeft w:val="0"/>
      <w:marRight w:val="0"/>
      <w:marTop w:val="0"/>
      <w:marBottom w:val="0"/>
      <w:divBdr>
        <w:top w:val="none" w:sz="0" w:space="0" w:color="auto"/>
        <w:left w:val="none" w:sz="0" w:space="0" w:color="auto"/>
        <w:bottom w:val="none" w:sz="0" w:space="0" w:color="auto"/>
        <w:right w:val="none" w:sz="0" w:space="0" w:color="auto"/>
      </w:divBdr>
    </w:div>
    <w:div w:id="1459760433">
      <w:bodyDiv w:val="1"/>
      <w:marLeft w:val="0"/>
      <w:marRight w:val="0"/>
      <w:marTop w:val="0"/>
      <w:marBottom w:val="0"/>
      <w:divBdr>
        <w:top w:val="none" w:sz="0" w:space="0" w:color="auto"/>
        <w:left w:val="none" w:sz="0" w:space="0" w:color="auto"/>
        <w:bottom w:val="none" w:sz="0" w:space="0" w:color="auto"/>
        <w:right w:val="none" w:sz="0" w:space="0" w:color="auto"/>
      </w:divBdr>
      <w:divsChild>
        <w:div w:id="873344584">
          <w:marLeft w:val="0"/>
          <w:marRight w:val="0"/>
          <w:marTop w:val="0"/>
          <w:marBottom w:val="0"/>
          <w:divBdr>
            <w:top w:val="none" w:sz="0" w:space="0" w:color="auto"/>
            <w:left w:val="none" w:sz="0" w:space="0" w:color="auto"/>
            <w:bottom w:val="none" w:sz="0" w:space="0" w:color="auto"/>
            <w:right w:val="none" w:sz="0" w:space="0" w:color="auto"/>
          </w:divBdr>
        </w:div>
        <w:div w:id="132869691">
          <w:marLeft w:val="0"/>
          <w:marRight w:val="0"/>
          <w:marTop w:val="0"/>
          <w:marBottom w:val="0"/>
          <w:divBdr>
            <w:top w:val="none" w:sz="0" w:space="0" w:color="auto"/>
            <w:left w:val="none" w:sz="0" w:space="0" w:color="auto"/>
            <w:bottom w:val="none" w:sz="0" w:space="0" w:color="auto"/>
            <w:right w:val="none" w:sz="0" w:space="0" w:color="auto"/>
          </w:divBdr>
        </w:div>
        <w:div w:id="2120710274">
          <w:marLeft w:val="0"/>
          <w:marRight w:val="0"/>
          <w:marTop w:val="0"/>
          <w:marBottom w:val="0"/>
          <w:divBdr>
            <w:top w:val="none" w:sz="0" w:space="0" w:color="auto"/>
            <w:left w:val="none" w:sz="0" w:space="0" w:color="auto"/>
            <w:bottom w:val="none" w:sz="0" w:space="0" w:color="auto"/>
            <w:right w:val="none" w:sz="0" w:space="0" w:color="auto"/>
          </w:divBdr>
        </w:div>
        <w:div w:id="1260331119">
          <w:marLeft w:val="0"/>
          <w:marRight w:val="0"/>
          <w:marTop w:val="0"/>
          <w:marBottom w:val="0"/>
          <w:divBdr>
            <w:top w:val="none" w:sz="0" w:space="0" w:color="auto"/>
            <w:left w:val="none" w:sz="0" w:space="0" w:color="auto"/>
            <w:bottom w:val="none" w:sz="0" w:space="0" w:color="auto"/>
            <w:right w:val="none" w:sz="0" w:space="0" w:color="auto"/>
          </w:divBdr>
        </w:div>
        <w:div w:id="1485197970">
          <w:marLeft w:val="0"/>
          <w:marRight w:val="0"/>
          <w:marTop w:val="0"/>
          <w:marBottom w:val="0"/>
          <w:divBdr>
            <w:top w:val="none" w:sz="0" w:space="0" w:color="auto"/>
            <w:left w:val="none" w:sz="0" w:space="0" w:color="auto"/>
            <w:bottom w:val="none" w:sz="0" w:space="0" w:color="auto"/>
            <w:right w:val="none" w:sz="0" w:space="0" w:color="auto"/>
          </w:divBdr>
        </w:div>
        <w:div w:id="1173690348">
          <w:marLeft w:val="0"/>
          <w:marRight w:val="0"/>
          <w:marTop w:val="0"/>
          <w:marBottom w:val="0"/>
          <w:divBdr>
            <w:top w:val="none" w:sz="0" w:space="0" w:color="auto"/>
            <w:left w:val="none" w:sz="0" w:space="0" w:color="auto"/>
            <w:bottom w:val="none" w:sz="0" w:space="0" w:color="auto"/>
            <w:right w:val="none" w:sz="0" w:space="0" w:color="auto"/>
          </w:divBdr>
        </w:div>
        <w:div w:id="950818009">
          <w:marLeft w:val="0"/>
          <w:marRight w:val="0"/>
          <w:marTop w:val="0"/>
          <w:marBottom w:val="0"/>
          <w:divBdr>
            <w:top w:val="none" w:sz="0" w:space="0" w:color="auto"/>
            <w:left w:val="none" w:sz="0" w:space="0" w:color="auto"/>
            <w:bottom w:val="none" w:sz="0" w:space="0" w:color="auto"/>
            <w:right w:val="none" w:sz="0" w:space="0" w:color="auto"/>
          </w:divBdr>
        </w:div>
        <w:div w:id="1015494889">
          <w:marLeft w:val="0"/>
          <w:marRight w:val="0"/>
          <w:marTop w:val="0"/>
          <w:marBottom w:val="0"/>
          <w:divBdr>
            <w:top w:val="none" w:sz="0" w:space="0" w:color="auto"/>
            <w:left w:val="none" w:sz="0" w:space="0" w:color="auto"/>
            <w:bottom w:val="none" w:sz="0" w:space="0" w:color="auto"/>
            <w:right w:val="none" w:sz="0" w:space="0" w:color="auto"/>
          </w:divBdr>
        </w:div>
        <w:div w:id="1672902397">
          <w:marLeft w:val="0"/>
          <w:marRight w:val="0"/>
          <w:marTop w:val="0"/>
          <w:marBottom w:val="0"/>
          <w:divBdr>
            <w:top w:val="none" w:sz="0" w:space="0" w:color="auto"/>
            <w:left w:val="none" w:sz="0" w:space="0" w:color="auto"/>
            <w:bottom w:val="none" w:sz="0" w:space="0" w:color="auto"/>
            <w:right w:val="none" w:sz="0" w:space="0" w:color="auto"/>
          </w:divBdr>
        </w:div>
        <w:div w:id="39481921">
          <w:marLeft w:val="0"/>
          <w:marRight w:val="0"/>
          <w:marTop w:val="0"/>
          <w:marBottom w:val="0"/>
          <w:divBdr>
            <w:top w:val="none" w:sz="0" w:space="0" w:color="auto"/>
            <w:left w:val="none" w:sz="0" w:space="0" w:color="auto"/>
            <w:bottom w:val="none" w:sz="0" w:space="0" w:color="auto"/>
            <w:right w:val="none" w:sz="0" w:space="0" w:color="auto"/>
          </w:divBdr>
        </w:div>
        <w:div w:id="1393121882">
          <w:marLeft w:val="0"/>
          <w:marRight w:val="0"/>
          <w:marTop w:val="0"/>
          <w:marBottom w:val="0"/>
          <w:divBdr>
            <w:top w:val="none" w:sz="0" w:space="0" w:color="auto"/>
            <w:left w:val="none" w:sz="0" w:space="0" w:color="auto"/>
            <w:bottom w:val="none" w:sz="0" w:space="0" w:color="auto"/>
            <w:right w:val="none" w:sz="0" w:space="0" w:color="auto"/>
          </w:divBdr>
        </w:div>
      </w:divsChild>
    </w:div>
    <w:div w:id="1489788793">
      <w:bodyDiv w:val="1"/>
      <w:marLeft w:val="0"/>
      <w:marRight w:val="0"/>
      <w:marTop w:val="0"/>
      <w:marBottom w:val="0"/>
      <w:divBdr>
        <w:top w:val="none" w:sz="0" w:space="0" w:color="auto"/>
        <w:left w:val="none" w:sz="0" w:space="0" w:color="auto"/>
        <w:bottom w:val="none" w:sz="0" w:space="0" w:color="auto"/>
        <w:right w:val="none" w:sz="0" w:space="0" w:color="auto"/>
      </w:divBdr>
    </w:div>
    <w:div w:id="1504590170">
      <w:bodyDiv w:val="1"/>
      <w:marLeft w:val="0"/>
      <w:marRight w:val="0"/>
      <w:marTop w:val="0"/>
      <w:marBottom w:val="0"/>
      <w:divBdr>
        <w:top w:val="none" w:sz="0" w:space="0" w:color="auto"/>
        <w:left w:val="none" w:sz="0" w:space="0" w:color="auto"/>
        <w:bottom w:val="none" w:sz="0" w:space="0" w:color="auto"/>
        <w:right w:val="none" w:sz="0" w:space="0" w:color="auto"/>
      </w:divBdr>
    </w:div>
    <w:div w:id="1537543338">
      <w:bodyDiv w:val="1"/>
      <w:marLeft w:val="0"/>
      <w:marRight w:val="0"/>
      <w:marTop w:val="0"/>
      <w:marBottom w:val="0"/>
      <w:divBdr>
        <w:top w:val="none" w:sz="0" w:space="0" w:color="auto"/>
        <w:left w:val="none" w:sz="0" w:space="0" w:color="auto"/>
        <w:bottom w:val="none" w:sz="0" w:space="0" w:color="auto"/>
        <w:right w:val="none" w:sz="0" w:space="0" w:color="auto"/>
      </w:divBdr>
      <w:divsChild>
        <w:div w:id="1511290524">
          <w:marLeft w:val="547"/>
          <w:marRight w:val="0"/>
          <w:marTop w:val="96"/>
          <w:marBottom w:val="0"/>
          <w:divBdr>
            <w:top w:val="none" w:sz="0" w:space="0" w:color="auto"/>
            <w:left w:val="none" w:sz="0" w:space="0" w:color="auto"/>
            <w:bottom w:val="none" w:sz="0" w:space="0" w:color="auto"/>
            <w:right w:val="none" w:sz="0" w:space="0" w:color="auto"/>
          </w:divBdr>
        </w:div>
        <w:div w:id="589434721">
          <w:marLeft w:val="547"/>
          <w:marRight w:val="0"/>
          <w:marTop w:val="96"/>
          <w:marBottom w:val="0"/>
          <w:divBdr>
            <w:top w:val="none" w:sz="0" w:space="0" w:color="auto"/>
            <w:left w:val="none" w:sz="0" w:space="0" w:color="auto"/>
            <w:bottom w:val="none" w:sz="0" w:space="0" w:color="auto"/>
            <w:right w:val="none" w:sz="0" w:space="0" w:color="auto"/>
          </w:divBdr>
        </w:div>
        <w:div w:id="1952663348">
          <w:marLeft w:val="547"/>
          <w:marRight w:val="0"/>
          <w:marTop w:val="96"/>
          <w:marBottom w:val="0"/>
          <w:divBdr>
            <w:top w:val="none" w:sz="0" w:space="0" w:color="auto"/>
            <w:left w:val="none" w:sz="0" w:space="0" w:color="auto"/>
            <w:bottom w:val="none" w:sz="0" w:space="0" w:color="auto"/>
            <w:right w:val="none" w:sz="0" w:space="0" w:color="auto"/>
          </w:divBdr>
        </w:div>
        <w:div w:id="1915361298">
          <w:marLeft w:val="547"/>
          <w:marRight w:val="0"/>
          <w:marTop w:val="96"/>
          <w:marBottom w:val="0"/>
          <w:divBdr>
            <w:top w:val="none" w:sz="0" w:space="0" w:color="auto"/>
            <w:left w:val="none" w:sz="0" w:space="0" w:color="auto"/>
            <w:bottom w:val="none" w:sz="0" w:space="0" w:color="auto"/>
            <w:right w:val="none" w:sz="0" w:space="0" w:color="auto"/>
          </w:divBdr>
        </w:div>
        <w:div w:id="604114004">
          <w:marLeft w:val="547"/>
          <w:marRight w:val="0"/>
          <w:marTop w:val="96"/>
          <w:marBottom w:val="0"/>
          <w:divBdr>
            <w:top w:val="none" w:sz="0" w:space="0" w:color="auto"/>
            <w:left w:val="none" w:sz="0" w:space="0" w:color="auto"/>
            <w:bottom w:val="none" w:sz="0" w:space="0" w:color="auto"/>
            <w:right w:val="none" w:sz="0" w:space="0" w:color="auto"/>
          </w:divBdr>
        </w:div>
        <w:div w:id="1232154189">
          <w:marLeft w:val="547"/>
          <w:marRight w:val="0"/>
          <w:marTop w:val="96"/>
          <w:marBottom w:val="0"/>
          <w:divBdr>
            <w:top w:val="none" w:sz="0" w:space="0" w:color="auto"/>
            <w:left w:val="none" w:sz="0" w:space="0" w:color="auto"/>
            <w:bottom w:val="none" w:sz="0" w:space="0" w:color="auto"/>
            <w:right w:val="none" w:sz="0" w:space="0" w:color="auto"/>
          </w:divBdr>
        </w:div>
      </w:divsChild>
    </w:div>
    <w:div w:id="1647857568">
      <w:bodyDiv w:val="1"/>
      <w:marLeft w:val="0"/>
      <w:marRight w:val="0"/>
      <w:marTop w:val="0"/>
      <w:marBottom w:val="0"/>
      <w:divBdr>
        <w:top w:val="none" w:sz="0" w:space="0" w:color="auto"/>
        <w:left w:val="none" w:sz="0" w:space="0" w:color="auto"/>
        <w:bottom w:val="none" w:sz="0" w:space="0" w:color="auto"/>
        <w:right w:val="none" w:sz="0" w:space="0" w:color="auto"/>
      </w:divBdr>
      <w:divsChild>
        <w:div w:id="1187015382">
          <w:marLeft w:val="547"/>
          <w:marRight w:val="0"/>
          <w:marTop w:val="240"/>
          <w:marBottom w:val="0"/>
          <w:divBdr>
            <w:top w:val="none" w:sz="0" w:space="0" w:color="auto"/>
            <w:left w:val="none" w:sz="0" w:space="0" w:color="auto"/>
            <w:bottom w:val="none" w:sz="0" w:space="0" w:color="auto"/>
            <w:right w:val="none" w:sz="0" w:space="0" w:color="auto"/>
          </w:divBdr>
        </w:div>
        <w:div w:id="1912540473">
          <w:marLeft w:val="547"/>
          <w:marRight w:val="0"/>
          <w:marTop w:val="240"/>
          <w:marBottom w:val="0"/>
          <w:divBdr>
            <w:top w:val="none" w:sz="0" w:space="0" w:color="auto"/>
            <w:left w:val="none" w:sz="0" w:space="0" w:color="auto"/>
            <w:bottom w:val="none" w:sz="0" w:space="0" w:color="auto"/>
            <w:right w:val="none" w:sz="0" w:space="0" w:color="auto"/>
          </w:divBdr>
        </w:div>
        <w:div w:id="753016234">
          <w:marLeft w:val="547"/>
          <w:marRight w:val="0"/>
          <w:marTop w:val="240"/>
          <w:marBottom w:val="0"/>
          <w:divBdr>
            <w:top w:val="none" w:sz="0" w:space="0" w:color="auto"/>
            <w:left w:val="none" w:sz="0" w:space="0" w:color="auto"/>
            <w:bottom w:val="none" w:sz="0" w:space="0" w:color="auto"/>
            <w:right w:val="none" w:sz="0" w:space="0" w:color="auto"/>
          </w:divBdr>
        </w:div>
        <w:div w:id="1224951470">
          <w:marLeft w:val="1166"/>
          <w:marRight w:val="0"/>
          <w:marTop w:val="96"/>
          <w:marBottom w:val="0"/>
          <w:divBdr>
            <w:top w:val="none" w:sz="0" w:space="0" w:color="auto"/>
            <w:left w:val="none" w:sz="0" w:space="0" w:color="auto"/>
            <w:bottom w:val="none" w:sz="0" w:space="0" w:color="auto"/>
            <w:right w:val="none" w:sz="0" w:space="0" w:color="auto"/>
          </w:divBdr>
        </w:div>
        <w:div w:id="168760547">
          <w:marLeft w:val="1166"/>
          <w:marRight w:val="0"/>
          <w:marTop w:val="96"/>
          <w:marBottom w:val="0"/>
          <w:divBdr>
            <w:top w:val="none" w:sz="0" w:space="0" w:color="auto"/>
            <w:left w:val="none" w:sz="0" w:space="0" w:color="auto"/>
            <w:bottom w:val="none" w:sz="0" w:space="0" w:color="auto"/>
            <w:right w:val="none" w:sz="0" w:space="0" w:color="auto"/>
          </w:divBdr>
        </w:div>
        <w:div w:id="1467776635">
          <w:marLeft w:val="547"/>
          <w:marRight w:val="0"/>
          <w:marTop w:val="240"/>
          <w:marBottom w:val="0"/>
          <w:divBdr>
            <w:top w:val="none" w:sz="0" w:space="0" w:color="auto"/>
            <w:left w:val="none" w:sz="0" w:space="0" w:color="auto"/>
            <w:bottom w:val="none" w:sz="0" w:space="0" w:color="auto"/>
            <w:right w:val="none" w:sz="0" w:space="0" w:color="auto"/>
          </w:divBdr>
        </w:div>
      </w:divsChild>
    </w:div>
    <w:div w:id="1669136579">
      <w:bodyDiv w:val="1"/>
      <w:marLeft w:val="0"/>
      <w:marRight w:val="0"/>
      <w:marTop w:val="0"/>
      <w:marBottom w:val="0"/>
      <w:divBdr>
        <w:top w:val="none" w:sz="0" w:space="0" w:color="auto"/>
        <w:left w:val="none" w:sz="0" w:space="0" w:color="auto"/>
        <w:bottom w:val="none" w:sz="0" w:space="0" w:color="auto"/>
        <w:right w:val="none" w:sz="0" w:space="0" w:color="auto"/>
      </w:divBdr>
      <w:divsChild>
        <w:div w:id="325211589">
          <w:marLeft w:val="547"/>
          <w:marRight w:val="0"/>
          <w:marTop w:val="120"/>
          <w:marBottom w:val="0"/>
          <w:divBdr>
            <w:top w:val="none" w:sz="0" w:space="0" w:color="auto"/>
            <w:left w:val="none" w:sz="0" w:space="0" w:color="auto"/>
            <w:bottom w:val="none" w:sz="0" w:space="0" w:color="auto"/>
            <w:right w:val="none" w:sz="0" w:space="0" w:color="auto"/>
          </w:divBdr>
        </w:div>
        <w:div w:id="1394431274">
          <w:marLeft w:val="547"/>
          <w:marRight w:val="0"/>
          <w:marTop w:val="120"/>
          <w:marBottom w:val="0"/>
          <w:divBdr>
            <w:top w:val="none" w:sz="0" w:space="0" w:color="auto"/>
            <w:left w:val="none" w:sz="0" w:space="0" w:color="auto"/>
            <w:bottom w:val="none" w:sz="0" w:space="0" w:color="auto"/>
            <w:right w:val="none" w:sz="0" w:space="0" w:color="auto"/>
          </w:divBdr>
        </w:div>
        <w:div w:id="281350029">
          <w:marLeft w:val="547"/>
          <w:marRight w:val="0"/>
          <w:marTop w:val="120"/>
          <w:marBottom w:val="0"/>
          <w:divBdr>
            <w:top w:val="none" w:sz="0" w:space="0" w:color="auto"/>
            <w:left w:val="none" w:sz="0" w:space="0" w:color="auto"/>
            <w:bottom w:val="none" w:sz="0" w:space="0" w:color="auto"/>
            <w:right w:val="none" w:sz="0" w:space="0" w:color="auto"/>
          </w:divBdr>
        </w:div>
        <w:div w:id="1492601173">
          <w:marLeft w:val="547"/>
          <w:marRight w:val="0"/>
          <w:marTop w:val="120"/>
          <w:marBottom w:val="0"/>
          <w:divBdr>
            <w:top w:val="none" w:sz="0" w:space="0" w:color="auto"/>
            <w:left w:val="none" w:sz="0" w:space="0" w:color="auto"/>
            <w:bottom w:val="none" w:sz="0" w:space="0" w:color="auto"/>
            <w:right w:val="none" w:sz="0" w:space="0" w:color="auto"/>
          </w:divBdr>
        </w:div>
      </w:divsChild>
    </w:div>
    <w:div w:id="1721321077">
      <w:bodyDiv w:val="1"/>
      <w:marLeft w:val="0"/>
      <w:marRight w:val="0"/>
      <w:marTop w:val="0"/>
      <w:marBottom w:val="0"/>
      <w:divBdr>
        <w:top w:val="none" w:sz="0" w:space="0" w:color="auto"/>
        <w:left w:val="none" w:sz="0" w:space="0" w:color="auto"/>
        <w:bottom w:val="none" w:sz="0" w:space="0" w:color="auto"/>
        <w:right w:val="none" w:sz="0" w:space="0" w:color="auto"/>
      </w:divBdr>
    </w:div>
    <w:div w:id="1779444876">
      <w:bodyDiv w:val="1"/>
      <w:marLeft w:val="0"/>
      <w:marRight w:val="0"/>
      <w:marTop w:val="0"/>
      <w:marBottom w:val="0"/>
      <w:divBdr>
        <w:top w:val="none" w:sz="0" w:space="0" w:color="auto"/>
        <w:left w:val="none" w:sz="0" w:space="0" w:color="auto"/>
        <w:bottom w:val="none" w:sz="0" w:space="0" w:color="auto"/>
        <w:right w:val="none" w:sz="0" w:space="0" w:color="auto"/>
      </w:divBdr>
      <w:divsChild>
        <w:div w:id="1596358429">
          <w:marLeft w:val="547"/>
          <w:marRight w:val="0"/>
          <w:marTop w:val="240"/>
          <w:marBottom w:val="0"/>
          <w:divBdr>
            <w:top w:val="none" w:sz="0" w:space="0" w:color="auto"/>
            <w:left w:val="none" w:sz="0" w:space="0" w:color="auto"/>
            <w:bottom w:val="none" w:sz="0" w:space="0" w:color="auto"/>
            <w:right w:val="none" w:sz="0" w:space="0" w:color="auto"/>
          </w:divBdr>
        </w:div>
        <w:div w:id="1657490812">
          <w:marLeft w:val="1166"/>
          <w:marRight w:val="0"/>
          <w:marTop w:val="0"/>
          <w:marBottom w:val="0"/>
          <w:divBdr>
            <w:top w:val="none" w:sz="0" w:space="0" w:color="auto"/>
            <w:left w:val="none" w:sz="0" w:space="0" w:color="auto"/>
            <w:bottom w:val="none" w:sz="0" w:space="0" w:color="auto"/>
            <w:right w:val="none" w:sz="0" w:space="0" w:color="auto"/>
          </w:divBdr>
        </w:div>
        <w:div w:id="496189719">
          <w:marLeft w:val="1166"/>
          <w:marRight w:val="0"/>
          <w:marTop w:val="0"/>
          <w:marBottom w:val="0"/>
          <w:divBdr>
            <w:top w:val="none" w:sz="0" w:space="0" w:color="auto"/>
            <w:left w:val="none" w:sz="0" w:space="0" w:color="auto"/>
            <w:bottom w:val="none" w:sz="0" w:space="0" w:color="auto"/>
            <w:right w:val="none" w:sz="0" w:space="0" w:color="auto"/>
          </w:divBdr>
        </w:div>
        <w:div w:id="1324817310">
          <w:marLeft w:val="547"/>
          <w:marRight w:val="0"/>
          <w:marTop w:val="240"/>
          <w:marBottom w:val="0"/>
          <w:divBdr>
            <w:top w:val="none" w:sz="0" w:space="0" w:color="auto"/>
            <w:left w:val="none" w:sz="0" w:space="0" w:color="auto"/>
            <w:bottom w:val="none" w:sz="0" w:space="0" w:color="auto"/>
            <w:right w:val="none" w:sz="0" w:space="0" w:color="auto"/>
          </w:divBdr>
        </w:div>
        <w:div w:id="77529114">
          <w:marLeft w:val="1166"/>
          <w:marRight w:val="0"/>
          <w:marTop w:val="0"/>
          <w:marBottom w:val="0"/>
          <w:divBdr>
            <w:top w:val="none" w:sz="0" w:space="0" w:color="auto"/>
            <w:left w:val="none" w:sz="0" w:space="0" w:color="auto"/>
            <w:bottom w:val="none" w:sz="0" w:space="0" w:color="auto"/>
            <w:right w:val="none" w:sz="0" w:space="0" w:color="auto"/>
          </w:divBdr>
        </w:div>
        <w:div w:id="845023377">
          <w:marLeft w:val="1166"/>
          <w:marRight w:val="0"/>
          <w:marTop w:val="0"/>
          <w:marBottom w:val="0"/>
          <w:divBdr>
            <w:top w:val="none" w:sz="0" w:space="0" w:color="auto"/>
            <w:left w:val="none" w:sz="0" w:space="0" w:color="auto"/>
            <w:bottom w:val="none" w:sz="0" w:space="0" w:color="auto"/>
            <w:right w:val="none" w:sz="0" w:space="0" w:color="auto"/>
          </w:divBdr>
        </w:div>
        <w:div w:id="285430769">
          <w:marLeft w:val="547"/>
          <w:marRight w:val="0"/>
          <w:marTop w:val="240"/>
          <w:marBottom w:val="0"/>
          <w:divBdr>
            <w:top w:val="none" w:sz="0" w:space="0" w:color="auto"/>
            <w:left w:val="none" w:sz="0" w:space="0" w:color="auto"/>
            <w:bottom w:val="none" w:sz="0" w:space="0" w:color="auto"/>
            <w:right w:val="none" w:sz="0" w:space="0" w:color="auto"/>
          </w:divBdr>
        </w:div>
        <w:div w:id="545264833">
          <w:marLeft w:val="547"/>
          <w:marRight w:val="0"/>
          <w:marTop w:val="240"/>
          <w:marBottom w:val="0"/>
          <w:divBdr>
            <w:top w:val="none" w:sz="0" w:space="0" w:color="auto"/>
            <w:left w:val="none" w:sz="0" w:space="0" w:color="auto"/>
            <w:bottom w:val="none" w:sz="0" w:space="0" w:color="auto"/>
            <w:right w:val="none" w:sz="0" w:space="0" w:color="auto"/>
          </w:divBdr>
        </w:div>
        <w:div w:id="974333886">
          <w:marLeft w:val="1166"/>
          <w:marRight w:val="0"/>
          <w:marTop w:val="0"/>
          <w:marBottom w:val="0"/>
          <w:divBdr>
            <w:top w:val="none" w:sz="0" w:space="0" w:color="auto"/>
            <w:left w:val="none" w:sz="0" w:space="0" w:color="auto"/>
            <w:bottom w:val="none" w:sz="0" w:space="0" w:color="auto"/>
            <w:right w:val="none" w:sz="0" w:space="0" w:color="auto"/>
          </w:divBdr>
        </w:div>
        <w:div w:id="1012608914">
          <w:marLeft w:val="1166"/>
          <w:marRight w:val="0"/>
          <w:marTop w:val="0"/>
          <w:marBottom w:val="0"/>
          <w:divBdr>
            <w:top w:val="none" w:sz="0" w:space="0" w:color="auto"/>
            <w:left w:val="none" w:sz="0" w:space="0" w:color="auto"/>
            <w:bottom w:val="none" w:sz="0" w:space="0" w:color="auto"/>
            <w:right w:val="none" w:sz="0" w:space="0" w:color="auto"/>
          </w:divBdr>
        </w:div>
        <w:div w:id="1759407004">
          <w:marLeft w:val="547"/>
          <w:marRight w:val="0"/>
          <w:marTop w:val="240"/>
          <w:marBottom w:val="0"/>
          <w:divBdr>
            <w:top w:val="none" w:sz="0" w:space="0" w:color="auto"/>
            <w:left w:val="none" w:sz="0" w:space="0" w:color="auto"/>
            <w:bottom w:val="none" w:sz="0" w:space="0" w:color="auto"/>
            <w:right w:val="none" w:sz="0" w:space="0" w:color="auto"/>
          </w:divBdr>
        </w:div>
        <w:div w:id="124399011">
          <w:marLeft w:val="1166"/>
          <w:marRight w:val="0"/>
          <w:marTop w:val="0"/>
          <w:marBottom w:val="0"/>
          <w:divBdr>
            <w:top w:val="none" w:sz="0" w:space="0" w:color="auto"/>
            <w:left w:val="none" w:sz="0" w:space="0" w:color="auto"/>
            <w:bottom w:val="none" w:sz="0" w:space="0" w:color="auto"/>
            <w:right w:val="none" w:sz="0" w:space="0" w:color="auto"/>
          </w:divBdr>
        </w:div>
        <w:div w:id="1583877153">
          <w:marLeft w:val="1166"/>
          <w:marRight w:val="0"/>
          <w:marTop w:val="0"/>
          <w:marBottom w:val="0"/>
          <w:divBdr>
            <w:top w:val="none" w:sz="0" w:space="0" w:color="auto"/>
            <w:left w:val="none" w:sz="0" w:space="0" w:color="auto"/>
            <w:bottom w:val="none" w:sz="0" w:space="0" w:color="auto"/>
            <w:right w:val="none" w:sz="0" w:space="0" w:color="auto"/>
          </w:divBdr>
        </w:div>
      </w:divsChild>
    </w:div>
    <w:div w:id="1886746680">
      <w:bodyDiv w:val="1"/>
      <w:marLeft w:val="0"/>
      <w:marRight w:val="0"/>
      <w:marTop w:val="0"/>
      <w:marBottom w:val="0"/>
      <w:divBdr>
        <w:top w:val="none" w:sz="0" w:space="0" w:color="auto"/>
        <w:left w:val="none" w:sz="0" w:space="0" w:color="auto"/>
        <w:bottom w:val="none" w:sz="0" w:space="0" w:color="auto"/>
        <w:right w:val="none" w:sz="0" w:space="0" w:color="auto"/>
      </w:divBdr>
    </w:div>
    <w:div w:id="1941136512">
      <w:bodyDiv w:val="1"/>
      <w:marLeft w:val="0"/>
      <w:marRight w:val="0"/>
      <w:marTop w:val="0"/>
      <w:marBottom w:val="0"/>
      <w:divBdr>
        <w:top w:val="none" w:sz="0" w:space="0" w:color="auto"/>
        <w:left w:val="none" w:sz="0" w:space="0" w:color="auto"/>
        <w:bottom w:val="none" w:sz="0" w:space="0" w:color="auto"/>
        <w:right w:val="none" w:sz="0" w:space="0" w:color="auto"/>
      </w:divBdr>
      <w:divsChild>
        <w:div w:id="1570115731">
          <w:marLeft w:val="547"/>
          <w:marRight w:val="0"/>
          <w:marTop w:val="0"/>
          <w:marBottom w:val="0"/>
          <w:divBdr>
            <w:top w:val="none" w:sz="0" w:space="0" w:color="auto"/>
            <w:left w:val="none" w:sz="0" w:space="0" w:color="auto"/>
            <w:bottom w:val="none" w:sz="0" w:space="0" w:color="auto"/>
            <w:right w:val="none" w:sz="0" w:space="0" w:color="auto"/>
          </w:divBdr>
        </w:div>
        <w:div w:id="1152524170">
          <w:marLeft w:val="547"/>
          <w:marRight w:val="0"/>
          <w:marTop w:val="0"/>
          <w:marBottom w:val="0"/>
          <w:divBdr>
            <w:top w:val="none" w:sz="0" w:space="0" w:color="auto"/>
            <w:left w:val="none" w:sz="0" w:space="0" w:color="auto"/>
            <w:bottom w:val="none" w:sz="0" w:space="0" w:color="auto"/>
            <w:right w:val="none" w:sz="0" w:space="0" w:color="auto"/>
          </w:divBdr>
        </w:div>
      </w:divsChild>
    </w:div>
    <w:div w:id="1959020769">
      <w:bodyDiv w:val="1"/>
      <w:marLeft w:val="0"/>
      <w:marRight w:val="0"/>
      <w:marTop w:val="0"/>
      <w:marBottom w:val="0"/>
      <w:divBdr>
        <w:top w:val="none" w:sz="0" w:space="0" w:color="auto"/>
        <w:left w:val="none" w:sz="0" w:space="0" w:color="auto"/>
        <w:bottom w:val="none" w:sz="0" w:space="0" w:color="auto"/>
        <w:right w:val="none" w:sz="0" w:space="0" w:color="auto"/>
      </w:divBdr>
    </w:div>
    <w:div w:id="2055078034">
      <w:bodyDiv w:val="1"/>
      <w:marLeft w:val="0"/>
      <w:marRight w:val="0"/>
      <w:marTop w:val="0"/>
      <w:marBottom w:val="0"/>
      <w:divBdr>
        <w:top w:val="none" w:sz="0" w:space="0" w:color="auto"/>
        <w:left w:val="none" w:sz="0" w:space="0" w:color="auto"/>
        <w:bottom w:val="none" w:sz="0" w:space="0" w:color="auto"/>
        <w:right w:val="none" w:sz="0" w:space="0" w:color="auto"/>
      </w:divBdr>
      <w:divsChild>
        <w:div w:id="377629672">
          <w:marLeft w:val="547"/>
          <w:marRight w:val="0"/>
          <w:marTop w:val="96"/>
          <w:marBottom w:val="0"/>
          <w:divBdr>
            <w:top w:val="none" w:sz="0" w:space="0" w:color="auto"/>
            <w:left w:val="none" w:sz="0" w:space="0" w:color="auto"/>
            <w:bottom w:val="none" w:sz="0" w:space="0" w:color="auto"/>
            <w:right w:val="none" w:sz="0" w:space="0" w:color="auto"/>
          </w:divBdr>
        </w:div>
        <w:div w:id="412170368">
          <w:marLeft w:val="547"/>
          <w:marRight w:val="0"/>
          <w:marTop w:val="96"/>
          <w:marBottom w:val="0"/>
          <w:divBdr>
            <w:top w:val="none" w:sz="0" w:space="0" w:color="auto"/>
            <w:left w:val="none" w:sz="0" w:space="0" w:color="auto"/>
            <w:bottom w:val="none" w:sz="0" w:space="0" w:color="auto"/>
            <w:right w:val="none" w:sz="0" w:space="0" w:color="auto"/>
          </w:divBdr>
        </w:div>
        <w:div w:id="1064599083">
          <w:marLeft w:val="720"/>
          <w:marRight w:val="0"/>
          <w:marTop w:val="96"/>
          <w:marBottom w:val="0"/>
          <w:divBdr>
            <w:top w:val="none" w:sz="0" w:space="0" w:color="auto"/>
            <w:left w:val="none" w:sz="0" w:space="0" w:color="auto"/>
            <w:bottom w:val="none" w:sz="0" w:space="0" w:color="auto"/>
            <w:right w:val="none" w:sz="0" w:space="0" w:color="auto"/>
          </w:divBdr>
        </w:div>
        <w:div w:id="454252078">
          <w:marLeft w:val="720"/>
          <w:marRight w:val="0"/>
          <w:marTop w:val="96"/>
          <w:marBottom w:val="0"/>
          <w:divBdr>
            <w:top w:val="none" w:sz="0" w:space="0" w:color="auto"/>
            <w:left w:val="none" w:sz="0" w:space="0" w:color="auto"/>
            <w:bottom w:val="none" w:sz="0" w:space="0" w:color="auto"/>
            <w:right w:val="none" w:sz="0" w:space="0" w:color="auto"/>
          </w:divBdr>
        </w:div>
        <w:div w:id="1273706505">
          <w:marLeft w:val="720"/>
          <w:marRight w:val="0"/>
          <w:marTop w:val="96"/>
          <w:marBottom w:val="0"/>
          <w:divBdr>
            <w:top w:val="none" w:sz="0" w:space="0" w:color="auto"/>
            <w:left w:val="none" w:sz="0" w:space="0" w:color="auto"/>
            <w:bottom w:val="none" w:sz="0" w:space="0" w:color="auto"/>
            <w:right w:val="none" w:sz="0" w:space="0" w:color="auto"/>
          </w:divBdr>
        </w:div>
        <w:div w:id="489369511">
          <w:marLeft w:val="1166"/>
          <w:marRight w:val="0"/>
          <w:marTop w:val="96"/>
          <w:marBottom w:val="0"/>
          <w:divBdr>
            <w:top w:val="none" w:sz="0" w:space="0" w:color="auto"/>
            <w:left w:val="none" w:sz="0" w:space="0" w:color="auto"/>
            <w:bottom w:val="none" w:sz="0" w:space="0" w:color="auto"/>
            <w:right w:val="none" w:sz="0" w:space="0" w:color="auto"/>
          </w:divBdr>
        </w:div>
        <w:div w:id="288512642">
          <w:marLeft w:val="1800"/>
          <w:marRight w:val="0"/>
          <w:marTop w:val="96"/>
          <w:marBottom w:val="0"/>
          <w:divBdr>
            <w:top w:val="none" w:sz="0" w:space="0" w:color="auto"/>
            <w:left w:val="none" w:sz="0" w:space="0" w:color="auto"/>
            <w:bottom w:val="none" w:sz="0" w:space="0" w:color="auto"/>
            <w:right w:val="none" w:sz="0" w:space="0" w:color="auto"/>
          </w:divBdr>
        </w:div>
        <w:div w:id="838542062">
          <w:marLeft w:val="1800"/>
          <w:marRight w:val="0"/>
          <w:marTop w:val="96"/>
          <w:marBottom w:val="0"/>
          <w:divBdr>
            <w:top w:val="none" w:sz="0" w:space="0" w:color="auto"/>
            <w:left w:val="none" w:sz="0" w:space="0" w:color="auto"/>
            <w:bottom w:val="none" w:sz="0" w:space="0" w:color="auto"/>
            <w:right w:val="none" w:sz="0" w:space="0" w:color="auto"/>
          </w:divBdr>
        </w:div>
        <w:div w:id="1099108039">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89FB2-D4F3-4647-B103-34712F8AA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156</Pages>
  <Words>37666</Words>
  <Characters>214700</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fenstette</dc:creator>
  <cp:keywords/>
  <dc:description/>
  <cp:lastModifiedBy>John Grefenstette</cp:lastModifiedBy>
  <cp:revision>291</cp:revision>
  <cp:lastPrinted>2020-05-07T18:49:00Z</cp:lastPrinted>
  <dcterms:created xsi:type="dcterms:W3CDTF">2020-04-07T15:43:00Z</dcterms:created>
  <dcterms:modified xsi:type="dcterms:W3CDTF">2020-05-18T10:05:00Z</dcterms:modified>
</cp:coreProperties>
</file>